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510665965"/>
        <w:placeholder>
          <w:docPart w:val="8327F3703A8341399A30311021E9DD40"/>
        </w:placeholder>
      </w:sdtPr>
      <w:sdtEndPr/>
      <w:sdtContent>
        <w:p w14:paraId="137548A4" w14:textId="4E68C6AA" w:rsidR="00B75AE1" w:rsidRDefault="003D78FF" w:rsidP="005D1B39">
          <w:pPr>
            <w:pStyle w:val="CoverTitel"/>
          </w:pPr>
          <w:r>
            <w:rPr>
              <w:noProof/>
              <w:lang w:val="en-US" w:eastAsia="en-US"/>
            </w:rPr>
            <mc:AlternateContent>
              <mc:Choice Requires="wps">
                <w:drawing>
                  <wp:anchor distT="0" distB="0" distL="36195" distR="114300" simplePos="0" relativeHeight="251658242" behindDoc="0" locked="0" layoutInCell="1" allowOverlap="1" wp14:anchorId="6DEA304E" wp14:editId="7E24484B">
                    <wp:simplePos x="0" y="0"/>
                    <wp:positionH relativeFrom="page">
                      <wp:posOffset>2517775</wp:posOffset>
                    </wp:positionH>
                    <wp:positionV relativeFrom="page">
                      <wp:posOffset>723900</wp:posOffset>
                    </wp:positionV>
                    <wp:extent cx="4751705" cy="952500"/>
                    <wp:effectExtent l="0" t="0" r="0" b="0"/>
                    <wp:wrapNone/>
                    <wp:docPr id="41" name="Tekstvak 41"/>
                    <wp:cNvGraphicFramePr/>
                    <a:graphic xmlns:a="http://schemas.openxmlformats.org/drawingml/2006/main">
                      <a:graphicData uri="http://schemas.microsoft.com/office/word/2010/wordprocessingShape">
                        <wps:wsp>
                          <wps:cNvSpPr txBox="1"/>
                          <wps:spPr>
                            <a:xfrm>
                              <a:off x="0" y="0"/>
                              <a:ext cx="4751705" cy="952500"/>
                            </a:xfrm>
                            <a:prstGeom prst="rect">
                              <a:avLst/>
                            </a:prstGeom>
                            <a:noFill/>
                            <a:ln w="6350">
                              <a:noFill/>
                            </a:ln>
                            <a:effectLst/>
                          </wps:spPr>
                          <wps:txbx>
                            <w:txbxContent>
                              <w:sdt>
                                <w:sdtPr>
                                  <w:rPr>
                                    <w:rFonts w:eastAsia="Times New Roman" w:cs="Times New Roman"/>
                                    <w:caps/>
                                    <w:color w:val="FFFFFF" w:themeColor="background1"/>
                                  </w:rPr>
                                  <w:alias w:val="Faculteit, departement of dienst"/>
                                  <w:tag w:val="Faculteit, departement of dienst"/>
                                  <w:id w:val="-466200736"/>
                                </w:sdtPr>
                                <w:sdtEndPr/>
                                <w:sdtContent>
                                  <w:p w14:paraId="50E48DDA" w14:textId="0D519A75" w:rsidR="00AF2A4D" w:rsidRPr="00A11FA6" w:rsidRDefault="00AF2A4D" w:rsidP="002A137B">
                                    <w:pPr>
                                      <w:spacing w:after="0" w:line="240" w:lineRule="auto"/>
                                      <w:jc w:val="right"/>
                                      <w:rPr>
                                        <w:rFonts w:eastAsia="Times New Roman" w:cs="Times New Roman"/>
                                        <w:caps/>
                                        <w:color w:val="FFFFFF" w:themeColor="background1"/>
                                        <w:lang w:val="nl-BE"/>
                                      </w:rPr>
                                    </w:pPr>
                                    <w:r w:rsidRPr="00A11FA6">
                                      <w:rPr>
                                        <w:rFonts w:eastAsia="Times New Roman" w:cs="Times New Roman"/>
                                        <w:caps/>
                                        <w:color w:val="FFFFFF" w:themeColor="background1"/>
                                        <w:lang w:val="nl-BE"/>
                                      </w:rPr>
                                      <w:t>faculteit industriËle</w:t>
                                    </w:r>
                                  </w:p>
                                  <w:p w14:paraId="6B22CC1E" w14:textId="6980CD51" w:rsidR="00AF2A4D" w:rsidRPr="00A11FA6" w:rsidRDefault="00AF2A4D" w:rsidP="002A137B">
                                    <w:pPr>
                                      <w:spacing w:after="0" w:line="240" w:lineRule="auto"/>
                                      <w:jc w:val="right"/>
                                      <w:rPr>
                                        <w:rFonts w:eastAsia="Times New Roman" w:cs="Times New Roman"/>
                                        <w:caps/>
                                        <w:color w:val="FFFFFF" w:themeColor="background1"/>
                                        <w:lang w:val="nl-BE"/>
                                      </w:rPr>
                                    </w:pPr>
                                    <w:r w:rsidRPr="00A11FA6">
                                      <w:rPr>
                                        <w:rFonts w:eastAsia="Times New Roman" w:cs="Times New Roman"/>
                                        <w:caps/>
                                        <w:color w:val="FFFFFF" w:themeColor="background1"/>
                                        <w:lang w:val="nl-BE"/>
                                      </w:rPr>
                                      <w:t>ingenieurswetenschappen</w:t>
                                    </w:r>
                                  </w:p>
                                  <w:p w14:paraId="30FD98A1" w14:textId="3145DE8A" w:rsidR="00AF2A4D" w:rsidRPr="00A11FA6" w:rsidRDefault="00AF2A4D" w:rsidP="00E86719">
                                    <w:pPr>
                                      <w:spacing w:before="240" w:after="0" w:line="240" w:lineRule="auto"/>
                                      <w:jc w:val="right"/>
                                      <w:rPr>
                                        <w:rFonts w:eastAsia="Times New Roman" w:cs="Times New Roman"/>
                                        <w:b/>
                                        <w:caps/>
                                        <w:color w:val="FFFFFF" w:themeColor="background1"/>
                                        <w:lang w:val="nl-BE"/>
                                      </w:rPr>
                                    </w:pPr>
                                    <w:r w:rsidRPr="00A11FA6">
                                      <w:rPr>
                                        <w:rFonts w:eastAsia="Times New Roman" w:cs="Times New Roman"/>
                                        <w:b/>
                                        <w:caps/>
                                        <w:color w:val="FFFFFF" w:themeColor="background1"/>
                                        <w:lang w:val="nl-BE"/>
                                      </w:rPr>
                                      <w:t>Campus Groep t leuven</w:t>
                                    </w:r>
                                  </w:p>
                                </w:sdtContent>
                              </w:sdt>
                              <w:p w14:paraId="3869CD27" w14:textId="72CD8141" w:rsidR="00AF2A4D" w:rsidRPr="00A11FA6" w:rsidRDefault="00AF2A4D" w:rsidP="003D78FF">
                                <w:pPr>
                                  <w:pStyle w:val="CoverKoptekst"/>
                                  <w:spacing w:before="240" w:after="0"/>
                                  <w:rPr>
                                    <w:b/>
                                    <w:lang w:val="nl-BE"/>
                                  </w:rPr>
                                </w:pPr>
                              </w:p>
                            </w:txbxContent>
                          </wps:txbx>
                          <wps:bodyPr rot="0" spcFirstLastPara="0" vertOverflow="overflow" horzOverflow="overflow" vert="horz" wrap="square" lIns="216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EA304E" id="_x0000_t202" coordsize="21600,21600" o:spt="202" path="m,l,21600r21600,l21600,xe">
                    <v:stroke joinstyle="miter"/>
                    <v:path gradientshapeok="t" o:connecttype="rect"/>
                  </v:shapetype>
                  <v:shape id="Tekstvak 41" o:spid="_x0000_s1026" type="#_x0000_t202" style="position:absolute;left:0;text-align:left;margin-left:198.25pt;margin-top:57pt;width:374.15pt;height:75pt;z-index:251658242;visibility:visible;mso-wrap-style:square;mso-width-percent:0;mso-height-percent:0;mso-wrap-distance-left:2.85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" filled="f" stroked="f" strokeweight=".5pt">
                    <v:textbox inset="6mm,2mm,6mm,2mm">
                      <w:txbxContent>
                        <w:sdt>
                          <w:sdtPr>
                            <w:rPr>
                              <w:rFonts w:eastAsia="Times New Roman" w:cs="Times New Roman"/>
                              <w:caps/>
                              <w:color w:val="FFFFFF" w:themeColor="background1"/>
                            </w:rPr>
                            <w:alias w:val="Faculteit, departement of dienst"/>
                            <w:tag w:val="Faculteit, departement of dienst"/>
                            <w:id w:val="-466200736"/>
                          </w:sdtPr>
                          <w:sdtEndPr/>
                          <w:sdtContent>
                            <w:p w14:paraId="50E48DDA" w14:textId="0D519A75" w:rsidR="00AF2A4D" w:rsidRPr="00A11FA6" w:rsidRDefault="00AF2A4D" w:rsidP="002A137B">
                              <w:pPr>
                                <w:spacing w:after="0" w:line="240" w:lineRule="auto"/>
                                <w:jc w:val="right"/>
                                <w:rPr>
                                  <w:rFonts w:eastAsia="Times New Roman" w:cs="Times New Roman"/>
                                  <w:caps/>
                                  <w:color w:val="FFFFFF" w:themeColor="background1"/>
                                  <w:lang w:val="nl-BE"/>
                                </w:rPr>
                              </w:pPr>
                              <w:r w:rsidRPr="00A11FA6">
                                <w:rPr>
                                  <w:rFonts w:eastAsia="Times New Roman" w:cs="Times New Roman"/>
                                  <w:caps/>
                                  <w:color w:val="FFFFFF" w:themeColor="background1"/>
                                  <w:lang w:val="nl-BE"/>
                                </w:rPr>
                                <w:t>faculteit industriËle</w:t>
                              </w:r>
                            </w:p>
                            <w:p w14:paraId="6B22CC1E" w14:textId="6980CD51" w:rsidR="00AF2A4D" w:rsidRPr="00A11FA6" w:rsidRDefault="00AF2A4D" w:rsidP="002A137B">
                              <w:pPr>
                                <w:spacing w:after="0" w:line="240" w:lineRule="auto"/>
                                <w:jc w:val="right"/>
                                <w:rPr>
                                  <w:rFonts w:eastAsia="Times New Roman" w:cs="Times New Roman"/>
                                  <w:caps/>
                                  <w:color w:val="FFFFFF" w:themeColor="background1"/>
                                  <w:lang w:val="nl-BE"/>
                                </w:rPr>
                              </w:pPr>
                              <w:r w:rsidRPr="00A11FA6">
                                <w:rPr>
                                  <w:rFonts w:eastAsia="Times New Roman" w:cs="Times New Roman"/>
                                  <w:caps/>
                                  <w:color w:val="FFFFFF" w:themeColor="background1"/>
                                  <w:lang w:val="nl-BE"/>
                                </w:rPr>
                                <w:t>ingenieurswetenschappen</w:t>
                              </w:r>
                            </w:p>
                            <w:p w14:paraId="30FD98A1" w14:textId="3145DE8A" w:rsidR="00AF2A4D" w:rsidRPr="00A11FA6" w:rsidRDefault="00AF2A4D" w:rsidP="00E86719">
                              <w:pPr>
                                <w:spacing w:before="240" w:after="0" w:line="240" w:lineRule="auto"/>
                                <w:jc w:val="right"/>
                                <w:rPr>
                                  <w:rFonts w:eastAsia="Times New Roman" w:cs="Times New Roman"/>
                                  <w:b/>
                                  <w:caps/>
                                  <w:color w:val="FFFFFF" w:themeColor="background1"/>
                                  <w:lang w:val="nl-BE"/>
                                </w:rPr>
                              </w:pPr>
                              <w:r w:rsidRPr="00A11FA6">
                                <w:rPr>
                                  <w:rFonts w:eastAsia="Times New Roman" w:cs="Times New Roman"/>
                                  <w:b/>
                                  <w:caps/>
                                  <w:color w:val="FFFFFF" w:themeColor="background1"/>
                                  <w:lang w:val="nl-BE"/>
                                </w:rPr>
                                <w:t>Campus Groep t leuven</w:t>
                              </w:r>
                            </w:p>
                          </w:sdtContent>
                        </w:sdt>
                        <w:p w14:paraId="3869CD27" w14:textId="72CD8141" w:rsidR="00AF2A4D" w:rsidRPr="00A11FA6" w:rsidRDefault="00AF2A4D" w:rsidP="003D78FF">
                          <w:pPr>
                            <w:pStyle w:val="CoverKoptekst"/>
                            <w:spacing w:before="240" w:after="0"/>
                            <w:rPr>
                              <w:b/>
                              <w:lang w:val="nl-BE"/>
                            </w:rPr>
                          </w:pPr>
                        </w:p>
                      </w:txbxContent>
                    </v:textbox>
                    <w10:wrap anchorx="page" anchory="page"/>
                  </v:shape>
                </w:pict>
              </mc:Fallback>
            </mc:AlternateContent>
          </w:r>
          <w:r w:rsidR="00E86719">
            <w:t>Early</w:t>
          </w:r>
          <w:r w:rsidR="006A18DB">
            <w:t xml:space="preserve"> </w:t>
          </w:r>
          <w:r w:rsidR="006E47A2">
            <w:t>prediction</w:t>
          </w:r>
          <w:r w:rsidR="006A18DB">
            <w:t xml:space="preserve"> </w:t>
          </w:r>
          <w:r w:rsidR="006E47A2">
            <w:t>of sepsis</w:t>
          </w:r>
        </w:p>
        <w:p w14:paraId="3DC81CF7" w14:textId="31EE0652" w:rsidR="003D1A1C" w:rsidRPr="004A422F" w:rsidRDefault="006E47A2" w:rsidP="004934E1">
          <w:pPr>
            <w:pStyle w:val="CoverTitel"/>
          </w:pPr>
          <w:r>
            <w:t>using clinical data</w:t>
          </w:r>
        </w:p>
      </w:sdtContent>
    </w:sdt>
    <w:sdt>
      <w:sdtPr>
        <w:alias w:val="Subtitel"/>
        <w:tag w:val="Subtitel"/>
        <w:id w:val="5634305"/>
        <w:placeholder>
          <w:docPart w:val="63670C06ABA8482F9BA5910247221311"/>
        </w:placeholder>
        <w:text/>
      </w:sdtPr>
      <w:sdtEndPr/>
      <w:sdtContent>
        <w:p w14:paraId="410C018D" w14:textId="1550CA99" w:rsidR="003D1A1C" w:rsidRPr="004A422F" w:rsidRDefault="00C43FF3" w:rsidP="008263A8">
          <w:pPr>
            <w:pStyle w:val="CoverSubtitel"/>
            <w:spacing w:before="240"/>
          </w:pPr>
          <w:r>
            <w:t xml:space="preserve"> </w:t>
          </w:r>
        </w:p>
      </w:sdtContent>
    </w:sdt>
    <w:p w14:paraId="04A4658D" w14:textId="44202AAB" w:rsidR="00F01E7D" w:rsidRPr="004A422F" w:rsidRDefault="00541064" w:rsidP="00B74F4F">
      <w:pPr>
        <w:sectPr w:rsidR="00F01E7D" w:rsidRPr="004A422F" w:rsidSect="00652EB9">
          <w:headerReference w:type="default" r:id="rId8"/>
          <w:footerReference w:type="default" r:id="rId9"/>
          <w:headerReference w:type="first" r:id="rId10"/>
          <w:footerReference w:type="first" r:id="rId11"/>
          <w:pgSz w:w="11906" w:h="16838" w:code="9"/>
          <w:pgMar w:top="5557" w:right="794" w:bottom="1021" w:left="1134" w:header="1021" w:footer="567" w:gutter="0"/>
          <w:cols w:space="708"/>
          <w:titlePg/>
          <w:docGrid w:linePitch="360"/>
        </w:sectPr>
      </w:pPr>
      <w:r>
        <w:rPr>
          <w:noProof/>
          <w:lang w:val="en-US" w:eastAsia="en-US"/>
        </w:rPr>
        <mc:AlternateContent>
          <mc:Choice Requires="wps">
            <w:drawing>
              <wp:anchor distT="0" distB="0" distL="36195" distR="114300" simplePos="0" relativeHeight="251658241" behindDoc="0" locked="0" layoutInCell="1" allowOverlap="1" wp14:anchorId="2E745F26" wp14:editId="50F6599C">
                <wp:simplePos x="0" y="0"/>
                <wp:positionH relativeFrom="margin">
                  <wp:align>right</wp:align>
                </wp:positionH>
                <wp:positionV relativeFrom="page">
                  <wp:posOffset>7010400</wp:posOffset>
                </wp:positionV>
                <wp:extent cx="3239770" cy="571500"/>
                <wp:effectExtent l="0" t="0" r="0" b="0"/>
                <wp:wrapNone/>
                <wp:docPr id="40" name="Tekstvak 40"/>
                <wp:cNvGraphicFramePr/>
                <a:graphic xmlns:a="http://schemas.openxmlformats.org/drawingml/2006/main">
                  <a:graphicData uri="http://schemas.microsoft.com/office/word/2010/wordprocessingShape">
                    <wps:wsp>
                      <wps:cNvSpPr txBox="1"/>
                      <wps:spPr>
                        <a:xfrm>
                          <a:off x="0" y="0"/>
                          <a:ext cx="3239770" cy="571500"/>
                        </a:xfrm>
                        <a:prstGeom prst="rect">
                          <a:avLst/>
                        </a:prstGeom>
                        <a:noFill/>
                        <a:ln w="6350">
                          <a:noFill/>
                        </a:ln>
                        <a:effectLst/>
                      </wps:spPr>
                      <wps:txbx>
                        <w:txbxContent>
                          <w:sdt>
                            <w:sdtPr>
                              <w:alias w:val="Auteur"/>
                              <w:tag w:val="Auteur"/>
                              <w:id w:val="429555224"/>
                            </w:sdtPr>
                            <w:sdtEndPr/>
                            <w:sdtContent>
                              <w:p w14:paraId="1473C051" w14:textId="77777777" w:rsidR="00AF2A4D" w:rsidRDefault="00AF2A4D" w:rsidP="00024C11">
                                <w:pPr>
                                  <w:pStyle w:val="CoverAuteur"/>
                                </w:pPr>
                                <w:r w:rsidRPr="002A137B">
                                  <w:t>Jeroen Vastmans</w:t>
                                </w:r>
                              </w:p>
                              <w:p w14:paraId="65A7C338" w14:textId="77777777" w:rsidR="00DF01CF" w:rsidRDefault="00AF2A4D" w:rsidP="00305462">
                                <w:pPr>
                                  <w:pStyle w:val="CoverAuteur"/>
                                  <w:ind w:right="140"/>
                                </w:pPr>
                                <w:r>
                                  <w:t>Rui Zhu</w:t>
                                </w:r>
                              </w:p>
                              <w:p w14:paraId="28038D84" w14:textId="25C730CC" w:rsidR="00AF2A4D" w:rsidRPr="002A137B" w:rsidRDefault="00CB76D7" w:rsidP="00024C11">
                                <w:pPr>
                                  <w:pStyle w:val="CoverAuteur"/>
                                </w:pP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45F26" id="Tekstvak 40" o:spid="_x0000_s1027" type="#_x0000_t202" style="position:absolute;left:0;text-align:left;margin-left:203.9pt;margin-top:552pt;width:255.1pt;height:45pt;z-index:251658241;visibility:visible;mso-wrap-style:square;mso-width-percent:0;mso-height-percent:0;mso-wrap-distance-left:2.85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" filled="f" stroked="f" strokeweight=".5pt">
                <v:textbox inset="0,0,0,0">
                  <w:txbxContent>
                    <w:sdt>
                      <w:sdtPr>
                        <w:alias w:val="Auteur"/>
                        <w:tag w:val="Auteur"/>
                        <w:id w:val="429555224"/>
                      </w:sdtPr>
                      <w:sdtEndPr/>
                      <w:sdtContent>
                        <w:p w14:paraId="1473C051" w14:textId="77777777" w:rsidR="00AF2A4D" w:rsidRDefault="00AF2A4D" w:rsidP="00024C11">
                          <w:pPr>
                            <w:pStyle w:val="CoverAuteur"/>
                          </w:pPr>
                          <w:r w:rsidRPr="002A137B">
                            <w:t>Jeroen Vastmans</w:t>
                          </w:r>
                        </w:p>
                        <w:p w14:paraId="65A7C338" w14:textId="77777777" w:rsidR="00DF01CF" w:rsidRDefault="00AF2A4D" w:rsidP="00305462">
                          <w:pPr>
                            <w:pStyle w:val="CoverAuteur"/>
                            <w:ind w:right="140"/>
                          </w:pPr>
                          <w:r>
                            <w:t>Rui Zhu</w:t>
                          </w:r>
                        </w:p>
                        <w:p w14:paraId="28038D84" w14:textId="25C730CC" w:rsidR="00AF2A4D" w:rsidRPr="002A137B" w:rsidRDefault="00CB76D7" w:rsidP="00024C11">
                          <w:pPr>
                            <w:pStyle w:val="CoverAuteur"/>
                          </w:pPr>
                        </w:p>
                      </w:sdtContent>
                    </w:sdt>
                  </w:txbxContent>
                </v:textbox>
                <w10:wrap anchorx="margin" anchory="page"/>
              </v:shape>
            </w:pict>
          </mc:Fallback>
        </mc:AlternateContent>
      </w:r>
      <w:r w:rsidR="00060C9B">
        <w:rPr>
          <w:noProof/>
          <w:lang w:val="en-US" w:eastAsia="en-US"/>
        </w:rPr>
        <mc:AlternateContent>
          <mc:Choice Requires="wps">
            <w:drawing>
              <wp:anchor distT="0" distB="0" distL="36195" distR="114300" simplePos="0" relativeHeight="251658244" behindDoc="0" locked="0" layoutInCell="1" allowOverlap="1" wp14:anchorId="1AF174DA" wp14:editId="15D892F6">
                <wp:simplePos x="0" y="0"/>
                <wp:positionH relativeFrom="margin">
                  <wp:align>right</wp:align>
                </wp:positionH>
                <wp:positionV relativeFrom="page">
                  <wp:posOffset>8338185</wp:posOffset>
                </wp:positionV>
                <wp:extent cx="3239770" cy="1352550"/>
                <wp:effectExtent l="0" t="0" r="0" b="0"/>
                <wp:wrapNone/>
                <wp:docPr id="16" name="Tekstvak 16"/>
                <wp:cNvGraphicFramePr/>
                <a:graphic xmlns:a="http://schemas.openxmlformats.org/drawingml/2006/main">
                  <a:graphicData uri="http://schemas.microsoft.com/office/word/2010/wordprocessingShape">
                    <wps:wsp>
                      <wps:cNvSpPr txBox="1"/>
                      <wps:spPr>
                        <a:xfrm>
                          <a:off x="0" y="0"/>
                          <a:ext cx="3239770" cy="1352550"/>
                        </a:xfrm>
                        <a:prstGeom prst="rect">
                          <a:avLst/>
                        </a:prstGeom>
                        <a:noFill/>
                        <a:ln w="6350">
                          <a:noFill/>
                        </a:ln>
                        <a:effectLst/>
                      </wps:spPr>
                      <wps:txbx>
                        <w:txbxContent>
                          <w:sdt>
                            <w:sdtPr>
                              <w:rPr>
                                <w:rFonts w:cs="Arial"/>
                              </w:rPr>
                              <w:alias w:val="Subtekst"/>
                              <w:tag w:val="Subtekst"/>
                              <w:id w:val="1414740546"/>
                            </w:sdtPr>
                            <w:sdtEndPr/>
                            <w:sdtContent>
                              <w:p w14:paraId="06BE34BC" w14:textId="2BF3950C" w:rsidR="00AF2A4D" w:rsidRPr="0037069E" w:rsidRDefault="00AF2A4D" w:rsidP="003D6A21">
                                <w:pPr>
                                  <w:spacing w:before="120"/>
                                  <w:ind w:right="113"/>
                                  <w:jc w:val="right"/>
                                  <w:rPr>
                                    <w:rFonts w:cs="Arial"/>
                                    <w:lang w:val="nl-BE"/>
                                  </w:rPr>
                                </w:pPr>
                                <w:r w:rsidRPr="0037069E">
                                  <w:rPr>
                                    <w:rFonts w:cs="Arial"/>
                                    <w:lang w:val="nl-BE"/>
                                  </w:rPr>
                                  <w:t>Masterproef ingediend tot het behalen</w:t>
                                </w:r>
                                <w:r w:rsidR="000A3809">
                                  <w:rPr>
                                    <w:rFonts w:cs="Arial"/>
                                    <w:lang w:val="nl-BE"/>
                                  </w:rPr>
                                  <w:br/>
                                </w:r>
                                <w:r w:rsidRPr="0037069E">
                                  <w:rPr>
                                    <w:rFonts w:cs="Arial"/>
                                    <w:lang w:val="nl-BE"/>
                                  </w:rPr>
                                  <w:t xml:space="preserve">van de graad van </w:t>
                                </w:r>
                                <w:r w:rsidR="00690EAC">
                                  <w:rPr>
                                    <w:rFonts w:cs="Arial"/>
                                    <w:lang w:val="nl-BE"/>
                                  </w:rPr>
                                  <w:t>M</w:t>
                                </w:r>
                                <w:r w:rsidRPr="0037069E">
                                  <w:rPr>
                                    <w:rFonts w:cs="Arial"/>
                                    <w:lang w:val="nl-BE"/>
                                  </w:rPr>
                                  <w:t>aster of Science in de</w:t>
                                </w:r>
                                <w:r w:rsidR="00542941">
                                  <w:rPr>
                                    <w:rFonts w:cs="Arial"/>
                                    <w:lang w:val="nl-BE"/>
                                  </w:rPr>
                                  <w:br/>
                                </w:r>
                                <w:r w:rsidRPr="0037069E">
                                  <w:rPr>
                                    <w:rFonts w:cs="Arial"/>
                                    <w:lang w:val="nl-BE"/>
                                  </w:rPr>
                                  <w:t>industriële wetenschappen: Elekt</w:t>
                                </w:r>
                                <w:r>
                                  <w:rPr>
                                    <w:rFonts w:cs="Arial"/>
                                    <w:lang w:val="nl-BE"/>
                                  </w:rPr>
                                  <w:t>r</w:t>
                                </w:r>
                                <w:r w:rsidRPr="0037069E">
                                  <w:rPr>
                                    <w:rFonts w:cs="Arial"/>
                                    <w:lang w:val="nl-BE"/>
                                  </w:rPr>
                                  <w:t>onica-ICT</w:t>
                                </w:r>
                              </w:p>
                            </w:sdtContent>
                          </w:sdt>
                          <w:p w14:paraId="0EBD9F49" w14:textId="32E7EEBA" w:rsidR="00AF2A4D" w:rsidRPr="0037069E" w:rsidRDefault="00AF2A4D" w:rsidP="00060C9B">
                            <w:pPr>
                              <w:spacing w:before="120"/>
                              <w:ind w:right="113"/>
                              <w:jc w:val="right"/>
                              <w:rPr>
                                <w:rFonts w:cs="Arial"/>
                                <w:lang w:val="nl-B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174DA" id="Tekstvak 16" o:spid="_x0000_s1028" type="#_x0000_t202" style="position:absolute;left:0;text-align:left;margin-left:203.9pt;margin-top:656.55pt;width:255.1pt;height:106.5pt;z-index:251658244;visibility:visible;mso-wrap-style:square;mso-width-percent:0;mso-height-percent:0;mso-wrap-distance-left:2.85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" filled="f" stroked="f" strokeweight=".5pt">
                <v:textbox inset="0,0,0,0">
                  <w:txbxContent>
                    <w:sdt>
                      <w:sdtPr>
                        <w:rPr>
                          <w:rFonts w:cs="Arial"/>
                        </w:rPr>
                        <w:alias w:val="Subtekst"/>
                        <w:tag w:val="Subtekst"/>
                        <w:id w:val="1414740546"/>
                      </w:sdtPr>
                      <w:sdtEndPr/>
                      <w:sdtContent>
                        <w:p w14:paraId="06BE34BC" w14:textId="2BF3950C" w:rsidR="00AF2A4D" w:rsidRPr="0037069E" w:rsidRDefault="00AF2A4D" w:rsidP="003D6A21">
                          <w:pPr>
                            <w:spacing w:before="120"/>
                            <w:ind w:right="113"/>
                            <w:jc w:val="right"/>
                            <w:rPr>
                              <w:rFonts w:cs="Arial"/>
                              <w:lang w:val="nl-BE"/>
                            </w:rPr>
                          </w:pPr>
                          <w:r w:rsidRPr="0037069E">
                            <w:rPr>
                              <w:rFonts w:cs="Arial"/>
                              <w:lang w:val="nl-BE"/>
                            </w:rPr>
                            <w:t>Masterproef ingediend tot het behalen</w:t>
                          </w:r>
                          <w:r w:rsidR="000A3809">
                            <w:rPr>
                              <w:rFonts w:cs="Arial"/>
                              <w:lang w:val="nl-BE"/>
                            </w:rPr>
                            <w:br/>
                          </w:r>
                          <w:r w:rsidRPr="0037069E">
                            <w:rPr>
                              <w:rFonts w:cs="Arial"/>
                              <w:lang w:val="nl-BE"/>
                            </w:rPr>
                            <w:t xml:space="preserve">van de graad van </w:t>
                          </w:r>
                          <w:r w:rsidR="00690EAC">
                            <w:rPr>
                              <w:rFonts w:cs="Arial"/>
                              <w:lang w:val="nl-BE"/>
                            </w:rPr>
                            <w:t>M</w:t>
                          </w:r>
                          <w:r w:rsidRPr="0037069E">
                            <w:rPr>
                              <w:rFonts w:cs="Arial"/>
                              <w:lang w:val="nl-BE"/>
                            </w:rPr>
                            <w:t>aster of Science in de</w:t>
                          </w:r>
                          <w:r w:rsidR="00542941">
                            <w:rPr>
                              <w:rFonts w:cs="Arial"/>
                              <w:lang w:val="nl-BE"/>
                            </w:rPr>
                            <w:br/>
                          </w:r>
                          <w:r w:rsidRPr="0037069E">
                            <w:rPr>
                              <w:rFonts w:cs="Arial"/>
                              <w:lang w:val="nl-BE"/>
                            </w:rPr>
                            <w:t>industriële wetenschappen: Elekt</w:t>
                          </w:r>
                          <w:r>
                            <w:rPr>
                              <w:rFonts w:cs="Arial"/>
                              <w:lang w:val="nl-BE"/>
                            </w:rPr>
                            <w:t>r</w:t>
                          </w:r>
                          <w:r w:rsidRPr="0037069E">
                            <w:rPr>
                              <w:rFonts w:cs="Arial"/>
                              <w:lang w:val="nl-BE"/>
                            </w:rPr>
                            <w:t>onica-ICT</w:t>
                          </w:r>
                        </w:p>
                      </w:sdtContent>
                    </w:sdt>
                    <w:p w14:paraId="0EBD9F49" w14:textId="32E7EEBA" w:rsidR="00AF2A4D" w:rsidRPr="0037069E" w:rsidRDefault="00AF2A4D" w:rsidP="00060C9B">
                      <w:pPr>
                        <w:spacing w:before="120"/>
                        <w:ind w:right="113"/>
                        <w:jc w:val="right"/>
                        <w:rPr>
                          <w:rFonts w:cs="Arial"/>
                          <w:lang w:val="nl-BE"/>
                        </w:rPr>
                      </w:pPr>
                    </w:p>
                  </w:txbxContent>
                </v:textbox>
                <w10:wrap anchorx="margin" anchory="page"/>
              </v:shape>
            </w:pict>
          </mc:Fallback>
        </mc:AlternateContent>
      </w:r>
      <w:r w:rsidR="00060C9B">
        <w:rPr>
          <w:noProof/>
          <w:lang w:val="en-US" w:eastAsia="en-US"/>
        </w:rPr>
        <mc:AlternateContent>
          <mc:Choice Requires="wps">
            <w:drawing>
              <wp:anchor distT="0" distB="0" distL="36195" distR="114300" simplePos="0" relativeHeight="251658243" behindDoc="0" locked="0" layoutInCell="1" allowOverlap="1" wp14:anchorId="716836C3" wp14:editId="308AA050">
                <wp:simplePos x="0" y="0"/>
                <wp:positionH relativeFrom="margin">
                  <wp:posOffset>340360</wp:posOffset>
                </wp:positionH>
                <wp:positionV relativeFrom="page">
                  <wp:posOffset>8353425</wp:posOffset>
                </wp:positionV>
                <wp:extent cx="3239770" cy="1265530"/>
                <wp:effectExtent l="0" t="0" r="0" b="11430"/>
                <wp:wrapNone/>
                <wp:docPr id="3" name="Tekstvak 3"/>
                <wp:cNvGraphicFramePr/>
                <a:graphic xmlns:a="http://schemas.openxmlformats.org/drawingml/2006/main">
                  <a:graphicData uri="http://schemas.microsoft.com/office/word/2010/wordprocessingShape">
                    <wps:wsp>
                      <wps:cNvSpPr txBox="1"/>
                      <wps:spPr>
                        <a:xfrm>
                          <a:off x="0" y="0"/>
                          <a:ext cx="3239770" cy="1265530"/>
                        </a:xfrm>
                        <a:prstGeom prst="rect">
                          <a:avLst/>
                        </a:prstGeom>
                        <a:noFill/>
                        <a:ln w="6350">
                          <a:noFill/>
                        </a:ln>
                        <a:effectLst/>
                      </wps:spPr>
                      <wps:txbx>
                        <w:txbxContent>
                          <w:sdt>
                            <w:sdtPr>
                              <w:alias w:val="Subtekst"/>
                              <w:tag w:val="Subtekst"/>
                              <w:id w:val="498083441"/>
                            </w:sdtPr>
                            <w:sdtEndPr/>
                            <w:sdtContent>
                              <w:p w14:paraId="08FCC45F" w14:textId="50EACD27" w:rsidR="00AF2A4D" w:rsidRPr="00147613" w:rsidRDefault="00AF2A4D" w:rsidP="00060C9B">
                                <w:pPr>
                                  <w:pStyle w:val="CoverSubtekst"/>
                                  <w:spacing w:before="120"/>
                                  <w:jc w:val="left"/>
                                </w:pPr>
                                <w:r w:rsidRPr="00147613">
                                  <w:t>Promotor(en): Prof. Bart Vanrumste</w:t>
                                </w:r>
                              </w:p>
                              <w:p w14:paraId="640632F9" w14:textId="484B19D2" w:rsidR="00AF2A4D" w:rsidRPr="00147613" w:rsidRDefault="00AF2A4D" w:rsidP="00060C9B">
                                <w:pPr>
                                  <w:pStyle w:val="CoverSubtekst"/>
                                  <w:spacing w:before="240"/>
                                  <w:jc w:val="left"/>
                                </w:pPr>
                                <w:r w:rsidRPr="00147613">
                                  <w:t>Co-</w:t>
                                </w:r>
                                <w:r>
                                  <w:t>promoter</w:t>
                                </w:r>
                                <w:r w:rsidRPr="00147613">
                                  <w:t>(s): Chetanya Puri</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836C3" id="Tekstvak 3" o:spid="_x0000_s1029" type="#_x0000_t202" style="position:absolute;left:0;text-align:left;margin-left:26.8pt;margin-top:657.75pt;width:255.1pt;height:99.65pt;z-index:251658243;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" filled="f" stroked="f" strokeweight=".5pt">
                <v:textbox inset="0,0,0,0">
                  <w:txbxContent>
                    <w:sdt>
                      <w:sdtPr>
                        <w:alias w:val="Subtekst"/>
                        <w:tag w:val="Subtekst"/>
                        <w:id w:val="498083441"/>
                      </w:sdtPr>
                      <w:sdtEndPr/>
                      <w:sdtContent>
                        <w:p w14:paraId="08FCC45F" w14:textId="50EACD27" w:rsidR="00AF2A4D" w:rsidRPr="00147613" w:rsidRDefault="00AF2A4D" w:rsidP="00060C9B">
                          <w:pPr>
                            <w:pStyle w:val="CoverSubtekst"/>
                            <w:spacing w:before="120"/>
                            <w:jc w:val="left"/>
                          </w:pPr>
                          <w:r w:rsidRPr="00147613">
                            <w:t>Promotor(en): Prof. Bart Vanrumste</w:t>
                          </w:r>
                        </w:p>
                        <w:p w14:paraId="640632F9" w14:textId="484B19D2" w:rsidR="00AF2A4D" w:rsidRPr="00147613" w:rsidRDefault="00AF2A4D" w:rsidP="00060C9B">
                          <w:pPr>
                            <w:pStyle w:val="CoverSubtekst"/>
                            <w:spacing w:before="240"/>
                            <w:jc w:val="left"/>
                          </w:pPr>
                          <w:r w:rsidRPr="00147613">
                            <w:t>Co-</w:t>
                          </w:r>
                          <w:r>
                            <w:t>promoter</w:t>
                          </w:r>
                          <w:r w:rsidRPr="00147613">
                            <w:t>(s): Chetanya Puri</w:t>
                          </w:r>
                        </w:p>
                      </w:sdtContent>
                    </w:sdt>
                  </w:txbxContent>
                </v:textbox>
                <w10:wrap anchorx="margin" anchory="page"/>
              </v:shape>
            </w:pict>
          </mc:Fallback>
        </mc:AlternateContent>
      </w:r>
      <w:r w:rsidR="0096737D">
        <w:rPr>
          <w:noProof/>
          <w:lang w:val="en-US" w:eastAsia="en-US"/>
        </w:rPr>
        <mc:AlternateContent>
          <mc:Choice Requires="wps">
            <w:drawing>
              <wp:anchor distT="0" distB="0" distL="114300" distR="114300" simplePos="0" relativeHeight="251658240" behindDoc="0" locked="0" layoutInCell="1" allowOverlap="0" wp14:anchorId="0357A9A4" wp14:editId="5134F8B3">
                <wp:simplePos x="0" y="0"/>
                <wp:positionH relativeFrom="margin">
                  <wp:align>right</wp:align>
                </wp:positionH>
                <wp:positionV relativeFrom="margin">
                  <wp:align>bottom</wp:align>
                </wp:positionV>
                <wp:extent cx="3240000" cy="216000"/>
                <wp:effectExtent l="0" t="0" r="0" b="12700"/>
                <wp:wrapSquare wrapText="bothSides"/>
                <wp:docPr id="36" name="Tekstvak 36"/>
                <wp:cNvGraphicFramePr/>
                <a:graphic xmlns:a="http://schemas.openxmlformats.org/drawingml/2006/main">
                  <a:graphicData uri="http://schemas.microsoft.com/office/word/2010/wordprocessingShape">
                    <wps:wsp>
                      <wps:cNvSpPr txBox="1"/>
                      <wps:spPr>
                        <a:xfrm>
                          <a:off x="0" y="0"/>
                          <a:ext cx="3240000" cy="216000"/>
                        </a:xfrm>
                        <a:prstGeom prst="rect">
                          <a:avLst/>
                        </a:prstGeom>
                        <a:noFill/>
                        <a:ln w="6350">
                          <a:noFill/>
                        </a:ln>
                        <a:effectLst/>
                      </wps:spPr>
                      <wps:txbx>
                        <w:txbxContent>
                          <w:sdt>
                            <w:sdtPr>
                              <w:rPr>
                                <w:lang w:val="nl-BE"/>
                              </w:rPr>
                              <w:alias w:val="Datum"/>
                              <w:tag w:val="Datum"/>
                              <w:id w:val="5634306"/>
                              <w:date>
                                <w:dateFormat w:val="MMMM yyyy"/>
                                <w:lid w:val="nl-BE"/>
                                <w:storeMappedDataAs w:val="dateTime"/>
                                <w:calendar w:val="gregorian"/>
                              </w:date>
                            </w:sdtPr>
                            <w:sdtEndPr/>
                            <w:sdtContent>
                              <w:p w14:paraId="58FE51A6" w14:textId="337AB808" w:rsidR="00AF2A4D" w:rsidRPr="0096737D" w:rsidRDefault="00AF2A4D" w:rsidP="00024C11">
                                <w:pPr>
                                  <w:pStyle w:val="CoverSubtekst"/>
                                </w:pPr>
                                <w:r w:rsidRPr="00CB6532">
                                  <w:rPr>
                                    <w:lang w:val="nl-BE"/>
                                  </w:rPr>
                                  <w:t>Academiejaar 2020-2021</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7A9A4" id="Tekstvak 36" o:spid="_x0000_s1030" type="#_x0000_t202" style="position:absolute;left:0;text-align:left;margin-left:203.9pt;margin-top:0;width:255.1pt;height:17pt;z-index:25165824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" o:allowoverlap="f" filled="f" stroked="f" strokeweight=".5pt">
                <v:textbox inset="0,0,0,0">
                  <w:txbxContent>
                    <w:sdt>
                      <w:sdtPr>
                        <w:rPr>
                          <w:lang w:val="nl-BE"/>
                        </w:rPr>
                        <w:alias w:val="Datum"/>
                        <w:tag w:val="Datum"/>
                        <w:id w:val="5634306"/>
                        <w:date>
                          <w:dateFormat w:val="MMMM yyyy"/>
                          <w:lid w:val="nl-BE"/>
                          <w:storeMappedDataAs w:val="dateTime"/>
                          <w:calendar w:val="gregorian"/>
                        </w:date>
                      </w:sdtPr>
                      <w:sdtEndPr/>
                      <w:sdtContent>
                        <w:p w14:paraId="58FE51A6" w14:textId="337AB808" w:rsidR="00AF2A4D" w:rsidRPr="0096737D" w:rsidRDefault="00AF2A4D" w:rsidP="00024C11">
                          <w:pPr>
                            <w:pStyle w:val="CoverSubtekst"/>
                          </w:pPr>
                          <w:r w:rsidRPr="00CB6532">
                            <w:rPr>
                              <w:lang w:val="nl-BE"/>
                            </w:rPr>
                            <w:t>Academiejaar 2020-2021</w:t>
                          </w:r>
                        </w:p>
                      </w:sdtContent>
                    </w:sdt>
                  </w:txbxContent>
                </v:textbox>
                <w10:wrap type="square" anchorx="margin" anchory="margin"/>
              </v:shape>
            </w:pict>
          </mc:Fallback>
        </mc:AlternateContent>
      </w:r>
    </w:p>
    <w:p w14:paraId="31D89835" w14:textId="77777777" w:rsidR="00B47AB8" w:rsidRPr="004A422F" w:rsidRDefault="00B47AB8" w:rsidP="00B47AB8"/>
    <w:p w14:paraId="5D53F5C1" w14:textId="77777777" w:rsidR="00B47AB8" w:rsidRPr="004A422F" w:rsidRDefault="00B47AB8" w:rsidP="00B47AB8"/>
    <w:p w14:paraId="7907D868" w14:textId="77777777" w:rsidR="00B47AB8" w:rsidRPr="004A422F" w:rsidRDefault="00B47AB8" w:rsidP="00B47AB8"/>
    <w:p w14:paraId="3D06122E" w14:textId="77777777" w:rsidR="00B47AB8" w:rsidRPr="004A422F" w:rsidRDefault="00B47AB8" w:rsidP="00B47AB8"/>
    <w:p w14:paraId="2CF4470E" w14:textId="77777777" w:rsidR="00B47AB8" w:rsidRPr="004A422F" w:rsidRDefault="00B47AB8" w:rsidP="00B47AB8"/>
    <w:p w14:paraId="32569D7B" w14:textId="77777777" w:rsidR="00B47AB8" w:rsidRPr="004A422F" w:rsidRDefault="00B47AB8" w:rsidP="00B47AB8"/>
    <w:p w14:paraId="3FE456C5" w14:textId="77777777" w:rsidR="00B47AB8" w:rsidRPr="004A422F" w:rsidRDefault="00B47AB8" w:rsidP="00B47AB8"/>
    <w:p w14:paraId="35E18A4D" w14:textId="77777777" w:rsidR="00B47AB8" w:rsidRPr="004A422F" w:rsidRDefault="00B47AB8" w:rsidP="00B47AB8"/>
    <w:p w14:paraId="2883716F" w14:textId="77777777" w:rsidR="00B47AB8" w:rsidRPr="004A422F" w:rsidRDefault="00B47AB8" w:rsidP="00B47AB8"/>
    <w:p w14:paraId="55A37169" w14:textId="77777777" w:rsidR="00B47AB8" w:rsidRPr="004A422F" w:rsidRDefault="00B47AB8" w:rsidP="00B47AB8"/>
    <w:p w14:paraId="7A42AAEC" w14:textId="77777777" w:rsidR="00B47AB8" w:rsidRPr="004A422F" w:rsidRDefault="00B47AB8" w:rsidP="00B47AB8"/>
    <w:p w14:paraId="6AA42182" w14:textId="77777777" w:rsidR="00B47AB8" w:rsidRPr="004A422F" w:rsidRDefault="00B47AB8" w:rsidP="00B47AB8"/>
    <w:p w14:paraId="35A66925" w14:textId="77777777" w:rsidR="00B47AB8" w:rsidRPr="004A422F" w:rsidRDefault="00B47AB8" w:rsidP="00B47AB8"/>
    <w:p w14:paraId="4C1C8004" w14:textId="77777777" w:rsidR="00B47AB8" w:rsidRPr="004A422F" w:rsidRDefault="00B47AB8" w:rsidP="00B47AB8"/>
    <w:p w14:paraId="7C67EF8B" w14:textId="77777777" w:rsidR="00B47AB8" w:rsidRPr="004A422F" w:rsidRDefault="00B47AB8" w:rsidP="00B47AB8"/>
    <w:p w14:paraId="3A5D9C63" w14:textId="77777777" w:rsidR="00B47AB8" w:rsidRPr="004A422F" w:rsidRDefault="00B47AB8" w:rsidP="00B47AB8"/>
    <w:p w14:paraId="3445433A" w14:textId="77777777" w:rsidR="00B47AB8" w:rsidRPr="004A422F" w:rsidRDefault="00B47AB8" w:rsidP="00E95554">
      <w:pPr>
        <w:tabs>
          <w:tab w:val="left" w:pos="1252"/>
        </w:tabs>
      </w:pPr>
    </w:p>
    <w:p w14:paraId="6030E9ED" w14:textId="77777777" w:rsidR="00B47AB8" w:rsidRPr="004A422F" w:rsidRDefault="00B47AB8" w:rsidP="00B47AB8"/>
    <w:p w14:paraId="4F8B0B7A" w14:textId="77777777" w:rsidR="00B47AB8" w:rsidRPr="004A422F" w:rsidRDefault="00B47AB8" w:rsidP="00B47AB8"/>
    <w:p w14:paraId="2444341E" w14:textId="77777777" w:rsidR="00B47AB8" w:rsidRPr="004A422F" w:rsidRDefault="00B47AB8" w:rsidP="00B47AB8"/>
    <w:p w14:paraId="679032D8" w14:textId="77777777" w:rsidR="00B47AB8" w:rsidRPr="004A422F" w:rsidRDefault="00B47AB8" w:rsidP="00B47AB8"/>
    <w:p w14:paraId="48A02CB3" w14:textId="77777777" w:rsidR="009A5D26" w:rsidRDefault="009A5D26" w:rsidP="00B47AB8"/>
    <w:p w14:paraId="43DFB887" w14:textId="39D32C33" w:rsidR="004B6C07" w:rsidRDefault="004B6C07" w:rsidP="00B47AB8"/>
    <w:p w14:paraId="75537844" w14:textId="77777777" w:rsidR="00DF46F3" w:rsidRPr="004A422F" w:rsidRDefault="00DF46F3" w:rsidP="00B47AB8"/>
    <w:p w14:paraId="4AF411CD" w14:textId="77777777" w:rsidR="00B47AB8" w:rsidRPr="00337098" w:rsidRDefault="00B47AB8" w:rsidP="00B47AB8">
      <w:pPr>
        <w:rPr>
          <w:sz w:val="18"/>
          <w:szCs w:val="18"/>
        </w:rPr>
      </w:pPr>
      <w:r w:rsidRPr="00337098">
        <w:rPr>
          <w:sz w:val="18"/>
          <w:szCs w:val="18"/>
        </w:rPr>
        <w:t>© Copyright KU Leuven</w:t>
      </w:r>
    </w:p>
    <w:p w14:paraId="105BC5C2" w14:textId="77777777" w:rsidR="00B47AB8" w:rsidRPr="00337098" w:rsidRDefault="00B47AB8" w:rsidP="00B47AB8">
      <w:pPr>
        <w:rPr>
          <w:sz w:val="18"/>
          <w:szCs w:val="18"/>
        </w:rPr>
      </w:pPr>
    </w:p>
    <w:p w14:paraId="2BBE669D" w14:textId="0F65A442" w:rsidR="004B6C07" w:rsidRPr="00B50299" w:rsidRDefault="004B6C07" w:rsidP="004B6C07">
      <w:pPr>
        <w:autoSpaceDE w:val="0"/>
        <w:autoSpaceDN w:val="0"/>
        <w:adjustRightInd w:val="0"/>
        <w:rPr>
          <w:rFonts w:cs="Arial"/>
          <w:sz w:val="18"/>
          <w:lang w:val="en-US"/>
        </w:rPr>
      </w:pPr>
      <w:r w:rsidRPr="00B50299">
        <w:rPr>
          <w:rFonts w:cs="Arial"/>
          <w:sz w:val="18"/>
          <w:lang w:val="en-US"/>
        </w:rPr>
        <w:t>Without written permission of the supervisor(s) and the author(s)</w:t>
      </w:r>
      <w:r w:rsidR="00881D27">
        <w:rPr>
          <w:rFonts w:cs="Arial"/>
          <w:sz w:val="18"/>
          <w:lang w:val="en-US"/>
        </w:rPr>
        <w:t>,</w:t>
      </w:r>
      <w:r w:rsidRPr="00B50299">
        <w:rPr>
          <w:rFonts w:cs="Arial"/>
          <w:sz w:val="18"/>
          <w:lang w:val="en-US"/>
        </w:rPr>
        <w:t xml:space="preserve"> it is forbidden to reproduce or adapt in any form or by any means any part of this publication. Requests for obtaining the right to reproduce or utilise parts of this publication should be addressed to KU Leuven, Groep T</w:t>
      </w:r>
      <w:r>
        <w:rPr>
          <w:rFonts w:cs="Arial"/>
          <w:sz w:val="18"/>
          <w:lang w:val="en-US"/>
        </w:rPr>
        <w:t xml:space="preserve"> Leuven</w:t>
      </w:r>
      <w:r w:rsidR="00337098">
        <w:rPr>
          <w:rFonts w:cs="Arial"/>
          <w:sz w:val="18"/>
          <w:lang w:val="en-US"/>
        </w:rPr>
        <w:t xml:space="preserve"> </w:t>
      </w:r>
      <w:r w:rsidR="00337098" w:rsidRPr="00B50299">
        <w:rPr>
          <w:rFonts w:cs="Arial"/>
          <w:sz w:val="18"/>
          <w:lang w:val="en-US"/>
        </w:rPr>
        <w:t>Campus</w:t>
      </w:r>
      <w:r w:rsidRPr="00B50299">
        <w:rPr>
          <w:rFonts w:cs="Arial"/>
          <w:sz w:val="18"/>
          <w:lang w:val="en-US"/>
        </w:rPr>
        <w:t>, Andreas Vesaliusstraat 13, B</w:t>
      </w:r>
      <w:r>
        <w:rPr>
          <w:rFonts w:cs="Arial"/>
          <w:sz w:val="18"/>
          <w:lang w:val="en-US"/>
        </w:rPr>
        <w:t>-3000 Leuven, +32 16 30 10 30 or</w:t>
      </w:r>
      <w:r w:rsidRPr="00B50299">
        <w:rPr>
          <w:rFonts w:cs="Arial"/>
          <w:sz w:val="18"/>
          <w:lang w:val="en-US"/>
        </w:rPr>
        <w:t xml:space="preserve"> via email </w:t>
      </w:r>
      <w:r>
        <w:rPr>
          <w:rFonts w:cs="Arial"/>
          <w:sz w:val="18"/>
          <w:lang w:val="en-US"/>
        </w:rPr>
        <w:t>fet</w:t>
      </w:r>
      <w:r w:rsidRPr="00B50299">
        <w:rPr>
          <w:rFonts w:cs="Arial"/>
          <w:sz w:val="18"/>
          <w:lang w:val="en-US"/>
        </w:rPr>
        <w:t>.groept@kuleuven.be.</w:t>
      </w:r>
    </w:p>
    <w:p w14:paraId="42736549" w14:textId="77777777" w:rsidR="00B47AB8" w:rsidRPr="004B6C07" w:rsidRDefault="00B47AB8" w:rsidP="00E95554">
      <w:pPr>
        <w:rPr>
          <w:sz w:val="18"/>
          <w:szCs w:val="18"/>
          <w:lang w:val="en-US"/>
        </w:rPr>
      </w:pPr>
    </w:p>
    <w:p w14:paraId="17BB4EFF" w14:textId="77777777" w:rsidR="00523663" w:rsidRDefault="004B6C07" w:rsidP="00E73A60">
      <w:pPr>
        <w:rPr>
          <w:sz w:val="18"/>
          <w:szCs w:val="18"/>
        </w:rPr>
        <w:sectPr w:rsidR="00523663" w:rsidSect="00E95554">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cols w:space="708"/>
          <w:docGrid w:linePitch="360"/>
        </w:sectPr>
      </w:pPr>
      <w:r w:rsidRPr="00A76796">
        <w:rPr>
          <w:rFonts w:cs="Arial"/>
          <w:sz w:val="18"/>
          <w:lang w:val="en-US"/>
        </w:rPr>
        <w:t>A written permission of the supervisor(s) is also required to use the methods, products, schematics and programs described in this work for industrial or commercial use, and for submitting this publication in scientific contests</w:t>
      </w:r>
      <w:r w:rsidR="00E95554" w:rsidRPr="004B6C07">
        <w:rPr>
          <w:sz w:val="18"/>
          <w:szCs w:val="18"/>
        </w:rPr>
        <w:t>.</w:t>
      </w:r>
    </w:p>
    <w:p w14:paraId="6E96BB4A" w14:textId="77777777" w:rsidR="00373961" w:rsidRPr="00373961" w:rsidRDefault="00373961" w:rsidP="00373961">
      <w:pPr>
        <w:pStyle w:val="Kop1zondernummering"/>
      </w:pPr>
      <w:bookmarkStart w:id="0" w:name="_Toc67574620"/>
      <w:bookmarkStart w:id="1" w:name="_Toc67578890"/>
      <w:bookmarkStart w:id="2" w:name="_Toc72176177"/>
      <w:r w:rsidRPr="00373961">
        <w:lastRenderedPageBreak/>
        <w:t>Acknowledgements</w:t>
      </w:r>
      <w:bookmarkEnd w:id="0"/>
      <w:bookmarkEnd w:id="1"/>
      <w:bookmarkEnd w:id="2"/>
    </w:p>
    <w:p w14:paraId="6FBC4469" w14:textId="3B2D0A37" w:rsidR="00F80CD3" w:rsidRDefault="00F80CD3" w:rsidP="00F80CD3">
      <w:r>
        <w:t>After months of hard work on this master's thesis, I was able to complete it successfully. However, this would not have been possible without the help and support of several people.</w:t>
      </w:r>
    </w:p>
    <w:p w14:paraId="2602FF11" w14:textId="19D315BD" w:rsidR="00F80CD3" w:rsidRDefault="00F80CD3" w:rsidP="00F80CD3">
      <w:r>
        <w:t xml:space="preserve">First and foremost, I would like to thank my supervisor Professor Vanrumste for </w:t>
      </w:r>
      <w:r w:rsidR="00A0185C">
        <w:t>allowing me</w:t>
      </w:r>
      <w:r>
        <w:t xml:space="preserve"> to do this thesis and work on this interesting topic. Special thanks also go to my daily supervisor Chetanya Puri for his guidance during this thesis, his availability</w:t>
      </w:r>
      <w:r w:rsidR="00193242">
        <w:t xml:space="preserve"> </w:t>
      </w:r>
      <w:r>
        <w:t xml:space="preserve">during the corona pandemic where everything had to be done remotely. I would also like to thank </w:t>
      </w:r>
      <w:r w:rsidR="000A3809">
        <w:t xml:space="preserve">him </w:t>
      </w:r>
      <w:r>
        <w:t>for his feedback</w:t>
      </w:r>
      <w:r w:rsidR="0078410F">
        <w:t xml:space="preserve">, </w:t>
      </w:r>
      <w:r>
        <w:t>guidance</w:t>
      </w:r>
      <w:r w:rsidR="00EA4FC8">
        <w:t xml:space="preserve"> and </w:t>
      </w:r>
      <w:r w:rsidR="00170054">
        <w:t>patience</w:t>
      </w:r>
      <w:r>
        <w:t xml:space="preserve"> </w:t>
      </w:r>
      <w:r w:rsidR="00170054">
        <w:t xml:space="preserve">during </w:t>
      </w:r>
      <w:r>
        <w:t>this thesis.</w:t>
      </w:r>
    </w:p>
    <w:p w14:paraId="5C000139" w14:textId="28235DA8" w:rsidR="00F80CD3" w:rsidRDefault="00F80CD3" w:rsidP="00F80CD3">
      <w:r>
        <w:t xml:space="preserve">Secondly, I would also like to </w:t>
      </w:r>
      <w:r w:rsidRPr="004A1844">
        <w:t>acknowledge</w:t>
      </w:r>
      <w:r>
        <w:rPr>
          <w:rFonts w:ascii="NimbusSanL-Regu" w:hAnsi="NimbusSanL-Regu" w:cs="NimbusSanL-Regu"/>
          <w:sz w:val="20"/>
        </w:rPr>
        <w:t xml:space="preserve"> </w:t>
      </w:r>
      <w:r>
        <w:t xml:space="preserve">Rui Zhu, </w:t>
      </w:r>
      <w:r w:rsidRPr="00323311">
        <w:t>a master student from Group</w:t>
      </w:r>
      <w:r>
        <w:t xml:space="preserve"> </w:t>
      </w:r>
      <w:r w:rsidRPr="00323311">
        <w:t>T</w:t>
      </w:r>
      <w:r>
        <w:t>. He was my partner for this thesis, and I want to thank him for working with me on this thesis. I would also like to thank Rui for his hospitality when I came to work with him in Leuven at his place for the thesis.</w:t>
      </w:r>
    </w:p>
    <w:p w14:paraId="073BBD94" w14:textId="698B2F65" w:rsidR="00F80CD3" w:rsidRDefault="00F80CD3" w:rsidP="00F80CD3">
      <w:r>
        <w:t>Thirdly, I would also like to thank my brother Pieter Vastmans for helping me with any problems I had while writing and for proofreading this thesis. His critical view of the thesis provided us with good constructive feedback on the thesis.</w:t>
      </w:r>
    </w:p>
    <w:p w14:paraId="19E49063" w14:textId="77777777" w:rsidR="00F80CD3" w:rsidRDefault="00F80CD3" w:rsidP="00F80CD3">
      <w:r>
        <w:t>Finally, I would like to thank both my parents for their encouragement throughout my studies and for the tips they gave me during the writing of my thesis. I could not have achieved all this without their continuous support.</w:t>
      </w:r>
    </w:p>
    <w:p w14:paraId="7083F397" w14:textId="0187C5F9" w:rsidR="00F80CD3" w:rsidRDefault="00F80CD3" w:rsidP="00F80CD3">
      <w:r w:rsidRPr="00937296">
        <w:t>Much gratitude to each of you.</w:t>
      </w:r>
    </w:p>
    <w:p w14:paraId="5922F75B" w14:textId="1EC187E9" w:rsidR="00373961" w:rsidRPr="00285CCC" w:rsidRDefault="00F80CD3" w:rsidP="00F80CD3">
      <w:r w:rsidRPr="00285CCC">
        <w:t>Jeroen Vastmans</w:t>
      </w:r>
    </w:p>
    <w:p w14:paraId="2DC42D4A" w14:textId="3421AA11" w:rsidR="007E3731" w:rsidRPr="00285CCC" w:rsidRDefault="007E3731" w:rsidP="00F80CD3"/>
    <w:p w14:paraId="5707BB24" w14:textId="77777777" w:rsidR="008B08F8" w:rsidRDefault="008B08F8" w:rsidP="008B08F8">
      <w:r w:rsidRPr="00F72484">
        <w:t xml:space="preserve">Foremost, I would like to express my deep and sincere gratitude to my research promotor, Professor Vanrumste, for giving me the opportunity to do research. I am also extremely grateful for my daily supervisor </w:t>
      </w:r>
      <w:r>
        <w:t>Chetanya Puri. Thank him for his guidance</w:t>
      </w:r>
      <w:r w:rsidRPr="00A92FFA">
        <w:t xml:space="preserve"> </w:t>
      </w:r>
      <w:r>
        <w:t>and patience through the process of my master thesis.</w:t>
      </w:r>
    </w:p>
    <w:p w14:paraId="5EA346CB" w14:textId="77777777" w:rsidR="008B08F8" w:rsidRDefault="008B08F8" w:rsidP="008B08F8">
      <w:r>
        <w:t xml:space="preserve">Secondly, I would like to thank my teammate, </w:t>
      </w:r>
      <w:r w:rsidRPr="00A92FFA">
        <w:t>Jeroen Vastmans</w:t>
      </w:r>
      <w:r>
        <w:t>. I want to thank him for his hard work and contribution. Thanks for the patience, understanding and support. Without him, I could not have finished the thesis.</w:t>
      </w:r>
    </w:p>
    <w:p w14:paraId="38DFB71C" w14:textId="77777777" w:rsidR="008B08F8" w:rsidRDefault="008B08F8" w:rsidP="008B08F8">
      <w:r>
        <w:t>Finally, I would like to thank my parents for their support and encouragement alongside my studies.</w:t>
      </w:r>
    </w:p>
    <w:p w14:paraId="79806D15" w14:textId="77777777" w:rsidR="008B08F8" w:rsidRDefault="008B08F8" w:rsidP="008B08F8">
      <w:r>
        <w:t>Thanks to all the people who have supported me to complete the research work.</w:t>
      </w:r>
    </w:p>
    <w:p w14:paraId="4EE5BC82" w14:textId="77777777" w:rsidR="008B08F8" w:rsidRPr="00F72484" w:rsidRDefault="008B08F8" w:rsidP="008B08F8">
      <w:pPr>
        <w:rPr>
          <w:lang w:val="nl-BE"/>
        </w:rPr>
      </w:pPr>
      <w:r w:rsidRPr="00F72484">
        <w:rPr>
          <w:lang w:val="nl-BE"/>
        </w:rPr>
        <w:t>Rui Zhu</w:t>
      </w:r>
    </w:p>
    <w:p w14:paraId="0A86235F" w14:textId="77777777" w:rsidR="008B08F8" w:rsidRPr="00CA2A75" w:rsidRDefault="008B08F8" w:rsidP="008B08F8">
      <w:pPr>
        <w:rPr>
          <w:lang w:val="nl-BE"/>
        </w:rPr>
      </w:pPr>
    </w:p>
    <w:p w14:paraId="583BD85B" w14:textId="1C354BBF" w:rsidR="00193204" w:rsidRPr="007E3731" w:rsidRDefault="00193204" w:rsidP="00F72484">
      <w:pPr>
        <w:spacing w:after="0"/>
        <w:jc w:val="left"/>
        <w:rPr>
          <w:lang w:val="nl-BE"/>
        </w:rPr>
      </w:pPr>
      <w:r w:rsidRPr="007E3731">
        <w:rPr>
          <w:lang w:val="nl-BE"/>
        </w:rPr>
        <w:br w:type="page"/>
      </w:r>
    </w:p>
    <w:p w14:paraId="2D7844A3" w14:textId="323E9860" w:rsidR="00373961" w:rsidRPr="007E3731" w:rsidRDefault="00373961" w:rsidP="00373961">
      <w:pPr>
        <w:pStyle w:val="Kop1zondernummering"/>
        <w:rPr>
          <w:lang w:val="nl-BE"/>
        </w:rPr>
      </w:pPr>
      <w:bookmarkStart w:id="3" w:name="_Toc67574621"/>
      <w:bookmarkStart w:id="4" w:name="_Toc67578891"/>
      <w:bookmarkStart w:id="5" w:name="_Toc72176178"/>
      <w:r w:rsidRPr="007E3731">
        <w:rPr>
          <w:lang w:val="nl-BE"/>
        </w:rPr>
        <w:lastRenderedPageBreak/>
        <w:t>Abstract</w:t>
      </w:r>
      <w:bookmarkEnd w:id="3"/>
      <w:bookmarkEnd w:id="4"/>
      <w:r w:rsidR="001E5432" w:rsidRPr="007E3731">
        <w:rPr>
          <w:lang w:val="nl-BE"/>
        </w:rPr>
        <w:t xml:space="preserve"> (</w:t>
      </w:r>
      <w:r w:rsidR="0087470A" w:rsidRPr="007E3731">
        <w:rPr>
          <w:lang w:val="nl-BE"/>
        </w:rPr>
        <w:t>NL)</w:t>
      </w:r>
      <w:bookmarkEnd w:id="5"/>
    </w:p>
    <w:p w14:paraId="7D9F6374" w14:textId="2359D8F3" w:rsidR="00DF01CF" w:rsidRDefault="00F06989" w:rsidP="00F06989">
      <w:pPr>
        <w:rPr>
          <w:lang w:val="nl-BE"/>
        </w:rPr>
      </w:pPr>
      <w:r w:rsidRPr="00ED6F67">
        <w:rPr>
          <w:lang w:val="nl-BE"/>
        </w:rPr>
        <w:t>Pa</w:t>
      </w:r>
      <w:r w:rsidRPr="007E3731">
        <w:rPr>
          <w:lang w:val="nl-BE"/>
        </w:rPr>
        <w:t>tiënten die worden opgenomen op de intensieve zorgen (IZ) hebben vaak ernstige en acute aa</w:t>
      </w:r>
      <w:r w:rsidRPr="00B24ABE">
        <w:rPr>
          <w:lang w:val="nl-BE"/>
        </w:rPr>
        <w:t>ndoeningen. Sepsis is een vaak voorkomende aandoening bij patiënten op de intensieve zorgen. Sepsis wordt veroorzaakt door de reactie van het menselijke immuunsysteem</w:t>
      </w:r>
      <w:r w:rsidRPr="002B41B6">
        <w:rPr>
          <w:lang w:val="nl-BE"/>
        </w:rPr>
        <w:t xml:space="preserve"> op een infectie</w:t>
      </w:r>
      <w:r w:rsidRPr="00F72484">
        <w:rPr>
          <w:lang w:val="nl-BE"/>
        </w:rPr>
        <w:t xml:space="preserve">, welke grote schade kan veroorzaken aan het lichaam. </w:t>
      </w:r>
      <w:r w:rsidRPr="00ED6F67">
        <w:rPr>
          <w:lang w:val="nl-BE"/>
        </w:rPr>
        <w:t>Wanneer deze infectie het lichaam binnendringt, zal het lichaam verzwakken en zal dit leiden tot het falen van de vitale organen of zelfs tot overlijden. Om dit te v</w:t>
      </w:r>
      <w:r w:rsidRPr="00B24ABE">
        <w:rPr>
          <w:lang w:val="nl-BE"/>
        </w:rPr>
        <w:t>oorkomen, is er nood aan een systeem om het op</w:t>
      </w:r>
      <w:r w:rsidRPr="002B41B6">
        <w:rPr>
          <w:lang w:val="nl-BE"/>
        </w:rPr>
        <w:t>treden van sepsis vroegtijdig en betrouwbaar</w:t>
      </w:r>
      <w:r w:rsidRPr="00D67CAC">
        <w:rPr>
          <w:lang w:val="nl-BE"/>
        </w:rPr>
        <w:t xml:space="preserve"> te kunnen voorspellen.</w:t>
      </w:r>
    </w:p>
    <w:p w14:paraId="2CF4BDB4" w14:textId="35AAFA69" w:rsidR="00F06989" w:rsidRPr="00B24ABE" w:rsidRDefault="00F06989" w:rsidP="00CA6DB1">
      <w:pPr>
        <w:rPr>
          <w:lang w:val="nl-BE"/>
        </w:rPr>
      </w:pPr>
      <w:r w:rsidRPr="00713811">
        <w:rPr>
          <w:lang w:val="nl-BE"/>
        </w:rPr>
        <w:t xml:space="preserve">In deze thesis werd een algoritme ontwikkeld om sepsis betrouwbaar te kunnen voorspellen gebruikmakend van voorziene </w:t>
      </w:r>
      <w:r w:rsidRPr="009E4BB8">
        <w:rPr>
          <w:lang w:val="nl-BE"/>
        </w:rPr>
        <w:t>patiëntengegevens</w:t>
      </w:r>
      <w:r w:rsidRPr="00F72484">
        <w:rPr>
          <w:lang w:val="nl-BE"/>
        </w:rPr>
        <w:t xml:space="preserve">. Voor deze thesis werden klinische patiëntengegevens van de </w:t>
      </w:r>
      <w:r w:rsidR="00E7683D">
        <w:rPr>
          <w:lang w:val="nl-BE"/>
        </w:rPr>
        <w:t>PhysioNet</w:t>
      </w:r>
      <w:r w:rsidRPr="00F72484">
        <w:rPr>
          <w:lang w:val="nl-BE"/>
        </w:rPr>
        <w:t xml:space="preserve"> Challenge 2019 gebruikt. Dit is een wedstrijd die uitgeschreven werd voor het ontwikkelen van geautomatiseerde algoritmes om het vroegtijdig optreden van sepsis betrouwbaar te kunnen detecteren op basis van voorziene patiëntgegevens. Echter bevatte deze data veel ontbrekende medische gegevens, hierdoor kon er niet direct een voorspelling </w:t>
      </w:r>
      <w:r w:rsidR="00DC16AB">
        <w:rPr>
          <w:lang w:val="nl-BE"/>
        </w:rPr>
        <w:t>gedaan worden</w:t>
      </w:r>
      <w:r w:rsidR="00DC16AB" w:rsidRPr="00F72484">
        <w:rPr>
          <w:lang w:val="nl-BE"/>
        </w:rPr>
        <w:t xml:space="preserve"> </w:t>
      </w:r>
      <w:r w:rsidRPr="00F72484">
        <w:rPr>
          <w:lang w:val="nl-BE"/>
        </w:rPr>
        <w:t xml:space="preserve">naar het optreden van sepsis. </w:t>
      </w:r>
      <w:r w:rsidR="00EA2090">
        <w:rPr>
          <w:lang w:val="nl-BE"/>
        </w:rPr>
        <w:br/>
      </w:r>
      <w:r w:rsidR="004664F3">
        <w:rPr>
          <w:lang w:val="nl-BE"/>
        </w:rPr>
        <w:t xml:space="preserve">We onderscheiden </w:t>
      </w:r>
      <w:r w:rsidR="00067F74">
        <w:rPr>
          <w:lang w:val="nl-BE"/>
        </w:rPr>
        <w:t xml:space="preserve">hoofzakelijk </w:t>
      </w:r>
      <w:r w:rsidRPr="00F72484">
        <w:rPr>
          <w:lang w:val="nl-BE"/>
        </w:rPr>
        <w:t>twee problemen</w:t>
      </w:r>
      <w:r w:rsidR="00DC16AB">
        <w:rPr>
          <w:lang w:val="nl-BE"/>
        </w:rPr>
        <w:t>:</w:t>
      </w:r>
      <w:r w:rsidRPr="00F72484">
        <w:rPr>
          <w:lang w:val="nl-BE"/>
        </w:rPr>
        <w:t xml:space="preserve"> hoe de ontbrekende gegevens betrouwbaar ingevuld kunnen worden en hoe een vroegtijdige en betrouwbare sepsis voorspelling gedaan kon worden met de "ingevulde" gegevens.</w:t>
      </w:r>
      <w:r w:rsidR="001277B7">
        <w:rPr>
          <w:lang w:val="nl-BE"/>
        </w:rPr>
        <w:t xml:space="preserve"> Dit werd verder onderzocht in deze thesis.</w:t>
      </w:r>
      <w:r w:rsidRPr="00F72484">
        <w:rPr>
          <w:lang w:val="nl-BE"/>
        </w:rPr>
        <w:t xml:space="preserve"> Hiervoor werd er onderzoek gedaan naar de bestaande methodes die gebruikt konden worden voor het "invullen" van de ontbrekende gegevens en naar bestaande implementaties voor het betrouwbaar detecteren van sepsis. De geïmplementeerde algoritmes werden geëvalueerd met de ontworpen utiliteitsscore van</w:t>
      </w:r>
      <w:r w:rsidRPr="00ED6F67">
        <w:rPr>
          <w:lang w:val="nl-BE"/>
        </w:rPr>
        <w:t xml:space="preserve"> </w:t>
      </w:r>
      <w:r w:rsidRPr="007E3731">
        <w:rPr>
          <w:lang w:val="nl-BE"/>
        </w:rPr>
        <w:t xml:space="preserve">de </w:t>
      </w:r>
      <w:r w:rsidR="00E7683D">
        <w:rPr>
          <w:lang w:val="nl-BE"/>
        </w:rPr>
        <w:t>PhysioNet</w:t>
      </w:r>
      <w:r w:rsidRPr="007E3731">
        <w:rPr>
          <w:lang w:val="nl-BE"/>
        </w:rPr>
        <w:t xml:space="preserve"> </w:t>
      </w:r>
      <w:r w:rsidR="00E41D1D">
        <w:rPr>
          <w:lang w:val="nl-BE"/>
        </w:rPr>
        <w:t>C</w:t>
      </w:r>
      <w:r w:rsidRPr="007E3731">
        <w:rPr>
          <w:lang w:val="nl-BE"/>
        </w:rPr>
        <w:t>hallenge.</w:t>
      </w:r>
    </w:p>
    <w:p w14:paraId="0F3A741C" w14:textId="1D305F3A" w:rsidR="00E7070A" w:rsidRDefault="00F06989" w:rsidP="001D2D03">
      <w:pPr>
        <w:rPr>
          <w:lang w:val="nl-BE"/>
        </w:rPr>
      </w:pPr>
      <w:r w:rsidRPr="002B41B6">
        <w:rPr>
          <w:lang w:val="nl-BE"/>
        </w:rPr>
        <w:t xml:space="preserve">Voor het opvullen van de </w:t>
      </w:r>
      <w:r w:rsidRPr="00D67CAC">
        <w:rPr>
          <w:lang w:val="nl-BE"/>
        </w:rPr>
        <w:t xml:space="preserve">ontbrekende gegevens werden er experimenten uitgevoerd om deze </w:t>
      </w:r>
      <w:r w:rsidR="00EA2090">
        <w:rPr>
          <w:lang w:val="nl-BE"/>
        </w:rPr>
        <w:t xml:space="preserve">te bepalen </w:t>
      </w:r>
      <w:r w:rsidRPr="00D67CAC">
        <w:rPr>
          <w:lang w:val="nl-BE"/>
        </w:rPr>
        <w:t>met de gemiddelde waarden van K naburige buren (KNN),</w:t>
      </w:r>
      <w:r w:rsidR="00EA2090">
        <w:rPr>
          <w:lang w:val="nl-BE"/>
        </w:rPr>
        <w:t xml:space="preserve"> </w:t>
      </w:r>
      <w:r w:rsidRPr="00D67CAC">
        <w:rPr>
          <w:lang w:val="nl-BE"/>
        </w:rPr>
        <w:t xml:space="preserve">het gemiddelde van de gegevens, vullen met nul en het voorwaartse vullen van de </w:t>
      </w:r>
      <w:r w:rsidRPr="001D2D03">
        <w:rPr>
          <w:lang w:val="nl-BE"/>
        </w:rPr>
        <w:t xml:space="preserve">ontbrekende medische gegevens </w:t>
      </w:r>
      <w:r w:rsidR="00EA2090">
        <w:rPr>
          <w:lang w:val="nl-BE"/>
        </w:rPr>
        <w:t>met gekende data</w:t>
      </w:r>
      <w:r w:rsidR="005B4482">
        <w:rPr>
          <w:lang w:val="nl-BE"/>
        </w:rPr>
        <w:t>. N</w:t>
      </w:r>
      <w:r w:rsidR="00326DB9">
        <w:rPr>
          <w:lang w:val="nl-BE"/>
        </w:rPr>
        <w:t>og</w:t>
      </w:r>
      <w:r w:rsidR="005B4482">
        <w:rPr>
          <w:lang w:val="nl-BE"/>
        </w:rPr>
        <w:t xml:space="preserve"> </w:t>
      </w:r>
      <w:r w:rsidR="00326DB9">
        <w:rPr>
          <w:lang w:val="nl-BE"/>
        </w:rPr>
        <w:t>resterende ontbrekende gegevens werd</w:t>
      </w:r>
      <w:r w:rsidR="005B4482">
        <w:rPr>
          <w:lang w:val="nl-BE"/>
        </w:rPr>
        <w:t>en</w:t>
      </w:r>
      <w:r w:rsidR="00326DB9">
        <w:rPr>
          <w:lang w:val="nl-BE"/>
        </w:rPr>
        <w:t xml:space="preserve"> bepaald met </w:t>
      </w:r>
      <w:r w:rsidR="005B4482">
        <w:rPr>
          <w:lang w:val="nl-BE"/>
        </w:rPr>
        <w:t>h</w:t>
      </w:r>
      <w:r w:rsidRPr="00ED6F67">
        <w:rPr>
          <w:lang w:val="nl-BE"/>
        </w:rPr>
        <w:t xml:space="preserve">et gemiddelde </w:t>
      </w:r>
      <w:r w:rsidR="00326DB9">
        <w:rPr>
          <w:lang w:val="nl-BE"/>
        </w:rPr>
        <w:t xml:space="preserve">van de medische data </w:t>
      </w:r>
      <w:r w:rsidRPr="00ED6F67">
        <w:rPr>
          <w:lang w:val="nl-BE"/>
        </w:rPr>
        <w:t xml:space="preserve">of met nul. Uit deze </w:t>
      </w:r>
      <w:r w:rsidRPr="007E3731">
        <w:rPr>
          <w:lang w:val="nl-BE"/>
        </w:rPr>
        <w:t xml:space="preserve">experimenten bleek dat het vullen met nul en </w:t>
      </w:r>
      <w:r w:rsidR="0064419E">
        <w:rPr>
          <w:lang w:val="nl-BE"/>
        </w:rPr>
        <w:t xml:space="preserve">met </w:t>
      </w:r>
      <w:r w:rsidRPr="007E3731">
        <w:rPr>
          <w:lang w:val="nl-BE"/>
        </w:rPr>
        <w:t xml:space="preserve">het gemiddelde van de medische data, de beste performantie scores gaven met een </w:t>
      </w:r>
      <w:r w:rsidRPr="00F72484">
        <w:rPr>
          <w:lang w:val="nl-BE"/>
        </w:rPr>
        <w:t>utiliteitsscore</w:t>
      </w:r>
      <w:r w:rsidRPr="00ED6F67">
        <w:rPr>
          <w:lang w:val="nl-BE"/>
        </w:rPr>
        <w:t xml:space="preserve"> van 0.087 en 0.0</w:t>
      </w:r>
      <w:r w:rsidRPr="007E3731">
        <w:rPr>
          <w:lang w:val="nl-BE"/>
        </w:rPr>
        <w:t xml:space="preserve">86. </w:t>
      </w:r>
      <w:r w:rsidRPr="00ED6F67">
        <w:rPr>
          <w:lang w:val="nl-BE"/>
        </w:rPr>
        <w:t xml:space="preserve">De performantie van het ontwikkelde algoritme </w:t>
      </w:r>
      <w:r w:rsidRPr="00F72484">
        <w:rPr>
          <w:lang w:val="nl-BE"/>
        </w:rPr>
        <w:t xml:space="preserve">kan </w:t>
      </w:r>
      <w:r w:rsidRPr="00ED6F67">
        <w:rPr>
          <w:lang w:val="nl-BE"/>
        </w:rPr>
        <w:t xml:space="preserve">verhoogd </w:t>
      </w:r>
      <w:r w:rsidRPr="00F72484">
        <w:rPr>
          <w:lang w:val="nl-BE"/>
        </w:rPr>
        <w:t>worden door</w:t>
      </w:r>
      <w:r w:rsidRPr="00ED6F67">
        <w:rPr>
          <w:lang w:val="nl-BE"/>
        </w:rPr>
        <w:t xml:space="preserve"> het toevoe</w:t>
      </w:r>
      <w:r w:rsidRPr="007E3731">
        <w:rPr>
          <w:lang w:val="nl-BE"/>
        </w:rPr>
        <w:t xml:space="preserve">gen van een sliding window, </w:t>
      </w:r>
      <w:r w:rsidRPr="004C3CDC">
        <w:rPr>
          <w:lang w:val="nl-BE"/>
        </w:rPr>
        <w:t>de SIRS en SOFA medische sepsis evaluatie-scores</w:t>
      </w:r>
      <w:r w:rsidRPr="00680CE9">
        <w:rPr>
          <w:lang w:val="nl-BE"/>
        </w:rPr>
        <w:t xml:space="preserve"> </w:t>
      </w:r>
      <w:r w:rsidRPr="00611A58">
        <w:rPr>
          <w:lang w:val="nl-BE"/>
        </w:rPr>
        <w:t xml:space="preserve">en </w:t>
      </w:r>
      <w:r w:rsidR="005D4ABB">
        <w:rPr>
          <w:lang w:val="nl-BE"/>
        </w:rPr>
        <w:t>door</w:t>
      </w:r>
      <w:r w:rsidR="005D4ABB" w:rsidRPr="00611A58">
        <w:rPr>
          <w:lang w:val="nl-BE"/>
        </w:rPr>
        <w:t xml:space="preserve"> </w:t>
      </w:r>
      <w:r w:rsidRPr="00611A58">
        <w:rPr>
          <w:lang w:val="nl-BE"/>
        </w:rPr>
        <w:t xml:space="preserve">het weglaten van kolommen die veel ontbrekende gegevens bevatten. Om </w:t>
      </w:r>
      <w:r w:rsidRPr="002B41B6">
        <w:rPr>
          <w:lang w:val="nl-BE"/>
        </w:rPr>
        <w:t>erachter</w:t>
      </w:r>
      <w:r w:rsidRPr="00D67CAC">
        <w:rPr>
          <w:lang w:val="nl-BE"/>
        </w:rPr>
        <w:t xml:space="preserve"> te komen welke feature </w:t>
      </w:r>
      <w:r w:rsidRPr="00F72484">
        <w:rPr>
          <w:lang w:val="nl-BE"/>
        </w:rPr>
        <w:t>optimalisaties</w:t>
      </w:r>
      <w:r w:rsidRPr="00ED6F67">
        <w:rPr>
          <w:lang w:val="nl-BE"/>
        </w:rPr>
        <w:t xml:space="preserve"> voor de hoogste performantie</w:t>
      </w:r>
      <w:r w:rsidR="004A29A8">
        <w:rPr>
          <w:lang w:val="nl-BE"/>
        </w:rPr>
        <w:t xml:space="preserve"> to</w:t>
      </w:r>
      <w:r w:rsidR="00575CF6">
        <w:rPr>
          <w:lang w:val="nl-BE"/>
        </w:rPr>
        <w:t>ename</w:t>
      </w:r>
      <w:r w:rsidRPr="00ED6F67">
        <w:rPr>
          <w:lang w:val="nl-BE"/>
        </w:rPr>
        <w:t xml:space="preserve"> </w:t>
      </w:r>
      <w:r w:rsidRPr="00F72484">
        <w:rPr>
          <w:lang w:val="nl-BE"/>
        </w:rPr>
        <w:t>zorg</w:t>
      </w:r>
      <w:r w:rsidR="00575CF6">
        <w:rPr>
          <w:lang w:val="nl-BE"/>
        </w:rPr>
        <w:t>d</w:t>
      </w:r>
      <w:r w:rsidRPr="00F72484">
        <w:rPr>
          <w:lang w:val="nl-BE"/>
        </w:rPr>
        <w:t>en</w:t>
      </w:r>
      <w:r w:rsidRPr="00ED6F67">
        <w:rPr>
          <w:lang w:val="nl-BE"/>
        </w:rPr>
        <w:t xml:space="preserve">, werden </w:t>
      </w:r>
      <w:r w:rsidRPr="007E3731">
        <w:rPr>
          <w:lang w:val="nl-BE"/>
        </w:rPr>
        <w:t xml:space="preserve">er experimenten uitgevoerd </w:t>
      </w:r>
      <w:r w:rsidRPr="00F72484">
        <w:rPr>
          <w:lang w:val="nl-BE"/>
        </w:rPr>
        <w:t xml:space="preserve">voor </w:t>
      </w:r>
      <w:r w:rsidRPr="00ED6F67">
        <w:rPr>
          <w:lang w:val="nl-BE"/>
        </w:rPr>
        <w:t xml:space="preserve">deze </w:t>
      </w:r>
      <w:r w:rsidRPr="007E3731">
        <w:rPr>
          <w:lang w:val="nl-BE"/>
        </w:rPr>
        <w:t xml:space="preserve">extra features. </w:t>
      </w:r>
      <w:r w:rsidR="00575CF6">
        <w:rPr>
          <w:lang w:val="nl-BE"/>
        </w:rPr>
        <w:t>Hieruit</w:t>
      </w:r>
      <w:r w:rsidRPr="007E3731">
        <w:rPr>
          <w:lang w:val="nl-BE"/>
        </w:rPr>
        <w:t xml:space="preserve"> </w:t>
      </w:r>
      <w:r w:rsidR="00575CF6">
        <w:rPr>
          <w:lang w:val="nl-BE"/>
        </w:rPr>
        <w:t xml:space="preserve">kon </w:t>
      </w:r>
      <w:r w:rsidRPr="007E3731">
        <w:rPr>
          <w:lang w:val="nl-BE"/>
        </w:rPr>
        <w:t>afgeleid</w:t>
      </w:r>
      <w:r w:rsidR="00575CF6">
        <w:rPr>
          <w:lang w:val="nl-BE"/>
        </w:rPr>
        <w:t xml:space="preserve"> worden</w:t>
      </w:r>
      <w:r w:rsidRPr="007E3731">
        <w:rPr>
          <w:lang w:val="nl-BE"/>
        </w:rPr>
        <w:t xml:space="preserve"> dat de SIRS en SOFA-scores een negatieve invloed </w:t>
      </w:r>
      <w:r w:rsidR="00D4462F">
        <w:rPr>
          <w:lang w:val="nl-BE"/>
        </w:rPr>
        <w:t>hadden</w:t>
      </w:r>
      <w:r w:rsidR="00D4462F" w:rsidRPr="007E3731">
        <w:rPr>
          <w:lang w:val="nl-BE"/>
        </w:rPr>
        <w:t xml:space="preserve"> </w:t>
      </w:r>
      <w:r w:rsidRPr="007E3731">
        <w:rPr>
          <w:lang w:val="nl-BE"/>
        </w:rPr>
        <w:t>op de performantie</w:t>
      </w:r>
      <w:r w:rsidRPr="00F72484">
        <w:rPr>
          <w:lang w:val="nl-BE"/>
        </w:rPr>
        <w:t xml:space="preserve"> van het algoritme.</w:t>
      </w:r>
    </w:p>
    <w:p w14:paraId="012F9CD1" w14:textId="7C162B09" w:rsidR="0073463C" w:rsidRDefault="0073463C">
      <w:pPr>
        <w:spacing w:after="0"/>
        <w:jc w:val="left"/>
        <w:rPr>
          <w:lang w:val="nl-BE"/>
        </w:rPr>
      </w:pPr>
      <w:r>
        <w:rPr>
          <w:lang w:val="nl-BE"/>
        </w:rPr>
        <w:br w:type="page"/>
      </w:r>
    </w:p>
    <w:p w14:paraId="7651BFBF" w14:textId="648C1D1D" w:rsidR="002C1546" w:rsidRDefault="002C1546" w:rsidP="00376914">
      <w:pPr>
        <w:rPr>
          <w:lang w:val="nl-BE"/>
        </w:rPr>
      </w:pPr>
      <w:r w:rsidRPr="00F00C85">
        <w:rPr>
          <w:lang w:val="nl-BE"/>
        </w:rPr>
        <w:lastRenderedPageBreak/>
        <w:t xml:space="preserve">De conclusie van deze thesis is dat het algoritme welke gebruik maakt </w:t>
      </w:r>
      <w:r w:rsidR="005B3819">
        <w:rPr>
          <w:lang w:val="nl-BE"/>
        </w:rPr>
        <w:t xml:space="preserve">van </w:t>
      </w:r>
      <w:r w:rsidRPr="00F00C85">
        <w:rPr>
          <w:lang w:val="nl-BE"/>
        </w:rPr>
        <w:t xml:space="preserve">volgende configuratie: </w:t>
      </w:r>
      <w:r w:rsidR="005B3819">
        <w:rPr>
          <w:lang w:val="nl-BE"/>
        </w:rPr>
        <w:t xml:space="preserve">een </w:t>
      </w:r>
      <w:r w:rsidRPr="00F00C85">
        <w:rPr>
          <w:lang w:val="nl-BE"/>
        </w:rPr>
        <w:t xml:space="preserve">beslissingsboom classificator, </w:t>
      </w:r>
      <w:r w:rsidR="00C96FF7">
        <w:rPr>
          <w:lang w:val="nl-BE"/>
        </w:rPr>
        <w:t>voorwaarts</w:t>
      </w:r>
      <w:r w:rsidR="00D20AF9">
        <w:rPr>
          <w:lang w:val="nl-BE"/>
        </w:rPr>
        <w:t xml:space="preserve"> </w:t>
      </w:r>
      <w:r w:rsidR="004A5113">
        <w:rPr>
          <w:lang w:val="nl-BE"/>
        </w:rPr>
        <w:t>op</w:t>
      </w:r>
      <w:r w:rsidR="00D20AF9">
        <w:rPr>
          <w:lang w:val="nl-BE"/>
        </w:rPr>
        <w:t xml:space="preserve">vullen van de ontbrekende gegevens </w:t>
      </w:r>
      <w:r w:rsidR="00DF40AE">
        <w:rPr>
          <w:lang w:val="nl-BE"/>
        </w:rPr>
        <w:t xml:space="preserve">gevolgd door </w:t>
      </w:r>
      <w:r w:rsidR="00D20AF9">
        <w:rPr>
          <w:lang w:val="nl-BE"/>
        </w:rPr>
        <w:t>vullen met</w:t>
      </w:r>
      <w:r w:rsidR="00DF40AE">
        <w:rPr>
          <w:lang w:val="nl-BE"/>
        </w:rPr>
        <w:t xml:space="preserve"> nul, </w:t>
      </w:r>
      <w:r w:rsidRPr="00F00C85">
        <w:rPr>
          <w:lang w:val="nl-BE"/>
        </w:rPr>
        <w:t>een sliding wind</w:t>
      </w:r>
      <w:r w:rsidRPr="00B1756F">
        <w:rPr>
          <w:lang w:val="nl-BE"/>
        </w:rPr>
        <w:t xml:space="preserve">ow van </w:t>
      </w:r>
      <w:r w:rsidR="00BA264C">
        <w:rPr>
          <w:lang w:val="nl-BE"/>
        </w:rPr>
        <w:t>zes</w:t>
      </w:r>
      <w:r w:rsidRPr="00B1756F">
        <w:rPr>
          <w:lang w:val="nl-BE"/>
        </w:rPr>
        <w:t xml:space="preserve"> uur voor de vitale functies van de patiënt</w:t>
      </w:r>
      <w:r w:rsidR="005520DC">
        <w:rPr>
          <w:lang w:val="nl-BE"/>
        </w:rPr>
        <w:t xml:space="preserve"> </w:t>
      </w:r>
      <w:r w:rsidRPr="00F00C85">
        <w:rPr>
          <w:lang w:val="nl-BE"/>
        </w:rPr>
        <w:t xml:space="preserve">en het weglaten van de kolommen </w:t>
      </w:r>
      <w:r w:rsidR="00A8679A">
        <w:rPr>
          <w:lang w:val="nl-BE"/>
        </w:rPr>
        <w:t>waar</w:t>
      </w:r>
      <w:r w:rsidR="00A8679A" w:rsidRPr="00F00C85">
        <w:rPr>
          <w:lang w:val="nl-BE"/>
        </w:rPr>
        <w:t xml:space="preserve"> </w:t>
      </w:r>
      <w:r w:rsidRPr="00F00C85">
        <w:rPr>
          <w:lang w:val="nl-BE"/>
        </w:rPr>
        <w:t xml:space="preserve">meer dan 92% </w:t>
      </w:r>
      <w:r w:rsidR="00A8679A">
        <w:rPr>
          <w:lang w:val="nl-BE"/>
        </w:rPr>
        <w:t xml:space="preserve">van de </w:t>
      </w:r>
      <w:r w:rsidRPr="00F00C85">
        <w:rPr>
          <w:lang w:val="nl-BE"/>
        </w:rPr>
        <w:t>gegevens</w:t>
      </w:r>
      <w:r w:rsidR="00A8679A">
        <w:rPr>
          <w:lang w:val="nl-BE"/>
        </w:rPr>
        <w:t xml:space="preserve"> ontbre</w:t>
      </w:r>
      <w:r w:rsidR="00223219">
        <w:rPr>
          <w:lang w:val="nl-BE"/>
        </w:rPr>
        <w:t>ken</w:t>
      </w:r>
      <w:r w:rsidRPr="00F00C85">
        <w:rPr>
          <w:lang w:val="nl-BE"/>
        </w:rPr>
        <w:t xml:space="preserve">, </w:t>
      </w:r>
      <w:r w:rsidR="00C16D5C">
        <w:rPr>
          <w:lang w:val="nl-BE"/>
        </w:rPr>
        <w:t xml:space="preserve">een </w:t>
      </w:r>
      <w:r w:rsidRPr="00F00C85">
        <w:rPr>
          <w:lang w:val="nl-BE"/>
        </w:rPr>
        <w:t xml:space="preserve">gemiddelde </w:t>
      </w:r>
      <w:r w:rsidR="00D641C3" w:rsidRPr="00D641C3">
        <w:rPr>
          <w:lang w:val="nl-BE"/>
        </w:rPr>
        <w:t>utiliteitsscore</w:t>
      </w:r>
      <w:r w:rsidRPr="00F00C85">
        <w:rPr>
          <w:lang w:val="nl-BE"/>
        </w:rPr>
        <w:t xml:space="preserve"> van 0.127</w:t>
      </w:r>
      <w:r w:rsidR="002A2198">
        <w:rPr>
          <w:lang w:val="nl-BE"/>
        </w:rPr>
        <w:t xml:space="preserve"> </w:t>
      </w:r>
      <w:r w:rsidR="002A2198" w:rsidRPr="00F00C85">
        <w:rPr>
          <w:lang w:val="nl-BE"/>
        </w:rPr>
        <w:t>behaalde</w:t>
      </w:r>
      <w:r w:rsidRPr="00F00C85">
        <w:rPr>
          <w:lang w:val="nl-BE"/>
        </w:rPr>
        <w:t xml:space="preserve"> </w:t>
      </w:r>
      <w:r w:rsidR="00FB2821">
        <w:rPr>
          <w:lang w:val="nl-BE"/>
        </w:rPr>
        <w:t>in een 5-Fold cross validatie.</w:t>
      </w:r>
    </w:p>
    <w:p w14:paraId="2ECBCF21" w14:textId="7BCB700C" w:rsidR="008F5410" w:rsidRPr="003B7738" w:rsidRDefault="00E7070A" w:rsidP="00373961">
      <w:r w:rsidRPr="00A9404D">
        <w:t>Key word</w:t>
      </w:r>
      <w:r w:rsidR="001E5432" w:rsidRPr="00A9404D">
        <w:t>s</w:t>
      </w:r>
      <w:r w:rsidRPr="00A9404D">
        <w:t xml:space="preserve">: </w:t>
      </w:r>
      <w:r w:rsidR="001E5432" w:rsidRPr="00A9404D">
        <w:t>ICU</w:t>
      </w:r>
      <w:r w:rsidR="00000C49" w:rsidRPr="00A9404D">
        <w:t xml:space="preserve">, Machine learning, </w:t>
      </w:r>
      <w:r w:rsidR="00E7683D">
        <w:t>PhysioNet</w:t>
      </w:r>
      <w:r w:rsidR="00000C49" w:rsidRPr="00A9404D">
        <w:t xml:space="preserve"> </w:t>
      </w:r>
      <w:r w:rsidR="00E41D1D">
        <w:t>C</w:t>
      </w:r>
      <w:r w:rsidR="00000C49" w:rsidRPr="00A9404D">
        <w:t>hallenge 2019</w:t>
      </w:r>
      <w:r w:rsidR="00000C49" w:rsidRPr="00693F46">
        <w:t xml:space="preserve">, </w:t>
      </w:r>
      <w:r w:rsidR="00D06B39" w:rsidRPr="003B7738">
        <w:t>S</w:t>
      </w:r>
      <w:r w:rsidR="00000C49" w:rsidRPr="003B7738">
        <w:t>epsis</w:t>
      </w:r>
      <w:r w:rsidR="00000C49" w:rsidRPr="00C511EC">
        <w:t>,</w:t>
      </w:r>
      <w:r w:rsidR="00D06B39" w:rsidRPr="00C511EC">
        <w:t xml:space="preserve"> V</w:t>
      </w:r>
      <w:r w:rsidR="00F13D18" w:rsidRPr="00C511EC">
        <w:t>roeg</w:t>
      </w:r>
      <w:r w:rsidR="00000C49" w:rsidRPr="00C511EC">
        <w:t>tijdige detectie</w:t>
      </w:r>
      <w:r w:rsidR="00000C49" w:rsidRPr="003B7738">
        <w:t xml:space="preserve"> van sepsis</w:t>
      </w:r>
      <w:r w:rsidR="00236852" w:rsidRPr="003B7738">
        <w:t>.</w:t>
      </w:r>
    </w:p>
    <w:p w14:paraId="6483C603" w14:textId="2E504319" w:rsidR="00CE7F8B" w:rsidRPr="00A9404D" w:rsidRDefault="00CE7F8B">
      <w:pPr>
        <w:spacing w:after="0"/>
        <w:jc w:val="left"/>
      </w:pPr>
      <w:r w:rsidRPr="00A9404D">
        <w:br w:type="page"/>
      </w:r>
    </w:p>
    <w:p w14:paraId="62192CEE" w14:textId="437677EE" w:rsidR="002D74D7" w:rsidRPr="004D6F92" w:rsidRDefault="002D74D7" w:rsidP="002D74D7">
      <w:pPr>
        <w:pStyle w:val="Kop1zondernummering"/>
      </w:pPr>
      <w:bookmarkStart w:id="6" w:name="_Toc72176179"/>
      <w:r w:rsidRPr="004D6F92">
        <w:lastRenderedPageBreak/>
        <w:t>Abstract</w:t>
      </w:r>
      <w:r>
        <w:t xml:space="preserve"> (Eng</w:t>
      </w:r>
      <w:r w:rsidR="009C631E">
        <w:t>.</w:t>
      </w:r>
      <w:r>
        <w:t>)</w:t>
      </w:r>
      <w:bookmarkEnd w:id="6"/>
    </w:p>
    <w:p w14:paraId="31729BA0" w14:textId="7D41F5B0" w:rsidR="002D74D7" w:rsidRDefault="002D74D7" w:rsidP="002D74D7">
      <w:r>
        <w:t xml:space="preserve">Patients who are admitted to the intensive care unit (ICU) often have serious and acute conditions. Sepsis is a common acute condition among intensive care patients. Sepsis is caused by the human immune system reacting intensely to an </w:t>
      </w:r>
      <w:r w:rsidR="0022675C">
        <w:t>infection</w:t>
      </w:r>
      <w:r>
        <w:t>, which can cause great damage to the human body. If this infection enters the body, it weakens the body and could lead to failure of vital organs or even death. To prevent this, there is a need for a system that predicts the occurrence of sepsis early and reliably.</w:t>
      </w:r>
    </w:p>
    <w:p w14:paraId="14C91AE0" w14:textId="0B5D7241" w:rsidR="002D74D7" w:rsidRDefault="002D74D7" w:rsidP="002D74D7">
      <w:r>
        <w:t xml:space="preserve">In this thesis, an algorithm was developed to predict sepsis reliably using provided patient data. For this thesis, clinical patient data from the </w:t>
      </w:r>
      <w:r w:rsidR="00E7683D">
        <w:t>PhysioNet</w:t>
      </w:r>
      <w:r>
        <w:t xml:space="preserve"> Challenge 2019 was used. This is a competition for the development of automated algorithms to reliably detect the early onset of sepsis using </w:t>
      </w:r>
      <w:r w:rsidR="00D545F4">
        <w:t xml:space="preserve">provided </w:t>
      </w:r>
      <w:r>
        <w:t xml:space="preserve">patient data. However, this data contained a lot of missing medical data, which made it impossible to directly predict the occurrence of sepsis. </w:t>
      </w:r>
      <w:r w:rsidR="0088167B" w:rsidRPr="0088167B">
        <w:t>We mainly distinguish two problems:</w:t>
      </w:r>
      <w:r w:rsidR="006812D2">
        <w:t xml:space="preserve"> </w:t>
      </w:r>
      <w:r>
        <w:t>how to fill in the missing data reliably and how to make an early and reliable sepsis prediction</w:t>
      </w:r>
      <w:r w:rsidR="006812D2">
        <w:t>, were examined in this thesis</w:t>
      </w:r>
      <w:r>
        <w:t xml:space="preserve">. </w:t>
      </w:r>
      <w:r w:rsidR="0088167B" w:rsidRPr="0088167B">
        <w:t>This was further explored in this thesis</w:t>
      </w:r>
      <w:r w:rsidR="0088167B">
        <w:t xml:space="preserve">. </w:t>
      </w:r>
      <w:r>
        <w:t xml:space="preserve">For this purpose, the various existing methods that could be used to </w:t>
      </w:r>
      <w:r w:rsidR="003C1A41">
        <w:t xml:space="preserve">fill </w:t>
      </w:r>
      <w:r>
        <w:t>the missing data and existing implementations for the reliable detection of sepsis were investigated.</w:t>
      </w:r>
      <w:r w:rsidR="004934E1">
        <w:br/>
      </w:r>
      <w:r>
        <w:t xml:space="preserve">The implemented algorithms were evaluated with the </w:t>
      </w:r>
      <w:r w:rsidR="009F1835">
        <w:t xml:space="preserve">designed </w:t>
      </w:r>
      <w:r>
        <w:t xml:space="preserve">utility score for the </w:t>
      </w:r>
      <w:r w:rsidR="00E7683D">
        <w:t>PhysioNet</w:t>
      </w:r>
      <w:r>
        <w:t xml:space="preserve"> </w:t>
      </w:r>
      <w:r w:rsidR="00A26E81">
        <w:t>C</w:t>
      </w:r>
      <w:r>
        <w:t>hallenge.</w:t>
      </w:r>
    </w:p>
    <w:p w14:paraId="0218BD60" w14:textId="4949240F" w:rsidR="002D74D7" w:rsidRDefault="002D74D7" w:rsidP="0088167B">
      <w:r w:rsidRPr="001F5B39">
        <w:t>To</w:t>
      </w:r>
      <w:r w:rsidRPr="001F5B39" w:rsidDel="00734DC1">
        <w:t xml:space="preserve"> </w:t>
      </w:r>
      <w:r w:rsidR="00734DC1" w:rsidRPr="001F5B39">
        <w:t xml:space="preserve">impute </w:t>
      </w:r>
      <w:r w:rsidRPr="001F5B39">
        <w:t>the missing data, experiments were perform</w:t>
      </w:r>
      <w:r w:rsidRPr="008F225B">
        <w:t xml:space="preserve">ed to fill them with the mean values of </w:t>
      </w:r>
      <w:r w:rsidR="001F5B39" w:rsidRPr="00274446">
        <w:t>k-nearest neighbo</w:t>
      </w:r>
      <w:r w:rsidR="00666286">
        <w:t>u</w:t>
      </w:r>
      <w:r w:rsidR="001F5B39" w:rsidRPr="00274446">
        <w:t>rs</w:t>
      </w:r>
      <w:r w:rsidR="001F5B39">
        <w:t xml:space="preserve"> </w:t>
      </w:r>
      <w:r>
        <w:t>(KNN), the mean of the data, filling with zero and forward filling of the missing medical data</w:t>
      </w:r>
      <w:r w:rsidR="00EA2090">
        <w:t xml:space="preserve"> </w:t>
      </w:r>
      <w:r w:rsidR="00EA2090" w:rsidRPr="00EA2090">
        <w:t>with known data</w:t>
      </w:r>
      <w:r>
        <w:t>.</w:t>
      </w:r>
      <w:r w:rsidR="0088167B" w:rsidRPr="0088167B">
        <w:t xml:space="preserve"> </w:t>
      </w:r>
      <w:r w:rsidR="00C905CE">
        <w:t>The r</w:t>
      </w:r>
      <w:r w:rsidR="00C905CE" w:rsidRPr="0088167B">
        <w:t xml:space="preserve">emaining </w:t>
      </w:r>
      <w:r w:rsidR="0088167B" w:rsidRPr="0088167B">
        <w:t xml:space="preserve">missing data were </w:t>
      </w:r>
      <w:r w:rsidR="0088167B">
        <w:t>filled</w:t>
      </w:r>
      <w:r w:rsidR="0088167B" w:rsidRPr="0088167B">
        <w:t xml:space="preserve"> with the mean of the medical data or with zero.</w:t>
      </w:r>
      <w:r>
        <w:t xml:space="preserve"> These experiments showed that filling with zero and filling with the mean of the medical data gave the best performance scores with utility scores of 0.087 and 0.086. The performance of the developed algorithm was increased by adding a sliding window, adding the SIRS and SOFA medical sepsis evaluation scores and </w:t>
      </w:r>
      <w:r w:rsidR="007553D8">
        <w:t xml:space="preserve">dropping </w:t>
      </w:r>
      <w:r>
        <w:t xml:space="preserve">columns containing many missing data. To find out which feature </w:t>
      </w:r>
      <w:r w:rsidR="004A77B8" w:rsidRPr="004A77B8">
        <w:t xml:space="preserve">optimization </w:t>
      </w:r>
      <w:r>
        <w:t>gives the highest performance</w:t>
      </w:r>
      <w:r w:rsidR="00E27F75">
        <w:t xml:space="preserve"> </w:t>
      </w:r>
      <w:r w:rsidR="00983B0D">
        <w:t>gain</w:t>
      </w:r>
      <w:r>
        <w:t xml:space="preserve">, experiments were conducted with these additional features. </w:t>
      </w:r>
      <w:r w:rsidR="004934E1">
        <w:br/>
      </w:r>
      <w:r w:rsidR="00E27F75">
        <w:t xml:space="preserve">It could be </w:t>
      </w:r>
      <w:r>
        <w:t xml:space="preserve">concluded that the SIRS and SOFA scores </w:t>
      </w:r>
      <w:r w:rsidR="00A85060">
        <w:t>ha</w:t>
      </w:r>
      <w:r w:rsidR="00015A37">
        <w:t>d</w:t>
      </w:r>
      <w:r w:rsidR="00A85060">
        <w:t xml:space="preserve"> </w:t>
      </w:r>
      <w:r>
        <w:t>a negative influence on the performance</w:t>
      </w:r>
      <w:r w:rsidR="007553D8">
        <w:t xml:space="preserve"> of the </w:t>
      </w:r>
      <w:r w:rsidR="00FE074D">
        <w:t>prediction algorithm</w:t>
      </w:r>
      <w:r>
        <w:t>.</w:t>
      </w:r>
    </w:p>
    <w:p w14:paraId="45BB6A55" w14:textId="15A6A7A2" w:rsidR="008F225B" w:rsidRDefault="002D74D7" w:rsidP="008F225B">
      <w:r>
        <w:t xml:space="preserve">This thesis concludes that an algorithm that uses the following configuration: </w:t>
      </w:r>
      <w:r w:rsidR="00FE074D">
        <w:t xml:space="preserve">a </w:t>
      </w:r>
      <w:r w:rsidR="007F56B9">
        <w:t>Decision Tree</w:t>
      </w:r>
      <w:r>
        <w:t xml:space="preserve"> classifier, </w:t>
      </w:r>
      <w:r w:rsidR="00BB2CC5" w:rsidRPr="00BB2CC5">
        <w:t xml:space="preserve">forward filling </w:t>
      </w:r>
      <w:r w:rsidR="00BB2CC5">
        <w:t xml:space="preserve">plus </w:t>
      </w:r>
      <w:r w:rsidR="005637DD">
        <w:t>zero</w:t>
      </w:r>
      <w:r w:rsidR="00A1195E">
        <w:t xml:space="preserve"> </w:t>
      </w:r>
      <w:r w:rsidR="00BB2CC5" w:rsidRPr="00BB2CC5">
        <w:t>fill</w:t>
      </w:r>
      <w:r w:rsidR="005745D1">
        <w:t>ing</w:t>
      </w:r>
      <w:r w:rsidR="005637DD">
        <w:t xml:space="preserve"> </w:t>
      </w:r>
      <w:r w:rsidR="005637DD" w:rsidRPr="00BB2CC5">
        <w:t>of the missing data</w:t>
      </w:r>
      <w:r w:rsidR="00BB2CC5">
        <w:t xml:space="preserve">, </w:t>
      </w:r>
      <w:r>
        <w:t xml:space="preserve">a </w:t>
      </w:r>
      <w:r w:rsidR="005745D1">
        <w:t>six</w:t>
      </w:r>
      <w:r w:rsidR="009B454D">
        <w:t>-</w:t>
      </w:r>
      <w:r>
        <w:t>hour sliding window for the patient's vital signs</w:t>
      </w:r>
      <w:r w:rsidR="008F225B">
        <w:t>,</w:t>
      </w:r>
      <w:r>
        <w:t xml:space="preserve"> and </w:t>
      </w:r>
      <w:r w:rsidR="00E502D3">
        <w:t>dropping</w:t>
      </w:r>
      <w:r>
        <w:t xml:space="preserve"> columns with more than 92% missing data, achieved</w:t>
      </w:r>
      <w:r w:rsidR="00B36138">
        <w:t xml:space="preserve"> </w:t>
      </w:r>
      <w:r>
        <w:t>an average utility score of 0.127,</w:t>
      </w:r>
      <w:r w:rsidR="008F225B">
        <w:t xml:space="preserve"> in a 5-fold </w:t>
      </w:r>
      <w:r w:rsidR="00B12D00">
        <w:t>cross-</w:t>
      </w:r>
      <w:r w:rsidR="008F225B">
        <w:t>validation.</w:t>
      </w:r>
    </w:p>
    <w:p w14:paraId="42CDFB4C" w14:textId="2158E6D8" w:rsidR="009F5007" w:rsidRDefault="00D42F5C" w:rsidP="008F225B">
      <w:r w:rsidRPr="00D42F5C">
        <w:t xml:space="preserve">Keywords: </w:t>
      </w:r>
      <w:r w:rsidR="00E502D3" w:rsidRPr="00D42F5C">
        <w:t>Ea</w:t>
      </w:r>
      <w:r w:rsidR="00E502D3">
        <w:t>rly</w:t>
      </w:r>
      <w:r w:rsidR="00E502D3" w:rsidRPr="00D42F5C">
        <w:t xml:space="preserve"> detecti</w:t>
      </w:r>
      <w:r w:rsidR="00E502D3">
        <w:t xml:space="preserve">on of Sepsis, </w:t>
      </w:r>
      <w:r w:rsidRPr="00D42F5C">
        <w:t xml:space="preserve">ICU, Machine learning, </w:t>
      </w:r>
      <w:r w:rsidR="00E7683D">
        <w:t>PhysioNet</w:t>
      </w:r>
      <w:r w:rsidRPr="00D42F5C">
        <w:t xml:space="preserve"> </w:t>
      </w:r>
      <w:r w:rsidR="00E41D1D">
        <w:t>C</w:t>
      </w:r>
      <w:r w:rsidRPr="00D42F5C">
        <w:t xml:space="preserve">hallenge 2019, </w:t>
      </w:r>
      <w:r w:rsidR="003D49F8">
        <w:t>S</w:t>
      </w:r>
      <w:r w:rsidRPr="00D42F5C">
        <w:t>epsis</w:t>
      </w:r>
      <w:r w:rsidR="00F823EB">
        <w:t>.</w:t>
      </w:r>
    </w:p>
    <w:p w14:paraId="46043D6E" w14:textId="3F347D15" w:rsidR="00193204" w:rsidRPr="002D74D7" w:rsidRDefault="00193204" w:rsidP="00F72484">
      <w:pPr>
        <w:spacing w:after="0"/>
        <w:jc w:val="left"/>
      </w:pPr>
      <w:r w:rsidRPr="002D74D7">
        <w:br w:type="page"/>
      </w:r>
    </w:p>
    <w:p w14:paraId="307145A4" w14:textId="360B6AA6" w:rsidR="00373961" w:rsidRPr="004D6F92" w:rsidRDefault="00373961" w:rsidP="00373961">
      <w:pPr>
        <w:pStyle w:val="Kop1zondernummering"/>
      </w:pPr>
      <w:bookmarkStart w:id="7" w:name="_Toc67574622"/>
      <w:bookmarkStart w:id="8" w:name="_Toc67578892"/>
      <w:bookmarkStart w:id="9" w:name="_Toc72176180"/>
      <w:r w:rsidRPr="004D6F92">
        <w:lastRenderedPageBreak/>
        <w:t>Extended abstract</w:t>
      </w:r>
      <w:bookmarkEnd w:id="7"/>
      <w:bookmarkEnd w:id="8"/>
      <w:bookmarkEnd w:id="9"/>
    </w:p>
    <w:p w14:paraId="7689D1CA" w14:textId="6227E65E" w:rsidR="001D2D03" w:rsidRDefault="001D2D03" w:rsidP="002F2D3B">
      <w:r>
        <w:t xml:space="preserve">Sepsis is a life-threatening syndrome caused by a dysregulated immune response of the body to an infection. It is a major health issue with high morbidity and mortality. Every year around 11 million people die from it globally and </w:t>
      </w:r>
      <w:r w:rsidRPr="001C629F">
        <w:t>$62 billion is spent in the US alon</w:t>
      </w:r>
      <w:r>
        <w:t>e. T</w:t>
      </w:r>
      <w:r w:rsidRPr="00662E20">
        <w:t>wenty per</w:t>
      </w:r>
      <w:r>
        <w:t xml:space="preserve"> </w:t>
      </w:r>
      <w:r w:rsidRPr="00662E20">
        <w:t xml:space="preserve">cent </w:t>
      </w:r>
      <w:r>
        <w:t xml:space="preserve">of the </w:t>
      </w:r>
      <w:r w:rsidRPr="00662E20">
        <w:t>in-hospital death</w:t>
      </w:r>
      <w:r>
        <w:t>s</w:t>
      </w:r>
      <w:r w:rsidRPr="00662E20">
        <w:t xml:space="preserve"> </w:t>
      </w:r>
      <w:r>
        <w:t>are</w:t>
      </w:r>
      <w:r w:rsidRPr="00662E20">
        <w:t xml:space="preserve"> caused by sepsis </w:t>
      </w:r>
      <w:r w:rsidRPr="00662E20">
        <w:fldChar w:fldCharType="begin"/>
      </w:r>
      <w:r w:rsidR="006727E0">
        <w:instrText xml:space="preserve"> ADDIN ZOTERO_ITEM CSL_CITATION {"citationID":"ASLkRYIW","properties":{"formattedCitation":"[1]","plainCitation":"[1]","noteIndex":0},"citationItems":[{"id":207,"uris":["http://zotero.org/groups/2605537/items/V27IS5UT"],"uri":["http://zotero.org/groups/2605537/items/V27IS5UT"],"itemData":{"id":207,"type":"webpage","title":"The effect of age on the development and outcome of adult sepsis - PubMed","URL":"https://pubmed.ncbi.nlm.nih.gov/16374151/","accessed":{"date-parts":[["2021",1,3]]}}}],"schema":"https://github.com/citation-style-language/schema/raw/master/csl-citation.json"} </w:instrText>
      </w:r>
      <w:r w:rsidRPr="00662E20">
        <w:fldChar w:fldCharType="separate"/>
      </w:r>
      <w:r w:rsidR="00B361EC" w:rsidRPr="00B361EC">
        <w:rPr>
          <w:rFonts w:cs="Calibri"/>
        </w:rPr>
        <w:t>[1]</w:t>
      </w:r>
      <w:r w:rsidRPr="00662E20">
        <w:fldChar w:fldCharType="end"/>
      </w:r>
      <w:r>
        <w:t xml:space="preserve">. Early detection and treatment are of vital importance in the battle against sepsis. </w:t>
      </w:r>
      <w:r w:rsidRPr="00662E20">
        <w:t xml:space="preserve">Research has shown that for every hour of delay in the administration of antibiotics, </w:t>
      </w:r>
      <w:r>
        <w:t xml:space="preserve">there is </w:t>
      </w:r>
      <w:r w:rsidRPr="00662E20">
        <w:t xml:space="preserve">an associated 6% rise in mortality </w:t>
      </w:r>
      <w:r w:rsidRPr="00662E20">
        <w:fldChar w:fldCharType="begin"/>
      </w:r>
      <w:r w:rsidR="006727E0">
        <w:instrText xml:space="preserve"> ADDIN ZOTERO_ITEM CSL_CITATION {"citationID":"zYnUhh6Q","properties":{"formattedCitation":"[2], [3]","plainCitation":"[2], [3]","noteIndex":0},"citationItems":[{"id":158,"uris":["http://zotero.org/groups/2605537/items/K3G5ICWJ"],"uri":["http://zotero.org/groups/2605537/items/K3G5ICWJ"],"itemData":{"id":158,"type":"article-journal","abstract":"&lt;p&gt;Sepsis is among the most common reasons for admission to ICUs throughout the world, and it is believed to be the third most common cause of death in the United States. The pathogenetic mechanism and physiologic changes associated with sepsis are exceedingly complex, but our understanding is evolving rapidly. The major pathophysiologic changes in patients with septic shock include vasoplegic shock (distributive shock), myocardial depression, altered microvascular flow, and a diffuse endothelial injury. These pathophysiologic changes play a central role in the management of sepsis. The early management of patients with severe sepsis and septic shock centers on the administration of antibiotics, IV fluids, and vasoactive agents, followed by source control. However, the specific approach to the resuscitation of patients with septic shock remains highly controversial. This review provides a practical and physiologic-based approach to the early management of sepsis and explores the controversies surrounding the management of this complex condition.&lt;/p&gt;","container-title":"CHEST","DOI":"10.1378/chest.13-2104","ISSN":"0012-3692","issue":"6","journalAbbreviation":"CHEST","language":"English","note":"publisher: Elsevier\nPMID: 24889440","page":"1407-1418","source":"journal.chestnet.org","title":"Early Management of Severe Sepsis: Concepts and Controversies","title-short":"Early Management of Severe Sepsis","volume":"145","author":[{"family":"Marik","given":"Paul E."}],"issued":{"date-parts":[["2014",6,1]]}}},{"id":159,"uris":["http://zotero.org/groups/2605537/items/RTHMYPY5"],"uri":["http://zotero.org/groups/2605537/items/RTHMYPY5"],"itemData":{"id":159,"type":"article-journal","container-title":"Clinical Medicine","DOI":"10.7861/clinmedicine.12-3-276","ISSN":"1470-2118","issue":"3","journalAbbreviation":"Clin Med (Lond)","note":"PMID: 22783783\nPMCID: PMC4953494","page":"276-280","source":"PubMed Central","title":"Sepsis: recognition and treatment","title-short":"Sepsis","volume":"12","author":[{"family":"Soong","given":"J"},{"family":"Soni","given":"N"}],"issued":{"date-parts":[["2012",6]]}}}],"schema":"https://github.com/citation-style-language/schema/raw/master/csl-citation.json"} </w:instrText>
      </w:r>
      <w:r w:rsidRPr="00662E20">
        <w:fldChar w:fldCharType="separate"/>
      </w:r>
      <w:r w:rsidR="001D0153" w:rsidRPr="001D0153">
        <w:rPr>
          <w:rFonts w:cs="Calibri"/>
        </w:rPr>
        <w:t>[2], [3]</w:t>
      </w:r>
      <w:r w:rsidRPr="00662E20">
        <w:fldChar w:fldCharType="end"/>
      </w:r>
      <w:r w:rsidRPr="00662E20">
        <w:t>.</w:t>
      </w:r>
      <w:r>
        <w:t xml:space="preserve"> However, it is very hard to detect sepsis in its early stage. Delay is always generated before diagnosis, while sepsis can deteriorate very fast. </w:t>
      </w:r>
      <w:r w:rsidRPr="00AB326C">
        <w:t xml:space="preserve">When the typical symptoms of sepsis manifest, </w:t>
      </w:r>
      <w:r>
        <w:t>it</w:t>
      </w:r>
      <w:r w:rsidRPr="00AB326C">
        <w:t xml:space="preserve"> has already progressed to a certain degree, and the patient’s life is already in danger. </w:t>
      </w:r>
    </w:p>
    <w:p w14:paraId="204235F6" w14:textId="178D0AFC" w:rsidR="001D2D03" w:rsidRDefault="001D2D03" w:rsidP="00D9134D">
      <w:r>
        <w:t xml:space="preserve">In this research, we developed a machine-learning algorithm to predict the occurrence of sepsis for each hour with clinical data. The dataset was provided by the PhysioNet Challenge 2019. It contained clinical data of 40336 patients. For each patient, the data recorded the </w:t>
      </w:r>
      <w:r w:rsidR="00C93360">
        <w:br/>
      </w:r>
      <w:r>
        <w:t>41 attributes for about 40 to 50 hours. The 41 attributes consisted of eight vital signs,</w:t>
      </w:r>
      <w:r w:rsidR="00583D76">
        <w:br/>
      </w:r>
      <w:r>
        <w:t>26 laboratory measurement values, six demographics and one sepsis label as the outcome. The dataset contained a large quantity of missing value. Especially for the laboratory measurement values, most of them had more than 90% of data missing. Therefore, imputing the missing data was unavoidable before designing the algorithm. H</w:t>
      </w:r>
      <w:r w:rsidRPr="00BA46A1">
        <w:t>ow can the missing data be imputed reliably,</w:t>
      </w:r>
      <w:r>
        <w:t xml:space="preserve"> and w</w:t>
      </w:r>
      <w:r w:rsidRPr="00BA46A1">
        <w:t>hi</w:t>
      </w:r>
      <w:r w:rsidRPr="00D82370">
        <w:t>ch algorithm can predict the occurrence of sepsis accurately</w:t>
      </w:r>
      <w:r>
        <w:t xml:space="preserve"> were the two research questions in this </w:t>
      </w:r>
      <w:r w:rsidR="00D9505F">
        <w:t>thesis</w:t>
      </w:r>
      <w:r>
        <w:t>.</w:t>
      </w:r>
    </w:p>
    <w:p w14:paraId="271CD059" w14:textId="71758A29" w:rsidR="001D2D03" w:rsidRDefault="001D2D03" w:rsidP="002F2D3B">
      <w:r>
        <w:t xml:space="preserve">To evaluate the performance of different data imputation methods and algorithms, a united evaluation metric was needed. In this paper, five evaluation metrics were applied, among which the utility score was the most important one. It took not only the accuracy but also the </w:t>
      </w:r>
      <w:r w:rsidRPr="00FC20F0">
        <w:t>timeliness</w:t>
      </w:r>
      <w:r>
        <w:t xml:space="preserve"> into consideration. Timely and accurate prediction for sepsis was awarded, while late or missed prediction of sepsis was penalized. That was why it can show the proficiency of the algorithm. In this paper, the K</w:t>
      </w:r>
      <w:r w:rsidR="00E7683D">
        <w:t>-</w:t>
      </w:r>
      <w:r>
        <w:t>Fold algorithm was applied for all the model training. Since each algorithm was performed K times on the dataset, the mean and stand derivation of the results were calculated to be compared. The mean of the utility scores was the most important evaluation metric in this paper.</w:t>
      </w:r>
    </w:p>
    <w:p w14:paraId="3DD34BAE" w14:textId="2915FE4E" w:rsidR="002F2D3B" w:rsidRDefault="00253848" w:rsidP="002F2D3B">
      <w:r>
        <w:t>During the experiment,</w:t>
      </w:r>
      <w:r w:rsidRPr="00E600E6">
        <w:t xml:space="preserve"> </w:t>
      </w:r>
      <w:r>
        <w:t xml:space="preserve">the method or the procedure that gave the highest mean of the utility scores is chosen to be included in the algorithm. </w:t>
      </w:r>
      <w:r w:rsidR="001D2D03">
        <w:t>Those</w:t>
      </w:r>
      <w:r>
        <w:t xml:space="preserve"> decreased or gave a low mean of the utility scores were discarded. In this way, after performing all the candidate methods and procedures, the combination </w:t>
      </w:r>
      <w:r w:rsidR="001D2D03">
        <w:t>o</w:t>
      </w:r>
      <w:r w:rsidR="00836679">
        <w:t>f</w:t>
      </w:r>
      <w:r w:rsidR="001D2D03">
        <w:t xml:space="preserve"> the methods and procedures </w:t>
      </w:r>
      <w:r>
        <w:t xml:space="preserve">that gave the highest mean of the utility score would come out and </w:t>
      </w:r>
      <w:r w:rsidR="001D2D03">
        <w:t>made up the algorithm we researched for.</w:t>
      </w:r>
      <w:r w:rsidR="004C71F2">
        <w:br/>
      </w:r>
      <w:r>
        <w:t>Firstly, different data filling methods and machine learning training models were applied to the dataset. The data filling methods included filling with the mean values of K neighbours (KNN), the mean of the data, zero and forward filling of the missing medical data followed by filling with the mean or zero.</w:t>
      </w:r>
    </w:p>
    <w:p w14:paraId="112B2F94" w14:textId="7305BA91" w:rsidR="00DF01CF" w:rsidRDefault="00253848" w:rsidP="002F2D3B">
      <w:r>
        <w:lastRenderedPageBreak/>
        <w:t>Machine learning training models included Logistic Regression, Decision Tree, Random Forest, XGBoost, AdaBoost, Gradient Boosting and Light Gradient Boosting.</w:t>
      </w:r>
    </w:p>
    <w:p w14:paraId="2165EB31" w14:textId="088020FC" w:rsidR="00DF01CF" w:rsidRDefault="00253848" w:rsidP="002F2D3B">
      <w:r>
        <w:t>Results showed that filling with zero or the mean of the dataset gave the best performance.</w:t>
      </w:r>
      <w:r w:rsidR="00871DA8">
        <w:br/>
      </w:r>
      <w:r>
        <w:t xml:space="preserve">It was also showed the Decision Tree was the best training model. Combine the Decision Tree with the method of filling with zero or the mean of the dataset, achieved the means of utility scores of 0.087 and 0.086. </w:t>
      </w:r>
      <w:r w:rsidR="001D2D03">
        <w:t>However, it was low compared to the best</w:t>
      </w:r>
      <w:r>
        <w:t xml:space="preserve"> results of the </w:t>
      </w:r>
      <w:r w:rsidR="00E7683D">
        <w:t>PhysioNet</w:t>
      </w:r>
      <w:r w:rsidR="00DF01CF">
        <w:t xml:space="preserve"> </w:t>
      </w:r>
      <w:r w:rsidR="00E41D1D">
        <w:t>C</w:t>
      </w:r>
      <w:r>
        <w:t>hallenge</w:t>
      </w:r>
      <w:r w:rsidR="00C93360">
        <w:t xml:space="preserve"> 2019</w:t>
      </w:r>
      <w:r>
        <w:t>.</w:t>
      </w:r>
    </w:p>
    <w:p w14:paraId="70BFD0C3" w14:textId="133545E6" w:rsidR="00253848" w:rsidRDefault="00405BEC" w:rsidP="005368F9">
      <w:r w:rsidRPr="00871DA8">
        <w:t>Furthermore, we experimented</w:t>
      </w:r>
      <w:r w:rsidR="00FA31B3" w:rsidRPr="00871DA8">
        <w:t xml:space="preserve"> </w:t>
      </w:r>
      <w:r w:rsidR="00253848" w:rsidRPr="00871DA8">
        <w:t>by dropping columns containing too m</w:t>
      </w:r>
      <w:r w:rsidR="00491DCC" w:rsidRPr="00871DA8">
        <w:t>uch</w:t>
      </w:r>
      <w:r w:rsidR="00253848" w:rsidRPr="00871DA8">
        <w:t xml:space="preserve"> missing data</w:t>
      </w:r>
      <w:r w:rsidR="00FA31B3" w:rsidRPr="00871DA8">
        <w:t xml:space="preserve"> and </w:t>
      </w:r>
      <w:r w:rsidR="00253848" w:rsidRPr="006727E0">
        <w:t>adding the SIRS and SOFA medical sepsis evaluation scores</w:t>
      </w:r>
      <w:r w:rsidR="00FA31B3" w:rsidRPr="006727E0">
        <w:t xml:space="preserve"> </w:t>
      </w:r>
      <w:r w:rsidR="00253848" w:rsidRPr="006727E0">
        <w:t>and sliding window attributes.</w:t>
      </w:r>
      <w:r w:rsidR="00C93360">
        <w:t xml:space="preserve"> </w:t>
      </w:r>
      <w:r w:rsidR="00C93360">
        <w:br/>
      </w:r>
      <w:r w:rsidR="00253848" w:rsidRPr="006727E0">
        <w:t xml:space="preserve">To find out which feature optimisation procedure can give higher performance, experiments were conducted </w:t>
      </w:r>
      <w:r w:rsidR="001D2D03" w:rsidRPr="00BD1B99">
        <w:t>for them</w:t>
      </w:r>
      <w:r w:rsidR="00253848" w:rsidRPr="00BD1B99">
        <w:t xml:space="preserve"> one by one. From the experiments, it was concluded that </w:t>
      </w:r>
      <w:r w:rsidR="001D2D03" w:rsidRPr="00926A84">
        <w:t xml:space="preserve">both </w:t>
      </w:r>
      <w:r w:rsidR="00253848" w:rsidRPr="00926A84">
        <w:t>the SIRS and SOFA scores had a negative influence on the performance</w:t>
      </w:r>
      <w:r w:rsidR="00253848">
        <w:t>.</w:t>
      </w:r>
      <w:r w:rsidR="00253848" w:rsidRPr="00A01C14">
        <w:t xml:space="preserve"> </w:t>
      </w:r>
      <w:r w:rsidR="00253848">
        <w:t xml:space="preserve">Dropping columns containing more than 92% missing data and adding sliding window attributes </w:t>
      </w:r>
      <w:r w:rsidR="001D2D03">
        <w:t>were all beneficial to the performance.</w:t>
      </w:r>
      <w:r w:rsidR="00253848">
        <w:t xml:space="preserve"> The </w:t>
      </w:r>
      <w:r w:rsidR="00C77E1C">
        <w:t>forward</w:t>
      </w:r>
      <w:r w:rsidR="00253848">
        <w:t xml:space="preserve"> </w:t>
      </w:r>
      <w:r w:rsidR="00C77E1C">
        <w:t>filling</w:t>
      </w:r>
      <w:r w:rsidR="00253848">
        <w:t xml:space="preserve"> plus </w:t>
      </w:r>
      <w:r w:rsidR="00C77E1C">
        <w:t>zero</w:t>
      </w:r>
      <w:r w:rsidR="00253848">
        <w:t xml:space="preserve"> </w:t>
      </w:r>
      <w:r w:rsidR="00C77E1C">
        <w:t>filling</w:t>
      </w:r>
      <w:r w:rsidR="00253848">
        <w:t xml:space="preserve"> method outperformed all the other data imputation methods after performing these procedures.</w:t>
      </w:r>
    </w:p>
    <w:p w14:paraId="09B8B4AA" w14:textId="744C2409" w:rsidR="00253848" w:rsidRPr="00B1756F" w:rsidRDefault="006E44AE" w:rsidP="002F2D3B">
      <w:r>
        <w:t xml:space="preserve">The final algorithm </w:t>
      </w:r>
      <w:r w:rsidR="005F5D1B">
        <w:t>designed in t</w:t>
      </w:r>
      <w:r w:rsidR="00253848">
        <w:t>his thesis use</w:t>
      </w:r>
      <w:r w:rsidR="005F5D1B">
        <w:t>d</w:t>
      </w:r>
      <w:r w:rsidR="00253848">
        <w:t xml:space="preserve"> the following configuration: </w:t>
      </w:r>
      <w:r w:rsidR="00C77E1C">
        <w:t>forward</w:t>
      </w:r>
      <w:r w:rsidR="00253848">
        <w:t xml:space="preserve"> </w:t>
      </w:r>
      <w:r w:rsidR="00C77E1C">
        <w:t>filling</w:t>
      </w:r>
      <w:r w:rsidR="00253848">
        <w:t xml:space="preserve"> followed by </w:t>
      </w:r>
      <w:r w:rsidR="00C77E1C">
        <w:t>zero</w:t>
      </w:r>
      <w:r w:rsidR="00253848">
        <w:t xml:space="preserve"> </w:t>
      </w:r>
      <w:r w:rsidR="00C77E1C">
        <w:t>filling</w:t>
      </w:r>
      <w:r w:rsidR="00253848">
        <w:t xml:space="preserve">, dropping columns with more than 92% missing data, a six-hour sliding window for the patient's vital signs, and </w:t>
      </w:r>
      <w:r w:rsidR="005F5D1B">
        <w:t xml:space="preserve">a </w:t>
      </w:r>
      <w:r w:rsidR="00253848">
        <w:t>decision tree classifier</w:t>
      </w:r>
      <w:r w:rsidR="005F5D1B">
        <w:t xml:space="preserve">. </w:t>
      </w:r>
      <w:r w:rsidR="001D2D03">
        <w:t>It achieved an average</w:t>
      </w:r>
      <w:r w:rsidR="001D2D03" w:rsidRPr="00FE471E">
        <w:t xml:space="preserve"> </w:t>
      </w:r>
      <w:r w:rsidR="001D2D03">
        <w:t>of 0.127 and a standard derivation of 0.026 for the utility score, the best</w:t>
      </w:r>
      <w:r w:rsidR="00253848">
        <w:t xml:space="preserve"> performance for sepsis prediction on the full dataset</w:t>
      </w:r>
      <w:r w:rsidR="005F5D1B">
        <w:t xml:space="preserve"> in this thesis</w:t>
      </w:r>
      <w:r w:rsidR="00253848">
        <w:t>.</w:t>
      </w:r>
    </w:p>
    <w:p w14:paraId="0DF79FEC" w14:textId="4D1EBF00" w:rsidR="001D2D03" w:rsidRDefault="001D2D03" w:rsidP="001D2D03">
      <w:r w:rsidRPr="00D42F5C">
        <w:t>Keywords: Ea</w:t>
      </w:r>
      <w:r>
        <w:t>rly</w:t>
      </w:r>
      <w:r w:rsidRPr="00D42F5C">
        <w:t xml:space="preserve"> detecti</w:t>
      </w:r>
      <w:r>
        <w:t xml:space="preserve">on of Sepsis, </w:t>
      </w:r>
      <w:r w:rsidRPr="00D42F5C">
        <w:t xml:space="preserve">ICU, Machine learning, </w:t>
      </w:r>
      <w:r w:rsidR="00E7683D">
        <w:t>PhysioNet</w:t>
      </w:r>
      <w:r w:rsidR="00DF01CF">
        <w:t xml:space="preserve"> </w:t>
      </w:r>
      <w:r w:rsidR="00E41D1D">
        <w:t>C</w:t>
      </w:r>
      <w:r w:rsidRPr="00D42F5C">
        <w:t xml:space="preserve">hallenge 2019, </w:t>
      </w:r>
      <w:r w:rsidR="008700DF">
        <w:t>S</w:t>
      </w:r>
      <w:r w:rsidRPr="00D42F5C">
        <w:t>epsis</w:t>
      </w:r>
      <w:r w:rsidR="00851AC4">
        <w:t>.</w:t>
      </w:r>
    </w:p>
    <w:p w14:paraId="73469589" w14:textId="77777777" w:rsidR="005828EE" w:rsidRPr="00373961" w:rsidRDefault="005828EE" w:rsidP="00373961"/>
    <w:p w14:paraId="63DFC2D4" w14:textId="77777777" w:rsidR="0023480E" w:rsidRDefault="0023480E" w:rsidP="007F3432">
      <w:pPr>
        <w:rPr>
          <w:lang w:eastAsia="en-US"/>
        </w:rPr>
      </w:pPr>
      <w:r>
        <w:br w:type="page"/>
      </w:r>
    </w:p>
    <w:p w14:paraId="00DE2FB5" w14:textId="095C8179" w:rsidR="00EF0DE1" w:rsidRPr="00606BCC" w:rsidRDefault="00EF0DE1" w:rsidP="00606BCC">
      <w:pPr>
        <w:pStyle w:val="Kop1zondernummering"/>
      </w:pPr>
      <w:bookmarkStart w:id="10" w:name="_Toc72176181"/>
      <w:r>
        <w:lastRenderedPageBreak/>
        <w:t>List of abbreviations</w:t>
      </w:r>
      <w:bookmarkEnd w:id="10"/>
    </w:p>
    <w:tbl>
      <w:tblPr>
        <w:tblW w:w="5088" w:type="pct"/>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Look w:val="04A0" w:firstRow="1" w:lastRow="0" w:firstColumn="1" w:lastColumn="0" w:noHBand="0" w:noVBand="1"/>
      </w:tblPr>
      <w:tblGrid>
        <w:gridCol w:w="1871"/>
        <w:gridCol w:w="7353"/>
      </w:tblGrid>
      <w:tr w:rsidR="00E84D2B" w:rsidRPr="00E84D2B" w14:paraId="05DD35D0" w14:textId="77777777" w:rsidTr="002717A1">
        <w:trPr>
          <w:trHeight w:val="20"/>
        </w:trPr>
        <w:tc>
          <w:tcPr>
            <w:tcW w:w="1014" w:type="pct"/>
            <w:shd w:val="clear" w:color="auto" w:fill="auto"/>
            <w:noWrap/>
            <w:vAlign w:val="center"/>
            <w:hideMark/>
          </w:tcPr>
          <w:p w14:paraId="22999D42" w14:textId="77777777" w:rsidR="00E84D2B" w:rsidRPr="00E84D2B" w:rsidRDefault="00E84D2B" w:rsidP="00C511EC">
            <w:r w:rsidRPr="00E84D2B">
              <w:t>ADA</w:t>
            </w:r>
          </w:p>
        </w:tc>
        <w:tc>
          <w:tcPr>
            <w:tcW w:w="3986" w:type="pct"/>
            <w:shd w:val="clear" w:color="auto" w:fill="auto"/>
            <w:noWrap/>
            <w:vAlign w:val="bottom"/>
            <w:hideMark/>
          </w:tcPr>
          <w:p w14:paraId="7A32B1D5" w14:textId="77777777" w:rsidR="00E84D2B" w:rsidRPr="00E84D2B" w:rsidRDefault="00E84D2B" w:rsidP="00C511EC">
            <w:r w:rsidRPr="00E84D2B">
              <w:t>AdaBoost</w:t>
            </w:r>
          </w:p>
        </w:tc>
      </w:tr>
      <w:tr w:rsidR="00E84D2B" w:rsidRPr="00E84D2B" w14:paraId="4907FACA" w14:textId="77777777" w:rsidTr="002717A1">
        <w:trPr>
          <w:trHeight w:val="20"/>
        </w:trPr>
        <w:tc>
          <w:tcPr>
            <w:tcW w:w="1014" w:type="pct"/>
            <w:shd w:val="clear" w:color="auto" w:fill="auto"/>
            <w:noWrap/>
            <w:vAlign w:val="center"/>
            <w:hideMark/>
          </w:tcPr>
          <w:p w14:paraId="126622BD" w14:textId="77777777" w:rsidR="00E84D2B" w:rsidRPr="00E84D2B" w:rsidRDefault="00E84D2B" w:rsidP="00C511EC">
            <w:r w:rsidRPr="00E84D2B">
              <w:t>AI</w:t>
            </w:r>
          </w:p>
        </w:tc>
        <w:tc>
          <w:tcPr>
            <w:tcW w:w="3986" w:type="pct"/>
            <w:shd w:val="clear" w:color="auto" w:fill="auto"/>
            <w:noWrap/>
            <w:vAlign w:val="bottom"/>
            <w:hideMark/>
          </w:tcPr>
          <w:p w14:paraId="734F6CA5" w14:textId="77777777" w:rsidR="00E84D2B" w:rsidRPr="00E84D2B" w:rsidRDefault="00E84D2B" w:rsidP="00C511EC">
            <w:r w:rsidRPr="00E84D2B">
              <w:t>Artificial Intelligence</w:t>
            </w:r>
          </w:p>
        </w:tc>
      </w:tr>
      <w:tr w:rsidR="00E84D2B" w:rsidRPr="00E84D2B" w14:paraId="52E2C8C9" w14:textId="77777777" w:rsidTr="002717A1">
        <w:trPr>
          <w:trHeight w:val="20"/>
        </w:trPr>
        <w:tc>
          <w:tcPr>
            <w:tcW w:w="1014" w:type="pct"/>
            <w:shd w:val="clear" w:color="auto" w:fill="auto"/>
            <w:noWrap/>
            <w:vAlign w:val="center"/>
            <w:hideMark/>
          </w:tcPr>
          <w:p w14:paraId="522CF32B" w14:textId="77777777" w:rsidR="00E84D2B" w:rsidRPr="00E84D2B" w:rsidRDefault="00E84D2B" w:rsidP="00C511EC">
            <w:r w:rsidRPr="00E84D2B">
              <w:t>AISE</w:t>
            </w:r>
          </w:p>
        </w:tc>
        <w:tc>
          <w:tcPr>
            <w:tcW w:w="3986" w:type="pct"/>
            <w:shd w:val="clear" w:color="auto" w:fill="auto"/>
            <w:noWrap/>
            <w:vAlign w:val="bottom"/>
            <w:hideMark/>
          </w:tcPr>
          <w:p w14:paraId="2179A605" w14:textId="77777777" w:rsidR="00E84D2B" w:rsidRPr="00E84D2B" w:rsidRDefault="00E84D2B" w:rsidP="00C511EC">
            <w:r w:rsidRPr="00E84D2B">
              <w:t>Artificial Intelligence Sepsis Expert</w:t>
            </w:r>
          </w:p>
        </w:tc>
      </w:tr>
      <w:tr w:rsidR="00E84D2B" w:rsidRPr="00E84D2B" w14:paraId="3A3DEE58" w14:textId="77777777" w:rsidTr="002717A1">
        <w:trPr>
          <w:trHeight w:val="20"/>
        </w:trPr>
        <w:tc>
          <w:tcPr>
            <w:tcW w:w="1014" w:type="pct"/>
            <w:shd w:val="clear" w:color="auto" w:fill="auto"/>
            <w:noWrap/>
            <w:vAlign w:val="center"/>
            <w:hideMark/>
          </w:tcPr>
          <w:p w14:paraId="613D9EFC" w14:textId="77777777" w:rsidR="00E84D2B" w:rsidRPr="00E84D2B" w:rsidRDefault="00E84D2B" w:rsidP="00C511EC">
            <w:r w:rsidRPr="00E84D2B">
              <w:t>AUPRC</w:t>
            </w:r>
          </w:p>
        </w:tc>
        <w:tc>
          <w:tcPr>
            <w:tcW w:w="3986" w:type="pct"/>
            <w:shd w:val="clear" w:color="auto" w:fill="auto"/>
            <w:noWrap/>
            <w:vAlign w:val="bottom"/>
            <w:hideMark/>
          </w:tcPr>
          <w:p w14:paraId="14090CD4" w14:textId="77777777" w:rsidR="00E84D2B" w:rsidRPr="00E84D2B" w:rsidRDefault="00E84D2B" w:rsidP="00C511EC">
            <w:r w:rsidRPr="00E84D2B">
              <w:t>Area Under the Precision-Recall Curve</w:t>
            </w:r>
          </w:p>
        </w:tc>
      </w:tr>
      <w:tr w:rsidR="00E84D2B" w:rsidRPr="00E84D2B" w14:paraId="4516E82A" w14:textId="77777777" w:rsidTr="002717A1">
        <w:trPr>
          <w:trHeight w:val="20"/>
        </w:trPr>
        <w:tc>
          <w:tcPr>
            <w:tcW w:w="1014" w:type="pct"/>
            <w:shd w:val="clear" w:color="auto" w:fill="auto"/>
            <w:noWrap/>
            <w:vAlign w:val="center"/>
            <w:hideMark/>
          </w:tcPr>
          <w:p w14:paraId="74ED6AD3" w14:textId="77777777" w:rsidR="00E84D2B" w:rsidRPr="00E84D2B" w:rsidRDefault="00E84D2B" w:rsidP="00C511EC">
            <w:r w:rsidRPr="00E84D2B">
              <w:t>AUROC</w:t>
            </w:r>
          </w:p>
        </w:tc>
        <w:tc>
          <w:tcPr>
            <w:tcW w:w="3986" w:type="pct"/>
            <w:shd w:val="clear" w:color="auto" w:fill="auto"/>
            <w:noWrap/>
            <w:vAlign w:val="bottom"/>
            <w:hideMark/>
          </w:tcPr>
          <w:p w14:paraId="53281E15" w14:textId="77777777" w:rsidR="00E84D2B" w:rsidRPr="00E84D2B" w:rsidRDefault="00E84D2B" w:rsidP="00C511EC">
            <w:r w:rsidRPr="00E84D2B">
              <w:t>Area Under the Receiver Operating Characteristic</w:t>
            </w:r>
          </w:p>
        </w:tc>
      </w:tr>
      <w:tr w:rsidR="00E84D2B" w:rsidRPr="00E84D2B" w14:paraId="4B88BE3E" w14:textId="77777777" w:rsidTr="002717A1">
        <w:trPr>
          <w:trHeight w:val="20"/>
        </w:trPr>
        <w:tc>
          <w:tcPr>
            <w:tcW w:w="1014" w:type="pct"/>
            <w:shd w:val="clear" w:color="auto" w:fill="auto"/>
            <w:noWrap/>
            <w:vAlign w:val="center"/>
            <w:hideMark/>
          </w:tcPr>
          <w:p w14:paraId="1AD5799D" w14:textId="77777777" w:rsidR="00E84D2B" w:rsidRPr="00E84D2B" w:rsidRDefault="00E84D2B" w:rsidP="00C511EC">
            <w:r w:rsidRPr="00E84D2B">
              <w:t>BUN</w:t>
            </w:r>
          </w:p>
        </w:tc>
        <w:tc>
          <w:tcPr>
            <w:tcW w:w="3986" w:type="pct"/>
            <w:shd w:val="clear" w:color="auto" w:fill="auto"/>
            <w:noWrap/>
            <w:vAlign w:val="bottom"/>
            <w:hideMark/>
          </w:tcPr>
          <w:p w14:paraId="0AA73429" w14:textId="77777777" w:rsidR="00E84D2B" w:rsidRPr="00E84D2B" w:rsidRDefault="00E84D2B" w:rsidP="00C511EC">
            <w:r w:rsidRPr="00E84D2B">
              <w:t>Blood urea nitrogen</w:t>
            </w:r>
          </w:p>
        </w:tc>
      </w:tr>
      <w:tr w:rsidR="00E84D2B" w:rsidRPr="00E84D2B" w14:paraId="2BC3F687" w14:textId="77777777" w:rsidTr="002717A1">
        <w:trPr>
          <w:trHeight w:val="20"/>
        </w:trPr>
        <w:tc>
          <w:tcPr>
            <w:tcW w:w="1014" w:type="pct"/>
            <w:shd w:val="clear" w:color="auto" w:fill="auto"/>
            <w:noWrap/>
            <w:vAlign w:val="center"/>
            <w:hideMark/>
          </w:tcPr>
          <w:p w14:paraId="57F736F3" w14:textId="77777777" w:rsidR="00E84D2B" w:rsidRPr="00E84D2B" w:rsidRDefault="00E84D2B" w:rsidP="00C511EC">
            <w:r w:rsidRPr="00E84D2B">
              <w:t>CUDA</w:t>
            </w:r>
          </w:p>
        </w:tc>
        <w:tc>
          <w:tcPr>
            <w:tcW w:w="3986" w:type="pct"/>
            <w:shd w:val="clear" w:color="auto" w:fill="auto"/>
            <w:noWrap/>
            <w:vAlign w:val="bottom"/>
            <w:hideMark/>
          </w:tcPr>
          <w:p w14:paraId="4203EDBB" w14:textId="77777777" w:rsidR="00E84D2B" w:rsidRPr="00E84D2B" w:rsidRDefault="00E84D2B" w:rsidP="00C511EC">
            <w:r w:rsidRPr="00E84D2B">
              <w:t>Compute Unified Device Architecture</w:t>
            </w:r>
          </w:p>
        </w:tc>
      </w:tr>
      <w:tr w:rsidR="00E84D2B" w:rsidRPr="00E84D2B" w14:paraId="3B9C6163" w14:textId="77777777" w:rsidTr="002717A1">
        <w:trPr>
          <w:trHeight w:val="20"/>
        </w:trPr>
        <w:tc>
          <w:tcPr>
            <w:tcW w:w="1014" w:type="pct"/>
            <w:shd w:val="clear" w:color="auto" w:fill="auto"/>
            <w:noWrap/>
            <w:vAlign w:val="center"/>
            <w:hideMark/>
          </w:tcPr>
          <w:p w14:paraId="17D5597C" w14:textId="77777777" w:rsidR="00E84D2B" w:rsidRPr="00E84D2B" w:rsidRDefault="00E84D2B" w:rsidP="00C511EC">
            <w:r w:rsidRPr="00E84D2B">
              <w:t>CV</w:t>
            </w:r>
          </w:p>
        </w:tc>
        <w:tc>
          <w:tcPr>
            <w:tcW w:w="3986" w:type="pct"/>
            <w:shd w:val="clear" w:color="auto" w:fill="auto"/>
            <w:noWrap/>
            <w:vAlign w:val="bottom"/>
            <w:hideMark/>
          </w:tcPr>
          <w:p w14:paraId="6ED6A59D" w14:textId="77777777" w:rsidR="00E84D2B" w:rsidRPr="00E84D2B" w:rsidRDefault="00E84D2B" w:rsidP="00C511EC">
            <w:r w:rsidRPr="00E84D2B">
              <w:t>Cross Validation</w:t>
            </w:r>
          </w:p>
        </w:tc>
      </w:tr>
      <w:tr w:rsidR="00E84D2B" w:rsidRPr="00E84D2B" w14:paraId="231382E2" w14:textId="77777777" w:rsidTr="002717A1">
        <w:trPr>
          <w:trHeight w:val="20"/>
        </w:trPr>
        <w:tc>
          <w:tcPr>
            <w:tcW w:w="1014" w:type="pct"/>
            <w:shd w:val="clear" w:color="auto" w:fill="auto"/>
            <w:noWrap/>
            <w:vAlign w:val="center"/>
            <w:hideMark/>
          </w:tcPr>
          <w:p w14:paraId="7950D56C" w14:textId="77777777" w:rsidR="00E84D2B" w:rsidRPr="00E84D2B" w:rsidRDefault="00E84D2B" w:rsidP="00C511EC">
            <w:r w:rsidRPr="00E84D2B">
              <w:t>DT</w:t>
            </w:r>
          </w:p>
        </w:tc>
        <w:tc>
          <w:tcPr>
            <w:tcW w:w="3986" w:type="pct"/>
            <w:shd w:val="clear" w:color="auto" w:fill="auto"/>
            <w:noWrap/>
            <w:vAlign w:val="bottom"/>
            <w:hideMark/>
          </w:tcPr>
          <w:p w14:paraId="2D1894DC" w14:textId="77777777" w:rsidR="00E84D2B" w:rsidRPr="00E84D2B" w:rsidRDefault="00E84D2B" w:rsidP="00C511EC">
            <w:r w:rsidRPr="00E84D2B">
              <w:t>Decision Tree</w:t>
            </w:r>
          </w:p>
        </w:tc>
      </w:tr>
      <w:tr w:rsidR="00E84D2B" w:rsidRPr="00E84D2B" w14:paraId="27298D50" w14:textId="77777777" w:rsidTr="002717A1">
        <w:trPr>
          <w:trHeight w:val="20"/>
        </w:trPr>
        <w:tc>
          <w:tcPr>
            <w:tcW w:w="1014" w:type="pct"/>
            <w:shd w:val="clear" w:color="auto" w:fill="auto"/>
            <w:noWrap/>
            <w:vAlign w:val="center"/>
            <w:hideMark/>
          </w:tcPr>
          <w:p w14:paraId="3E90CC1A" w14:textId="77777777" w:rsidR="00E84D2B" w:rsidRPr="00E84D2B" w:rsidRDefault="00E84D2B" w:rsidP="00C511EC">
            <w:r w:rsidRPr="00E84D2B">
              <w:t>EGDT</w:t>
            </w:r>
          </w:p>
        </w:tc>
        <w:tc>
          <w:tcPr>
            <w:tcW w:w="3986" w:type="pct"/>
            <w:shd w:val="clear" w:color="auto" w:fill="auto"/>
            <w:noWrap/>
            <w:vAlign w:val="bottom"/>
            <w:hideMark/>
          </w:tcPr>
          <w:p w14:paraId="53F2DD88" w14:textId="77777777" w:rsidR="00E84D2B" w:rsidRPr="00E84D2B" w:rsidRDefault="00E84D2B" w:rsidP="00C511EC">
            <w:r w:rsidRPr="00E84D2B">
              <w:t>Early Goal Directed Therapy</w:t>
            </w:r>
          </w:p>
        </w:tc>
      </w:tr>
      <w:tr w:rsidR="00E84D2B" w:rsidRPr="00E84D2B" w14:paraId="0C4CF15F" w14:textId="77777777" w:rsidTr="002717A1">
        <w:trPr>
          <w:trHeight w:val="20"/>
        </w:trPr>
        <w:tc>
          <w:tcPr>
            <w:tcW w:w="1014" w:type="pct"/>
            <w:shd w:val="clear" w:color="auto" w:fill="auto"/>
            <w:noWrap/>
            <w:vAlign w:val="center"/>
            <w:hideMark/>
          </w:tcPr>
          <w:p w14:paraId="001F06EA" w14:textId="77777777" w:rsidR="00E84D2B" w:rsidRPr="00E84D2B" w:rsidRDefault="00E84D2B" w:rsidP="00C511EC">
            <w:r w:rsidRPr="00E84D2B">
              <w:t>ESICM</w:t>
            </w:r>
          </w:p>
        </w:tc>
        <w:tc>
          <w:tcPr>
            <w:tcW w:w="3986" w:type="pct"/>
            <w:shd w:val="clear" w:color="auto" w:fill="auto"/>
            <w:noWrap/>
            <w:vAlign w:val="bottom"/>
            <w:hideMark/>
          </w:tcPr>
          <w:p w14:paraId="4158F21C" w14:textId="77777777" w:rsidR="00E84D2B" w:rsidRPr="00E84D2B" w:rsidRDefault="00E84D2B" w:rsidP="00C511EC">
            <w:r w:rsidRPr="00E84D2B">
              <w:t>European Society of Intensive Care Medicine</w:t>
            </w:r>
          </w:p>
        </w:tc>
      </w:tr>
      <w:tr w:rsidR="00E84D2B" w:rsidRPr="00E84D2B" w14:paraId="04AD602C" w14:textId="77777777" w:rsidTr="002717A1">
        <w:trPr>
          <w:trHeight w:val="20"/>
        </w:trPr>
        <w:tc>
          <w:tcPr>
            <w:tcW w:w="1014" w:type="pct"/>
            <w:shd w:val="clear" w:color="auto" w:fill="auto"/>
            <w:noWrap/>
            <w:vAlign w:val="center"/>
            <w:hideMark/>
          </w:tcPr>
          <w:p w14:paraId="7ED4792A" w14:textId="77777777" w:rsidR="00E84D2B" w:rsidRPr="00E84D2B" w:rsidRDefault="00E84D2B" w:rsidP="00C511EC">
            <w:r w:rsidRPr="00E84D2B">
              <w:t>FN</w:t>
            </w:r>
          </w:p>
        </w:tc>
        <w:tc>
          <w:tcPr>
            <w:tcW w:w="3986" w:type="pct"/>
            <w:shd w:val="clear" w:color="auto" w:fill="auto"/>
            <w:noWrap/>
            <w:vAlign w:val="bottom"/>
            <w:hideMark/>
          </w:tcPr>
          <w:p w14:paraId="38392E2E" w14:textId="77777777" w:rsidR="00E84D2B" w:rsidRPr="00E84D2B" w:rsidRDefault="00E84D2B" w:rsidP="00C511EC">
            <w:r w:rsidRPr="00E84D2B">
              <w:t>False Negative</w:t>
            </w:r>
          </w:p>
        </w:tc>
      </w:tr>
      <w:tr w:rsidR="00E84D2B" w:rsidRPr="00E84D2B" w14:paraId="1BC07334" w14:textId="77777777" w:rsidTr="002717A1">
        <w:trPr>
          <w:trHeight w:val="20"/>
        </w:trPr>
        <w:tc>
          <w:tcPr>
            <w:tcW w:w="1014" w:type="pct"/>
            <w:shd w:val="clear" w:color="auto" w:fill="auto"/>
            <w:noWrap/>
            <w:vAlign w:val="center"/>
            <w:hideMark/>
          </w:tcPr>
          <w:p w14:paraId="0A4F3A13" w14:textId="77777777" w:rsidR="00E84D2B" w:rsidRPr="00E84D2B" w:rsidRDefault="00E84D2B" w:rsidP="00C511EC">
            <w:r w:rsidRPr="00E84D2B">
              <w:t>FPR</w:t>
            </w:r>
          </w:p>
        </w:tc>
        <w:tc>
          <w:tcPr>
            <w:tcW w:w="3986" w:type="pct"/>
            <w:shd w:val="clear" w:color="auto" w:fill="auto"/>
            <w:noWrap/>
            <w:vAlign w:val="bottom"/>
            <w:hideMark/>
          </w:tcPr>
          <w:p w14:paraId="1C73A653" w14:textId="77777777" w:rsidR="00E84D2B" w:rsidRPr="00E84D2B" w:rsidRDefault="00E84D2B" w:rsidP="00C511EC">
            <w:r w:rsidRPr="00E84D2B">
              <w:t>False Positive Rate</w:t>
            </w:r>
          </w:p>
        </w:tc>
      </w:tr>
      <w:tr w:rsidR="00E84D2B" w:rsidRPr="00E84D2B" w14:paraId="32AAD001" w14:textId="77777777" w:rsidTr="002717A1">
        <w:trPr>
          <w:trHeight w:val="20"/>
        </w:trPr>
        <w:tc>
          <w:tcPr>
            <w:tcW w:w="1014" w:type="pct"/>
            <w:shd w:val="clear" w:color="auto" w:fill="auto"/>
            <w:noWrap/>
            <w:vAlign w:val="center"/>
            <w:hideMark/>
          </w:tcPr>
          <w:p w14:paraId="41105C72" w14:textId="77777777" w:rsidR="00E84D2B" w:rsidRPr="00E84D2B" w:rsidRDefault="00E84D2B" w:rsidP="00C511EC">
            <w:r w:rsidRPr="00E84D2B">
              <w:t>GRAD</w:t>
            </w:r>
          </w:p>
        </w:tc>
        <w:tc>
          <w:tcPr>
            <w:tcW w:w="3986" w:type="pct"/>
            <w:shd w:val="clear" w:color="auto" w:fill="auto"/>
            <w:noWrap/>
            <w:vAlign w:val="bottom"/>
            <w:hideMark/>
          </w:tcPr>
          <w:p w14:paraId="2BB750FD" w14:textId="77777777" w:rsidR="00E84D2B" w:rsidRPr="00E84D2B" w:rsidRDefault="00E84D2B" w:rsidP="00C511EC">
            <w:r w:rsidRPr="00E84D2B">
              <w:t>Gradient Boosting</w:t>
            </w:r>
          </w:p>
        </w:tc>
      </w:tr>
      <w:tr w:rsidR="00E84D2B" w:rsidRPr="00E84D2B" w14:paraId="2B49B437" w14:textId="77777777" w:rsidTr="002717A1">
        <w:trPr>
          <w:trHeight w:val="20"/>
        </w:trPr>
        <w:tc>
          <w:tcPr>
            <w:tcW w:w="1014" w:type="pct"/>
            <w:shd w:val="clear" w:color="auto" w:fill="auto"/>
            <w:noWrap/>
            <w:vAlign w:val="center"/>
            <w:hideMark/>
          </w:tcPr>
          <w:p w14:paraId="5DFA84E3" w14:textId="77777777" w:rsidR="00E84D2B" w:rsidRPr="00E84D2B" w:rsidRDefault="00E84D2B" w:rsidP="00C511EC">
            <w:r w:rsidRPr="00E84D2B">
              <w:t>GRU-D</w:t>
            </w:r>
          </w:p>
        </w:tc>
        <w:tc>
          <w:tcPr>
            <w:tcW w:w="3986" w:type="pct"/>
            <w:shd w:val="clear" w:color="auto" w:fill="auto"/>
            <w:noWrap/>
            <w:vAlign w:val="bottom"/>
            <w:hideMark/>
          </w:tcPr>
          <w:p w14:paraId="6EC8E017" w14:textId="77777777" w:rsidR="00E84D2B" w:rsidRPr="00E84D2B" w:rsidRDefault="00E84D2B" w:rsidP="00C511EC">
            <w:r w:rsidRPr="00E84D2B">
              <w:t>Gated Recurrent Unit with a Decay mechanism</w:t>
            </w:r>
          </w:p>
        </w:tc>
      </w:tr>
      <w:tr w:rsidR="00E84D2B" w:rsidRPr="00E84D2B" w14:paraId="3FCD020E" w14:textId="77777777" w:rsidTr="002717A1">
        <w:trPr>
          <w:trHeight w:val="20"/>
        </w:trPr>
        <w:tc>
          <w:tcPr>
            <w:tcW w:w="1014" w:type="pct"/>
            <w:shd w:val="clear" w:color="auto" w:fill="auto"/>
            <w:noWrap/>
            <w:vAlign w:val="center"/>
            <w:hideMark/>
          </w:tcPr>
          <w:p w14:paraId="45935E26" w14:textId="77777777" w:rsidR="00E84D2B" w:rsidRPr="00E84D2B" w:rsidRDefault="00E84D2B" w:rsidP="00C511EC">
            <w:r w:rsidRPr="00E84D2B">
              <w:t>HPC</w:t>
            </w:r>
          </w:p>
        </w:tc>
        <w:tc>
          <w:tcPr>
            <w:tcW w:w="3986" w:type="pct"/>
            <w:shd w:val="clear" w:color="auto" w:fill="auto"/>
            <w:noWrap/>
            <w:vAlign w:val="bottom"/>
            <w:hideMark/>
          </w:tcPr>
          <w:p w14:paraId="418FAC2D" w14:textId="77777777" w:rsidR="00E84D2B" w:rsidRPr="00E84D2B" w:rsidRDefault="00E84D2B" w:rsidP="00C511EC">
            <w:r w:rsidRPr="00E84D2B">
              <w:t>High-Performance Computing</w:t>
            </w:r>
          </w:p>
        </w:tc>
      </w:tr>
      <w:tr w:rsidR="00E84D2B" w:rsidRPr="00E84D2B" w14:paraId="12604F79" w14:textId="77777777" w:rsidTr="002717A1">
        <w:trPr>
          <w:trHeight w:val="20"/>
        </w:trPr>
        <w:tc>
          <w:tcPr>
            <w:tcW w:w="1014" w:type="pct"/>
            <w:shd w:val="clear" w:color="auto" w:fill="auto"/>
            <w:noWrap/>
            <w:vAlign w:val="center"/>
            <w:hideMark/>
          </w:tcPr>
          <w:p w14:paraId="36D4A668" w14:textId="77777777" w:rsidR="00E84D2B" w:rsidRPr="00E84D2B" w:rsidRDefault="00E84D2B" w:rsidP="00C511EC">
            <w:r w:rsidRPr="00E84D2B">
              <w:t>ICU</w:t>
            </w:r>
          </w:p>
        </w:tc>
        <w:tc>
          <w:tcPr>
            <w:tcW w:w="3986" w:type="pct"/>
            <w:shd w:val="clear" w:color="auto" w:fill="auto"/>
            <w:noWrap/>
            <w:vAlign w:val="bottom"/>
            <w:hideMark/>
          </w:tcPr>
          <w:p w14:paraId="1700BD06" w14:textId="77777777" w:rsidR="00E84D2B" w:rsidRPr="00E84D2B" w:rsidRDefault="00E84D2B" w:rsidP="00C511EC">
            <w:r w:rsidRPr="00E84D2B">
              <w:t>Intensive care unit</w:t>
            </w:r>
          </w:p>
        </w:tc>
      </w:tr>
      <w:tr w:rsidR="00E84D2B" w:rsidRPr="00E84D2B" w14:paraId="6A935B8D" w14:textId="77777777" w:rsidTr="002717A1">
        <w:trPr>
          <w:trHeight w:val="20"/>
        </w:trPr>
        <w:tc>
          <w:tcPr>
            <w:tcW w:w="1014" w:type="pct"/>
            <w:shd w:val="clear" w:color="auto" w:fill="auto"/>
            <w:noWrap/>
            <w:vAlign w:val="center"/>
            <w:hideMark/>
          </w:tcPr>
          <w:p w14:paraId="13D58297" w14:textId="77777777" w:rsidR="00E84D2B" w:rsidRPr="00E84D2B" w:rsidRDefault="00E84D2B" w:rsidP="00C511EC">
            <w:r w:rsidRPr="00E84D2B">
              <w:t>KNN</w:t>
            </w:r>
          </w:p>
        </w:tc>
        <w:tc>
          <w:tcPr>
            <w:tcW w:w="3986" w:type="pct"/>
            <w:shd w:val="clear" w:color="auto" w:fill="auto"/>
            <w:noWrap/>
            <w:vAlign w:val="bottom"/>
            <w:hideMark/>
          </w:tcPr>
          <w:p w14:paraId="00FFA616" w14:textId="77777777" w:rsidR="00E84D2B" w:rsidRPr="00E84D2B" w:rsidRDefault="00E84D2B" w:rsidP="00C511EC">
            <w:r w:rsidRPr="00E84D2B">
              <w:t>K-Nearest Neighbours</w:t>
            </w:r>
          </w:p>
        </w:tc>
      </w:tr>
      <w:tr w:rsidR="00E84D2B" w:rsidRPr="00E84D2B" w14:paraId="673E3146" w14:textId="77777777" w:rsidTr="002717A1">
        <w:trPr>
          <w:trHeight w:val="20"/>
        </w:trPr>
        <w:tc>
          <w:tcPr>
            <w:tcW w:w="1014" w:type="pct"/>
            <w:shd w:val="clear" w:color="auto" w:fill="auto"/>
            <w:noWrap/>
            <w:vAlign w:val="center"/>
            <w:hideMark/>
          </w:tcPr>
          <w:p w14:paraId="322C2DF4" w14:textId="77777777" w:rsidR="00E84D2B" w:rsidRPr="00E84D2B" w:rsidRDefault="00E84D2B" w:rsidP="00C511EC">
            <w:r w:rsidRPr="00E84D2B">
              <w:t>LCOF</w:t>
            </w:r>
          </w:p>
        </w:tc>
        <w:tc>
          <w:tcPr>
            <w:tcW w:w="3986" w:type="pct"/>
            <w:shd w:val="clear" w:color="auto" w:fill="auto"/>
            <w:noWrap/>
            <w:vAlign w:val="bottom"/>
            <w:hideMark/>
          </w:tcPr>
          <w:p w14:paraId="63EBC700" w14:textId="77777777" w:rsidR="00E84D2B" w:rsidRPr="00E84D2B" w:rsidRDefault="00E84D2B" w:rsidP="00C511EC">
            <w:r w:rsidRPr="00E84D2B">
              <w:t>Last Observation Carried Forward</w:t>
            </w:r>
          </w:p>
        </w:tc>
      </w:tr>
      <w:tr w:rsidR="00E84D2B" w:rsidRPr="00E84D2B" w14:paraId="7BDCED75" w14:textId="77777777" w:rsidTr="002717A1">
        <w:trPr>
          <w:trHeight w:val="20"/>
        </w:trPr>
        <w:tc>
          <w:tcPr>
            <w:tcW w:w="1014" w:type="pct"/>
            <w:shd w:val="clear" w:color="auto" w:fill="auto"/>
            <w:noWrap/>
            <w:vAlign w:val="center"/>
            <w:hideMark/>
          </w:tcPr>
          <w:p w14:paraId="57F5484F" w14:textId="77777777" w:rsidR="00E84D2B" w:rsidRPr="00E84D2B" w:rsidRDefault="00E84D2B" w:rsidP="00C511EC">
            <w:r w:rsidRPr="00E84D2B">
              <w:t>LGBM/LightGBM</w:t>
            </w:r>
          </w:p>
        </w:tc>
        <w:tc>
          <w:tcPr>
            <w:tcW w:w="3986" w:type="pct"/>
            <w:shd w:val="clear" w:color="auto" w:fill="auto"/>
            <w:noWrap/>
            <w:vAlign w:val="bottom"/>
            <w:hideMark/>
          </w:tcPr>
          <w:p w14:paraId="77E3DE88" w14:textId="77777777" w:rsidR="00E84D2B" w:rsidRPr="00E84D2B" w:rsidRDefault="00E84D2B" w:rsidP="00C511EC">
            <w:r w:rsidRPr="00E84D2B">
              <w:t>Light Gradient Boosting Machine</w:t>
            </w:r>
          </w:p>
        </w:tc>
      </w:tr>
      <w:tr w:rsidR="00E84D2B" w:rsidRPr="00E84D2B" w14:paraId="628A9E88" w14:textId="77777777" w:rsidTr="002717A1">
        <w:trPr>
          <w:trHeight w:val="20"/>
        </w:trPr>
        <w:tc>
          <w:tcPr>
            <w:tcW w:w="1014" w:type="pct"/>
            <w:shd w:val="clear" w:color="auto" w:fill="auto"/>
            <w:noWrap/>
            <w:vAlign w:val="center"/>
            <w:hideMark/>
          </w:tcPr>
          <w:p w14:paraId="658E8AA0" w14:textId="77777777" w:rsidR="00E84D2B" w:rsidRPr="00E84D2B" w:rsidRDefault="00E84D2B" w:rsidP="00C511EC">
            <w:r w:rsidRPr="00E84D2B">
              <w:t>LODS</w:t>
            </w:r>
          </w:p>
        </w:tc>
        <w:tc>
          <w:tcPr>
            <w:tcW w:w="3986" w:type="pct"/>
            <w:shd w:val="clear" w:color="auto" w:fill="auto"/>
            <w:noWrap/>
            <w:vAlign w:val="bottom"/>
            <w:hideMark/>
          </w:tcPr>
          <w:p w14:paraId="28691656" w14:textId="77777777" w:rsidR="00E84D2B" w:rsidRPr="00E84D2B" w:rsidRDefault="00E84D2B" w:rsidP="00C511EC">
            <w:r w:rsidRPr="00E84D2B">
              <w:t>Logistic Organ Dysfunction System</w:t>
            </w:r>
          </w:p>
        </w:tc>
      </w:tr>
      <w:tr w:rsidR="00E84D2B" w:rsidRPr="00E84D2B" w14:paraId="6AC6EDC1" w14:textId="77777777" w:rsidTr="002717A1">
        <w:trPr>
          <w:trHeight w:val="20"/>
        </w:trPr>
        <w:tc>
          <w:tcPr>
            <w:tcW w:w="1014" w:type="pct"/>
            <w:shd w:val="clear" w:color="auto" w:fill="auto"/>
            <w:noWrap/>
            <w:vAlign w:val="center"/>
            <w:hideMark/>
          </w:tcPr>
          <w:p w14:paraId="7AF0B792" w14:textId="77777777" w:rsidR="00E84D2B" w:rsidRPr="00E84D2B" w:rsidRDefault="00E84D2B" w:rsidP="00C511EC">
            <w:r w:rsidRPr="00E84D2B">
              <w:t>LOS</w:t>
            </w:r>
          </w:p>
        </w:tc>
        <w:tc>
          <w:tcPr>
            <w:tcW w:w="3986" w:type="pct"/>
            <w:shd w:val="clear" w:color="auto" w:fill="auto"/>
            <w:noWrap/>
            <w:vAlign w:val="bottom"/>
            <w:hideMark/>
          </w:tcPr>
          <w:p w14:paraId="7FBF5904" w14:textId="77777777" w:rsidR="00E84D2B" w:rsidRPr="00E84D2B" w:rsidRDefault="00E84D2B" w:rsidP="00C511EC">
            <w:r w:rsidRPr="00E84D2B">
              <w:t>Length of Stay</w:t>
            </w:r>
          </w:p>
        </w:tc>
      </w:tr>
      <w:tr w:rsidR="00E84D2B" w:rsidRPr="00E84D2B" w14:paraId="31B0AC49" w14:textId="77777777" w:rsidTr="002717A1">
        <w:trPr>
          <w:trHeight w:val="20"/>
        </w:trPr>
        <w:tc>
          <w:tcPr>
            <w:tcW w:w="1014" w:type="pct"/>
            <w:shd w:val="clear" w:color="auto" w:fill="auto"/>
            <w:noWrap/>
            <w:vAlign w:val="center"/>
            <w:hideMark/>
          </w:tcPr>
          <w:p w14:paraId="6C9BF654" w14:textId="77777777" w:rsidR="00E84D2B" w:rsidRPr="00E84D2B" w:rsidRDefault="00E84D2B" w:rsidP="00C511EC">
            <w:r w:rsidRPr="00E84D2B">
              <w:t>LR</w:t>
            </w:r>
          </w:p>
        </w:tc>
        <w:tc>
          <w:tcPr>
            <w:tcW w:w="3986" w:type="pct"/>
            <w:shd w:val="clear" w:color="auto" w:fill="auto"/>
            <w:noWrap/>
            <w:vAlign w:val="bottom"/>
            <w:hideMark/>
          </w:tcPr>
          <w:p w14:paraId="3645E00A" w14:textId="77777777" w:rsidR="00E84D2B" w:rsidRPr="00E84D2B" w:rsidRDefault="00E84D2B" w:rsidP="00C511EC">
            <w:r w:rsidRPr="00E84D2B">
              <w:t>Logistic Regression</w:t>
            </w:r>
          </w:p>
        </w:tc>
      </w:tr>
      <w:tr w:rsidR="00E84D2B" w:rsidRPr="00E84D2B" w14:paraId="25CB3F47" w14:textId="77777777" w:rsidTr="002717A1">
        <w:trPr>
          <w:trHeight w:val="20"/>
        </w:trPr>
        <w:tc>
          <w:tcPr>
            <w:tcW w:w="1014" w:type="pct"/>
            <w:shd w:val="clear" w:color="auto" w:fill="auto"/>
            <w:noWrap/>
            <w:vAlign w:val="center"/>
            <w:hideMark/>
          </w:tcPr>
          <w:p w14:paraId="61CE3F63" w14:textId="77777777" w:rsidR="00E84D2B" w:rsidRPr="00E84D2B" w:rsidRDefault="00E84D2B" w:rsidP="00C511EC">
            <w:r w:rsidRPr="00E84D2B">
              <w:t>MAP</w:t>
            </w:r>
          </w:p>
        </w:tc>
        <w:tc>
          <w:tcPr>
            <w:tcW w:w="3986" w:type="pct"/>
            <w:shd w:val="clear" w:color="auto" w:fill="auto"/>
            <w:noWrap/>
            <w:vAlign w:val="bottom"/>
            <w:hideMark/>
          </w:tcPr>
          <w:p w14:paraId="4062B51F" w14:textId="77777777" w:rsidR="00E84D2B" w:rsidRPr="00E84D2B" w:rsidRDefault="00E84D2B" w:rsidP="00C511EC">
            <w:r w:rsidRPr="00E84D2B">
              <w:t>Mean Arterial Pressure</w:t>
            </w:r>
          </w:p>
        </w:tc>
      </w:tr>
      <w:tr w:rsidR="00E84D2B" w:rsidRPr="00E84D2B" w14:paraId="466059E1" w14:textId="77777777" w:rsidTr="002717A1">
        <w:trPr>
          <w:trHeight w:val="20"/>
        </w:trPr>
        <w:tc>
          <w:tcPr>
            <w:tcW w:w="1014" w:type="pct"/>
            <w:shd w:val="clear" w:color="auto" w:fill="auto"/>
            <w:noWrap/>
            <w:vAlign w:val="center"/>
            <w:hideMark/>
          </w:tcPr>
          <w:p w14:paraId="0147588B" w14:textId="77777777" w:rsidR="00E84D2B" w:rsidRPr="00E84D2B" w:rsidRDefault="00E84D2B" w:rsidP="00C511EC">
            <w:r w:rsidRPr="00E84D2B">
              <w:t>ML</w:t>
            </w:r>
          </w:p>
        </w:tc>
        <w:tc>
          <w:tcPr>
            <w:tcW w:w="3986" w:type="pct"/>
            <w:shd w:val="clear" w:color="auto" w:fill="auto"/>
            <w:noWrap/>
            <w:vAlign w:val="bottom"/>
            <w:hideMark/>
          </w:tcPr>
          <w:p w14:paraId="291C867E" w14:textId="77777777" w:rsidR="00E84D2B" w:rsidRPr="00E84D2B" w:rsidRDefault="00E84D2B" w:rsidP="00C511EC">
            <w:r w:rsidRPr="00E84D2B">
              <w:t>Machine Learning</w:t>
            </w:r>
          </w:p>
        </w:tc>
      </w:tr>
      <w:tr w:rsidR="002717A1" w:rsidRPr="00E84D2B" w14:paraId="5B963784" w14:textId="77777777" w:rsidTr="002717A1">
        <w:trPr>
          <w:trHeight w:val="20"/>
        </w:trPr>
        <w:tc>
          <w:tcPr>
            <w:tcW w:w="1014" w:type="pct"/>
            <w:shd w:val="clear" w:color="auto" w:fill="auto"/>
            <w:noWrap/>
            <w:vAlign w:val="center"/>
          </w:tcPr>
          <w:p w14:paraId="7964E45D" w14:textId="79B4F09C" w:rsidR="002717A1" w:rsidRPr="00E84D2B" w:rsidRDefault="002717A1" w:rsidP="00C511EC">
            <w:r w:rsidRPr="00E84D2B">
              <w:t>MOOC</w:t>
            </w:r>
          </w:p>
        </w:tc>
        <w:tc>
          <w:tcPr>
            <w:tcW w:w="3986" w:type="pct"/>
            <w:shd w:val="clear" w:color="auto" w:fill="auto"/>
            <w:noWrap/>
            <w:vAlign w:val="bottom"/>
          </w:tcPr>
          <w:p w14:paraId="2E99C137" w14:textId="2D7F8663" w:rsidR="002717A1" w:rsidRPr="00E84D2B" w:rsidRDefault="002717A1" w:rsidP="00C511EC">
            <w:r w:rsidRPr="00E84D2B">
              <w:t>Massive Open Online Course</w:t>
            </w:r>
          </w:p>
        </w:tc>
      </w:tr>
      <w:tr w:rsidR="002717A1" w:rsidRPr="00E84D2B" w14:paraId="51319B00" w14:textId="77777777" w:rsidTr="002717A1">
        <w:trPr>
          <w:trHeight w:val="20"/>
        </w:trPr>
        <w:tc>
          <w:tcPr>
            <w:tcW w:w="1014" w:type="pct"/>
            <w:shd w:val="clear" w:color="auto" w:fill="auto"/>
            <w:noWrap/>
            <w:vAlign w:val="center"/>
            <w:hideMark/>
          </w:tcPr>
          <w:p w14:paraId="2CDCA94F" w14:textId="6593A3ED" w:rsidR="002717A1" w:rsidRPr="00E84D2B" w:rsidRDefault="002717A1" w:rsidP="00C511EC">
            <w:r w:rsidRPr="00E84D2B">
              <w:t>MRI</w:t>
            </w:r>
          </w:p>
        </w:tc>
        <w:tc>
          <w:tcPr>
            <w:tcW w:w="3986" w:type="pct"/>
            <w:shd w:val="clear" w:color="auto" w:fill="auto"/>
            <w:noWrap/>
            <w:vAlign w:val="bottom"/>
            <w:hideMark/>
          </w:tcPr>
          <w:p w14:paraId="2857F3D3" w14:textId="081A3E1F" w:rsidR="002717A1" w:rsidRPr="00E84D2B" w:rsidRDefault="002717A1" w:rsidP="00C511EC">
            <w:r w:rsidRPr="00E84D2B">
              <w:t>Magnetic Resonance Imaging</w:t>
            </w:r>
          </w:p>
        </w:tc>
      </w:tr>
      <w:tr w:rsidR="002717A1" w:rsidRPr="00E84D2B" w14:paraId="406DD677" w14:textId="77777777" w:rsidTr="002717A1">
        <w:trPr>
          <w:trHeight w:val="20"/>
        </w:trPr>
        <w:tc>
          <w:tcPr>
            <w:tcW w:w="1014" w:type="pct"/>
            <w:shd w:val="clear" w:color="auto" w:fill="auto"/>
            <w:noWrap/>
            <w:vAlign w:val="center"/>
            <w:hideMark/>
          </w:tcPr>
          <w:p w14:paraId="7714356D" w14:textId="006B5B68" w:rsidR="002717A1" w:rsidRPr="00E84D2B" w:rsidRDefault="002717A1" w:rsidP="00C511EC">
            <w:r w:rsidRPr="00E84D2B">
              <w:t>NaN</w:t>
            </w:r>
          </w:p>
        </w:tc>
        <w:tc>
          <w:tcPr>
            <w:tcW w:w="3986" w:type="pct"/>
            <w:shd w:val="clear" w:color="auto" w:fill="auto"/>
            <w:noWrap/>
            <w:vAlign w:val="bottom"/>
            <w:hideMark/>
          </w:tcPr>
          <w:p w14:paraId="5D527C0D" w14:textId="23A9A245" w:rsidR="002717A1" w:rsidRPr="00E84D2B" w:rsidRDefault="002717A1" w:rsidP="00C511EC">
            <w:r w:rsidRPr="00E84D2B">
              <w:t>Not a Number</w:t>
            </w:r>
          </w:p>
        </w:tc>
      </w:tr>
      <w:tr w:rsidR="002717A1" w:rsidRPr="00E84D2B" w14:paraId="4BDA30BC" w14:textId="77777777" w:rsidTr="002717A1">
        <w:trPr>
          <w:trHeight w:val="20"/>
        </w:trPr>
        <w:tc>
          <w:tcPr>
            <w:tcW w:w="1014" w:type="pct"/>
            <w:shd w:val="clear" w:color="auto" w:fill="auto"/>
            <w:noWrap/>
            <w:vAlign w:val="center"/>
            <w:hideMark/>
          </w:tcPr>
          <w:p w14:paraId="50C9619B" w14:textId="7D9352E1" w:rsidR="002717A1" w:rsidRPr="00E84D2B" w:rsidRDefault="002717A1" w:rsidP="00C511EC">
            <w:r w:rsidRPr="00E84D2B">
              <w:lastRenderedPageBreak/>
              <w:t>PR</w:t>
            </w:r>
          </w:p>
        </w:tc>
        <w:tc>
          <w:tcPr>
            <w:tcW w:w="3986" w:type="pct"/>
            <w:shd w:val="clear" w:color="auto" w:fill="auto"/>
            <w:noWrap/>
            <w:vAlign w:val="bottom"/>
            <w:hideMark/>
          </w:tcPr>
          <w:p w14:paraId="58B250FF" w14:textId="7207C90F" w:rsidR="002717A1" w:rsidRPr="00E84D2B" w:rsidRDefault="002717A1" w:rsidP="00C511EC">
            <w:r w:rsidRPr="00E84D2B">
              <w:t>Precision-Recall</w:t>
            </w:r>
          </w:p>
        </w:tc>
      </w:tr>
      <w:tr w:rsidR="002717A1" w:rsidRPr="00E84D2B" w14:paraId="030D29FD" w14:textId="77777777" w:rsidTr="002717A1">
        <w:trPr>
          <w:trHeight w:val="20"/>
        </w:trPr>
        <w:tc>
          <w:tcPr>
            <w:tcW w:w="1014" w:type="pct"/>
            <w:shd w:val="clear" w:color="auto" w:fill="auto"/>
            <w:noWrap/>
            <w:vAlign w:val="center"/>
            <w:hideMark/>
          </w:tcPr>
          <w:p w14:paraId="0C8C7DEF" w14:textId="7138303D" w:rsidR="002717A1" w:rsidRPr="00E84D2B" w:rsidRDefault="002717A1" w:rsidP="00C511EC">
            <w:r w:rsidRPr="00E84D2B">
              <w:t>RNN</w:t>
            </w:r>
          </w:p>
        </w:tc>
        <w:tc>
          <w:tcPr>
            <w:tcW w:w="3986" w:type="pct"/>
            <w:shd w:val="clear" w:color="auto" w:fill="auto"/>
            <w:noWrap/>
            <w:vAlign w:val="bottom"/>
            <w:hideMark/>
          </w:tcPr>
          <w:p w14:paraId="04C7E0F1" w14:textId="68FAC8E9" w:rsidR="002717A1" w:rsidRPr="00E84D2B" w:rsidRDefault="002717A1" w:rsidP="00C511EC">
            <w:r w:rsidRPr="00E84D2B">
              <w:t>Recurrent Neural Network</w:t>
            </w:r>
          </w:p>
        </w:tc>
      </w:tr>
      <w:tr w:rsidR="002717A1" w:rsidRPr="00E84D2B" w14:paraId="3A7C4CAE" w14:textId="77777777" w:rsidTr="002717A1">
        <w:trPr>
          <w:trHeight w:val="20"/>
        </w:trPr>
        <w:tc>
          <w:tcPr>
            <w:tcW w:w="1014" w:type="pct"/>
            <w:shd w:val="clear" w:color="auto" w:fill="auto"/>
            <w:noWrap/>
            <w:vAlign w:val="center"/>
            <w:hideMark/>
          </w:tcPr>
          <w:p w14:paraId="2B10775F" w14:textId="610615D7" w:rsidR="002717A1" w:rsidRPr="00E84D2B" w:rsidRDefault="002717A1" w:rsidP="00C511EC">
            <w:r w:rsidRPr="00E84D2B">
              <w:t>ROC</w:t>
            </w:r>
          </w:p>
        </w:tc>
        <w:tc>
          <w:tcPr>
            <w:tcW w:w="3986" w:type="pct"/>
            <w:shd w:val="clear" w:color="auto" w:fill="auto"/>
            <w:noWrap/>
            <w:vAlign w:val="bottom"/>
            <w:hideMark/>
          </w:tcPr>
          <w:p w14:paraId="31C054A7" w14:textId="0579D042" w:rsidR="002717A1" w:rsidRPr="00E84D2B" w:rsidRDefault="002717A1" w:rsidP="00C511EC">
            <w:r w:rsidRPr="00E84D2B">
              <w:t>Receiver Operating Characteristic</w:t>
            </w:r>
          </w:p>
        </w:tc>
      </w:tr>
      <w:tr w:rsidR="002717A1" w:rsidRPr="00E84D2B" w14:paraId="7F7B21A8" w14:textId="77777777" w:rsidTr="002717A1">
        <w:trPr>
          <w:trHeight w:val="20"/>
        </w:trPr>
        <w:tc>
          <w:tcPr>
            <w:tcW w:w="1014" w:type="pct"/>
            <w:shd w:val="clear" w:color="auto" w:fill="auto"/>
            <w:noWrap/>
            <w:vAlign w:val="center"/>
            <w:hideMark/>
          </w:tcPr>
          <w:p w14:paraId="4D968A06" w14:textId="360E748A" w:rsidR="002717A1" w:rsidRPr="00E84D2B" w:rsidRDefault="002717A1" w:rsidP="00C511EC">
            <w:r w:rsidRPr="00E84D2B">
              <w:t>RR</w:t>
            </w:r>
          </w:p>
        </w:tc>
        <w:tc>
          <w:tcPr>
            <w:tcW w:w="3986" w:type="pct"/>
            <w:shd w:val="clear" w:color="auto" w:fill="auto"/>
            <w:noWrap/>
            <w:vAlign w:val="bottom"/>
            <w:hideMark/>
          </w:tcPr>
          <w:p w14:paraId="2339E7B7" w14:textId="199AFECE" w:rsidR="002717A1" w:rsidRPr="00E84D2B" w:rsidRDefault="002717A1" w:rsidP="00C511EC">
            <w:r w:rsidRPr="00E84D2B">
              <w:t>Respiratory Rate</w:t>
            </w:r>
          </w:p>
        </w:tc>
      </w:tr>
      <w:tr w:rsidR="002717A1" w:rsidRPr="00E84D2B" w14:paraId="5F68A7B1" w14:textId="77777777" w:rsidTr="002717A1">
        <w:trPr>
          <w:trHeight w:val="20"/>
        </w:trPr>
        <w:tc>
          <w:tcPr>
            <w:tcW w:w="1014" w:type="pct"/>
            <w:shd w:val="clear" w:color="auto" w:fill="auto"/>
            <w:noWrap/>
            <w:vAlign w:val="center"/>
            <w:hideMark/>
          </w:tcPr>
          <w:p w14:paraId="31C7237E" w14:textId="7C20C31C" w:rsidR="002717A1" w:rsidRPr="00E84D2B" w:rsidRDefault="002717A1" w:rsidP="00C511EC">
            <w:r w:rsidRPr="00E84D2B">
              <w:t>SCCM</w:t>
            </w:r>
          </w:p>
        </w:tc>
        <w:tc>
          <w:tcPr>
            <w:tcW w:w="3986" w:type="pct"/>
            <w:shd w:val="clear" w:color="auto" w:fill="auto"/>
            <w:noWrap/>
            <w:vAlign w:val="bottom"/>
            <w:hideMark/>
          </w:tcPr>
          <w:p w14:paraId="3FA95D2F" w14:textId="2059BAEB" w:rsidR="002717A1" w:rsidRPr="00E84D2B" w:rsidRDefault="002717A1" w:rsidP="00C511EC">
            <w:r w:rsidRPr="00E84D2B">
              <w:t>Society of Critical Care Medicine</w:t>
            </w:r>
          </w:p>
        </w:tc>
      </w:tr>
      <w:tr w:rsidR="002717A1" w:rsidRPr="00E84D2B" w14:paraId="39377057" w14:textId="77777777" w:rsidTr="002717A1">
        <w:trPr>
          <w:trHeight w:val="20"/>
        </w:trPr>
        <w:tc>
          <w:tcPr>
            <w:tcW w:w="1014" w:type="pct"/>
            <w:shd w:val="clear" w:color="auto" w:fill="auto"/>
            <w:noWrap/>
            <w:vAlign w:val="center"/>
            <w:hideMark/>
          </w:tcPr>
          <w:p w14:paraId="4CF6266A" w14:textId="047DB258" w:rsidR="002717A1" w:rsidRPr="00E84D2B" w:rsidRDefault="002717A1" w:rsidP="00C511EC">
            <w:r w:rsidRPr="00E84D2B">
              <w:t>Sepsis-3</w:t>
            </w:r>
          </w:p>
        </w:tc>
        <w:tc>
          <w:tcPr>
            <w:tcW w:w="3986" w:type="pct"/>
            <w:shd w:val="clear" w:color="auto" w:fill="auto"/>
            <w:noWrap/>
            <w:vAlign w:val="bottom"/>
            <w:hideMark/>
          </w:tcPr>
          <w:p w14:paraId="1A2C86AE" w14:textId="69CB5D2F" w:rsidR="002717A1" w:rsidRPr="00E84D2B" w:rsidRDefault="002717A1" w:rsidP="00C511EC">
            <w:r w:rsidRPr="00E84D2B">
              <w:t>The Third International Consensus Definitions for Sepsis and Septic Shock</w:t>
            </w:r>
          </w:p>
        </w:tc>
      </w:tr>
      <w:tr w:rsidR="002717A1" w:rsidRPr="00E84D2B" w14:paraId="7531D746" w14:textId="77777777" w:rsidTr="002717A1">
        <w:trPr>
          <w:trHeight w:val="20"/>
        </w:trPr>
        <w:tc>
          <w:tcPr>
            <w:tcW w:w="1014" w:type="pct"/>
            <w:shd w:val="clear" w:color="auto" w:fill="auto"/>
            <w:noWrap/>
            <w:vAlign w:val="center"/>
            <w:hideMark/>
          </w:tcPr>
          <w:p w14:paraId="1EDD9D1D" w14:textId="7D7F9133" w:rsidR="002717A1" w:rsidRPr="00E84D2B" w:rsidRDefault="002717A1" w:rsidP="00C511EC">
            <w:r w:rsidRPr="00E84D2B">
              <w:t>SIRS</w:t>
            </w:r>
          </w:p>
        </w:tc>
        <w:tc>
          <w:tcPr>
            <w:tcW w:w="3986" w:type="pct"/>
            <w:shd w:val="clear" w:color="auto" w:fill="auto"/>
            <w:noWrap/>
            <w:vAlign w:val="bottom"/>
            <w:hideMark/>
          </w:tcPr>
          <w:p w14:paraId="36E11D67" w14:textId="69DCD1BE" w:rsidR="002717A1" w:rsidRPr="00E84D2B" w:rsidRDefault="002717A1" w:rsidP="00C511EC">
            <w:r w:rsidRPr="00E84D2B">
              <w:t>Systemic Inflammatory Response Syndrome</w:t>
            </w:r>
          </w:p>
        </w:tc>
      </w:tr>
      <w:tr w:rsidR="002717A1" w:rsidRPr="00E84D2B" w14:paraId="4DCBC458" w14:textId="77777777" w:rsidTr="002717A1">
        <w:trPr>
          <w:trHeight w:val="20"/>
        </w:trPr>
        <w:tc>
          <w:tcPr>
            <w:tcW w:w="1014" w:type="pct"/>
            <w:shd w:val="clear" w:color="auto" w:fill="auto"/>
            <w:noWrap/>
            <w:vAlign w:val="center"/>
            <w:hideMark/>
          </w:tcPr>
          <w:p w14:paraId="141C96FD" w14:textId="3242CDD7" w:rsidR="002717A1" w:rsidRPr="00E84D2B" w:rsidRDefault="002717A1" w:rsidP="00C511EC">
            <w:r w:rsidRPr="00E84D2B">
              <w:t>SOFA</w:t>
            </w:r>
          </w:p>
        </w:tc>
        <w:tc>
          <w:tcPr>
            <w:tcW w:w="3986" w:type="pct"/>
            <w:shd w:val="clear" w:color="auto" w:fill="auto"/>
            <w:noWrap/>
            <w:vAlign w:val="bottom"/>
            <w:hideMark/>
          </w:tcPr>
          <w:p w14:paraId="27D91372" w14:textId="66CB0D1C" w:rsidR="002717A1" w:rsidRPr="00E84D2B" w:rsidRDefault="002717A1" w:rsidP="00C511EC">
            <w:r w:rsidRPr="00E84D2B">
              <w:t>Sequential Organ Failure Assessment</w:t>
            </w:r>
          </w:p>
        </w:tc>
      </w:tr>
      <w:tr w:rsidR="002717A1" w:rsidRPr="00E84D2B" w14:paraId="29DF5269" w14:textId="77777777" w:rsidTr="002717A1">
        <w:trPr>
          <w:trHeight w:val="20"/>
        </w:trPr>
        <w:tc>
          <w:tcPr>
            <w:tcW w:w="1014" w:type="pct"/>
            <w:shd w:val="clear" w:color="auto" w:fill="auto"/>
            <w:noWrap/>
            <w:vAlign w:val="center"/>
            <w:hideMark/>
          </w:tcPr>
          <w:p w14:paraId="1D384C32" w14:textId="4AB362C0" w:rsidR="002717A1" w:rsidRPr="00E84D2B" w:rsidRDefault="002717A1" w:rsidP="00C511EC">
            <w:r w:rsidRPr="00E84D2B">
              <w:t>SOTA</w:t>
            </w:r>
          </w:p>
        </w:tc>
        <w:tc>
          <w:tcPr>
            <w:tcW w:w="3986" w:type="pct"/>
            <w:shd w:val="clear" w:color="auto" w:fill="auto"/>
            <w:noWrap/>
            <w:vAlign w:val="bottom"/>
            <w:hideMark/>
          </w:tcPr>
          <w:p w14:paraId="13CFE70B" w14:textId="5C307A77" w:rsidR="002717A1" w:rsidRPr="00E84D2B" w:rsidRDefault="002717A1" w:rsidP="00C511EC">
            <w:r w:rsidRPr="00E84D2B">
              <w:t>State Of The Art</w:t>
            </w:r>
          </w:p>
        </w:tc>
      </w:tr>
      <w:tr w:rsidR="002717A1" w:rsidRPr="00E84D2B" w14:paraId="16355FC1" w14:textId="77777777" w:rsidTr="002717A1">
        <w:trPr>
          <w:trHeight w:val="20"/>
        </w:trPr>
        <w:tc>
          <w:tcPr>
            <w:tcW w:w="1014" w:type="pct"/>
            <w:shd w:val="clear" w:color="auto" w:fill="auto"/>
            <w:noWrap/>
            <w:vAlign w:val="center"/>
            <w:hideMark/>
          </w:tcPr>
          <w:p w14:paraId="77694F92" w14:textId="361CF808" w:rsidR="002717A1" w:rsidRPr="00E84D2B" w:rsidRDefault="002717A1" w:rsidP="00C511EC">
            <w:r w:rsidRPr="00E84D2B">
              <w:t>STD</w:t>
            </w:r>
          </w:p>
        </w:tc>
        <w:tc>
          <w:tcPr>
            <w:tcW w:w="3986" w:type="pct"/>
            <w:shd w:val="clear" w:color="auto" w:fill="auto"/>
            <w:noWrap/>
            <w:vAlign w:val="bottom"/>
            <w:hideMark/>
          </w:tcPr>
          <w:p w14:paraId="1E1E948B" w14:textId="69368F59" w:rsidR="002717A1" w:rsidRPr="00E84D2B" w:rsidRDefault="002717A1" w:rsidP="00C511EC">
            <w:r w:rsidRPr="00E84D2B">
              <w:t>Standard Deviation</w:t>
            </w:r>
          </w:p>
        </w:tc>
      </w:tr>
      <w:tr w:rsidR="002717A1" w:rsidRPr="00E84D2B" w14:paraId="197FF4FF" w14:textId="77777777" w:rsidTr="002717A1">
        <w:trPr>
          <w:trHeight w:val="20"/>
        </w:trPr>
        <w:tc>
          <w:tcPr>
            <w:tcW w:w="1014" w:type="pct"/>
            <w:shd w:val="clear" w:color="auto" w:fill="auto"/>
            <w:noWrap/>
            <w:vAlign w:val="center"/>
            <w:hideMark/>
          </w:tcPr>
          <w:p w14:paraId="18A73EFD" w14:textId="6BC9B906" w:rsidR="002717A1" w:rsidRPr="00E84D2B" w:rsidRDefault="002717A1" w:rsidP="00C511EC">
            <w:r w:rsidRPr="00E84D2B">
              <w:t>SVM</w:t>
            </w:r>
          </w:p>
        </w:tc>
        <w:tc>
          <w:tcPr>
            <w:tcW w:w="3986" w:type="pct"/>
            <w:shd w:val="clear" w:color="auto" w:fill="auto"/>
            <w:noWrap/>
            <w:vAlign w:val="bottom"/>
            <w:hideMark/>
          </w:tcPr>
          <w:p w14:paraId="63283B83" w14:textId="1343A75F" w:rsidR="002717A1" w:rsidRPr="00E84D2B" w:rsidRDefault="002717A1" w:rsidP="00C511EC">
            <w:r w:rsidRPr="00E84D2B">
              <w:t>Support Vector Machines</w:t>
            </w:r>
          </w:p>
        </w:tc>
      </w:tr>
      <w:tr w:rsidR="002717A1" w:rsidRPr="00E84D2B" w14:paraId="7684EC56" w14:textId="77777777" w:rsidTr="002717A1">
        <w:trPr>
          <w:trHeight w:val="20"/>
        </w:trPr>
        <w:tc>
          <w:tcPr>
            <w:tcW w:w="1014" w:type="pct"/>
            <w:shd w:val="clear" w:color="auto" w:fill="auto"/>
            <w:noWrap/>
            <w:vAlign w:val="center"/>
            <w:hideMark/>
          </w:tcPr>
          <w:p w14:paraId="5CE69D65" w14:textId="208AFA51" w:rsidR="002717A1" w:rsidRPr="00E84D2B" w:rsidRDefault="002717A1" w:rsidP="00C511EC">
            <w:r w:rsidRPr="00E84D2B">
              <w:t>TASP</w:t>
            </w:r>
          </w:p>
        </w:tc>
        <w:tc>
          <w:tcPr>
            <w:tcW w:w="3986" w:type="pct"/>
            <w:shd w:val="clear" w:color="auto" w:fill="auto"/>
            <w:noWrap/>
            <w:vAlign w:val="bottom"/>
            <w:hideMark/>
          </w:tcPr>
          <w:p w14:paraId="163125D4" w14:textId="508F98C1" w:rsidR="002717A1" w:rsidRPr="00E84D2B" w:rsidRDefault="002717A1" w:rsidP="00C511EC">
            <w:r w:rsidRPr="00E84D2B">
              <w:t>Time phAsed mode for Sepsis Prediction</w:t>
            </w:r>
          </w:p>
        </w:tc>
      </w:tr>
      <w:tr w:rsidR="002717A1" w:rsidRPr="00E84D2B" w14:paraId="555E22C4" w14:textId="77777777" w:rsidTr="002717A1">
        <w:trPr>
          <w:trHeight w:val="20"/>
        </w:trPr>
        <w:tc>
          <w:tcPr>
            <w:tcW w:w="1014" w:type="pct"/>
            <w:shd w:val="clear" w:color="auto" w:fill="auto"/>
            <w:noWrap/>
            <w:vAlign w:val="center"/>
            <w:hideMark/>
          </w:tcPr>
          <w:p w14:paraId="646B9387" w14:textId="58502E49" w:rsidR="002717A1" w:rsidRPr="00E84D2B" w:rsidRDefault="002717A1" w:rsidP="00C511EC">
            <w:r w:rsidRPr="00E84D2B">
              <w:t>TP</w:t>
            </w:r>
          </w:p>
        </w:tc>
        <w:tc>
          <w:tcPr>
            <w:tcW w:w="3986" w:type="pct"/>
            <w:shd w:val="clear" w:color="auto" w:fill="auto"/>
            <w:noWrap/>
            <w:vAlign w:val="bottom"/>
            <w:hideMark/>
          </w:tcPr>
          <w:p w14:paraId="0E079EA7" w14:textId="58489CB3" w:rsidR="002717A1" w:rsidRPr="00E84D2B" w:rsidRDefault="002717A1" w:rsidP="00C511EC">
            <w:r w:rsidRPr="00E84D2B">
              <w:t>True Positive</w:t>
            </w:r>
          </w:p>
        </w:tc>
      </w:tr>
      <w:tr w:rsidR="002717A1" w:rsidRPr="00E84D2B" w14:paraId="380EBB6C" w14:textId="77777777" w:rsidTr="002717A1">
        <w:trPr>
          <w:trHeight w:val="20"/>
        </w:trPr>
        <w:tc>
          <w:tcPr>
            <w:tcW w:w="1014" w:type="pct"/>
            <w:shd w:val="clear" w:color="auto" w:fill="auto"/>
            <w:noWrap/>
            <w:vAlign w:val="center"/>
            <w:hideMark/>
          </w:tcPr>
          <w:p w14:paraId="17689897" w14:textId="30953D0C" w:rsidR="002717A1" w:rsidRPr="00E84D2B" w:rsidRDefault="002717A1" w:rsidP="00C511EC">
            <w:r w:rsidRPr="00E84D2B">
              <w:t>TPR</w:t>
            </w:r>
          </w:p>
        </w:tc>
        <w:tc>
          <w:tcPr>
            <w:tcW w:w="3986" w:type="pct"/>
            <w:shd w:val="clear" w:color="auto" w:fill="auto"/>
            <w:noWrap/>
            <w:vAlign w:val="bottom"/>
            <w:hideMark/>
          </w:tcPr>
          <w:p w14:paraId="22B2951A" w14:textId="729CA50F" w:rsidR="002717A1" w:rsidRPr="00E84D2B" w:rsidRDefault="002717A1" w:rsidP="00C511EC">
            <w:r w:rsidRPr="00E84D2B">
              <w:t>True Positive Rate</w:t>
            </w:r>
          </w:p>
        </w:tc>
      </w:tr>
      <w:tr w:rsidR="002717A1" w:rsidRPr="00E84D2B" w14:paraId="7F318143" w14:textId="77777777" w:rsidTr="002717A1">
        <w:trPr>
          <w:trHeight w:val="20"/>
        </w:trPr>
        <w:tc>
          <w:tcPr>
            <w:tcW w:w="1014" w:type="pct"/>
            <w:shd w:val="clear" w:color="auto" w:fill="auto"/>
            <w:noWrap/>
            <w:vAlign w:val="center"/>
            <w:hideMark/>
          </w:tcPr>
          <w:p w14:paraId="2838E1D2" w14:textId="6E432628" w:rsidR="002717A1" w:rsidRPr="00E84D2B" w:rsidRDefault="002717A1" w:rsidP="00C511EC">
            <w:r w:rsidRPr="00E84D2B">
              <w:t>US</w:t>
            </w:r>
          </w:p>
        </w:tc>
        <w:tc>
          <w:tcPr>
            <w:tcW w:w="3986" w:type="pct"/>
            <w:shd w:val="clear" w:color="auto" w:fill="auto"/>
            <w:noWrap/>
            <w:vAlign w:val="bottom"/>
            <w:hideMark/>
          </w:tcPr>
          <w:p w14:paraId="293C08FC" w14:textId="41D7E210" w:rsidR="002717A1" w:rsidRPr="00E84D2B" w:rsidRDefault="002717A1" w:rsidP="00C511EC">
            <w:r w:rsidRPr="00E84D2B">
              <w:t>United States</w:t>
            </w:r>
          </w:p>
        </w:tc>
      </w:tr>
      <w:tr w:rsidR="002717A1" w:rsidRPr="00E84D2B" w14:paraId="6190D340" w14:textId="77777777" w:rsidTr="002717A1">
        <w:trPr>
          <w:trHeight w:val="20"/>
        </w:trPr>
        <w:tc>
          <w:tcPr>
            <w:tcW w:w="1014" w:type="pct"/>
            <w:shd w:val="clear" w:color="auto" w:fill="auto"/>
            <w:noWrap/>
            <w:vAlign w:val="center"/>
            <w:hideMark/>
          </w:tcPr>
          <w:p w14:paraId="2938DFC0" w14:textId="646A1897" w:rsidR="002717A1" w:rsidRPr="00E84D2B" w:rsidRDefault="002717A1" w:rsidP="00C511EC">
            <w:r w:rsidRPr="00E84D2B">
              <w:t>WBC</w:t>
            </w:r>
          </w:p>
        </w:tc>
        <w:tc>
          <w:tcPr>
            <w:tcW w:w="3986" w:type="pct"/>
            <w:shd w:val="clear" w:color="auto" w:fill="auto"/>
            <w:noWrap/>
            <w:vAlign w:val="bottom"/>
            <w:hideMark/>
          </w:tcPr>
          <w:p w14:paraId="05EC9EB2" w14:textId="50173238" w:rsidR="002717A1" w:rsidRPr="00E84D2B" w:rsidRDefault="002717A1" w:rsidP="00C511EC">
            <w:r w:rsidRPr="00E84D2B">
              <w:t>White Blood Cells</w:t>
            </w:r>
          </w:p>
        </w:tc>
      </w:tr>
      <w:tr w:rsidR="002717A1" w:rsidRPr="00E84D2B" w14:paraId="19A40DCA" w14:textId="77777777" w:rsidTr="002717A1">
        <w:trPr>
          <w:trHeight w:val="20"/>
        </w:trPr>
        <w:tc>
          <w:tcPr>
            <w:tcW w:w="1014" w:type="pct"/>
            <w:shd w:val="clear" w:color="auto" w:fill="auto"/>
            <w:noWrap/>
            <w:vAlign w:val="center"/>
            <w:hideMark/>
          </w:tcPr>
          <w:p w14:paraId="0C052E1F" w14:textId="6CAEDBBF" w:rsidR="002717A1" w:rsidRPr="00E84D2B" w:rsidRDefault="002717A1" w:rsidP="00C511EC">
            <w:r w:rsidRPr="00E84D2B">
              <w:t>XGB</w:t>
            </w:r>
          </w:p>
        </w:tc>
        <w:tc>
          <w:tcPr>
            <w:tcW w:w="3986" w:type="pct"/>
            <w:shd w:val="clear" w:color="auto" w:fill="auto"/>
            <w:noWrap/>
            <w:vAlign w:val="bottom"/>
            <w:hideMark/>
          </w:tcPr>
          <w:p w14:paraId="3DC71602" w14:textId="78764CF1" w:rsidR="002717A1" w:rsidRPr="00E84D2B" w:rsidRDefault="002717A1" w:rsidP="00C511EC">
            <w:r w:rsidRPr="00E84D2B">
              <w:t>XGBoost</w:t>
            </w:r>
          </w:p>
        </w:tc>
      </w:tr>
      <w:tr w:rsidR="002717A1" w:rsidRPr="00E84D2B" w14:paraId="17D6FCCB" w14:textId="77777777" w:rsidTr="002717A1">
        <w:trPr>
          <w:trHeight w:val="20"/>
        </w:trPr>
        <w:tc>
          <w:tcPr>
            <w:tcW w:w="1014" w:type="pct"/>
            <w:shd w:val="clear" w:color="auto" w:fill="auto"/>
            <w:noWrap/>
            <w:vAlign w:val="center"/>
          </w:tcPr>
          <w:p w14:paraId="45B1C7AA" w14:textId="7A2676EE" w:rsidR="002717A1" w:rsidRPr="00E84D2B" w:rsidRDefault="002717A1" w:rsidP="00C511EC"/>
        </w:tc>
        <w:tc>
          <w:tcPr>
            <w:tcW w:w="3986" w:type="pct"/>
            <w:shd w:val="clear" w:color="auto" w:fill="auto"/>
            <w:noWrap/>
            <w:vAlign w:val="bottom"/>
          </w:tcPr>
          <w:p w14:paraId="504590F6" w14:textId="30D1C2AF" w:rsidR="002717A1" w:rsidRPr="00E84D2B" w:rsidRDefault="002717A1" w:rsidP="00C511EC"/>
        </w:tc>
      </w:tr>
    </w:tbl>
    <w:p w14:paraId="7FF0E925" w14:textId="77777777" w:rsidR="004269BD" w:rsidRDefault="004269BD" w:rsidP="00AF766F"/>
    <w:p w14:paraId="67B82DE3" w14:textId="1052FE4F" w:rsidR="00EF0DE1" w:rsidRPr="0092414F" w:rsidRDefault="00EF0DE1" w:rsidP="0092414F">
      <w:r w:rsidRPr="0092414F">
        <w:br w:type="page"/>
      </w:r>
    </w:p>
    <w:p w14:paraId="02F86779" w14:textId="222C9C68" w:rsidR="00622F5F" w:rsidRPr="009044C7" w:rsidRDefault="00BE2862" w:rsidP="009044C7">
      <w:pPr>
        <w:pStyle w:val="Kop1zondernummering"/>
      </w:pPr>
      <w:bookmarkStart w:id="11" w:name="_Toc72176182"/>
      <w:r>
        <w:lastRenderedPageBreak/>
        <w:t>List</w:t>
      </w:r>
      <w:r w:rsidRPr="009044C7">
        <w:t xml:space="preserve"> </w:t>
      </w:r>
      <w:r w:rsidR="00622F5F" w:rsidRPr="009044C7">
        <w:t>of Figures</w:t>
      </w:r>
      <w:bookmarkEnd w:id="11"/>
    </w:p>
    <w:p w14:paraId="47E71E14" w14:textId="1CECDA10" w:rsidR="00C47F6F" w:rsidRDefault="00335441">
      <w:pPr>
        <w:pStyle w:val="TableofFigures"/>
        <w:tabs>
          <w:tab w:val="right" w:leader="dot" w:pos="9060"/>
        </w:tabs>
        <w:rPr>
          <w:rFonts w:asciiTheme="minorHAnsi" w:hAnsiTheme="minorHAnsi"/>
          <w:noProof/>
          <w:sz w:val="22"/>
          <w:szCs w:val="22"/>
          <w:lang w:eastAsia="en-GB"/>
        </w:rPr>
      </w:pPr>
      <w:r>
        <w:fldChar w:fldCharType="begin"/>
      </w:r>
      <w:r>
        <w:instrText xml:space="preserve"> TOC \c "Figure" </w:instrText>
      </w:r>
      <w:r>
        <w:fldChar w:fldCharType="separate"/>
      </w:r>
      <w:r w:rsidR="00C47F6F">
        <w:rPr>
          <w:noProof/>
        </w:rPr>
        <w:t xml:space="preserve">Figure 2.1: The stages of sepsis </w:t>
      </w:r>
      <w:r w:rsidR="00C47F6F" w:rsidRPr="00E51D28">
        <w:rPr>
          <w:rFonts w:cs="Calibri"/>
          <w:noProof/>
        </w:rPr>
        <w:t>[55]</w:t>
      </w:r>
      <w:r w:rsidR="00C47F6F">
        <w:rPr>
          <w:noProof/>
        </w:rPr>
        <w:tab/>
      </w:r>
      <w:r w:rsidR="00C47F6F">
        <w:rPr>
          <w:noProof/>
        </w:rPr>
        <w:fldChar w:fldCharType="begin"/>
      </w:r>
      <w:r w:rsidR="00C47F6F">
        <w:rPr>
          <w:noProof/>
        </w:rPr>
        <w:instrText xml:space="preserve"> PAGEREF _Toc72247452 \h </w:instrText>
      </w:r>
      <w:r w:rsidR="00C47F6F">
        <w:rPr>
          <w:noProof/>
        </w:rPr>
      </w:r>
      <w:r w:rsidR="00C47F6F">
        <w:rPr>
          <w:noProof/>
        </w:rPr>
        <w:fldChar w:fldCharType="separate"/>
      </w:r>
      <w:r w:rsidR="00B26196">
        <w:rPr>
          <w:noProof/>
        </w:rPr>
        <w:t>2</w:t>
      </w:r>
      <w:r w:rsidR="00C47F6F">
        <w:rPr>
          <w:noProof/>
        </w:rPr>
        <w:fldChar w:fldCharType="end"/>
      </w:r>
    </w:p>
    <w:p w14:paraId="0879B106" w14:textId="67A31700"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2.2: Common symptoms of sepsis </w:t>
      </w:r>
      <w:r w:rsidRPr="00E51D28">
        <w:rPr>
          <w:rFonts w:cs="Calibri"/>
          <w:noProof/>
        </w:rPr>
        <w:t>[39]</w:t>
      </w:r>
      <w:r>
        <w:rPr>
          <w:noProof/>
        </w:rPr>
        <w:tab/>
      </w:r>
      <w:r>
        <w:rPr>
          <w:noProof/>
        </w:rPr>
        <w:fldChar w:fldCharType="begin"/>
      </w:r>
      <w:r>
        <w:rPr>
          <w:noProof/>
        </w:rPr>
        <w:instrText xml:space="preserve"> PAGEREF _Toc72247453 \h </w:instrText>
      </w:r>
      <w:r>
        <w:rPr>
          <w:noProof/>
        </w:rPr>
      </w:r>
      <w:r>
        <w:rPr>
          <w:noProof/>
        </w:rPr>
        <w:fldChar w:fldCharType="separate"/>
      </w:r>
      <w:r w:rsidR="00B26196">
        <w:rPr>
          <w:noProof/>
        </w:rPr>
        <w:t>3</w:t>
      </w:r>
      <w:r>
        <w:rPr>
          <w:noProof/>
        </w:rPr>
        <w:fldChar w:fldCharType="end"/>
      </w:r>
    </w:p>
    <w:p w14:paraId="3F88D8CB" w14:textId="48749E00" w:rsidR="00C47F6F" w:rsidRDefault="00C47F6F" w:rsidP="003E403E">
      <w:pPr>
        <w:pStyle w:val="TableofFigures"/>
        <w:tabs>
          <w:tab w:val="right" w:leader="dot" w:pos="9060"/>
        </w:tabs>
        <w:jc w:val="left"/>
        <w:rPr>
          <w:rFonts w:asciiTheme="minorHAnsi" w:hAnsiTheme="minorHAnsi"/>
          <w:noProof/>
          <w:sz w:val="22"/>
          <w:szCs w:val="22"/>
          <w:lang w:eastAsia="en-GB"/>
        </w:rPr>
      </w:pPr>
      <w:r>
        <w:rPr>
          <w:noProof/>
        </w:rPr>
        <w:t xml:space="preserve">Figure 2.3: Missing data visualisation. Each row represents hourly patient </w:t>
      </w:r>
      <w:r w:rsidR="003E403E">
        <w:rPr>
          <w:noProof/>
        </w:rPr>
        <w:br/>
      </w:r>
      <w:r>
        <w:rPr>
          <w:noProof/>
        </w:rPr>
        <w:t>measurement present (black) or absent (white) for the features (columns)</w:t>
      </w:r>
      <w:r>
        <w:rPr>
          <w:noProof/>
        </w:rPr>
        <w:tab/>
      </w:r>
      <w:r>
        <w:rPr>
          <w:noProof/>
        </w:rPr>
        <w:fldChar w:fldCharType="begin"/>
      </w:r>
      <w:r>
        <w:rPr>
          <w:noProof/>
        </w:rPr>
        <w:instrText xml:space="preserve"> PAGEREF _Toc72247454 \h </w:instrText>
      </w:r>
      <w:r>
        <w:rPr>
          <w:noProof/>
        </w:rPr>
      </w:r>
      <w:r>
        <w:rPr>
          <w:noProof/>
        </w:rPr>
        <w:fldChar w:fldCharType="separate"/>
      </w:r>
      <w:r w:rsidR="00B26196">
        <w:rPr>
          <w:noProof/>
        </w:rPr>
        <w:t>4</w:t>
      </w:r>
      <w:r>
        <w:rPr>
          <w:noProof/>
        </w:rPr>
        <w:fldChar w:fldCharType="end"/>
      </w:r>
    </w:p>
    <w:p w14:paraId="7FF1C4A0" w14:textId="3497748A" w:rsidR="00C47F6F" w:rsidRDefault="00C47F6F">
      <w:pPr>
        <w:pStyle w:val="TableofFigures"/>
        <w:tabs>
          <w:tab w:val="right" w:leader="dot" w:pos="9060"/>
        </w:tabs>
        <w:rPr>
          <w:rFonts w:asciiTheme="minorHAnsi" w:hAnsiTheme="minorHAnsi"/>
          <w:noProof/>
          <w:sz w:val="22"/>
          <w:szCs w:val="22"/>
          <w:lang w:eastAsia="en-GB"/>
        </w:rPr>
      </w:pPr>
      <w:r>
        <w:rPr>
          <w:noProof/>
        </w:rPr>
        <w:t>Figure 2.4: Visualisation of missing data of a septic patient</w:t>
      </w:r>
      <w:r>
        <w:rPr>
          <w:noProof/>
        </w:rPr>
        <w:tab/>
      </w:r>
      <w:r>
        <w:rPr>
          <w:noProof/>
        </w:rPr>
        <w:fldChar w:fldCharType="begin"/>
      </w:r>
      <w:r>
        <w:rPr>
          <w:noProof/>
        </w:rPr>
        <w:instrText xml:space="preserve"> PAGEREF _Toc72247455 \h </w:instrText>
      </w:r>
      <w:r>
        <w:rPr>
          <w:noProof/>
        </w:rPr>
      </w:r>
      <w:r>
        <w:rPr>
          <w:noProof/>
        </w:rPr>
        <w:fldChar w:fldCharType="separate"/>
      </w:r>
      <w:r w:rsidR="00B26196">
        <w:rPr>
          <w:noProof/>
        </w:rPr>
        <w:t>6</w:t>
      </w:r>
      <w:r>
        <w:rPr>
          <w:noProof/>
        </w:rPr>
        <w:fldChar w:fldCharType="end"/>
      </w:r>
    </w:p>
    <w:p w14:paraId="79112901" w14:textId="14B6A6A3" w:rsidR="00C47F6F" w:rsidRDefault="00C47F6F">
      <w:pPr>
        <w:pStyle w:val="TableofFigures"/>
        <w:tabs>
          <w:tab w:val="right" w:leader="dot" w:pos="9060"/>
        </w:tabs>
        <w:rPr>
          <w:rFonts w:asciiTheme="minorHAnsi" w:hAnsiTheme="minorHAnsi"/>
          <w:noProof/>
          <w:sz w:val="22"/>
          <w:szCs w:val="22"/>
          <w:lang w:eastAsia="en-GB"/>
        </w:rPr>
      </w:pPr>
      <w:r>
        <w:rPr>
          <w:noProof/>
        </w:rPr>
        <w:t>Figure 2.5: Evolution of the vital signs of a septic patient</w:t>
      </w:r>
      <w:r>
        <w:rPr>
          <w:noProof/>
        </w:rPr>
        <w:tab/>
      </w:r>
      <w:r>
        <w:rPr>
          <w:noProof/>
        </w:rPr>
        <w:fldChar w:fldCharType="begin"/>
      </w:r>
      <w:r>
        <w:rPr>
          <w:noProof/>
        </w:rPr>
        <w:instrText xml:space="preserve"> PAGEREF _Toc72247456 \h </w:instrText>
      </w:r>
      <w:r>
        <w:rPr>
          <w:noProof/>
        </w:rPr>
      </w:r>
      <w:r>
        <w:rPr>
          <w:noProof/>
        </w:rPr>
        <w:fldChar w:fldCharType="separate"/>
      </w:r>
      <w:r w:rsidR="00B26196">
        <w:rPr>
          <w:noProof/>
        </w:rPr>
        <w:t>7</w:t>
      </w:r>
      <w:r>
        <w:rPr>
          <w:noProof/>
        </w:rPr>
        <w:fldChar w:fldCharType="end"/>
      </w:r>
    </w:p>
    <w:p w14:paraId="225F075F" w14:textId="712944A9" w:rsidR="00C47F6F" w:rsidRDefault="00C47F6F">
      <w:pPr>
        <w:pStyle w:val="TableofFigures"/>
        <w:tabs>
          <w:tab w:val="right" w:leader="dot" w:pos="9060"/>
        </w:tabs>
        <w:rPr>
          <w:rFonts w:asciiTheme="minorHAnsi" w:hAnsiTheme="minorHAnsi"/>
          <w:noProof/>
          <w:sz w:val="22"/>
          <w:szCs w:val="22"/>
          <w:lang w:eastAsia="en-GB"/>
        </w:rPr>
      </w:pPr>
      <w:r>
        <w:rPr>
          <w:noProof/>
        </w:rPr>
        <w:t>Figure 3.1: Example of univariate time series data</w:t>
      </w:r>
      <w:r>
        <w:rPr>
          <w:noProof/>
        </w:rPr>
        <w:tab/>
      </w:r>
      <w:r>
        <w:rPr>
          <w:noProof/>
        </w:rPr>
        <w:fldChar w:fldCharType="begin"/>
      </w:r>
      <w:r>
        <w:rPr>
          <w:noProof/>
        </w:rPr>
        <w:instrText xml:space="preserve"> PAGEREF _Toc72247457 \h </w:instrText>
      </w:r>
      <w:r>
        <w:rPr>
          <w:noProof/>
        </w:rPr>
      </w:r>
      <w:r>
        <w:rPr>
          <w:noProof/>
        </w:rPr>
        <w:fldChar w:fldCharType="separate"/>
      </w:r>
      <w:r w:rsidR="00B26196">
        <w:rPr>
          <w:noProof/>
        </w:rPr>
        <w:t>10</w:t>
      </w:r>
      <w:r>
        <w:rPr>
          <w:noProof/>
        </w:rPr>
        <w:fldChar w:fldCharType="end"/>
      </w:r>
    </w:p>
    <w:p w14:paraId="32AA92AA" w14:textId="30B23BBC" w:rsidR="00C47F6F" w:rsidRDefault="00C47F6F">
      <w:pPr>
        <w:pStyle w:val="TableofFigures"/>
        <w:tabs>
          <w:tab w:val="right" w:leader="dot" w:pos="9060"/>
        </w:tabs>
        <w:rPr>
          <w:rFonts w:asciiTheme="minorHAnsi" w:hAnsiTheme="minorHAnsi"/>
          <w:noProof/>
          <w:sz w:val="22"/>
          <w:szCs w:val="22"/>
          <w:lang w:eastAsia="en-GB"/>
        </w:rPr>
      </w:pPr>
      <w:r>
        <w:rPr>
          <w:noProof/>
        </w:rPr>
        <w:t>Figure 3.2: Graphical representation of the medical features of a sepsis patient</w:t>
      </w:r>
      <w:r>
        <w:rPr>
          <w:noProof/>
        </w:rPr>
        <w:tab/>
      </w:r>
      <w:r>
        <w:rPr>
          <w:noProof/>
        </w:rPr>
        <w:fldChar w:fldCharType="begin"/>
      </w:r>
      <w:r>
        <w:rPr>
          <w:noProof/>
        </w:rPr>
        <w:instrText xml:space="preserve"> PAGEREF _Toc72247458 \h </w:instrText>
      </w:r>
      <w:r>
        <w:rPr>
          <w:noProof/>
        </w:rPr>
      </w:r>
      <w:r>
        <w:rPr>
          <w:noProof/>
        </w:rPr>
        <w:fldChar w:fldCharType="separate"/>
      </w:r>
      <w:r w:rsidR="00B26196">
        <w:rPr>
          <w:noProof/>
        </w:rPr>
        <w:t>11</w:t>
      </w:r>
      <w:r>
        <w:rPr>
          <w:noProof/>
        </w:rPr>
        <w:fldChar w:fldCharType="end"/>
      </w:r>
    </w:p>
    <w:p w14:paraId="54C964B7" w14:textId="61CAA605" w:rsidR="00C47F6F" w:rsidRDefault="00C47F6F">
      <w:pPr>
        <w:pStyle w:val="TableofFigures"/>
        <w:tabs>
          <w:tab w:val="right" w:leader="dot" w:pos="9060"/>
        </w:tabs>
        <w:rPr>
          <w:rFonts w:asciiTheme="minorHAnsi" w:hAnsiTheme="minorHAnsi"/>
          <w:noProof/>
          <w:sz w:val="22"/>
          <w:szCs w:val="22"/>
          <w:lang w:eastAsia="en-GB"/>
        </w:rPr>
      </w:pPr>
      <w:r>
        <w:rPr>
          <w:noProof/>
        </w:rPr>
        <w:t>Figure 3.3: Graphical representation of the medical features of a non-sepsis patient</w:t>
      </w:r>
      <w:r>
        <w:rPr>
          <w:noProof/>
        </w:rPr>
        <w:tab/>
      </w:r>
      <w:r>
        <w:rPr>
          <w:noProof/>
        </w:rPr>
        <w:fldChar w:fldCharType="begin"/>
      </w:r>
      <w:r>
        <w:rPr>
          <w:noProof/>
        </w:rPr>
        <w:instrText xml:space="preserve"> PAGEREF _Toc72247459 \h </w:instrText>
      </w:r>
      <w:r>
        <w:rPr>
          <w:noProof/>
        </w:rPr>
      </w:r>
      <w:r>
        <w:rPr>
          <w:noProof/>
        </w:rPr>
        <w:fldChar w:fldCharType="separate"/>
      </w:r>
      <w:r w:rsidR="00B26196">
        <w:rPr>
          <w:noProof/>
        </w:rPr>
        <w:t>11</w:t>
      </w:r>
      <w:r>
        <w:rPr>
          <w:noProof/>
        </w:rPr>
        <w:fldChar w:fldCharType="end"/>
      </w:r>
    </w:p>
    <w:p w14:paraId="4D299BF8" w14:textId="368A5AC2"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3.4: Data processing of paper 2 </w:t>
      </w:r>
      <w:r w:rsidRPr="00E51D28">
        <w:rPr>
          <w:rFonts w:cs="Calibri"/>
          <w:noProof/>
        </w:rPr>
        <w:t>[21]</w:t>
      </w:r>
      <w:r>
        <w:rPr>
          <w:noProof/>
        </w:rPr>
        <w:tab/>
      </w:r>
      <w:r>
        <w:rPr>
          <w:noProof/>
        </w:rPr>
        <w:fldChar w:fldCharType="begin"/>
      </w:r>
      <w:r>
        <w:rPr>
          <w:noProof/>
        </w:rPr>
        <w:instrText xml:space="preserve"> PAGEREF _Toc72247460 \h </w:instrText>
      </w:r>
      <w:r>
        <w:rPr>
          <w:noProof/>
        </w:rPr>
      </w:r>
      <w:r>
        <w:rPr>
          <w:noProof/>
        </w:rPr>
        <w:fldChar w:fldCharType="separate"/>
      </w:r>
      <w:r w:rsidR="00B26196">
        <w:rPr>
          <w:noProof/>
        </w:rPr>
        <w:t>14</w:t>
      </w:r>
      <w:r>
        <w:rPr>
          <w:noProof/>
        </w:rPr>
        <w:fldChar w:fldCharType="end"/>
      </w:r>
    </w:p>
    <w:p w14:paraId="50514A9D" w14:textId="4F65BB7C"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3.5: Training strategy of paper 3 </w:t>
      </w:r>
      <w:r w:rsidRPr="00E51D28">
        <w:rPr>
          <w:rFonts w:cs="Calibri"/>
          <w:noProof/>
        </w:rPr>
        <w:t>[22]</w:t>
      </w:r>
      <w:r>
        <w:rPr>
          <w:noProof/>
        </w:rPr>
        <w:tab/>
      </w:r>
      <w:r>
        <w:rPr>
          <w:noProof/>
        </w:rPr>
        <w:fldChar w:fldCharType="begin"/>
      </w:r>
      <w:r>
        <w:rPr>
          <w:noProof/>
        </w:rPr>
        <w:instrText xml:space="preserve"> PAGEREF _Toc72247461 \h </w:instrText>
      </w:r>
      <w:r>
        <w:rPr>
          <w:noProof/>
        </w:rPr>
      </w:r>
      <w:r>
        <w:rPr>
          <w:noProof/>
        </w:rPr>
        <w:fldChar w:fldCharType="separate"/>
      </w:r>
      <w:r w:rsidR="00B26196">
        <w:rPr>
          <w:noProof/>
        </w:rPr>
        <w:t>15</w:t>
      </w:r>
      <w:r>
        <w:rPr>
          <w:noProof/>
        </w:rPr>
        <w:fldChar w:fldCharType="end"/>
      </w:r>
    </w:p>
    <w:p w14:paraId="59A85ADA" w14:textId="18A88A73"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3.6: Sequence abstraction for HR, Temp and SBP covariates </w:t>
      </w:r>
      <w:r w:rsidRPr="00E51D28">
        <w:rPr>
          <w:rFonts w:cs="Calibri"/>
          <w:noProof/>
        </w:rPr>
        <w:t>[22]</w:t>
      </w:r>
      <w:r>
        <w:rPr>
          <w:noProof/>
        </w:rPr>
        <w:tab/>
      </w:r>
      <w:r>
        <w:rPr>
          <w:noProof/>
        </w:rPr>
        <w:fldChar w:fldCharType="begin"/>
      </w:r>
      <w:r>
        <w:rPr>
          <w:noProof/>
        </w:rPr>
        <w:instrText xml:space="preserve"> PAGEREF _Toc72247462 \h </w:instrText>
      </w:r>
      <w:r>
        <w:rPr>
          <w:noProof/>
        </w:rPr>
      </w:r>
      <w:r>
        <w:rPr>
          <w:noProof/>
        </w:rPr>
        <w:fldChar w:fldCharType="separate"/>
      </w:r>
      <w:r w:rsidR="00B26196">
        <w:rPr>
          <w:noProof/>
        </w:rPr>
        <w:t>16</w:t>
      </w:r>
      <w:r>
        <w:rPr>
          <w:noProof/>
        </w:rPr>
        <w:fldChar w:fldCharType="end"/>
      </w:r>
    </w:p>
    <w:p w14:paraId="2AB233AA" w14:textId="2581897A"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3.7: Architecture of the TASP model </w:t>
      </w:r>
      <w:r w:rsidRPr="00E51D28">
        <w:rPr>
          <w:rFonts w:cs="Calibri"/>
          <w:noProof/>
        </w:rPr>
        <w:t>[23]</w:t>
      </w:r>
      <w:r>
        <w:rPr>
          <w:noProof/>
        </w:rPr>
        <w:tab/>
      </w:r>
      <w:r>
        <w:rPr>
          <w:noProof/>
        </w:rPr>
        <w:fldChar w:fldCharType="begin"/>
      </w:r>
      <w:r>
        <w:rPr>
          <w:noProof/>
        </w:rPr>
        <w:instrText xml:space="preserve"> PAGEREF _Toc72247463 \h </w:instrText>
      </w:r>
      <w:r>
        <w:rPr>
          <w:noProof/>
        </w:rPr>
      </w:r>
      <w:r>
        <w:rPr>
          <w:noProof/>
        </w:rPr>
        <w:fldChar w:fldCharType="separate"/>
      </w:r>
      <w:r w:rsidR="00B26196">
        <w:rPr>
          <w:noProof/>
        </w:rPr>
        <w:t>18</w:t>
      </w:r>
      <w:r>
        <w:rPr>
          <w:noProof/>
        </w:rPr>
        <w:fldChar w:fldCharType="end"/>
      </w:r>
    </w:p>
    <w:p w14:paraId="1174CBC4" w14:textId="5FF76530"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3.8: Data pre-processing steps for model with IM </w:t>
      </w:r>
      <w:r w:rsidRPr="00E51D28">
        <w:rPr>
          <w:rFonts w:cs="Calibri"/>
          <w:noProof/>
        </w:rPr>
        <w:t>[24]</w:t>
      </w:r>
      <w:r>
        <w:rPr>
          <w:noProof/>
        </w:rPr>
        <w:tab/>
      </w:r>
      <w:r>
        <w:rPr>
          <w:noProof/>
        </w:rPr>
        <w:fldChar w:fldCharType="begin"/>
      </w:r>
      <w:r>
        <w:rPr>
          <w:noProof/>
        </w:rPr>
        <w:instrText xml:space="preserve"> PAGEREF _Toc72247464 \h </w:instrText>
      </w:r>
      <w:r>
        <w:rPr>
          <w:noProof/>
        </w:rPr>
      </w:r>
      <w:r>
        <w:rPr>
          <w:noProof/>
        </w:rPr>
        <w:fldChar w:fldCharType="separate"/>
      </w:r>
      <w:r w:rsidR="00B26196">
        <w:rPr>
          <w:noProof/>
        </w:rPr>
        <w:t>20</w:t>
      </w:r>
      <w:r>
        <w:rPr>
          <w:noProof/>
        </w:rPr>
        <w:fldChar w:fldCharType="end"/>
      </w:r>
    </w:p>
    <w:p w14:paraId="48B9CADC" w14:textId="44D0C177" w:rsidR="00C47F6F" w:rsidRDefault="00C47F6F">
      <w:pPr>
        <w:pStyle w:val="TableofFigures"/>
        <w:tabs>
          <w:tab w:val="right" w:leader="dot" w:pos="9060"/>
        </w:tabs>
        <w:rPr>
          <w:rFonts w:asciiTheme="minorHAnsi" w:hAnsiTheme="minorHAnsi"/>
          <w:noProof/>
          <w:sz w:val="22"/>
          <w:szCs w:val="22"/>
          <w:lang w:eastAsia="en-GB"/>
        </w:rPr>
      </w:pPr>
      <w:r>
        <w:rPr>
          <w:noProof/>
        </w:rPr>
        <w:t>Figure 3.9: Table for calculating the SOFA score</w:t>
      </w:r>
      <w:r>
        <w:rPr>
          <w:noProof/>
        </w:rPr>
        <w:tab/>
      </w:r>
      <w:r>
        <w:rPr>
          <w:noProof/>
        </w:rPr>
        <w:fldChar w:fldCharType="begin"/>
      </w:r>
      <w:r>
        <w:rPr>
          <w:noProof/>
        </w:rPr>
        <w:instrText xml:space="preserve"> PAGEREF _Toc72247465 \h </w:instrText>
      </w:r>
      <w:r>
        <w:rPr>
          <w:noProof/>
        </w:rPr>
      </w:r>
      <w:r>
        <w:rPr>
          <w:noProof/>
        </w:rPr>
        <w:fldChar w:fldCharType="separate"/>
      </w:r>
      <w:r w:rsidR="00B26196">
        <w:rPr>
          <w:noProof/>
        </w:rPr>
        <w:t>25</w:t>
      </w:r>
      <w:r>
        <w:rPr>
          <w:noProof/>
        </w:rPr>
        <w:fldChar w:fldCharType="end"/>
      </w:r>
    </w:p>
    <w:p w14:paraId="1AA83DA7" w14:textId="288260FD" w:rsidR="00C47F6F" w:rsidRDefault="00C47F6F">
      <w:pPr>
        <w:pStyle w:val="TableofFigures"/>
        <w:tabs>
          <w:tab w:val="right" w:leader="dot" w:pos="9060"/>
        </w:tabs>
        <w:rPr>
          <w:rFonts w:asciiTheme="minorHAnsi" w:hAnsiTheme="minorHAnsi"/>
          <w:noProof/>
          <w:sz w:val="22"/>
          <w:szCs w:val="22"/>
          <w:lang w:eastAsia="en-GB"/>
        </w:rPr>
      </w:pPr>
      <w:r>
        <w:rPr>
          <w:noProof/>
        </w:rPr>
        <w:t>Figure 4.1: Entry density for A, B, and C hospital system [7]</w:t>
      </w:r>
      <w:r>
        <w:rPr>
          <w:noProof/>
        </w:rPr>
        <w:tab/>
      </w:r>
      <w:r>
        <w:rPr>
          <w:noProof/>
        </w:rPr>
        <w:fldChar w:fldCharType="begin"/>
      </w:r>
      <w:r>
        <w:rPr>
          <w:noProof/>
        </w:rPr>
        <w:instrText xml:space="preserve"> PAGEREF _Toc72247466 \h </w:instrText>
      </w:r>
      <w:r>
        <w:rPr>
          <w:noProof/>
        </w:rPr>
      </w:r>
      <w:r>
        <w:rPr>
          <w:noProof/>
        </w:rPr>
        <w:fldChar w:fldCharType="separate"/>
      </w:r>
      <w:r w:rsidR="00B26196">
        <w:rPr>
          <w:noProof/>
        </w:rPr>
        <w:t>29</w:t>
      </w:r>
      <w:r>
        <w:rPr>
          <w:noProof/>
        </w:rPr>
        <w:fldChar w:fldCharType="end"/>
      </w:r>
    </w:p>
    <w:p w14:paraId="43520071" w14:textId="32AD66BC" w:rsidR="00C47F6F" w:rsidRDefault="00C47F6F">
      <w:pPr>
        <w:pStyle w:val="TableofFigures"/>
        <w:tabs>
          <w:tab w:val="right" w:leader="dot" w:pos="9060"/>
        </w:tabs>
        <w:rPr>
          <w:rFonts w:asciiTheme="minorHAnsi" w:hAnsiTheme="minorHAnsi"/>
          <w:noProof/>
          <w:sz w:val="22"/>
          <w:szCs w:val="22"/>
          <w:lang w:eastAsia="en-GB"/>
        </w:rPr>
      </w:pPr>
      <w:r>
        <w:rPr>
          <w:noProof/>
        </w:rPr>
        <w:t>Figure 5.1: Example of Decision Tree Classifier model usage in python using sklearn</w:t>
      </w:r>
      <w:r>
        <w:rPr>
          <w:noProof/>
        </w:rPr>
        <w:tab/>
      </w:r>
      <w:r>
        <w:rPr>
          <w:noProof/>
        </w:rPr>
        <w:fldChar w:fldCharType="begin"/>
      </w:r>
      <w:r>
        <w:rPr>
          <w:noProof/>
        </w:rPr>
        <w:instrText xml:space="preserve"> PAGEREF _Toc72247467 \h </w:instrText>
      </w:r>
      <w:r>
        <w:rPr>
          <w:noProof/>
        </w:rPr>
      </w:r>
      <w:r>
        <w:rPr>
          <w:noProof/>
        </w:rPr>
        <w:fldChar w:fldCharType="separate"/>
      </w:r>
      <w:r w:rsidR="00B26196">
        <w:rPr>
          <w:noProof/>
        </w:rPr>
        <w:t>38</w:t>
      </w:r>
      <w:r>
        <w:rPr>
          <w:noProof/>
        </w:rPr>
        <w:fldChar w:fldCharType="end"/>
      </w:r>
    </w:p>
    <w:p w14:paraId="3BE7C18C" w14:textId="795E883A"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5.2: The optimization advantages of XGBoost </w:t>
      </w:r>
      <w:r w:rsidRPr="00E51D28">
        <w:rPr>
          <w:rFonts w:cs="Calibri"/>
          <w:noProof/>
        </w:rPr>
        <w:t>[47]</w:t>
      </w:r>
      <w:r>
        <w:rPr>
          <w:noProof/>
        </w:rPr>
        <w:tab/>
      </w:r>
      <w:r>
        <w:rPr>
          <w:noProof/>
        </w:rPr>
        <w:fldChar w:fldCharType="begin"/>
      </w:r>
      <w:r>
        <w:rPr>
          <w:noProof/>
        </w:rPr>
        <w:instrText xml:space="preserve"> PAGEREF _Toc72247468 \h </w:instrText>
      </w:r>
      <w:r>
        <w:rPr>
          <w:noProof/>
        </w:rPr>
      </w:r>
      <w:r>
        <w:rPr>
          <w:noProof/>
        </w:rPr>
        <w:fldChar w:fldCharType="separate"/>
      </w:r>
      <w:r w:rsidR="00B26196">
        <w:rPr>
          <w:noProof/>
        </w:rPr>
        <w:t>39</w:t>
      </w:r>
      <w:r>
        <w:rPr>
          <w:noProof/>
        </w:rPr>
        <w:fldChar w:fldCharType="end"/>
      </w:r>
    </w:p>
    <w:p w14:paraId="44F8F12D" w14:textId="373E6B6B"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5.3: Graphical representation of AdaBoost method </w:t>
      </w:r>
      <w:r w:rsidRPr="00E51D28">
        <w:rPr>
          <w:rFonts w:cs="Calibri"/>
          <w:noProof/>
        </w:rPr>
        <w:t>[50]</w:t>
      </w:r>
      <w:r>
        <w:rPr>
          <w:noProof/>
        </w:rPr>
        <w:tab/>
      </w:r>
      <w:r>
        <w:rPr>
          <w:noProof/>
        </w:rPr>
        <w:fldChar w:fldCharType="begin"/>
      </w:r>
      <w:r>
        <w:rPr>
          <w:noProof/>
        </w:rPr>
        <w:instrText xml:space="preserve"> PAGEREF _Toc72247469 \h </w:instrText>
      </w:r>
      <w:r>
        <w:rPr>
          <w:noProof/>
        </w:rPr>
      </w:r>
      <w:r>
        <w:rPr>
          <w:noProof/>
        </w:rPr>
        <w:fldChar w:fldCharType="separate"/>
      </w:r>
      <w:r w:rsidR="00B26196">
        <w:rPr>
          <w:noProof/>
        </w:rPr>
        <w:t>40</w:t>
      </w:r>
      <w:r>
        <w:rPr>
          <w:noProof/>
        </w:rPr>
        <w:fldChar w:fldCharType="end"/>
      </w:r>
    </w:p>
    <w:p w14:paraId="1D49129B" w14:textId="09444882"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5.4: Level-wise tree growth </w:t>
      </w:r>
      <w:r w:rsidRPr="00E51D28">
        <w:rPr>
          <w:rFonts w:cs="Calibri"/>
          <w:noProof/>
        </w:rPr>
        <w:t>[54]</w:t>
      </w:r>
      <w:r>
        <w:rPr>
          <w:noProof/>
        </w:rPr>
        <w:tab/>
      </w:r>
      <w:r>
        <w:rPr>
          <w:noProof/>
        </w:rPr>
        <w:fldChar w:fldCharType="begin"/>
      </w:r>
      <w:r>
        <w:rPr>
          <w:noProof/>
        </w:rPr>
        <w:instrText xml:space="preserve"> PAGEREF _Toc72247470 \h </w:instrText>
      </w:r>
      <w:r>
        <w:rPr>
          <w:noProof/>
        </w:rPr>
      </w:r>
      <w:r>
        <w:rPr>
          <w:noProof/>
        </w:rPr>
        <w:fldChar w:fldCharType="separate"/>
      </w:r>
      <w:r w:rsidR="00B26196">
        <w:rPr>
          <w:noProof/>
        </w:rPr>
        <w:t>42</w:t>
      </w:r>
      <w:r>
        <w:rPr>
          <w:noProof/>
        </w:rPr>
        <w:fldChar w:fldCharType="end"/>
      </w:r>
    </w:p>
    <w:p w14:paraId="175B942F" w14:textId="2334D74A" w:rsidR="00C47F6F" w:rsidRDefault="00C47F6F">
      <w:pPr>
        <w:pStyle w:val="TableofFigures"/>
        <w:tabs>
          <w:tab w:val="right" w:leader="dot" w:pos="9060"/>
        </w:tabs>
        <w:rPr>
          <w:rFonts w:asciiTheme="minorHAnsi" w:hAnsiTheme="minorHAnsi"/>
          <w:noProof/>
          <w:sz w:val="22"/>
          <w:szCs w:val="22"/>
          <w:lang w:eastAsia="en-GB"/>
        </w:rPr>
      </w:pPr>
      <w:r>
        <w:rPr>
          <w:noProof/>
        </w:rPr>
        <w:t xml:space="preserve">Figure 5.5: Leaf-wise Tree growth of LightGBM </w:t>
      </w:r>
      <w:r w:rsidRPr="00E51D28">
        <w:rPr>
          <w:rFonts w:cs="Calibri"/>
          <w:noProof/>
        </w:rPr>
        <w:t>[54]</w:t>
      </w:r>
      <w:r>
        <w:rPr>
          <w:noProof/>
        </w:rPr>
        <w:tab/>
      </w:r>
      <w:r>
        <w:rPr>
          <w:noProof/>
        </w:rPr>
        <w:fldChar w:fldCharType="begin"/>
      </w:r>
      <w:r>
        <w:rPr>
          <w:noProof/>
        </w:rPr>
        <w:instrText xml:space="preserve"> PAGEREF _Toc72247471 \h </w:instrText>
      </w:r>
      <w:r>
        <w:rPr>
          <w:noProof/>
        </w:rPr>
      </w:r>
      <w:r>
        <w:rPr>
          <w:noProof/>
        </w:rPr>
        <w:fldChar w:fldCharType="separate"/>
      </w:r>
      <w:r w:rsidR="00B26196">
        <w:rPr>
          <w:noProof/>
        </w:rPr>
        <w:t>42</w:t>
      </w:r>
      <w:r>
        <w:rPr>
          <w:noProof/>
        </w:rPr>
        <w:fldChar w:fldCharType="end"/>
      </w:r>
    </w:p>
    <w:p w14:paraId="2F509AAE" w14:textId="0F9316D1" w:rsidR="00C47F6F" w:rsidRDefault="00C47F6F">
      <w:pPr>
        <w:pStyle w:val="TableofFigures"/>
        <w:tabs>
          <w:tab w:val="right" w:leader="dot" w:pos="9060"/>
        </w:tabs>
        <w:rPr>
          <w:rFonts w:asciiTheme="minorHAnsi" w:hAnsiTheme="minorHAnsi"/>
          <w:noProof/>
          <w:sz w:val="22"/>
          <w:szCs w:val="22"/>
          <w:lang w:eastAsia="en-GB"/>
        </w:rPr>
      </w:pPr>
      <w:r>
        <w:rPr>
          <w:noProof/>
        </w:rPr>
        <w:t>Figure 5.6: An example of AUROC</w:t>
      </w:r>
      <w:r>
        <w:rPr>
          <w:noProof/>
        </w:rPr>
        <w:tab/>
      </w:r>
      <w:r>
        <w:rPr>
          <w:noProof/>
        </w:rPr>
        <w:fldChar w:fldCharType="begin"/>
      </w:r>
      <w:r>
        <w:rPr>
          <w:noProof/>
        </w:rPr>
        <w:instrText xml:space="preserve"> PAGEREF _Toc72247472 \h </w:instrText>
      </w:r>
      <w:r>
        <w:rPr>
          <w:noProof/>
        </w:rPr>
      </w:r>
      <w:r>
        <w:rPr>
          <w:noProof/>
        </w:rPr>
        <w:fldChar w:fldCharType="separate"/>
      </w:r>
      <w:r w:rsidR="00B26196">
        <w:rPr>
          <w:noProof/>
        </w:rPr>
        <w:t>45</w:t>
      </w:r>
      <w:r>
        <w:rPr>
          <w:noProof/>
        </w:rPr>
        <w:fldChar w:fldCharType="end"/>
      </w:r>
    </w:p>
    <w:p w14:paraId="424AC340" w14:textId="3D05A9F0" w:rsidR="00C47F6F" w:rsidRDefault="00C47F6F">
      <w:pPr>
        <w:pStyle w:val="TableofFigures"/>
        <w:tabs>
          <w:tab w:val="right" w:leader="dot" w:pos="9060"/>
        </w:tabs>
        <w:rPr>
          <w:rFonts w:asciiTheme="minorHAnsi" w:hAnsiTheme="minorHAnsi"/>
          <w:noProof/>
          <w:sz w:val="22"/>
          <w:szCs w:val="22"/>
          <w:lang w:eastAsia="en-GB"/>
        </w:rPr>
      </w:pPr>
      <w:r>
        <w:rPr>
          <w:noProof/>
        </w:rPr>
        <w:t>Figure 5.7: Clinical utility for septic patients [7]</w:t>
      </w:r>
      <w:r>
        <w:rPr>
          <w:noProof/>
        </w:rPr>
        <w:tab/>
      </w:r>
      <w:r>
        <w:rPr>
          <w:noProof/>
        </w:rPr>
        <w:fldChar w:fldCharType="begin"/>
      </w:r>
      <w:r>
        <w:rPr>
          <w:noProof/>
        </w:rPr>
        <w:instrText xml:space="preserve"> PAGEREF _Toc72247473 \h </w:instrText>
      </w:r>
      <w:r>
        <w:rPr>
          <w:noProof/>
        </w:rPr>
      </w:r>
      <w:r>
        <w:rPr>
          <w:noProof/>
        </w:rPr>
        <w:fldChar w:fldCharType="separate"/>
      </w:r>
      <w:r w:rsidR="00B26196">
        <w:rPr>
          <w:noProof/>
        </w:rPr>
        <w:t>46</w:t>
      </w:r>
      <w:r>
        <w:rPr>
          <w:noProof/>
        </w:rPr>
        <w:fldChar w:fldCharType="end"/>
      </w:r>
    </w:p>
    <w:p w14:paraId="49315760" w14:textId="67F288A1" w:rsidR="00C47F6F" w:rsidRDefault="00C47F6F">
      <w:pPr>
        <w:pStyle w:val="TableofFigures"/>
        <w:tabs>
          <w:tab w:val="right" w:leader="dot" w:pos="9060"/>
        </w:tabs>
        <w:rPr>
          <w:rFonts w:asciiTheme="minorHAnsi" w:hAnsiTheme="minorHAnsi"/>
          <w:noProof/>
          <w:sz w:val="22"/>
          <w:szCs w:val="22"/>
          <w:lang w:eastAsia="en-GB"/>
        </w:rPr>
      </w:pPr>
      <w:r>
        <w:rPr>
          <w:noProof/>
        </w:rPr>
        <w:t>Figure 5.8: Clinical utility for non-septic patients [7]</w:t>
      </w:r>
      <w:r>
        <w:rPr>
          <w:noProof/>
        </w:rPr>
        <w:tab/>
      </w:r>
      <w:r>
        <w:rPr>
          <w:noProof/>
        </w:rPr>
        <w:fldChar w:fldCharType="begin"/>
      </w:r>
      <w:r>
        <w:rPr>
          <w:noProof/>
        </w:rPr>
        <w:instrText xml:space="preserve"> PAGEREF _Toc72247474 \h </w:instrText>
      </w:r>
      <w:r>
        <w:rPr>
          <w:noProof/>
        </w:rPr>
      </w:r>
      <w:r>
        <w:rPr>
          <w:noProof/>
        </w:rPr>
        <w:fldChar w:fldCharType="separate"/>
      </w:r>
      <w:r w:rsidR="00B26196">
        <w:rPr>
          <w:noProof/>
        </w:rPr>
        <w:t>47</w:t>
      </w:r>
      <w:r>
        <w:rPr>
          <w:noProof/>
        </w:rPr>
        <w:fldChar w:fldCharType="end"/>
      </w:r>
    </w:p>
    <w:p w14:paraId="04F1D1A6" w14:textId="1A33AE46" w:rsidR="00C47F6F" w:rsidRDefault="00C47F6F" w:rsidP="00597851">
      <w:pPr>
        <w:pStyle w:val="TableofFigures"/>
        <w:tabs>
          <w:tab w:val="right" w:leader="dot" w:pos="9060"/>
        </w:tabs>
        <w:jc w:val="left"/>
        <w:rPr>
          <w:rFonts w:asciiTheme="minorHAnsi" w:hAnsiTheme="minorHAnsi"/>
          <w:noProof/>
          <w:sz w:val="22"/>
          <w:szCs w:val="22"/>
          <w:lang w:eastAsia="en-GB"/>
        </w:rPr>
      </w:pPr>
      <w:r>
        <w:rPr>
          <w:noProof/>
        </w:rPr>
        <w:t xml:space="preserve">Figure 6.1: Error bar graph of the utility score of Decision Tree classifier for the </w:t>
      </w:r>
      <w:r w:rsidR="00597851">
        <w:rPr>
          <w:noProof/>
        </w:rPr>
        <w:br/>
      </w:r>
      <w:r>
        <w:rPr>
          <w:noProof/>
        </w:rPr>
        <w:t>400 patients dataset (KNN)</w:t>
      </w:r>
      <w:r>
        <w:rPr>
          <w:noProof/>
        </w:rPr>
        <w:tab/>
      </w:r>
      <w:r>
        <w:rPr>
          <w:noProof/>
        </w:rPr>
        <w:fldChar w:fldCharType="begin"/>
      </w:r>
      <w:r>
        <w:rPr>
          <w:noProof/>
        </w:rPr>
        <w:instrText xml:space="preserve"> PAGEREF _Toc72247475 \h </w:instrText>
      </w:r>
      <w:r>
        <w:rPr>
          <w:noProof/>
        </w:rPr>
      </w:r>
      <w:r>
        <w:rPr>
          <w:noProof/>
        </w:rPr>
        <w:fldChar w:fldCharType="separate"/>
      </w:r>
      <w:r w:rsidR="00B26196">
        <w:rPr>
          <w:noProof/>
        </w:rPr>
        <w:t>51</w:t>
      </w:r>
      <w:r>
        <w:rPr>
          <w:noProof/>
        </w:rPr>
        <w:fldChar w:fldCharType="end"/>
      </w:r>
    </w:p>
    <w:p w14:paraId="4C0483A1" w14:textId="72550677" w:rsidR="00C47F6F" w:rsidRDefault="00C47F6F" w:rsidP="00597851">
      <w:pPr>
        <w:pStyle w:val="TableofFigures"/>
        <w:tabs>
          <w:tab w:val="right" w:leader="dot" w:pos="9060"/>
        </w:tabs>
        <w:jc w:val="left"/>
        <w:rPr>
          <w:rFonts w:asciiTheme="minorHAnsi" w:hAnsiTheme="minorHAnsi"/>
          <w:noProof/>
          <w:sz w:val="22"/>
          <w:szCs w:val="22"/>
          <w:lang w:eastAsia="en-GB"/>
        </w:rPr>
      </w:pPr>
      <w:r>
        <w:rPr>
          <w:noProof/>
        </w:rPr>
        <w:t>Figure 6.2: Error bar graph of the utility score of Decision Tree classifier for the</w:t>
      </w:r>
      <w:r w:rsidR="00597851">
        <w:rPr>
          <w:noProof/>
        </w:rPr>
        <w:t xml:space="preserve"> </w:t>
      </w:r>
      <w:r w:rsidR="00597851">
        <w:rPr>
          <w:noProof/>
        </w:rPr>
        <w:br/>
      </w:r>
      <w:r>
        <w:rPr>
          <w:noProof/>
        </w:rPr>
        <w:t>1000 patients dataset (KNN)</w:t>
      </w:r>
      <w:r>
        <w:rPr>
          <w:noProof/>
        </w:rPr>
        <w:tab/>
      </w:r>
      <w:r>
        <w:rPr>
          <w:noProof/>
        </w:rPr>
        <w:fldChar w:fldCharType="begin"/>
      </w:r>
      <w:r>
        <w:rPr>
          <w:noProof/>
        </w:rPr>
        <w:instrText xml:space="preserve"> PAGEREF _Toc72247476 \h </w:instrText>
      </w:r>
      <w:r>
        <w:rPr>
          <w:noProof/>
        </w:rPr>
      </w:r>
      <w:r>
        <w:rPr>
          <w:noProof/>
        </w:rPr>
        <w:fldChar w:fldCharType="separate"/>
      </w:r>
      <w:r w:rsidR="00B26196">
        <w:rPr>
          <w:noProof/>
        </w:rPr>
        <w:t>52</w:t>
      </w:r>
      <w:r>
        <w:rPr>
          <w:noProof/>
        </w:rPr>
        <w:fldChar w:fldCharType="end"/>
      </w:r>
    </w:p>
    <w:p w14:paraId="643A8569" w14:textId="0A38EC71" w:rsidR="00C47F6F" w:rsidRDefault="00C47F6F">
      <w:pPr>
        <w:pStyle w:val="TableofFigures"/>
        <w:tabs>
          <w:tab w:val="right" w:leader="dot" w:pos="9060"/>
        </w:tabs>
        <w:rPr>
          <w:rFonts w:asciiTheme="minorHAnsi" w:hAnsiTheme="minorHAnsi"/>
          <w:noProof/>
          <w:sz w:val="22"/>
          <w:szCs w:val="22"/>
          <w:lang w:eastAsia="en-GB"/>
        </w:rPr>
      </w:pPr>
      <w:r>
        <w:rPr>
          <w:noProof/>
        </w:rPr>
        <w:t>Figure 7.1: The block diagram of the algorithm</w:t>
      </w:r>
      <w:r>
        <w:rPr>
          <w:noProof/>
        </w:rPr>
        <w:tab/>
      </w:r>
      <w:r>
        <w:rPr>
          <w:noProof/>
        </w:rPr>
        <w:fldChar w:fldCharType="begin"/>
      </w:r>
      <w:r>
        <w:rPr>
          <w:noProof/>
        </w:rPr>
        <w:instrText xml:space="preserve"> PAGEREF _Toc72247477 \h </w:instrText>
      </w:r>
      <w:r>
        <w:rPr>
          <w:noProof/>
        </w:rPr>
      </w:r>
      <w:r>
        <w:rPr>
          <w:noProof/>
        </w:rPr>
        <w:fldChar w:fldCharType="separate"/>
      </w:r>
      <w:r w:rsidR="00B26196">
        <w:rPr>
          <w:noProof/>
        </w:rPr>
        <w:t>73</w:t>
      </w:r>
      <w:r>
        <w:rPr>
          <w:noProof/>
        </w:rPr>
        <w:fldChar w:fldCharType="end"/>
      </w:r>
    </w:p>
    <w:p w14:paraId="461FBCD4" w14:textId="341D09C0" w:rsidR="009044C7" w:rsidRDefault="00335441" w:rsidP="009044C7">
      <w:pPr>
        <w:pStyle w:val="Kop1zondernummering"/>
      </w:pPr>
      <w:r>
        <w:lastRenderedPageBreak/>
        <w:fldChar w:fldCharType="end"/>
      </w:r>
      <w:bookmarkStart w:id="12" w:name="_Toc72176183"/>
      <w:r w:rsidR="009044C7">
        <w:t>List of Tables</w:t>
      </w:r>
      <w:bookmarkEnd w:id="12"/>
    </w:p>
    <w:p w14:paraId="62BF490E" w14:textId="0233044A" w:rsidR="00CF25BD" w:rsidRDefault="009044C7">
      <w:pPr>
        <w:pStyle w:val="TableofFigures"/>
        <w:tabs>
          <w:tab w:val="right" w:leader="dot" w:pos="9060"/>
        </w:tabs>
        <w:rPr>
          <w:rFonts w:asciiTheme="minorHAnsi" w:hAnsiTheme="minorHAnsi"/>
          <w:noProof/>
          <w:sz w:val="22"/>
          <w:szCs w:val="22"/>
          <w:lang w:eastAsia="en-GB"/>
        </w:rPr>
      </w:pPr>
      <w:r>
        <w:fldChar w:fldCharType="begin"/>
      </w:r>
      <w:r>
        <w:instrText xml:space="preserve"> TOC \c "Table" </w:instrText>
      </w:r>
      <w:r>
        <w:fldChar w:fldCharType="separate"/>
      </w:r>
      <w:r w:rsidR="00CF25BD">
        <w:rPr>
          <w:noProof/>
        </w:rPr>
        <w:t>Table 1: Example of a multivariate time series</w:t>
      </w:r>
      <w:r w:rsidR="00CF25BD">
        <w:rPr>
          <w:noProof/>
        </w:rPr>
        <w:tab/>
      </w:r>
      <w:r w:rsidR="00CF25BD">
        <w:rPr>
          <w:noProof/>
        </w:rPr>
        <w:fldChar w:fldCharType="begin"/>
      </w:r>
      <w:r w:rsidR="00CF25BD">
        <w:rPr>
          <w:noProof/>
        </w:rPr>
        <w:instrText xml:space="preserve"> PAGEREF _Toc72138007 \h </w:instrText>
      </w:r>
      <w:r w:rsidR="00CF25BD">
        <w:rPr>
          <w:noProof/>
        </w:rPr>
      </w:r>
      <w:r w:rsidR="00CF25BD">
        <w:rPr>
          <w:noProof/>
        </w:rPr>
        <w:fldChar w:fldCharType="separate"/>
      </w:r>
      <w:r w:rsidR="00B26196">
        <w:rPr>
          <w:noProof/>
        </w:rPr>
        <w:t>11</w:t>
      </w:r>
      <w:r w:rsidR="00CF25BD">
        <w:rPr>
          <w:noProof/>
        </w:rPr>
        <w:fldChar w:fldCharType="end"/>
      </w:r>
    </w:p>
    <w:p w14:paraId="5F629B5D" w14:textId="5C976BC2" w:rsidR="00CF25BD" w:rsidRDefault="00CF25BD">
      <w:pPr>
        <w:pStyle w:val="TableofFigures"/>
        <w:tabs>
          <w:tab w:val="right" w:leader="dot" w:pos="9060"/>
        </w:tabs>
        <w:rPr>
          <w:rFonts w:asciiTheme="minorHAnsi" w:hAnsiTheme="minorHAnsi"/>
          <w:noProof/>
          <w:sz w:val="22"/>
          <w:szCs w:val="22"/>
          <w:lang w:eastAsia="en-GB"/>
        </w:rPr>
      </w:pPr>
      <w:r>
        <w:rPr>
          <w:noProof/>
        </w:rPr>
        <w:t>Table 2: Top 5 submissions for the PhysioNet Challenge</w:t>
      </w:r>
      <w:r>
        <w:rPr>
          <w:noProof/>
        </w:rPr>
        <w:tab/>
      </w:r>
      <w:r>
        <w:rPr>
          <w:noProof/>
        </w:rPr>
        <w:fldChar w:fldCharType="begin"/>
      </w:r>
      <w:r>
        <w:rPr>
          <w:noProof/>
        </w:rPr>
        <w:instrText xml:space="preserve"> PAGEREF _Toc72138008 \h </w:instrText>
      </w:r>
      <w:r>
        <w:rPr>
          <w:noProof/>
        </w:rPr>
      </w:r>
      <w:r>
        <w:rPr>
          <w:noProof/>
        </w:rPr>
        <w:fldChar w:fldCharType="separate"/>
      </w:r>
      <w:r w:rsidR="00B26196">
        <w:rPr>
          <w:noProof/>
        </w:rPr>
        <w:t>12</w:t>
      </w:r>
      <w:r>
        <w:rPr>
          <w:noProof/>
        </w:rPr>
        <w:fldChar w:fldCharType="end"/>
      </w:r>
    </w:p>
    <w:p w14:paraId="64EF3399" w14:textId="03747D28" w:rsidR="00CF25BD" w:rsidRDefault="00CF25BD">
      <w:pPr>
        <w:pStyle w:val="TableofFigures"/>
        <w:tabs>
          <w:tab w:val="right" w:leader="dot" w:pos="9060"/>
        </w:tabs>
        <w:rPr>
          <w:rFonts w:asciiTheme="minorHAnsi" w:hAnsiTheme="minorHAnsi"/>
          <w:noProof/>
          <w:sz w:val="22"/>
          <w:szCs w:val="22"/>
          <w:lang w:eastAsia="en-GB"/>
        </w:rPr>
      </w:pPr>
      <w:r>
        <w:rPr>
          <w:noProof/>
        </w:rPr>
        <w:t>Table 3: Systemic inflammatory response syndrome [33]</w:t>
      </w:r>
      <w:r>
        <w:rPr>
          <w:noProof/>
        </w:rPr>
        <w:tab/>
      </w:r>
      <w:r>
        <w:rPr>
          <w:noProof/>
        </w:rPr>
        <w:fldChar w:fldCharType="begin"/>
      </w:r>
      <w:r>
        <w:rPr>
          <w:noProof/>
        </w:rPr>
        <w:instrText xml:space="preserve"> PAGEREF _Toc72138009 \h </w:instrText>
      </w:r>
      <w:r>
        <w:rPr>
          <w:noProof/>
        </w:rPr>
      </w:r>
      <w:r>
        <w:rPr>
          <w:noProof/>
        </w:rPr>
        <w:fldChar w:fldCharType="separate"/>
      </w:r>
      <w:r w:rsidR="00B26196">
        <w:rPr>
          <w:noProof/>
        </w:rPr>
        <w:t>24</w:t>
      </w:r>
      <w:r>
        <w:rPr>
          <w:noProof/>
        </w:rPr>
        <w:fldChar w:fldCharType="end"/>
      </w:r>
    </w:p>
    <w:p w14:paraId="479B553D" w14:textId="2E2E8DFD" w:rsidR="00CF25BD" w:rsidRDefault="00CF25BD">
      <w:pPr>
        <w:pStyle w:val="TableofFigures"/>
        <w:tabs>
          <w:tab w:val="right" w:leader="dot" w:pos="9060"/>
        </w:tabs>
        <w:rPr>
          <w:rFonts w:asciiTheme="minorHAnsi" w:hAnsiTheme="minorHAnsi"/>
          <w:noProof/>
          <w:sz w:val="22"/>
          <w:szCs w:val="22"/>
          <w:lang w:eastAsia="en-GB"/>
        </w:rPr>
      </w:pPr>
      <w:r>
        <w:rPr>
          <w:noProof/>
        </w:rPr>
        <w:t xml:space="preserve">Table 4: qSOFA Scoring Table </w:t>
      </w:r>
      <w:r w:rsidRPr="00083966">
        <w:rPr>
          <w:rFonts w:cs="Calibri"/>
          <w:noProof/>
        </w:rPr>
        <w:t>[37]</w:t>
      </w:r>
      <w:r>
        <w:rPr>
          <w:noProof/>
        </w:rPr>
        <w:tab/>
      </w:r>
      <w:r>
        <w:rPr>
          <w:noProof/>
        </w:rPr>
        <w:fldChar w:fldCharType="begin"/>
      </w:r>
      <w:r>
        <w:rPr>
          <w:noProof/>
        </w:rPr>
        <w:instrText xml:space="preserve"> PAGEREF _Toc72138010 \h </w:instrText>
      </w:r>
      <w:r>
        <w:rPr>
          <w:noProof/>
        </w:rPr>
      </w:r>
      <w:r>
        <w:rPr>
          <w:noProof/>
        </w:rPr>
        <w:fldChar w:fldCharType="separate"/>
      </w:r>
      <w:r w:rsidR="00B26196">
        <w:rPr>
          <w:noProof/>
        </w:rPr>
        <w:t>26</w:t>
      </w:r>
      <w:r>
        <w:rPr>
          <w:noProof/>
        </w:rPr>
        <w:fldChar w:fldCharType="end"/>
      </w:r>
    </w:p>
    <w:p w14:paraId="2D21EB24" w14:textId="59885F8A" w:rsidR="00CF25BD" w:rsidRDefault="00CF25BD">
      <w:pPr>
        <w:pStyle w:val="TableofFigures"/>
        <w:tabs>
          <w:tab w:val="right" w:leader="dot" w:pos="9060"/>
        </w:tabs>
        <w:rPr>
          <w:rFonts w:asciiTheme="minorHAnsi" w:hAnsiTheme="minorHAnsi"/>
          <w:noProof/>
          <w:sz w:val="22"/>
          <w:szCs w:val="22"/>
          <w:lang w:eastAsia="en-GB"/>
        </w:rPr>
      </w:pPr>
      <w:r>
        <w:rPr>
          <w:noProof/>
        </w:rPr>
        <w:t xml:space="preserve">Table 5: Summary of the shared dataset for hospital system A and B </w:t>
      </w:r>
      <w:r w:rsidRPr="00083966">
        <w:rPr>
          <w:rFonts w:cs="Calibri"/>
          <w:noProof/>
        </w:rPr>
        <w:t>[7]</w:t>
      </w:r>
      <w:r>
        <w:rPr>
          <w:noProof/>
        </w:rPr>
        <w:tab/>
      </w:r>
      <w:r>
        <w:rPr>
          <w:noProof/>
        </w:rPr>
        <w:fldChar w:fldCharType="begin"/>
      </w:r>
      <w:r>
        <w:rPr>
          <w:noProof/>
        </w:rPr>
        <w:instrText xml:space="preserve"> PAGEREF _Toc72138011 \h </w:instrText>
      </w:r>
      <w:r>
        <w:rPr>
          <w:noProof/>
        </w:rPr>
      </w:r>
      <w:r>
        <w:rPr>
          <w:noProof/>
        </w:rPr>
        <w:fldChar w:fldCharType="separate"/>
      </w:r>
      <w:r w:rsidR="00B26196">
        <w:rPr>
          <w:noProof/>
        </w:rPr>
        <w:t>27</w:t>
      </w:r>
      <w:r>
        <w:rPr>
          <w:noProof/>
        </w:rPr>
        <w:fldChar w:fldCharType="end"/>
      </w:r>
    </w:p>
    <w:p w14:paraId="09467FBA" w14:textId="5006916F" w:rsidR="00CF25BD" w:rsidRDefault="00CF25BD">
      <w:pPr>
        <w:pStyle w:val="TableofFigures"/>
        <w:tabs>
          <w:tab w:val="right" w:leader="dot" w:pos="9060"/>
        </w:tabs>
        <w:rPr>
          <w:rFonts w:asciiTheme="minorHAnsi" w:hAnsiTheme="minorHAnsi"/>
          <w:noProof/>
          <w:sz w:val="22"/>
          <w:szCs w:val="22"/>
          <w:lang w:eastAsia="en-GB"/>
        </w:rPr>
      </w:pPr>
      <w:r>
        <w:rPr>
          <w:noProof/>
        </w:rPr>
        <w:t xml:space="preserve">Table 6: Clinical variables </w:t>
      </w:r>
      <w:r w:rsidRPr="00083966">
        <w:rPr>
          <w:rFonts w:cs="Calibri"/>
          <w:noProof/>
        </w:rPr>
        <w:t>[7]</w:t>
      </w:r>
      <w:r>
        <w:rPr>
          <w:noProof/>
        </w:rPr>
        <w:tab/>
      </w:r>
      <w:r>
        <w:rPr>
          <w:noProof/>
        </w:rPr>
        <w:fldChar w:fldCharType="begin"/>
      </w:r>
      <w:r>
        <w:rPr>
          <w:noProof/>
        </w:rPr>
        <w:instrText xml:space="preserve"> PAGEREF _Toc72138012 \h </w:instrText>
      </w:r>
      <w:r>
        <w:rPr>
          <w:noProof/>
        </w:rPr>
      </w:r>
      <w:r>
        <w:rPr>
          <w:noProof/>
        </w:rPr>
        <w:fldChar w:fldCharType="separate"/>
      </w:r>
      <w:r w:rsidR="00B26196">
        <w:rPr>
          <w:noProof/>
        </w:rPr>
        <w:t>28</w:t>
      </w:r>
      <w:r>
        <w:rPr>
          <w:noProof/>
        </w:rPr>
        <w:fldChar w:fldCharType="end"/>
      </w:r>
    </w:p>
    <w:p w14:paraId="709EA629" w14:textId="31B3C9F3" w:rsidR="00CF25BD" w:rsidRDefault="00CF25BD">
      <w:pPr>
        <w:pStyle w:val="TableofFigures"/>
        <w:tabs>
          <w:tab w:val="right" w:leader="dot" w:pos="9060"/>
        </w:tabs>
        <w:rPr>
          <w:rFonts w:asciiTheme="minorHAnsi" w:hAnsiTheme="minorHAnsi"/>
          <w:noProof/>
          <w:sz w:val="22"/>
          <w:szCs w:val="22"/>
          <w:lang w:eastAsia="en-GB"/>
        </w:rPr>
      </w:pPr>
      <w:r>
        <w:rPr>
          <w:noProof/>
        </w:rPr>
        <w:t>Table 7: Missing ratio for each clinical variable for whole dataset</w:t>
      </w:r>
      <w:r>
        <w:rPr>
          <w:noProof/>
        </w:rPr>
        <w:tab/>
      </w:r>
      <w:r>
        <w:rPr>
          <w:noProof/>
        </w:rPr>
        <w:fldChar w:fldCharType="begin"/>
      </w:r>
      <w:r>
        <w:rPr>
          <w:noProof/>
        </w:rPr>
        <w:instrText xml:space="preserve"> PAGEREF _Toc72138013 \h </w:instrText>
      </w:r>
      <w:r>
        <w:rPr>
          <w:noProof/>
        </w:rPr>
      </w:r>
      <w:r>
        <w:rPr>
          <w:noProof/>
        </w:rPr>
        <w:fldChar w:fldCharType="separate"/>
      </w:r>
      <w:r w:rsidR="00B26196">
        <w:rPr>
          <w:noProof/>
        </w:rPr>
        <w:t>32</w:t>
      </w:r>
      <w:r>
        <w:rPr>
          <w:noProof/>
        </w:rPr>
        <w:fldChar w:fldCharType="end"/>
      </w:r>
    </w:p>
    <w:p w14:paraId="11595774" w14:textId="02976CDA" w:rsidR="00CF25BD" w:rsidRDefault="00CF25BD">
      <w:pPr>
        <w:pStyle w:val="TableofFigures"/>
        <w:tabs>
          <w:tab w:val="right" w:leader="dot" w:pos="9060"/>
        </w:tabs>
        <w:rPr>
          <w:rFonts w:asciiTheme="minorHAnsi" w:hAnsiTheme="minorHAnsi"/>
          <w:noProof/>
          <w:sz w:val="22"/>
          <w:szCs w:val="22"/>
          <w:lang w:eastAsia="en-GB"/>
        </w:rPr>
      </w:pPr>
      <w:r>
        <w:rPr>
          <w:noProof/>
        </w:rPr>
        <w:t>Table 8: Sepsis Binary classification</w:t>
      </w:r>
      <w:r>
        <w:rPr>
          <w:noProof/>
        </w:rPr>
        <w:tab/>
      </w:r>
      <w:r>
        <w:rPr>
          <w:noProof/>
        </w:rPr>
        <w:fldChar w:fldCharType="begin"/>
      </w:r>
      <w:r>
        <w:rPr>
          <w:noProof/>
        </w:rPr>
        <w:instrText xml:space="preserve"> PAGEREF _Toc72138014 \h </w:instrText>
      </w:r>
      <w:r>
        <w:rPr>
          <w:noProof/>
        </w:rPr>
      </w:r>
      <w:r>
        <w:rPr>
          <w:noProof/>
        </w:rPr>
        <w:fldChar w:fldCharType="separate"/>
      </w:r>
      <w:r w:rsidR="00B26196">
        <w:rPr>
          <w:noProof/>
        </w:rPr>
        <w:t>44</w:t>
      </w:r>
      <w:r>
        <w:rPr>
          <w:noProof/>
        </w:rPr>
        <w:fldChar w:fldCharType="end"/>
      </w:r>
    </w:p>
    <w:p w14:paraId="2B7CA7A0" w14:textId="2012B4B1"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Table 9: Results of KNN filling experiment with Decision Tree classifier for the</w:t>
      </w:r>
      <w:r w:rsidR="006B3332">
        <w:rPr>
          <w:noProof/>
        </w:rPr>
        <w:t xml:space="preserve"> </w:t>
      </w:r>
      <w:r w:rsidR="006B3332">
        <w:rPr>
          <w:noProof/>
        </w:rPr>
        <w:br/>
      </w:r>
      <w:r>
        <w:rPr>
          <w:noProof/>
        </w:rPr>
        <w:t>400 patients dataset</w:t>
      </w:r>
      <w:r>
        <w:rPr>
          <w:noProof/>
        </w:rPr>
        <w:tab/>
      </w:r>
      <w:r>
        <w:rPr>
          <w:noProof/>
        </w:rPr>
        <w:fldChar w:fldCharType="begin"/>
      </w:r>
      <w:r>
        <w:rPr>
          <w:noProof/>
        </w:rPr>
        <w:instrText xml:space="preserve"> PAGEREF _Toc72138015 \h </w:instrText>
      </w:r>
      <w:r>
        <w:rPr>
          <w:noProof/>
        </w:rPr>
      </w:r>
      <w:r>
        <w:rPr>
          <w:noProof/>
        </w:rPr>
        <w:fldChar w:fldCharType="separate"/>
      </w:r>
      <w:r w:rsidR="00B26196">
        <w:rPr>
          <w:noProof/>
        </w:rPr>
        <w:t>50</w:t>
      </w:r>
      <w:r>
        <w:rPr>
          <w:noProof/>
        </w:rPr>
        <w:fldChar w:fldCharType="end"/>
      </w:r>
    </w:p>
    <w:p w14:paraId="68377E96" w14:textId="18CBBEF2"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10: Results of KNN filling experiment with Decision Tree classifier for the </w:t>
      </w:r>
      <w:r w:rsidR="006B3332">
        <w:rPr>
          <w:noProof/>
        </w:rPr>
        <w:br/>
      </w:r>
      <w:r>
        <w:rPr>
          <w:noProof/>
        </w:rPr>
        <w:t>1000 patients dataset</w:t>
      </w:r>
      <w:r>
        <w:rPr>
          <w:noProof/>
        </w:rPr>
        <w:tab/>
      </w:r>
      <w:r>
        <w:rPr>
          <w:noProof/>
        </w:rPr>
        <w:fldChar w:fldCharType="begin"/>
      </w:r>
      <w:r>
        <w:rPr>
          <w:noProof/>
        </w:rPr>
        <w:instrText xml:space="preserve"> PAGEREF _Toc72138016 \h </w:instrText>
      </w:r>
      <w:r>
        <w:rPr>
          <w:noProof/>
        </w:rPr>
      </w:r>
      <w:r>
        <w:rPr>
          <w:noProof/>
        </w:rPr>
        <w:fldChar w:fldCharType="separate"/>
      </w:r>
      <w:r w:rsidR="00B26196">
        <w:rPr>
          <w:noProof/>
        </w:rPr>
        <w:t>52</w:t>
      </w:r>
      <w:r>
        <w:rPr>
          <w:noProof/>
        </w:rPr>
        <w:fldChar w:fldCharType="end"/>
      </w:r>
    </w:p>
    <w:p w14:paraId="34003C0D" w14:textId="65874A2B" w:rsidR="00CF25BD" w:rsidRDefault="00CF25BD">
      <w:pPr>
        <w:pStyle w:val="TableofFigures"/>
        <w:tabs>
          <w:tab w:val="right" w:leader="dot" w:pos="9060"/>
        </w:tabs>
        <w:rPr>
          <w:rFonts w:asciiTheme="minorHAnsi" w:hAnsiTheme="minorHAnsi"/>
          <w:noProof/>
          <w:sz w:val="22"/>
          <w:szCs w:val="22"/>
          <w:lang w:eastAsia="en-GB"/>
        </w:rPr>
      </w:pPr>
      <w:r>
        <w:rPr>
          <w:noProof/>
        </w:rPr>
        <w:t>Table 11: Results of KNN-filling on the 2000 patients dataset</w:t>
      </w:r>
      <w:r>
        <w:rPr>
          <w:noProof/>
        </w:rPr>
        <w:tab/>
      </w:r>
      <w:r>
        <w:rPr>
          <w:noProof/>
        </w:rPr>
        <w:fldChar w:fldCharType="begin"/>
      </w:r>
      <w:r>
        <w:rPr>
          <w:noProof/>
        </w:rPr>
        <w:instrText xml:space="preserve"> PAGEREF _Toc72138017 \h </w:instrText>
      </w:r>
      <w:r>
        <w:rPr>
          <w:noProof/>
        </w:rPr>
      </w:r>
      <w:r>
        <w:rPr>
          <w:noProof/>
        </w:rPr>
        <w:fldChar w:fldCharType="separate"/>
      </w:r>
      <w:r w:rsidR="00B26196">
        <w:rPr>
          <w:noProof/>
        </w:rPr>
        <w:t>53</w:t>
      </w:r>
      <w:r>
        <w:rPr>
          <w:noProof/>
        </w:rPr>
        <w:fldChar w:fldCharType="end"/>
      </w:r>
    </w:p>
    <w:p w14:paraId="080C865C" w14:textId="1DCD31A7" w:rsidR="00CF25BD" w:rsidRDefault="00CF25BD">
      <w:pPr>
        <w:pStyle w:val="TableofFigures"/>
        <w:tabs>
          <w:tab w:val="right" w:leader="dot" w:pos="9060"/>
        </w:tabs>
        <w:rPr>
          <w:rFonts w:asciiTheme="minorHAnsi" w:hAnsiTheme="minorHAnsi"/>
          <w:noProof/>
          <w:sz w:val="22"/>
          <w:szCs w:val="22"/>
          <w:lang w:eastAsia="en-GB"/>
        </w:rPr>
      </w:pPr>
      <w:r>
        <w:rPr>
          <w:noProof/>
        </w:rPr>
        <w:t>Table 12: Results of KNN-filling on the 5000 patients dataset</w:t>
      </w:r>
      <w:r>
        <w:rPr>
          <w:noProof/>
        </w:rPr>
        <w:tab/>
      </w:r>
      <w:r>
        <w:rPr>
          <w:noProof/>
        </w:rPr>
        <w:fldChar w:fldCharType="begin"/>
      </w:r>
      <w:r>
        <w:rPr>
          <w:noProof/>
        </w:rPr>
        <w:instrText xml:space="preserve"> PAGEREF _Toc72138018 \h </w:instrText>
      </w:r>
      <w:r>
        <w:rPr>
          <w:noProof/>
        </w:rPr>
      </w:r>
      <w:r>
        <w:rPr>
          <w:noProof/>
        </w:rPr>
        <w:fldChar w:fldCharType="separate"/>
      </w:r>
      <w:r w:rsidR="00B26196">
        <w:rPr>
          <w:noProof/>
        </w:rPr>
        <w:t>53</w:t>
      </w:r>
      <w:r>
        <w:rPr>
          <w:noProof/>
        </w:rPr>
        <w:fldChar w:fldCharType="end"/>
      </w:r>
    </w:p>
    <w:p w14:paraId="638B1D69" w14:textId="062C6B47" w:rsidR="00CF25BD" w:rsidRDefault="00CF25BD">
      <w:pPr>
        <w:pStyle w:val="TableofFigures"/>
        <w:tabs>
          <w:tab w:val="right" w:leader="dot" w:pos="9060"/>
        </w:tabs>
        <w:rPr>
          <w:rFonts w:asciiTheme="minorHAnsi" w:hAnsiTheme="minorHAnsi"/>
          <w:noProof/>
          <w:sz w:val="22"/>
          <w:szCs w:val="22"/>
          <w:lang w:eastAsia="en-GB"/>
        </w:rPr>
      </w:pPr>
      <w:r>
        <w:rPr>
          <w:noProof/>
        </w:rPr>
        <w:t>Table 13: Results of zero filling experiment on the 400 patients dataset</w:t>
      </w:r>
      <w:r>
        <w:rPr>
          <w:noProof/>
        </w:rPr>
        <w:tab/>
      </w:r>
      <w:r>
        <w:rPr>
          <w:noProof/>
        </w:rPr>
        <w:fldChar w:fldCharType="begin"/>
      </w:r>
      <w:r>
        <w:rPr>
          <w:noProof/>
        </w:rPr>
        <w:instrText xml:space="preserve"> PAGEREF _Toc72138019 \h </w:instrText>
      </w:r>
      <w:r>
        <w:rPr>
          <w:noProof/>
        </w:rPr>
      </w:r>
      <w:r>
        <w:rPr>
          <w:noProof/>
        </w:rPr>
        <w:fldChar w:fldCharType="separate"/>
      </w:r>
      <w:r w:rsidR="00B26196">
        <w:rPr>
          <w:noProof/>
        </w:rPr>
        <w:t>55</w:t>
      </w:r>
      <w:r>
        <w:rPr>
          <w:noProof/>
        </w:rPr>
        <w:fldChar w:fldCharType="end"/>
      </w:r>
    </w:p>
    <w:p w14:paraId="6AF42281" w14:textId="628BA48A" w:rsidR="00CF25BD" w:rsidRDefault="00CF25BD">
      <w:pPr>
        <w:pStyle w:val="TableofFigures"/>
        <w:tabs>
          <w:tab w:val="right" w:leader="dot" w:pos="9060"/>
        </w:tabs>
        <w:rPr>
          <w:rFonts w:asciiTheme="minorHAnsi" w:hAnsiTheme="minorHAnsi"/>
          <w:noProof/>
          <w:sz w:val="22"/>
          <w:szCs w:val="22"/>
          <w:lang w:eastAsia="en-GB"/>
        </w:rPr>
      </w:pPr>
      <w:r>
        <w:rPr>
          <w:noProof/>
        </w:rPr>
        <w:t>Table 14: Results of zero filling experiment on the 1000 patients dataset</w:t>
      </w:r>
      <w:r>
        <w:rPr>
          <w:noProof/>
        </w:rPr>
        <w:tab/>
      </w:r>
      <w:r>
        <w:rPr>
          <w:noProof/>
        </w:rPr>
        <w:fldChar w:fldCharType="begin"/>
      </w:r>
      <w:r>
        <w:rPr>
          <w:noProof/>
        </w:rPr>
        <w:instrText xml:space="preserve"> PAGEREF _Toc72138020 \h </w:instrText>
      </w:r>
      <w:r>
        <w:rPr>
          <w:noProof/>
        </w:rPr>
      </w:r>
      <w:r>
        <w:rPr>
          <w:noProof/>
        </w:rPr>
        <w:fldChar w:fldCharType="separate"/>
      </w:r>
      <w:r w:rsidR="00B26196">
        <w:rPr>
          <w:noProof/>
        </w:rPr>
        <w:t>55</w:t>
      </w:r>
      <w:r>
        <w:rPr>
          <w:noProof/>
        </w:rPr>
        <w:fldChar w:fldCharType="end"/>
      </w:r>
    </w:p>
    <w:p w14:paraId="32DC9524" w14:textId="45136644" w:rsidR="00CF25BD" w:rsidRDefault="00CF25BD">
      <w:pPr>
        <w:pStyle w:val="TableofFigures"/>
        <w:tabs>
          <w:tab w:val="right" w:leader="dot" w:pos="9060"/>
        </w:tabs>
        <w:rPr>
          <w:rFonts w:asciiTheme="minorHAnsi" w:hAnsiTheme="minorHAnsi"/>
          <w:noProof/>
          <w:sz w:val="22"/>
          <w:szCs w:val="22"/>
          <w:lang w:eastAsia="en-GB"/>
        </w:rPr>
      </w:pPr>
      <w:r>
        <w:rPr>
          <w:noProof/>
        </w:rPr>
        <w:t>Table 15: Results of the zero filling experiment on larger datasets</w:t>
      </w:r>
      <w:r>
        <w:rPr>
          <w:noProof/>
        </w:rPr>
        <w:tab/>
      </w:r>
      <w:r>
        <w:rPr>
          <w:noProof/>
        </w:rPr>
        <w:fldChar w:fldCharType="begin"/>
      </w:r>
      <w:r>
        <w:rPr>
          <w:noProof/>
        </w:rPr>
        <w:instrText xml:space="preserve"> PAGEREF _Toc72138021 \h </w:instrText>
      </w:r>
      <w:r>
        <w:rPr>
          <w:noProof/>
        </w:rPr>
      </w:r>
      <w:r>
        <w:rPr>
          <w:noProof/>
        </w:rPr>
        <w:fldChar w:fldCharType="separate"/>
      </w:r>
      <w:r w:rsidR="00B26196">
        <w:rPr>
          <w:noProof/>
        </w:rPr>
        <w:t>56</w:t>
      </w:r>
      <w:r>
        <w:rPr>
          <w:noProof/>
        </w:rPr>
        <w:fldChar w:fldCharType="end"/>
      </w:r>
    </w:p>
    <w:p w14:paraId="53525DAB" w14:textId="0651A080" w:rsidR="00CF25BD" w:rsidRDefault="00CF25BD">
      <w:pPr>
        <w:pStyle w:val="TableofFigures"/>
        <w:tabs>
          <w:tab w:val="right" w:leader="dot" w:pos="9060"/>
        </w:tabs>
        <w:rPr>
          <w:rFonts w:asciiTheme="minorHAnsi" w:hAnsiTheme="minorHAnsi"/>
          <w:noProof/>
          <w:sz w:val="22"/>
          <w:szCs w:val="22"/>
          <w:lang w:eastAsia="en-GB"/>
        </w:rPr>
      </w:pPr>
      <w:r>
        <w:rPr>
          <w:noProof/>
        </w:rPr>
        <w:t>Table 16: Results of mean filling experiments on 400 patients dataset</w:t>
      </w:r>
      <w:r>
        <w:rPr>
          <w:noProof/>
        </w:rPr>
        <w:tab/>
      </w:r>
      <w:r>
        <w:rPr>
          <w:noProof/>
        </w:rPr>
        <w:fldChar w:fldCharType="begin"/>
      </w:r>
      <w:r>
        <w:rPr>
          <w:noProof/>
        </w:rPr>
        <w:instrText xml:space="preserve"> PAGEREF _Toc72138022 \h </w:instrText>
      </w:r>
      <w:r>
        <w:rPr>
          <w:noProof/>
        </w:rPr>
      </w:r>
      <w:r>
        <w:rPr>
          <w:noProof/>
        </w:rPr>
        <w:fldChar w:fldCharType="separate"/>
      </w:r>
      <w:r w:rsidR="00B26196">
        <w:rPr>
          <w:noProof/>
        </w:rPr>
        <w:t>56</w:t>
      </w:r>
      <w:r>
        <w:rPr>
          <w:noProof/>
        </w:rPr>
        <w:fldChar w:fldCharType="end"/>
      </w:r>
    </w:p>
    <w:p w14:paraId="19E04FED" w14:textId="49F0AAAA" w:rsidR="00CF25BD" w:rsidRDefault="00CF25BD">
      <w:pPr>
        <w:pStyle w:val="TableofFigures"/>
        <w:tabs>
          <w:tab w:val="right" w:leader="dot" w:pos="9060"/>
        </w:tabs>
        <w:rPr>
          <w:rFonts w:asciiTheme="minorHAnsi" w:hAnsiTheme="minorHAnsi"/>
          <w:noProof/>
          <w:sz w:val="22"/>
          <w:szCs w:val="22"/>
          <w:lang w:eastAsia="en-GB"/>
        </w:rPr>
      </w:pPr>
      <w:r>
        <w:rPr>
          <w:noProof/>
        </w:rPr>
        <w:t>Table 17: Results of mean filling experiments on 1000 patients dataset</w:t>
      </w:r>
      <w:r>
        <w:rPr>
          <w:noProof/>
        </w:rPr>
        <w:tab/>
      </w:r>
      <w:r>
        <w:rPr>
          <w:noProof/>
        </w:rPr>
        <w:fldChar w:fldCharType="begin"/>
      </w:r>
      <w:r>
        <w:rPr>
          <w:noProof/>
        </w:rPr>
        <w:instrText xml:space="preserve"> PAGEREF _Toc72138023 \h </w:instrText>
      </w:r>
      <w:r>
        <w:rPr>
          <w:noProof/>
        </w:rPr>
      </w:r>
      <w:r>
        <w:rPr>
          <w:noProof/>
        </w:rPr>
        <w:fldChar w:fldCharType="separate"/>
      </w:r>
      <w:r w:rsidR="00B26196">
        <w:rPr>
          <w:noProof/>
        </w:rPr>
        <w:t>57</w:t>
      </w:r>
      <w:r>
        <w:rPr>
          <w:noProof/>
        </w:rPr>
        <w:fldChar w:fldCharType="end"/>
      </w:r>
    </w:p>
    <w:p w14:paraId="4D66F2AA" w14:textId="3B7D0D5F" w:rsidR="00CF25BD" w:rsidRDefault="00CF25BD">
      <w:pPr>
        <w:pStyle w:val="TableofFigures"/>
        <w:tabs>
          <w:tab w:val="right" w:leader="dot" w:pos="9060"/>
        </w:tabs>
        <w:rPr>
          <w:rFonts w:asciiTheme="minorHAnsi" w:hAnsiTheme="minorHAnsi"/>
          <w:noProof/>
          <w:sz w:val="22"/>
          <w:szCs w:val="22"/>
          <w:lang w:eastAsia="en-GB"/>
        </w:rPr>
      </w:pPr>
      <w:r>
        <w:rPr>
          <w:noProof/>
        </w:rPr>
        <w:t>Table 18: Result of mean filling on the larger datasets</w:t>
      </w:r>
      <w:r>
        <w:rPr>
          <w:noProof/>
        </w:rPr>
        <w:tab/>
      </w:r>
      <w:r>
        <w:rPr>
          <w:noProof/>
        </w:rPr>
        <w:fldChar w:fldCharType="begin"/>
      </w:r>
      <w:r>
        <w:rPr>
          <w:noProof/>
        </w:rPr>
        <w:instrText xml:space="preserve"> PAGEREF _Toc72138024 \h </w:instrText>
      </w:r>
      <w:r>
        <w:rPr>
          <w:noProof/>
        </w:rPr>
      </w:r>
      <w:r>
        <w:rPr>
          <w:noProof/>
        </w:rPr>
        <w:fldChar w:fldCharType="separate"/>
      </w:r>
      <w:r w:rsidR="00B26196">
        <w:rPr>
          <w:noProof/>
        </w:rPr>
        <w:t>57</w:t>
      </w:r>
      <w:r>
        <w:rPr>
          <w:noProof/>
        </w:rPr>
        <w:fldChar w:fldCharType="end"/>
      </w:r>
    </w:p>
    <w:p w14:paraId="01784D1C" w14:textId="35BDED31" w:rsidR="00CF25BD" w:rsidRDefault="00CF25BD">
      <w:pPr>
        <w:pStyle w:val="TableofFigures"/>
        <w:tabs>
          <w:tab w:val="right" w:leader="dot" w:pos="9060"/>
        </w:tabs>
        <w:rPr>
          <w:rFonts w:asciiTheme="minorHAnsi" w:hAnsiTheme="minorHAnsi"/>
          <w:noProof/>
          <w:sz w:val="22"/>
          <w:szCs w:val="22"/>
          <w:lang w:eastAsia="en-GB"/>
        </w:rPr>
      </w:pPr>
      <w:r>
        <w:rPr>
          <w:noProof/>
        </w:rPr>
        <w:t>Table 19: Results of FFIL_0 experiment on the 400 patients dataset</w:t>
      </w:r>
      <w:r>
        <w:rPr>
          <w:noProof/>
        </w:rPr>
        <w:tab/>
      </w:r>
      <w:r>
        <w:rPr>
          <w:noProof/>
        </w:rPr>
        <w:fldChar w:fldCharType="begin"/>
      </w:r>
      <w:r>
        <w:rPr>
          <w:noProof/>
        </w:rPr>
        <w:instrText xml:space="preserve"> PAGEREF _Toc72138025 \h </w:instrText>
      </w:r>
      <w:r>
        <w:rPr>
          <w:noProof/>
        </w:rPr>
      </w:r>
      <w:r>
        <w:rPr>
          <w:noProof/>
        </w:rPr>
        <w:fldChar w:fldCharType="separate"/>
      </w:r>
      <w:r w:rsidR="00B26196">
        <w:rPr>
          <w:noProof/>
        </w:rPr>
        <w:t>58</w:t>
      </w:r>
      <w:r>
        <w:rPr>
          <w:noProof/>
        </w:rPr>
        <w:fldChar w:fldCharType="end"/>
      </w:r>
    </w:p>
    <w:p w14:paraId="7F32ED7B" w14:textId="2F2C77FE" w:rsidR="00CF25BD" w:rsidRDefault="00CF25BD">
      <w:pPr>
        <w:pStyle w:val="TableofFigures"/>
        <w:tabs>
          <w:tab w:val="right" w:leader="dot" w:pos="9060"/>
        </w:tabs>
        <w:rPr>
          <w:rFonts w:asciiTheme="minorHAnsi" w:hAnsiTheme="minorHAnsi"/>
          <w:noProof/>
          <w:sz w:val="22"/>
          <w:szCs w:val="22"/>
          <w:lang w:eastAsia="en-GB"/>
        </w:rPr>
      </w:pPr>
      <w:r>
        <w:rPr>
          <w:noProof/>
        </w:rPr>
        <w:t>Table 20: Results of FFIL_0 experiment on the 1000 patients dataset</w:t>
      </w:r>
      <w:r>
        <w:rPr>
          <w:noProof/>
        </w:rPr>
        <w:tab/>
      </w:r>
      <w:r>
        <w:rPr>
          <w:noProof/>
        </w:rPr>
        <w:fldChar w:fldCharType="begin"/>
      </w:r>
      <w:r>
        <w:rPr>
          <w:noProof/>
        </w:rPr>
        <w:instrText xml:space="preserve"> PAGEREF _Toc72138026 \h </w:instrText>
      </w:r>
      <w:r>
        <w:rPr>
          <w:noProof/>
        </w:rPr>
      </w:r>
      <w:r>
        <w:rPr>
          <w:noProof/>
        </w:rPr>
        <w:fldChar w:fldCharType="separate"/>
      </w:r>
      <w:r w:rsidR="00B26196">
        <w:rPr>
          <w:noProof/>
        </w:rPr>
        <w:t>58</w:t>
      </w:r>
      <w:r>
        <w:rPr>
          <w:noProof/>
        </w:rPr>
        <w:fldChar w:fldCharType="end"/>
      </w:r>
    </w:p>
    <w:p w14:paraId="5FCD7E5F" w14:textId="2E1CC8BB" w:rsidR="00CF25BD" w:rsidRDefault="00CF25BD">
      <w:pPr>
        <w:pStyle w:val="TableofFigures"/>
        <w:tabs>
          <w:tab w:val="right" w:leader="dot" w:pos="9060"/>
        </w:tabs>
        <w:rPr>
          <w:rFonts w:asciiTheme="minorHAnsi" w:hAnsiTheme="minorHAnsi"/>
          <w:noProof/>
          <w:sz w:val="22"/>
          <w:szCs w:val="22"/>
          <w:lang w:eastAsia="en-GB"/>
        </w:rPr>
      </w:pPr>
      <w:r>
        <w:rPr>
          <w:noProof/>
        </w:rPr>
        <w:t>Table 21: Results of FFIL_0 experiment on the larger datasets</w:t>
      </w:r>
      <w:r>
        <w:rPr>
          <w:noProof/>
        </w:rPr>
        <w:tab/>
      </w:r>
      <w:r>
        <w:rPr>
          <w:noProof/>
        </w:rPr>
        <w:fldChar w:fldCharType="begin"/>
      </w:r>
      <w:r>
        <w:rPr>
          <w:noProof/>
        </w:rPr>
        <w:instrText xml:space="preserve"> PAGEREF _Toc72138027 \h </w:instrText>
      </w:r>
      <w:r>
        <w:rPr>
          <w:noProof/>
        </w:rPr>
      </w:r>
      <w:r>
        <w:rPr>
          <w:noProof/>
        </w:rPr>
        <w:fldChar w:fldCharType="separate"/>
      </w:r>
      <w:r w:rsidR="00B26196">
        <w:rPr>
          <w:noProof/>
        </w:rPr>
        <w:t>59</w:t>
      </w:r>
      <w:r>
        <w:rPr>
          <w:noProof/>
        </w:rPr>
        <w:fldChar w:fldCharType="end"/>
      </w:r>
    </w:p>
    <w:p w14:paraId="6975DD19" w14:textId="353955CB" w:rsidR="00CF25BD" w:rsidRDefault="00CF25BD">
      <w:pPr>
        <w:pStyle w:val="TableofFigures"/>
        <w:tabs>
          <w:tab w:val="right" w:leader="dot" w:pos="9060"/>
        </w:tabs>
        <w:rPr>
          <w:rFonts w:asciiTheme="minorHAnsi" w:hAnsiTheme="minorHAnsi"/>
          <w:noProof/>
          <w:sz w:val="22"/>
          <w:szCs w:val="22"/>
          <w:lang w:eastAsia="en-GB"/>
        </w:rPr>
      </w:pPr>
      <w:r>
        <w:rPr>
          <w:noProof/>
        </w:rPr>
        <w:t>Table 22: Results of FFIL_mean experiment on the 400 patients dataset</w:t>
      </w:r>
      <w:r>
        <w:rPr>
          <w:noProof/>
        </w:rPr>
        <w:tab/>
      </w:r>
      <w:r>
        <w:rPr>
          <w:noProof/>
        </w:rPr>
        <w:fldChar w:fldCharType="begin"/>
      </w:r>
      <w:r>
        <w:rPr>
          <w:noProof/>
        </w:rPr>
        <w:instrText xml:space="preserve"> PAGEREF _Toc72138028 \h </w:instrText>
      </w:r>
      <w:r>
        <w:rPr>
          <w:noProof/>
        </w:rPr>
      </w:r>
      <w:r>
        <w:rPr>
          <w:noProof/>
        </w:rPr>
        <w:fldChar w:fldCharType="separate"/>
      </w:r>
      <w:r w:rsidR="00B26196">
        <w:rPr>
          <w:noProof/>
        </w:rPr>
        <w:t>60</w:t>
      </w:r>
      <w:r>
        <w:rPr>
          <w:noProof/>
        </w:rPr>
        <w:fldChar w:fldCharType="end"/>
      </w:r>
    </w:p>
    <w:p w14:paraId="69AFF912" w14:textId="6E8D9DC8" w:rsidR="00CF25BD" w:rsidRDefault="00CF25BD">
      <w:pPr>
        <w:pStyle w:val="TableofFigures"/>
        <w:tabs>
          <w:tab w:val="right" w:leader="dot" w:pos="9060"/>
        </w:tabs>
        <w:rPr>
          <w:rFonts w:asciiTheme="minorHAnsi" w:hAnsiTheme="minorHAnsi"/>
          <w:noProof/>
          <w:sz w:val="22"/>
          <w:szCs w:val="22"/>
          <w:lang w:eastAsia="en-GB"/>
        </w:rPr>
      </w:pPr>
      <w:r>
        <w:rPr>
          <w:noProof/>
        </w:rPr>
        <w:t>Table 23: Results of FFIL_mean experiments on the 1000 patients dataset</w:t>
      </w:r>
      <w:r>
        <w:rPr>
          <w:noProof/>
        </w:rPr>
        <w:tab/>
      </w:r>
      <w:r>
        <w:rPr>
          <w:noProof/>
        </w:rPr>
        <w:fldChar w:fldCharType="begin"/>
      </w:r>
      <w:r>
        <w:rPr>
          <w:noProof/>
        </w:rPr>
        <w:instrText xml:space="preserve"> PAGEREF _Toc72138029 \h </w:instrText>
      </w:r>
      <w:r>
        <w:rPr>
          <w:noProof/>
        </w:rPr>
      </w:r>
      <w:r>
        <w:rPr>
          <w:noProof/>
        </w:rPr>
        <w:fldChar w:fldCharType="separate"/>
      </w:r>
      <w:r w:rsidR="00B26196">
        <w:rPr>
          <w:noProof/>
        </w:rPr>
        <w:t>61</w:t>
      </w:r>
      <w:r>
        <w:rPr>
          <w:noProof/>
        </w:rPr>
        <w:fldChar w:fldCharType="end"/>
      </w:r>
    </w:p>
    <w:p w14:paraId="1EF32472" w14:textId="57B326AB" w:rsidR="00CF25BD" w:rsidRDefault="00CF25BD">
      <w:pPr>
        <w:pStyle w:val="TableofFigures"/>
        <w:tabs>
          <w:tab w:val="right" w:leader="dot" w:pos="9060"/>
        </w:tabs>
        <w:rPr>
          <w:rFonts w:asciiTheme="minorHAnsi" w:hAnsiTheme="minorHAnsi"/>
          <w:noProof/>
          <w:sz w:val="22"/>
          <w:szCs w:val="22"/>
          <w:lang w:eastAsia="en-GB"/>
        </w:rPr>
      </w:pPr>
      <w:r>
        <w:rPr>
          <w:noProof/>
        </w:rPr>
        <w:t>Table 24: Results of the FFIL_mean experiments on the large datasets</w:t>
      </w:r>
      <w:r>
        <w:rPr>
          <w:noProof/>
        </w:rPr>
        <w:tab/>
      </w:r>
      <w:r>
        <w:rPr>
          <w:noProof/>
        </w:rPr>
        <w:fldChar w:fldCharType="begin"/>
      </w:r>
      <w:r>
        <w:rPr>
          <w:noProof/>
        </w:rPr>
        <w:instrText xml:space="preserve"> PAGEREF _Toc72138030 \h </w:instrText>
      </w:r>
      <w:r>
        <w:rPr>
          <w:noProof/>
        </w:rPr>
      </w:r>
      <w:r>
        <w:rPr>
          <w:noProof/>
        </w:rPr>
        <w:fldChar w:fldCharType="separate"/>
      </w:r>
      <w:r w:rsidR="00B26196">
        <w:rPr>
          <w:noProof/>
        </w:rPr>
        <w:t>61</w:t>
      </w:r>
      <w:r>
        <w:rPr>
          <w:noProof/>
        </w:rPr>
        <w:fldChar w:fldCharType="end"/>
      </w:r>
    </w:p>
    <w:p w14:paraId="70C9FB62" w14:textId="27D28ECA" w:rsidR="00CF25BD" w:rsidRDefault="00CF25BD">
      <w:pPr>
        <w:pStyle w:val="TableofFigures"/>
        <w:tabs>
          <w:tab w:val="right" w:leader="dot" w:pos="9060"/>
        </w:tabs>
        <w:rPr>
          <w:rFonts w:asciiTheme="minorHAnsi" w:hAnsiTheme="minorHAnsi"/>
          <w:noProof/>
          <w:sz w:val="22"/>
          <w:szCs w:val="22"/>
          <w:lang w:eastAsia="en-GB"/>
        </w:rPr>
      </w:pPr>
      <w:r>
        <w:rPr>
          <w:noProof/>
        </w:rPr>
        <w:t>Table 25: Results of the filling experiments on the full dataset</w:t>
      </w:r>
      <w:r>
        <w:rPr>
          <w:noProof/>
        </w:rPr>
        <w:tab/>
      </w:r>
      <w:r>
        <w:rPr>
          <w:noProof/>
        </w:rPr>
        <w:fldChar w:fldCharType="begin"/>
      </w:r>
      <w:r>
        <w:rPr>
          <w:noProof/>
        </w:rPr>
        <w:instrText xml:space="preserve"> PAGEREF _Toc72138031 \h </w:instrText>
      </w:r>
      <w:r>
        <w:rPr>
          <w:noProof/>
        </w:rPr>
      </w:r>
      <w:r>
        <w:rPr>
          <w:noProof/>
        </w:rPr>
        <w:fldChar w:fldCharType="separate"/>
      </w:r>
      <w:r w:rsidR="00B26196">
        <w:rPr>
          <w:noProof/>
        </w:rPr>
        <w:t>62</w:t>
      </w:r>
      <w:r>
        <w:rPr>
          <w:noProof/>
        </w:rPr>
        <w:fldChar w:fldCharType="end"/>
      </w:r>
    </w:p>
    <w:p w14:paraId="0FBDD3DE" w14:textId="0773150D"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26: Results for dropping columns with different threshold values </w:t>
      </w:r>
      <w:r w:rsidR="004040A1">
        <w:rPr>
          <w:noProof/>
        </w:rPr>
        <w:br/>
      </w:r>
      <w:r>
        <w:rPr>
          <w:noProof/>
        </w:rPr>
        <w:t>(K=5, Decision Tree, forward + zero filling)</w:t>
      </w:r>
      <w:r>
        <w:rPr>
          <w:noProof/>
        </w:rPr>
        <w:tab/>
      </w:r>
      <w:r>
        <w:rPr>
          <w:noProof/>
        </w:rPr>
        <w:fldChar w:fldCharType="begin"/>
      </w:r>
      <w:r>
        <w:rPr>
          <w:noProof/>
        </w:rPr>
        <w:instrText xml:space="preserve"> PAGEREF _Toc72138032 \h </w:instrText>
      </w:r>
      <w:r>
        <w:rPr>
          <w:noProof/>
        </w:rPr>
      </w:r>
      <w:r>
        <w:rPr>
          <w:noProof/>
        </w:rPr>
        <w:fldChar w:fldCharType="separate"/>
      </w:r>
      <w:r w:rsidR="00B26196">
        <w:rPr>
          <w:noProof/>
        </w:rPr>
        <w:t>63</w:t>
      </w:r>
      <w:r>
        <w:rPr>
          <w:noProof/>
        </w:rPr>
        <w:fldChar w:fldCharType="end"/>
      </w:r>
    </w:p>
    <w:p w14:paraId="0075A978" w14:textId="14DEF89C"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lastRenderedPageBreak/>
        <w:t xml:space="preserve">Table 27: Results for dropping columns with different threshold values </w:t>
      </w:r>
      <w:r w:rsidR="006B3332">
        <w:rPr>
          <w:noProof/>
        </w:rPr>
        <w:br/>
      </w:r>
      <w:r>
        <w:rPr>
          <w:noProof/>
        </w:rPr>
        <w:t>(K=5, Gradient Boosting, forward plus zero filling)</w:t>
      </w:r>
      <w:r>
        <w:rPr>
          <w:noProof/>
        </w:rPr>
        <w:tab/>
      </w:r>
      <w:r>
        <w:rPr>
          <w:noProof/>
        </w:rPr>
        <w:fldChar w:fldCharType="begin"/>
      </w:r>
      <w:r>
        <w:rPr>
          <w:noProof/>
        </w:rPr>
        <w:instrText xml:space="preserve"> PAGEREF _Toc72138033 \h </w:instrText>
      </w:r>
      <w:r>
        <w:rPr>
          <w:noProof/>
        </w:rPr>
      </w:r>
      <w:r>
        <w:rPr>
          <w:noProof/>
        </w:rPr>
        <w:fldChar w:fldCharType="separate"/>
      </w:r>
      <w:r w:rsidR="00B26196">
        <w:rPr>
          <w:noProof/>
        </w:rPr>
        <w:t>64</w:t>
      </w:r>
      <w:r>
        <w:rPr>
          <w:noProof/>
        </w:rPr>
        <w:fldChar w:fldCharType="end"/>
      </w:r>
    </w:p>
    <w:p w14:paraId="3CF30E73" w14:textId="5CC9C2E5"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28: Results for dropping columns with different threshold values </w:t>
      </w:r>
      <w:r w:rsidR="006B3332">
        <w:rPr>
          <w:noProof/>
        </w:rPr>
        <w:br/>
      </w:r>
      <w:r>
        <w:rPr>
          <w:noProof/>
        </w:rPr>
        <w:t>(K=5, Light Gradient Boosting, forward plus zero filling)</w:t>
      </w:r>
      <w:r>
        <w:rPr>
          <w:noProof/>
        </w:rPr>
        <w:tab/>
      </w:r>
      <w:r>
        <w:rPr>
          <w:noProof/>
        </w:rPr>
        <w:fldChar w:fldCharType="begin"/>
      </w:r>
      <w:r>
        <w:rPr>
          <w:noProof/>
        </w:rPr>
        <w:instrText xml:space="preserve"> PAGEREF _Toc72138034 \h </w:instrText>
      </w:r>
      <w:r>
        <w:rPr>
          <w:noProof/>
        </w:rPr>
      </w:r>
      <w:r>
        <w:rPr>
          <w:noProof/>
        </w:rPr>
        <w:fldChar w:fldCharType="separate"/>
      </w:r>
      <w:r w:rsidR="00B26196">
        <w:rPr>
          <w:noProof/>
        </w:rPr>
        <w:t>64</w:t>
      </w:r>
      <w:r>
        <w:rPr>
          <w:noProof/>
        </w:rPr>
        <w:fldChar w:fldCharType="end"/>
      </w:r>
    </w:p>
    <w:p w14:paraId="537E31E9" w14:textId="09A30528"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29: Results for dropping columns with different threshold values </w:t>
      </w:r>
      <w:r w:rsidR="006B3332">
        <w:rPr>
          <w:noProof/>
        </w:rPr>
        <w:br/>
      </w:r>
      <w:r>
        <w:rPr>
          <w:noProof/>
        </w:rPr>
        <w:t>(K=5, Decision Tree, zero filling)</w:t>
      </w:r>
      <w:r>
        <w:rPr>
          <w:noProof/>
        </w:rPr>
        <w:tab/>
      </w:r>
      <w:r>
        <w:rPr>
          <w:noProof/>
        </w:rPr>
        <w:fldChar w:fldCharType="begin"/>
      </w:r>
      <w:r>
        <w:rPr>
          <w:noProof/>
        </w:rPr>
        <w:instrText xml:space="preserve"> PAGEREF _Toc72138035 \h </w:instrText>
      </w:r>
      <w:r>
        <w:rPr>
          <w:noProof/>
        </w:rPr>
      </w:r>
      <w:r>
        <w:rPr>
          <w:noProof/>
        </w:rPr>
        <w:fldChar w:fldCharType="separate"/>
      </w:r>
      <w:r w:rsidR="00B26196">
        <w:rPr>
          <w:noProof/>
        </w:rPr>
        <w:t>65</w:t>
      </w:r>
      <w:r>
        <w:rPr>
          <w:noProof/>
        </w:rPr>
        <w:fldChar w:fldCharType="end"/>
      </w:r>
    </w:p>
    <w:p w14:paraId="2B4D9EAC" w14:textId="5FF07E82" w:rsidR="00CF25BD" w:rsidRDefault="00CF25BD">
      <w:pPr>
        <w:pStyle w:val="TableofFigures"/>
        <w:tabs>
          <w:tab w:val="right" w:leader="dot" w:pos="9060"/>
        </w:tabs>
        <w:rPr>
          <w:rFonts w:asciiTheme="minorHAnsi" w:hAnsiTheme="minorHAnsi"/>
          <w:noProof/>
          <w:sz w:val="22"/>
          <w:szCs w:val="22"/>
          <w:lang w:eastAsia="en-GB"/>
        </w:rPr>
      </w:pPr>
      <w:r>
        <w:rPr>
          <w:noProof/>
        </w:rPr>
        <w:t>Table 30: Results for adding SIRS (K=5, Decision Tree)</w:t>
      </w:r>
      <w:r>
        <w:rPr>
          <w:noProof/>
        </w:rPr>
        <w:tab/>
      </w:r>
      <w:r>
        <w:rPr>
          <w:noProof/>
        </w:rPr>
        <w:fldChar w:fldCharType="begin"/>
      </w:r>
      <w:r>
        <w:rPr>
          <w:noProof/>
        </w:rPr>
        <w:instrText xml:space="preserve"> PAGEREF _Toc72138036 \h </w:instrText>
      </w:r>
      <w:r>
        <w:rPr>
          <w:noProof/>
        </w:rPr>
      </w:r>
      <w:r>
        <w:rPr>
          <w:noProof/>
        </w:rPr>
        <w:fldChar w:fldCharType="separate"/>
      </w:r>
      <w:r w:rsidR="00B26196">
        <w:rPr>
          <w:noProof/>
        </w:rPr>
        <w:t>66</w:t>
      </w:r>
      <w:r>
        <w:rPr>
          <w:noProof/>
        </w:rPr>
        <w:fldChar w:fldCharType="end"/>
      </w:r>
    </w:p>
    <w:p w14:paraId="5BCCFCF5" w14:textId="251FCE88" w:rsidR="00CF25BD" w:rsidRDefault="00CF25BD">
      <w:pPr>
        <w:pStyle w:val="TableofFigures"/>
        <w:tabs>
          <w:tab w:val="right" w:leader="dot" w:pos="9060"/>
        </w:tabs>
        <w:rPr>
          <w:rFonts w:asciiTheme="minorHAnsi" w:hAnsiTheme="minorHAnsi"/>
          <w:noProof/>
          <w:sz w:val="22"/>
          <w:szCs w:val="22"/>
          <w:lang w:eastAsia="en-GB"/>
        </w:rPr>
      </w:pPr>
      <w:r>
        <w:rPr>
          <w:noProof/>
        </w:rPr>
        <w:t>Table 31: Results of adding SOFA attributes (K=5, Decision Tree)</w:t>
      </w:r>
      <w:r>
        <w:rPr>
          <w:noProof/>
        </w:rPr>
        <w:tab/>
      </w:r>
      <w:r>
        <w:rPr>
          <w:noProof/>
        </w:rPr>
        <w:fldChar w:fldCharType="begin"/>
      </w:r>
      <w:r>
        <w:rPr>
          <w:noProof/>
        </w:rPr>
        <w:instrText xml:space="preserve"> PAGEREF _Toc72138037 \h </w:instrText>
      </w:r>
      <w:r>
        <w:rPr>
          <w:noProof/>
        </w:rPr>
      </w:r>
      <w:r>
        <w:rPr>
          <w:noProof/>
        </w:rPr>
        <w:fldChar w:fldCharType="separate"/>
      </w:r>
      <w:r w:rsidR="00B26196">
        <w:rPr>
          <w:noProof/>
        </w:rPr>
        <w:t>67</w:t>
      </w:r>
      <w:r>
        <w:rPr>
          <w:noProof/>
        </w:rPr>
        <w:fldChar w:fldCharType="end"/>
      </w:r>
    </w:p>
    <w:p w14:paraId="62111FFD" w14:textId="346FF84C"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32: Results for adding sliding window attributes </w:t>
      </w:r>
      <w:r w:rsidR="006B3332">
        <w:rPr>
          <w:noProof/>
        </w:rPr>
        <w:br/>
      </w:r>
      <w:r>
        <w:rPr>
          <w:noProof/>
        </w:rPr>
        <w:t>(Drop columns &gt; 91%, K=5, Decision Tree)</w:t>
      </w:r>
      <w:r>
        <w:rPr>
          <w:noProof/>
        </w:rPr>
        <w:tab/>
      </w:r>
      <w:r>
        <w:rPr>
          <w:noProof/>
        </w:rPr>
        <w:fldChar w:fldCharType="begin"/>
      </w:r>
      <w:r>
        <w:rPr>
          <w:noProof/>
        </w:rPr>
        <w:instrText xml:space="preserve"> PAGEREF _Toc72138038 \h </w:instrText>
      </w:r>
      <w:r>
        <w:rPr>
          <w:noProof/>
        </w:rPr>
      </w:r>
      <w:r>
        <w:rPr>
          <w:noProof/>
        </w:rPr>
        <w:fldChar w:fldCharType="separate"/>
      </w:r>
      <w:r w:rsidR="00B26196">
        <w:rPr>
          <w:noProof/>
        </w:rPr>
        <w:t>68</w:t>
      </w:r>
      <w:r>
        <w:rPr>
          <w:noProof/>
        </w:rPr>
        <w:fldChar w:fldCharType="end"/>
      </w:r>
    </w:p>
    <w:p w14:paraId="460516B5" w14:textId="68FC19F5" w:rsidR="00CF25BD" w:rsidRDefault="00CF25BD" w:rsidP="00BE2C8C">
      <w:pPr>
        <w:pStyle w:val="TableofFigures"/>
        <w:tabs>
          <w:tab w:val="right" w:leader="dot" w:pos="9060"/>
        </w:tabs>
        <w:jc w:val="left"/>
        <w:rPr>
          <w:rFonts w:asciiTheme="minorHAnsi" w:hAnsiTheme="minorHAnsi"/>
          <w:noProof/>
          <w:sz w:val="22"/>
          <w:szCs w:val="22"/>
          <w:lang w:eastAsia="en-GB"/>
        </w:rPr>
      </w:pPr>
      <w:r>
        <w:rPr>
          <w:noProof/>
        </w:rPr>
        <w:t xml:space="preserve">Table 33: Results for adding sliding window attributes </w:t>
      </w:r>
      <w:r w:rsidR="006B3332">
        <w:rPr>
          <w:noProof/>
        </w:rPr>
        <w:br/>
      </w:r>
      <w:r>
        <w:rPr>
          <w:noProof/>
        </w:rPr>
        <w:t>(Drop columns &gt; 92%, K=5, Decision Tree)</w:t>
      </w:r>
      <w:r>
        <w:rPr>
          <w:noProof/>
        </w:rPr>
        <w:tab/>
      </w:r>
      <w:r>
        <w:rPr>
          <w:noProof/>
        </w:rPr>
        <w:fldChar w:fldCharType="begin"/>
      </w:r>
      <w:r>
        <w:rPr>
          <w:noProof/>
        </w:rPr>
        <w:instrText xml:space="preserve"> PAGEREF _Toc72138039 \h </w:instrText>
      </w:r>
      <w:r>
        <w:rPr>
          <w:noProof/>
        </w:rPr>
      </w:r>
      <w:r>
        <w:rPr>
          <w:noProof/>
        </w:rPr>
        <w:fldChar w:fldCharType="separate"/>
      </w:r>
      <w:r w:rsidR="00B26196">
        <w:rPr>
          <w:noProof/>
        </w:rPr>
        <w:t>69</w:t>
      </w:r>
      <w:r>
        <w:rPr>
          <w:noProof/>
        </w:rPr>
        <w:fldChar w:fldCharType="end"/>
      </w:r>
    </w:p>
    <w:p w14:paraId="4C4509E0" w14:textId="0E1ADCCE" w:rsidR="00CF25BD" w:rsidRDefault="00CF25BD">
      <w:pPr>
        <w:pStyle w:val="TableofFigures"/>
        <w:tabs>
          <w:tab w:val="right" w:leader="dot" w:pos="9060"/>
        </w:tabs>
        <w:rPr>
          <w:rFonts w:asciiTheme="minorHAnsi" w:hAnsiTheme="minorHAnsi"/>
          <w:noProof/>
          <w:sz w:val="22"/>
          <w:szCs w:val="22"/>
          <w:lang w:eastAsia="en-GB"/>
        </w:rPr>
      </w:pPr>
      <w:r>
        <w:rPr>
          <w:noProof/>
        </w:rPr>
        <w:t>Table 34: Results for each fold of the best result</w:t>
      </w:r>
      <w:r>
        <w:rPr>
          <w:noProof/>
        </w:rPr>
        <w:tab/>
      </w:r>
      <w:r>
        <w:rPr>
          <w:noProof/>
        </w:rPr>
        <w:fldChar w:fldCharType="begin"/>
      </w:r>
      <w:r>
        <w:rPr>
          <w:noProof/>
        </w:rPr>
        <w:instrText xml:space="preserve"> PAGEREF _Toc72138040 \h </w:instrText>
      </w:r>
      <w:r>
        <w:rPr>
          <w:noProof/>
        </w:rPr>
      </w:r>
      <w:r>
        <w:rPr>
          <w:noProof/>
        </w:rPr>
        <w:fldChar w:fldCharType="separate"/>
      </w:r>
      <w:r w:rsidR="00B26196">
        <w:rPr>
          <w:noProof/>
        </w:rPr>
        <w:t>69</w:t>
      </w:r>
      <w:r>
        <w:rPr>
          <w:noProof/>
        </w:rPr>
        <w:fldChar w:fldCharType="end"/>
      </w:r>
    </w:p>
    <w:p w14:paraId="0F98B457" w14:textId="7BF941CB" w:rsidR="00CF25BD" w:rsidRDefault="00CF25BD">
      <w:pPr>
        <w:pStyle w:val="TableofFigures"/>
        <w:tabs>
          <w:tab w:val="right" w:leader="dot" w:pos="9060"/>
        </w:tabs>
        <w:rPr>
          <w:rFonts w:asciiTheme="minorHAnsi" w:hAnsiTheme="minorHAnsi"/>
          <w:noProof/>
          <w:sz w:val="22"/>
          <w:szCs w:val="22"/>
          <w:lang w:eastAsia="en-GB"/>
        </w:rPr>
      </w:pPr>
      <w:r>
        <w:rPr>
          <w:noProof/>
        </w:rPr>
        <w:t>Table 35: Result of experiment with different K-fold (Decision Tree)</w:t>
      </w:r>
      <w:r>
        <w:rPr>
          <w:noProof/>
        </w:rPr>
        <w:tab/>
      </w:r>
      <w:r>
        <w:rPr>
          <w:noProof/>
        </w:rPr>
        <w:fldChar w:fldCharType="begin"/>
      </w:r>
      <w:r>
        <w:rPr>
          <w:noProof/>
        </w:rPr>
        <w:instrText xml:space="preserve"> PAGEREF _Toc72138041 \h </w:instrText>
      </w:r>
      <w:r>
        <w:rPr>
          <w:noProof/>
        </w:rPr>
      </w:r>
      <w:r>
        <w:rPr>
          <w:noProof/>
        </w:rPr>
        <w:fldChar w:fldCharType="separate"/>
      </w:r>
      <w:r w:rsidR="00B26196">
        <w:rPr>
          <w:noProof/>
        </w:rPr>
        <w:t>71</w:t>
      </w:r>
      <w:r>
        <w:rPr>
          <w:noProof/>
        </w:rPr>
        <w:fldChar w:fldCharType="end"/>
      </w:r>
    </w:p>
    <w:p w14:paraId="53F55C01" w14:textId="704B1889" w:rsidR="00D06121" w:rsidRDefault="009044C7" w:rsidP="00A515ED">
      <w:r>
        <w:fldChar w:fldCharType="end"/>
      </w:r>
      <w:r w:rsidR="00622F5F">
        <w:br w:type="page"/>
      </w:r>
    </w:p>
    <w:sdt>
      <w:sdtPr>
        <w:rPr>
          <w:rFonts w:ascii="Calibri" w:hAnsi="Calibri" w:cstheme="minorBidi"/>
          <w:b w:val="0"/>
          <w:caps w:val="0"/>
          <w:sz w:val="24"/>
        </w:rPr>
        <w:id w:val="-304077130"/>
        <w:docPartObj>
          <w:docPartGallery w:val="Table of Contents"/>
          <w:docPartUnique/>
        </w:docPartObj>
      </w:sdtPr>
      <w:sdtEndPr>
        <w:rPr>
          <w:bCs/>
          <w:noProof/>
        </w:rPr>
      </w:sdtEndPr>
      <w:sdtContent>
        <w:p w14:paraId="2D08DA0A" w14:textId="4C83FD35" w:rsidR="007268EF" w:rsidRPr="003E1378" w:rsidRDefault="007268EF" w:rsidP="00EF0DE1">
          <w:pPr>
            <w:pStyle w:val="Titelinhoudsopgave"/>
          </w:pPr>
          <w:r w:rsidRPr="003E1378">
            <w:t>Table of Contents</w:t>
          </w:r>
        </w:p>
        <w:p w14:paraId="4EFBF696" w14:textId="3E2D42B3" w:rsidR="00E07ED8" w:rsidRDefault="00D3163B">
          <w:pPr>
            <w:pStyle w:val="TOC1"/>
            <w:rPr>
              <w:rFonts w:asciiTheme="minorHAnsi" w:hAnsiTheme="minorHAnsi" w:cstheme="minorBidi"/>
              <w:b w:val="0"/>
              <w:sz w:val="22"/>
              <w:szCs w:val="22"/>
              <w:lang w:eastAsia="en-GB"/>
            </w:rPr>
          </w:pPr>
          <w:r>
            <w:rPr>
              <w:b w:val="0"/>
            </w:rPr>
            <w:fldChar w:fldCharType="begin"/>
          </w:r>
          <w:r>
            <w:rPr>
              <w:b w:val="0"/>
            </w:rPr>
            <w:instrText xml:space="preserve"> TOC \o "1-3" \u </w:instrText>
          </w:r>
          <w:r>
            <w:rPr>
              <w:b w:val="0"/>
            </w:rPr>
            <w:fldChar w:fldCharType="separate"/>
          </w:r>
          <w:r w:rsidR="00E07ED8">
            <w:t>Acknowledgements</w:t>
          </w:r>
          <w:r w:rsidR="00E07ED8">
            <w:tab/>
          </w:r>
          <w:r w:rsidR="00E07ED8">
            <w:fldChar w:fldCharType="begin"/>
          </w:r>
          <w:r w:rsidR="00E07ED8">
            <w:instrText xml:space="preserve"> PAGEREF _Toc72176177 \h </w:instrText>
          </w:r>
          <w:r w:rsidR="00E07ED8">
            <w:fldChar w:fldCharType="separate"/>
          </w:r>
          <w:r w:rsidR="00B26196">
            <w:t>iv</w:t>
          </w:r>
          <w:r w:rsidR="00E07ED8">
            <w:fldChar w:fldCharType="end"/>
          </w:r>
        </w:p>
        <w:p w14:paraId="332FBD7F" w14:textId="5523272A" w:rsidR="00E07ED8" w:rsidRDefault="00E07ED8">
          <w:pPr>
            <w:pStyle w:val="TOC1"/>
            <w:rPr>
              <w:rFonts w:asciiTheme="minorHAnsi" w:hAnsiTheme="minorHAnsi" w:cstheme="minorBidi"/>
              <w:b w:val="0"/>
              <w:sz w:val="22"/>
              <w:szCs w:val="22"/>
              <w:lang w:eastAsia="en-GB"/>
            </w:rPr>
          </w:pPr>
          <w:r w:rsidRPr="00E07ED8">
            <w:t>Abstract (NL)</w:t>
          </w:r>
          <w:r>
            <w:tab/>
          </w:r>
          <w:r>
            <w:fldChar w:fldCharType="begin"/>
          </w:r>
          <w:r>
            <w:instrText xml:space="preserve"> PAGEREF _Toc72176178 \h </w:instrText>
          </w:r>
          <w:r>
            <w:fldChar w:fldCharType="separate"/>
          </w:r>
          <w:r w:rsidR="00B26196">
            <w:t>v</w:t>
          </w:r>
          <w:r>
            <w:fldChar w:fldCharType="end"/>
          </w:r>
        </w:p>
        <w:p w14:paraId="49858548" w14:textId="2FED097A" w:rsidR="00E07ED8" w:rsidRDefault="00E07ED8">
          <w:pPr>
            <w:pStyle w:val="TOC1"/>
            <w:rPr>
              <w:rFonts w:asciiTheme="minorHAnsi" w:hAnsiTheme="minorHAnsi" w:cstheme="minorBidi"/>
              <w:b w:val="0"/>
              <w:sz w:val="22"/>
              <w:szCs w:val="22"/>
              <w:lang w:eastAsia="en-GB"/>
            </w:rPr>
          </w:pPr>
          <w:r>
            <w:t>Abstract (Eng.)</w:t>
          </w:r>
          <w:r>
            <w:tab/>
          </w:r>
          <w:r>
            <w:fldChar w:fldCharType="begin"/>
          </w:r>
          <w:r>
            <w:instrText xml:space="preserve"> PAGEREF _Toc72176179 \h </w:instrText>
          </w:r>
          <w:r>
            <w:fldChar w:fldCharType="separate"/>
          </w:r>
          <w:r w:rsidR="00B26196">
            <w:t>vii</w:t>
          </w:r>
          <w:r>
            <w:fldChar w:fldCharType="end"/>
          </w:r>
        </w:p>
        <w:p w14:paraId="2256F453" w14:textId="6A2FB896" w:rsidR="00E07ED8" w:rsidRDefault="00E07ED8">
          <w:pPr>
            <w:pStyle w:val="TOC1"/>
            <w:rPr>
              <w:rFonts w:asciiTheme="minorHAnsi" w:hAnsiTheme="minorHAnsi" w:cstheme="minorBidi"/>
              <w:b w:val="0"/>
              <w:sz w:val="22"/>
              <w:szCs w:val="22"/>
              <w:lang w:eastAsia="en-GB"/>
            </w:rPr>
          </w:pPr>
          <w:r>
            <w:t>Extended abstract</w:t>
          </w:r>
          <w:r>
            <w:tab/>
          </w:r>
          <w:r>
            <w:fldChar w:fldCharType="begin"/>
          </w:r>
          <w:r>
            <w:instrText xml:space="preserve"> PAGEREF _Toc72176180 \h </w:instrText>
          </w:r>
          <w:r>
            <w:fldChar w:fldCharType="separate"/>
          </w:r>
          <w:r w:rsidR="00B26196">
            <w:t>viii</w:t>
          </w:r>
          <w:r>
            <w:fldChar w:fldCharType="end"/>
          </w:r>
        </w:p>
        <w:p w14:paraId="7CE7CD78" w14:textId="18578350" w:rsidR="00E07ED8" w:rsidRDefault="00E07ED8">
          <w:pPr>
            <w:pStyle w:val="TOC1"/>
            <w:rPr>
              <w:rFonts w:asciiTheme="minorHAnsi" w:hAnsiTheme="minorHAnsi" w:cstheme="minorBidi"/>
              <w:b w:val="0"/>
              <w:sz w:val="22"/>
              <w:szCs w:val="22"/>
              <w:lang w:eastAsia="en-GB"/>
            </w:rPr>
          </w:pPr>
          <w:r>
            <w:t>List of abbreviations</w:t>
          </w:r>
          <w:r>
            <w:tab/>
          </w:r>
          <w:r>
            <w:fldChar w:fldCharType="begin"/>
          </w:r>
          <w:r>
            <w:instrText xml:space="preserve"> PAGEREF _Toc72176181 \h </w:instrText>
          </w:r>
          <w:r>
            <w:fldChar w:fldCharType="separate"/>
          </w:r>
          <w:r w:rsidR="00B26196">
            <w:t>x</w:t>
          </w:r>
          <w:r>
            <w:fldChar w:fldCharType="end"/>
          </w:r>
        </w:p>
        <w:p w14:paraId="63C27312" w14:textId="127E0C9E" w:rsidR="00E07ED8" w:rsidRDefault="00E07ED8">
          <w:pPr>
            <w:pStyle w:val="TOC1"/>
            <w:rPr>
              <w:rFonts w:asciiTheme="minorHAnsi" w:hAnsiTheme="minorHAnsi" w:cstheme="minorBidi"/>
              <w:b w:val="0"/>
              <w:sz w:val="22"/>
              <w:szCs w:val="22"/>
              <w:lang w:eastAsia="en-GB"/>
            </w:rPr>
          </w:pPr>
          <w:r>
            <w:t>List of Figures</w:t>
          </w:r>
          <w:r>
            <w:tab/>
          </w:r>
          <w:r>
            <w:fldChar w:fldCharType="begin"/>
          </w:r>
          <w:r>
            <w:instrText xml:space="preserve"> PAGEREF _Toc72176182 \h </w:instrText>
          </w:r>
          <w:r>
            <w:fldChar w:fldCharType="separate"/>
          </w:r>
          <w:r w:rsidR="00B26196">
            <w:t>xii</w:t>
          </w:r>
          <w:r>
            <w:fldChar w:fldCharType="end"/>
          </w:r>
        </w:p>
        <w:p w14:paraId="35C56AC2" w14:textId="684D0E74" w:rsidR="00E07ED8" w:rsidRDefault="00E07ED8">
          <w:pPr>
            <w:pStyle w:val="TOC1"/>
            <w:rPr>
              <w:rFonts w:asciiTheme="minorHAnsi" w:hAnsiTheme="minorHAnsi" w:cstheme="minorBidi"/>
              <w:b w:val="0"/>
              <w:sz w:val="22"/>
              <w:szCs w:val="22"/>
              <w:lang w:eastAsia="en-GB"/>
            </w:rPr>
          </w:pPr>
          <w:r>
            <w:t>List of Tables</w:t>
          </w:r>
          <w:r>
            <w:tab/>
          </w:r>
          <w:r>
            <w:fldChar w:fldCharType="begin"/>
          </w:r>
          <w:r>
            <w:instrText xml:space="preserve"> PAGEREF _Toc72176183 \h </w:instrText>
          </w:r>
          <w:r>
            <w:fldChar w:fldCharType="separate"/>
          </w:r>
          <w:r w:rsidR="00B26196">
            <w:t>xiii</w:t>
          </w:r>
          <w:r>
            <w:fldChar w:fldCharType="end"/>
          </w:r>
        </w:p>
        <w:p w14:paraId="719D598F" w14:textId="310CDF13" w:rsidR="00E07ED8" w:rsidRDefault="00E07ED8">
          <w:pPr>
            <w:pStyle w:val="TOC1"/>
            <w:rPr>
              <w:rFonts w:asciiTheme="minorHAnsi" w:hAnsiTheme="minorHAnsi" w:cstheme="minorBidi"/>
              <w:b w:val="0"/>
              <w:sz w:val="22"/>
              <w:szCs w:val="22"/>
              <w:lang w:eastAsia="en-GB"/>
            </w:rPr>
          </w:pPr>
          <w:r>
            <w:t>1</w:t>
          </w:r>
          <w:r>
            <w:rPr>
              <w:rFonts w:asciiTheme="minorHAnsi" w:hAnsiTheme="minorHAnsi" w:cstheme="minorBidi"/>
              <w:b w:val="0"/>
              <w:sz w:val="22"/>
              <w:szCs w:val="22"/>
              <w:lang w:eastAsia="en-GB"/>
            </w:rPr>
            <w:tab/>
          </w:r>
          <w:r>
            <w:t>Introduction</w:t>
          </w:r>
          <w:r>
            <w:tab/>
          </w:r>
          <w:r>
            <w:fldChar w:fldCharType="begin"/>
          </w:r>
          <w:r>
            <w:instrText xml:space="preserve"> PAGEREF _Toc72176184 \h </w:instrText>
          </w:r>
          <w:r>
            <w:fldChar w:fldCharType="separate"/>
          </w:r>
          <w:r w:rsidR="00B26196">
            <w:t>1</w:t>
          </w:r>
          <w:r>
            <w:fldChar w:fldCharType="end"/>
          </w:r>
        </w:p>
        <w:p w14:paraId="3C81AEEC" w14:textId="26272CCE" w:rsidR="00E07ED8" w:rsidRDefault="00E07ED8">
          <w:pPr>
            <w:pStyle w:val="TOC1"/>
            <w:rPr>
              <w:rFonts w:asciiTheme="minorHAnsi" w:hAnsiTheme="minorHAnsi" w:cstheme="minorBidi"/>
              <w:b w:val="0"/>
              <w:sz w:val="22"/>
              <w:szCs w:val="22"/>
              <w:lang w:eastAsia="en-GB"/>
            </w:rPr>
          </w:pPr>
          <w:r>
            <w:t>2</w:t>
          </w:r>
          <w:r>
            <w:rPr>
              <w:rFonts w:asciiTheme="minorHAnsi" w:hAnsiTheme="minorHAnsi" w:cstheme="minorBidi"/>
              <w:b w:val="0"/>
              <w:sz w:val="22"/>
              <w:szCs w:val="22"/>
              <w:lang w:eastAsia="en-GB"/>
            </w:rPr>
            <w:tab/>
          </w:r>
          <w:r>
            <w:t>Situating the master’s thesis</w:t>
          </w:r>
          <w:r>
            <w:tab/>
          </w:r>
          <w:r>
            <w:fldChar w:fldCharType="begin"/>
          </w:r>
          <w:r>
            <w:instrText xml:space="preserve"> PAGEREF _Toc72176185 \h </w:instrText>
          </w:r>
          <w:r>
            <w:fldChar w:fldCharType="separate"/>
          </w:r>
          <w:r w:rsidR="00B26196">
            <w:t>2</w:t>
          </w:r>
          <w:r>
            <w:fldChar w:fldCharType="end"/>
          </w:r>
        </w:p>
        <w:p w14:paraId="562063D5" w14:textId="28A50468" w:rsidR="00E07ED8" w:rsidRDefault="00E07ED8">
          <w:pPr>
            <w:pStyle w:val="TOC2"/>
            <w:rPr>
              <w:rFonts w:asciiTheme="minorHAnsi" w:hAnsiTheme="minorHAnsi" w:cstheme="minorBidi"/>
              <w:i w:val="0"/>
              <w:sz w:val="22"/>
              <w:szCs w:val="22"/>
              <w:lang w:eastAsia="en-GB"/>
            </w:rPr>
          </w:pPr>
          <w:r>
            <w:t>2.1</w:t>
          </w:r>
          <w:r>
            <w:rPr>
              <w:rFonts w:asciiTheme="minorHAnsi" w:hAnsiTheme="minorHAnsi" w:cstheme="minorBidi"/>
              <w:i w:val="0"/>
              <w:sz w:val="22"/>
              <w:szCs w:val="22"/>
              <w:lang w:eastAsia="en-GB"/>
            </w:rPr>
            <w:tab/>
          </w:r>
          <w:r>
            <w:t>What is sepsis</w:t>
          </w:r>
          <w:r>
            <w:tab/>
          </w:r>
          <w:r>
            <w:fldChar w:fldCharType="begin"/>
          </w:r>
          <w:r>
            <w:instrText xml:space="preserve"> PAGEREF _Toc72176186 \h </w:instrText>
          </w:r>
          <w:r>
            <w:fldChar w:fldCharType="separate"/>
          </w:r>
          <w:r w:rsidR="00B26196">
            <w:t>2</w:t>
          </w:r>
          <w:r>
            <w:fldChar w:fldCharType="end"/>
          </w:r>
        </w:p>
        <w:p w14:paraId="33A2C2E3" w14:textId="617AD5DA" w:rsidR="00E07ED8" w:rsidRDefault="00E07ED8">
          <w:pPr>
            <w:pStyle w:val="TOC3"/>
            <w:rPr>
              <w:rFonts w:asciiTheme="minorHAnsi" w:hAnsiTheme="minorHAnsi"/>
              <w:sz w:val="22"/>
              <w:szCs w:val="22"/>
              <w:lang w:eastAsia="en-GB"/>
            </w:rPr>
          </w:pPr>
          <w:r>
            <w:t>2.1.1</w:t>
          </w:r>
          <w:r>
            <w:rPr>
              <w:rFonts w:asciiTheme="minorHAnsi" w:hAnsiTheme="minorHAnsi"/>
              <w:sz w:val="22"/>
              <w:szCs w:val="22"/>
              <w:lang w:eastAsia="en-GB"/>
            </w:rPr>
            <w:tab/>
          </w:r>
          <w:r>
            <w:t>Sepsis</w:t>
          </w:r>
          <w:r>
            <w:tab/>
          </w:r>
          <w:r>
            <w:fldChar w:fldCharType="begin"/>
          </w:r>
          <w:r>
            <w:instrText xml:space="preserve"> PAGEREF _Toc72176187 \h </w:instrText>
          </w:r>
          <w:r>
            <w:fldChar w:fldCharType="separate"/>
          </w:r>
          <w:r w:rsidR="00B26196">
            <w:t>3</w:t>
          </w:r>
          <w:r>
            <w:fldChar w:fldCharType="end"/>
          </w:r>
        </w:p>
        <w:p w14:paraId="061B5682" w14:textId="63F5CBAD" w:rsidR="00E07ED8" w:rsidRDefault="00E07ED8">
          <w:pPr>
            <w:pStyle w:val="TOC3"/>
            <w:rPr>
              <w:rFonts w:asciiTheme="minorHAnsi" w:hAnsiTheme="minorHAnsi"/>
              <w:sz w:val="22"/>
              <w:szCs w:val="22"/>
              <w:lang w:eastAsia="en-GB"/>
            </w:rPr>
          </w:pPr>
          <w:r>
            <w:t>2.1.2</w:t>
          </w:r>
          <w:r>
            <w:rPr>
              <w:rFonts w:asciiTheme="minorHAnsi" w:hAnsiTheme="minorHAnsi"/>
              <w:sz w:val="22"/>
              <w:szCs w:val="22"/>
              <w:lang w:eastAsia="en-GB"/>
            </w:rPr>
            <w:tab/>
          </w:r>
          <w:r>
            <w:t>Severe Sepsis</w:t>
          </w:r>
          <w:r>
            <w:tab/>
          </w:r>
          <w:r>
            <w:fldChar w:fldCharType="begin"/>
          </w:r>
          <w:r>
            <w:instrText xml:space="preserve"> PAGEREF _Toc72176188 \h </w:instrText>
          </w:r>
          <w:r>
            <w:fldChar w:fldCharType="separate"/>
          </w:r>
          <w:r w:rsidR="00B26196">
            <w:t>3</w:t>
          </w:r>
          <w:r>
            <w:fldChar w:fldCharType="end"/>
          </w:r>
        </w:p>
        <w:p w14:paraId="61D27D1C" w14:textId="23BB68BF" w:rsidR="00E07ED8" w:rsidRDefault="00E07ED8">
          <w:pPr>
            <w:pStyle w:val="TOC3"/>
            <w:rPr>
              <w:rFonts w:asciiTheme="minorHAnsi" w:hAnsiTheme="minorHAnsi"/>
              <w:sz w:val="22"/>
              <w:szCs w:val="22"/>
              <w:lang w:eastAsia="en-GB"/>
            </w:rPr>
          </w:pPr>
          <w:r>
            <w:t>2.1.3</w:t>
          </w:r>
          <w:r>
            <w:rPr>
              <w:rFonts w:asciiTheme="minorHAnsi" w:hAnsiTheme="minorHAnsi"/>
              <w:sz w:val="22"/>
              <w:szCs w:val="22"/>
              <w:lang w:eastAsia="en-GB"/>
            </w:rPr>
            <w:tab/>
          </w:r>
          <w:r>
            <w:t>Sepsis Shock</w:t>
          </w:r>
          <w:r>
            <w:tab/>
          </w:r>
          <w:r>
            <w:fldChar w:fldCharType="begin"/>
          </w:r>
          <w:r>
            <w:instrText xml:space="preserve"> PAGEREF _Toc72176189 \h </w:instrText>
          </w:r>
          <w:r>
            <w:fldChar w:fldCharType="separate"/>
          </w:r>
          <w:r w:rsidR="00B26196">
            <w:t>4</w:t>
          </w:r>
          <w:r>
            <w:fldChar w:fldCharType="end"/>
          </w:r>
        </w:p>
        <w:p w14:paraId="63168ABD" w14:textId="202F0098" w:rsidR="00E07ED8" w:rsidRDefault="00E07ED8">
          <w:pPr>
            <w:pStyle w:val="TOC2"/>
            <w:rPr>
              <w:rFonts w:asciiTheme="minorHAnsi" w:hAnsiTheme="minorHAnsi" w:cstheme="minorBidi"/>
              <w:i w:val="0"/>
              <w:sz w:val="22"/>
              <w:szCs w:val="22"/>
              <w:lang w:eastAsia="en-GB"/>
            </w:rPr>
          </w:pPr>
          <w:r>
            <w:t>2.2</w:t>
          </w:r>
          <w:r>
            <w:rPr>
              <w:rFonts w:asciiTheme="minorHAnsi" w:hAnsiTheme="minorHAnsi" w:cstheme="minorBidi"/>
              <w:i w:val="0"/>
              <w:sz w:val="22"/>
              <w:szCs w:val="22"/>
              <w:lang w:eastAsia="en-GB"/>
            </w:rPr>
            <w:tab/>
          </w:r>
          <w:r>
            <w:t>PhysioNet Challenge</w:t>
          </w:r>
          <w:r>
            <w:tab/>
          </w:r>
          <w:r>
            <w:fldChar w:fldCharType="begin"/>
          </w:r>
          <w:r>
            <w:instrText xml:space="preserve"> PAGEREF _Toc72176190 \h </w:instrText>
          </w:r>
          <w:r>
            <w:fldChar w:fldCharType="separate"/>
          </w:r>
          <w:r w:rsidR="00B26196">
            <w:t>4</w:t>
          </w:r>
          <w:r>
            <w:fldChar w:fldCharType="end"/>
          </w:r>
        </w:p>
        <w:p w14:paraId="72D56041" w14:textId="34A03E3B" w:rsidR="00E07ED8" w:rsidRDefault="00E07ED8">
          <w:pPr>
            <w:pStyle w:val="TOC2"/>
            <w:rPr>
              <w:rFonts w:asciiTheme="minorHAnsi" w:hAnsiTheme="minorHAnsi" w:cstheme="minorBidi"/>
              <w:i w:val="0"/>
              <w:sz w:val="22"/>
              <w:szCs w:val="22"/>
              <w:lang w:eastAsia="en-GB"/>
            </w:rPr>
          </w:pPr>
          <w:r>
            <w:t>2.3</w:t>
          </w:r>
          <w:r>
            <w:rPr>
              <w:rFonts w:asciiTheme="minorHAnsi" w:hAnsiTheme="minorHAnsi" w:cstheme="minorBidi"/>
              <w:i w:val="0"/>
              <w:sz w:val="22"/>
              <w:szCs w:val="22"/>
              <w:lang w:eastAsia="en-GB"/>
            </w:rPr>
            <w:tab/>
          </w:r>
          <w:r w:rsidRPr="005D703E">
            <w:rPr>
              <w:lang w:val="en-US"/>
            </w:rPr>
            <w:t>Problem description</w:t>
          </w:r>
          <w:r>
            <w:tab/>
          </w:r>
          <w:r>
            <w:fldChar w:fldCharType="begin"/>
          </w:r>
          <w:r>
            <w:instrText xml:space="preserve"> PAGEREF _Toc72176191 \h </w:instrText>
          </w:r>
          <w:r>
            <w:fldChar w:fldCharType="separate"/>
          </w:r>
          <w:r w:rsidR="00B26196">
            <w:t>6</w:t>
          </w:r>
          <w:r>
            <w:fldChar w:fldCharType="end"/>
          </w:r>
        </w:p>
        <w:p w14:paraId="7EDA9785" w14:textId="0B8A8D78" w:rsidR="00E07ED8" w:rsidRDefault="00E07ED8">
          <w:pPr>
            <w:pStyle w:val="TOC2"/>
            <w:rPr>
              <w:rFonts w:asciiTheme="minorHAnsi" w:hAnsiTheme="minorHAnsi" w:cstheme="minorBidi"/>
              <w:i w:val="0"/>
              <w:sz w:val="22"/>
              <w:szCs w:val="22"/>
              <w:lang w:eastAsia="en-GB"/>
            </w:rPr>
          </w:pPr>
          <w:r>
            <w:t>2.4</w:t>
          </w:r>
          <w:r>
            <w:rPr>
              <w:rFonts w:asciiTheme="minorHAnsi" w:hAnsiTheme="minorHAnsi" w:cstheme="minorBidi"/>
              <w:i w:val="0"/>
              <w:sz w:val="22"/>
              <w:szCs w:val="22"/>
              <w:lang w:eastAsia="en-GB"/>
            </w:rPr>
            <w:tab/>
          </w:r>
          <w:r>
            <w:t>Research questions</w:t>
          </w:r>
          <w:r>
            <w:tab/>
          </w:r>
          <w:r>
            <w:fldChar w:fldCharType="begin"/>
          </w:r>
          <w:r>
            <w:instrText xml:space="preserve"> PAGEREF _Toc72176192 \h </w:instrText>
          </w:r>
          <w:r>
            <w:fldChar w:fldCharType="separate"/>
          </w:r>
          <w:r w:rsidR="00B26196">
            <w:t>8</w:t>
          </w:r>
          <w:r>
            <w:fldChar w:fldCharType="end"/>
          </w:r>
        </w:p>
        <w:p w14:paraId="22F3B78A" w14:textId="0ECEF1B1" w:rsidR="00E07ED8" w:rsidRDefault="00E07ED8">
          <w:pPr>
            <w:pStyle w:val="TOC1"/>
            <w:rPr>
              <w:rFonts w:asciiTheme="minorHAnsi" w:hAnsiTheme="minorHAnsi" w:cstheme="minorBidi"/>
              <w:b w:val="0"/>
              <w:sz w:val="22"/>
              <w:szCs w:val="22"/>
              <w:lang w:eastAsia="en-GB"/>
            </w:rPr>
          </w:pPr>
          <w:r>
            <w:t>3</w:t>
          </w:r>
          <w:r>
            <w:rPr>
              <w:rFonts w:asciiTheme="minorHAnsi" w:hAnsiTheme="minorHAnsi" w:cstheme="minorBidi"/>
              <w:b w:val="0"/>
              <w:sz w:val="22"/>
              <w:szCs w:val="22"/>
              <w:lang w:eastAsia="en-GB"/>
            </w:rPr>
            <w:tab/>
          </w:r>
          <w:r>
            <w:t>Literature Study</w:t>
          </w:r>
          <w:r>
            <w:tab/>
          </w:r>
          <w:r>
            <w:fldChar w:fldCharType="begin"/>
          </w:r>
          <w:r>
            <w:instrText xml:space="preserve"> PAGEREF _Toc72176193 \h </w:instrText>
          </w:r>
          <w:r>
            <w:fldChar w:fldCharType="separate"/>
          </w:r>
          <w:r w:rsidR="00B26196">
            <w:t>9</w:t>
          </w:r>
          <w:r>
            <w:fldChar w:fldCharType="end"/>
          </w:r>
        </w:p>
        <w:p w14:paraId="7AD4E419" w14:textId="047ED87E" w:rsidR="00E07ED8" w:rsidRDefault="00E07ED8">
          <w:pPr>
            <w:pStyle w:val="TOC2"/>
            <w:rPr>
              <w:rFonts w:asciiTheme="minorHAnsi" w:hAnsiTheme="minorHAnsi" w:cstheme="minorBidi"/>
              <w:i w:val="0"/>
              <w:sz w:val="22"/>
              <w:szCs w:val="22"/>
              <w:lang w:eastAsia="en-GB"/>
            </w:rPr>
          </w:pPr>
          <w:r>
            <w:t>3.1</w:t>
          </w:r>
          <w:r>
            <w:rPr>
              <w:rFonts w:asciiTheme="minorHAnsi" w:hAnsiTheme="minorHAnsi" w:cstheme="minorBidi"/>
              <w:i w:val="0"/>
              <w:sz w:val="22"/>
              <w:szCs w:val="22"/>
              <w:lang w:eastAsia="en-GB"/>
            </w:rPr>
            <w:tab/>
          </w:r>
          <w:r>
            <w:t>Discussion of Time series</w:t>
          </w:r>
          <w:r>
            <w:tab/>
          </w:r>
          <w:r>
            <w:fldChar w:fldCharType="begin"/>
          </w:r>
          <w:r>
            <w:instrText xml:space="preserve"> PAGEREF _Toc72176194 \h </w:instrText>
          </w:r>
          <w:r>
            <w:fldChar w:fldCharType="separate"/>
          </w:r>
          <w:r w:rsidR="00B26196">
            <w:t>9</w:t>
          </w:r>
          <w:r>
            <w:fldChar w:fldCharType="end"/>
          </w:r>
        </w:p>
        <w:p w14:paraId="543F9169" w14:textId="79BD4D6E" w:rsidR="00E07ED8" w:rsidRDefault="00E07ED8">
          <w:pPr>
            <w:pStyle w:val="TOC3"/>
            <w:rPr>
              <w:rFonts w:asciiTheme="minorHAnsi" w:hAnsiTheme="minorHAnsi"/>
              <w:sz w:val="22"/>
              <w:szCs w:val="22"/>
              <w:lang w:eastAsia="en-GB"/>
            </w:rPr>
          </w:pPr>
          <w:r>
            <w:t>3.1.1</w:t>
          </w:r>
          <w:r>
            <w:rPr>
              <w:rFonts w:asciiTheme="minorHAnsi" w:hAnsiTheme="minorHAnsi"/>
              <w:sz w:val="22"/>
              <w:szCs w:val="22"/>
              <w:lang w:eastAsia="en-GB"/>
            </w:rPr>
            <w:tab/>
          </w:r>
          <w:r>
            <w:t>Introduction to time series</w:t>
          </w:r>
          <w:r>
            <w:tab/>
          </w:r>
          <w:r>
            <w:fldChar w:fldCharType="begin"/>
          </w:r>
          <w:r>
            <w:instrText xml:space="preserve"> PAGEREF _Toc72176195 \h </w:instrText>
          </w:r>
          <w:r>
            <w:fldChar w:fldCharType="separate"/>
          </w:r>
          <w:r w:rsidR="00B26196">
            <w:t>9</w:t>
          </w:r>
          <w:r>
            <w:fldChar w:fldCharType="end"/>
          </w:r>
        </w:p>
        <w:p w14:paraId="25BA4C94" w14:textId="1D139BCE" w:rsidR="00E07ED8" w:rsidRDefault="00E07ED8">
          <w:pPr>
            <w:pStyle w:val="TOC3"/>
            <w:rPr>
              <w:rFonts w:asciiTheme="minorHAnsi" w:hAnsiTheme="minorHAnsi"/>
              <w:sz w:val="22"/>
              <w:szCs w:val="22"/>
              <w:lang w:eastAsia="en-GB"/>
            </w:rPr>
          </w:pPr>
          <w:r>
            <w:t>3.1.2</w:t>
          </w:r>
          <w:r>
            <w:rPr>
              <w:rFonts w:asciiTheme="minorHAnsi" w:hAnsiTheme="minorHAnsi"/>
              <w:sz w:val="22"/>
              <w:szCs w:val="22"/>
              <w:lang w:eastAsia="en-GB"/>
            </w:rPr>
            <w:tab/>
          </w:r>
          <w:r>
            <w:t>The different time series models</w:t>
          </w:r>
          <w:r>
            <w:tab/>
          </w:r>
          <w:r>
            <w:fldChar w:fldCharType="begin"/>
          </w:r>
          <w:r>
            <w:instrText xml:space="preserve"> PAGEREF _Toc72176196 \h </w:instrText>
          </w:r>
          <w:r>
            <w:fldChar w:fldCharType="separate"/>
          </w:r>
          <w:r w:rsidR="00B26196">
            <w:t>9</w:t>
          </w:r>
          <w:r>
            <w:fldChar w:fldCharType="end"/>
          </w:r>
        </w:p>
        <w:p w14:paraId="77187EA9" w14:textId="690CD673" w:rsidR="00E07ED8" w:rsidRDefault="00E07ED8">
          <w:pPr>
            <w:pStyle w:val="TOC2"/>
            <w:rPr>
              <w:rFonts w:asciiTheme="minorHAnsi" w:hAnsiTheme="minorHAnsi" w:cstheme="minorBidi"/>
              <w:i w:val="0"/>
              <w:sz w:val="22"/>
              <w:szCs w:val="22"/>
              <w:lang w:eastAsia="en-GB"/>
            </w:rPr>
          </w:pPr>
          <w:r>
            <w:t>3.2</w:t>
          </w:r>
          <w:r>
            <w:rPr>
              <w:rFonts w:asciiTheme="minorHAnsi" w:hAnsiTheme="minorHAnsi" w:cstheme="minorBidi"/>
              <w:i w:val="0"/>
              <w:sz w:val="22"/>
              <w:szCs w:val="22"/>
              <w:lang w:eastAsia="en-GB"/>
            </w:rPr>
            <w:tab/>
          </w:r>
          <w:r>
            <w:t>Related works</w:t>
          </w:r>
          <w:r>
            <w:tab/>
          </w:r>
          <w:r>
            <w:fldChar w:fldCharType="begin"/>
          </w:r>
          <w:r>
            <w:instrText xml:space="preserve"> PAGEREF _Toc72176197 \h </w:instrText>
          </w:r>
          <w:r>
            <w:fldChar w:fldCharType="separate"/>
          </w:r>
          <w:r w:rsidR="00B26196">
            <w:t>12</w:t>
          </w:r>
          <w:r>
            <w:fldChar w:fldCharType="end"/>
          </w:r>
        </w:p>
        <w:p w14:paraId="01C022BE" w14:textId="0F7535B5" w:rsidR="00E07ED8" w:rsidRDefault="00E07ED8">
          <w:pPr>
            <w:pStyle w:val="TOC3"/>
            <w:rPr>
              <w:rFonts w:asciiTheme="minorHAnsi" w:hAnsiTheme="minorHAnsi"/>
              <w:sz w:val="22"/>
              <w:szCs w:val="22"/>
              <w:lang w:eastAsia="en-GB"/>
            </w:rPr>
          </w:pPr>
          <w:r>
            <w:t>3.2.1</w:t>
          </w:r>
          <w:r>
            <w:rPr>
              <w:rFonts w:asciiTheme="minorHAnsi" w:hAnsiTheme="minorHAnsi"/>
              <w:sz w:val="22"/>
              <w:szCs w:val="22"/>
              <w:lang w:eastAsia="en-GB"/>
            </w:rPr>
            <w:tab/>
          </w:r>
          <w:r>
            <w:t xml:space="preserve">The Signature-Based Model for Early Detection of Sepsis </w:t>
          </w:r>
          <w:r w:rsidR="008F4449">
            <w:br/>
          </w:r>
          <w:r>
            <w:t>from Electronic Health Records in the Intensive Care Unit</w:t>
          </w:r>
          <w:r>
            <w:tab/>
          </w:r>
          <w:r>
            <w:fldChar w:fldCharType="begin"/>
          </w:r>
          <w:r>
            <w:instrText xml:space="preserve"> PAGEREF _Toc72176198 \h </w:instrText>
          </w:r>
          <w:r>
            <w:fldChar w:fldCharType="separate"/>
          </w:r>
          <w:r w:rsidR="00B26196">
            <w:t>13</w:t>
          </w:r>
          <w:r>
            <w:fldChar w:fldCharType="end"/>
          </w:r>
        </w:p>
        <w:p w14:paraId="4301848D" w14:textId="16F2F986" w:rsidR="00E07ED8" w:rsidRDefault="00E07ED8">
          <w:pPr>
            <w:pStyle w:val="TOC3"/>
            <w:rPr>
              <w:rFonts w:asciiTheme="minorHAnsi" w:hAnsiTheme="minorHAnsi"/>
              <w:sz w:val="22"/>
              <w:szCs w:val="22"/>
              <w:lang w:eastAsia="en-GB"/>
            </w:rPr>
          </w:pPr>
          <w:r>
            <w:t>3.2.2</w:t>
          </w:r>
          <w:r>
            <w:rPr>
              <w:rFonts w:asciiTheme="minorHAnsi" w:hAnsiTheme="minorHAnsi"/>
              <w:sz w:val="22"/>
              <w:szCs w:val="22"/>
              <w:lang w:eastAsia="en-GB"/>
            </w:rPr>
            <w:tab/>
          </w:r>
          <w:r>
            <w:t xml:space="preserve">Automated Prediction of Sepsis Onset Using Gradient </w:t>
          </w:r>
          <w:r w:rsidR="008F4449">
            <w:br/>
          </w:r>
          <w:r>
            <w:t>Boosted Decision Trees</w:t>
          </w:r>
          <w:r>
            <w:tab/>
          </w:r>
          <w:r>
            <w:fldChar w:fldCharType="begin"/>
          </w:r>
          <w:r>
            <w:instrText xml:space="preserve"> PAGEREF _Toc72176199 \h </w:instrText>
          </w:r>
          <w:r>
            <w:fldChar w:fldCharType="separate"/>
          </w:r>
          <w:r w:rsidR="00B26196">
            <w:t>14</w:t>
          </w:r>
          <w:r>
            <w:fldChar w:fldCharType="end"/>
          </w:r>
        </w:p>
        <w:p w14:paraId="2C46F18A" w14:textId="0300A54A" w:rsidR="00E07ED8" w:rsidRDefault="00E07ED8">
          <w:pPr>
            <w:pStyle w:val="TOC3"/>
            <w:rPr>
              <w:rFonts w:asciiTheme="minorHAnsi" w:hAnsiTheme="minorHAnsi"/>
              <w:sz w:val="22"/>
              <w:szCs w:val="22"/>
              <w:lang w:eastAsia="en-GB"/>
            </w:rPr>
          </w:pPr>
          <w:r>
            <w:t>3.2.3</w:t>
          </w:r>
          <w:r>
            <w:rPr>
              <w:rFonts w:asciiTheme="minorHAnsi" w:hAnsiTheme="minorHAnsi"/>
              <w:sz w:val="22"/>
              <w:szCs w:val="22"/>
              <w:lang w:eastAsia="en-GB"/>
            </w:rPr>
            <w:tab/>
          </w:r>
          <w:r>
            <w:t xml:space="preserve">Sepsis Prediction in Intensive Care Unit Using Ensemble </w:t>
          </w:r>
          <w:r w:rsidR="008F4449">
            <w:br/>
          </w:r>
          <w:r>
            <w:t>of XGBoost Models</w:t>
          </w:r>
          <w:r>
            <w:tab/>
          </w:r>
          <w:r>
            <w:fldChar w:fldCharType="begin"/>
          </w:r>
          <w:r>
            <w:instrText xml:space="preserve"> PAGEREF _Toc72176200 \h </w:instrText>
          </w:r>
          <w:r>
            <w:fldChar w:fldCharType="separate"/>
          </w:r>
          <w:r w:rsidR="00B26196">
            <w:t>15</w:t>
          </w:r>
          <w:r>
            <w:fldChar w:fldCharType="end"/>
          </w:r>
        </w:p>
        <w:p w14:paraId="38ACFD38" w14:textId="6D9D039A" w:rsidR="00E07ED8" w:rsidRDefault="00E07ED8">
          <w:pPr>
            <w:pStyle w:val="TOC3"/>
            <w:rPr>
              <w:rFonts w:asciiTheme="minorHAnsi" w:hAnsiTheme="minorHAnsi"/>
              <w:sz w:val="22"/>
              <w:szCs w:val="22"/>
              <w:lang w:eastAsia="en-GB"/>
            </w:rPr>
          </w:pPr>
          <w:r>
            <w:t>3.2.4</w:t>
          </w:r>
          <w:r>
            <w:rPr>
              <w:rFonts w:asciiTheme="minorHAnsi" w:hAnsiTheme="minorHAnsi"/>
              <w:sz w:val="22"/>
              <w:szCs w:val="22"/>
              <w:lang w:eastAsia="en-GB"/>
            </w:rPr>
            <w:tab/>
          </w:r>
          <w:r>
            <w:t>TASP A Time-Phased Model for Sepsis Prediction</w:t>
          </w:r>
          <w:r>
            <w:tab/>
          </w:r>
          <w:r>
            <w:fldChar w:fldCharType="begin"/>
          </w:r>
          <w:r>
            <w:instrText xml:space="preserve"> PAGEREF _Toc72176201 \h </w:instrText>
          </w:r>
          <w:r>
            <w:fldChar w:fldCharType="separate"/>
          </w:r>
          <w:r w:rsidR="00B26196">
            <w:t>18</w:t>
          </w:r>
          <w:r>
            <w:fldChar w:fldCharType="end"/>
          </w:r>
        </w:p>
        <w:p w14:paraId="5F7B2F20" w14:textId="0AFD3E9F" w:rsidR="00E07ED8" w:rsidRDefault="00E07ED8">
          <w:pPr>
            <w:pStyle w:val="TOC3"/>
            <w:rPr>
              <w:rFonts w:asciiTheme="minorHAnsi" w:hAnsiTheme="minorHAnsi"/>
              <w:sz w:val="22"/>
              <w:szCs w:val="22"/>
              <w:lang w:eastAsia="en-GB"/>
            </w:rPr>
          </w:pPr>
          <w:r>
            <w:lastRenderedPageBreak/>
            <w:t>3.2.5</w:t>
          </w:r>
          <w:r>
            <w:rPr>
              <w:rFonts w:asciiTheme="minorHAnsi" w:hAnsiTheme="minorHAnsi"/>
              <w:sz w:val="22"/>
              <w:szCs w:val="22"/>
              <w:lang w:eastAsia="en-GB"/>
            </w:rPr>
            <w:tab/>
          </w:r>
          <w:r>
            <w:t xml:space="preserve">Utilizing Informative Missingness for Early Prediction </w:t>
          </w:r>
          <w:r w:rsidR="008F4449">
            <w:br/>
          </w:r>
          <w:r>
            <w:t>of Sepsis</w:t>
          </w:r>
          <w:r>
            <w:tab/>
          </w:r>
          <w:r>
            <w:fldChar w:fldCharType="begin"/>
          </w:r>
          <w:r>
            <w:instrText xml:space="preserve"> PAGEREF _Toc72176202 \h </w:instrText>
          </w:r>
          <w:r>
            <w:fldChar w:fldCharType="separate"/>
          </w:r>
          <w:r w:rsidR="00B26196">
            <w:t>20</w:t>
          </w:r>
          <w:r>
            <w:fldChar w:fldCharType="end"/>
          </w:r>
        </w:p>
        <w:p w14:paraId="13CBBA0A" w14:textId="3D204D69" w:rsidR="00E07ED8" w:rsidRDefault="00E07ED8">
          <w:pPr>
            <w:pStyle w:val="TOC2"/>
            <w:rPr>
              <w:rFonts w:asciiTheme="minorHAnsi" w:hAnsiTheme="minorHAnsi" w:cstheme="minorBidi"/>
              <w:i w:val="0"/>
              <w:sz w:val="22"/>
              <w:szCs w:val="22"/>
              <w:lang w:eastAsia="en-GB"/>
            </w:rPr>
          </w:pPr>
          <w:r>
            <w:t>3.3</w:t>
          </w:r>
          <w:r>
            <w:rPr>
              <w:rFonts w:asciiTheme="minorHAnsi" w:hAnsiTheme="minorHAnsi" w:cstheme="minorBidi"/>
              <w:i w:val="0"/>
              <w:sz w:val="22"/>
              <w:szCs w:val="22"/>
              <w:lang w:eastAsia="en-GB"/>
            </w:rPr>
            <w:tab/>
          </w:r>
          <w:r>
            <w:t>Importance of early prediction for the medical sector</w:t>
          </w:r>
          <w:r>
            <w:tab/>
          </w:r>
          <w:r>
            <w:fldChar w:fldCharType="begin"/>
          </w:r>
          <w:r>
            <w:instrText xml:space="preserve"> PAGEREF _Toc72176203 \h </w:instrText>
          </w:r>
          <w:r>
            <w:fldChar w:fldCharType="separate"/>
          </w:r>
          <w:r w:rsidR="00B26196">
            <w:t>22</w:t>
          </w:r>
          <w:r>
            <w:fldChar w:fldCharType="end"/>
          </w:r>
        </w:p>
        <w:p w14:paraId="09ACDC31" w14:textId="7BCB9805" w:rsidR="00E07ED8" w:rsidRDefault="00E07ED8">
          <w:pPr>
            <w:pStyle w:val="TOC3"/>
            <w:rPr>
              <w:rFonts w:asciiTheme="minorHAnsi" w:hAnsiTheme="minorHAnsi"/>
              <w:sz w:val="22"/>
              <w:szCs w:val="22"/>
              <w:lang w:eastAsia="en-GB"/>
            </w:rPr>
          </w:pPr>
          <w:r>
            <w:t>3.3.1</w:t>
          </w:r>
          <w:r>
            <w:rPr>
              <w:rFonts w:asciiTheme="minorHAnsi" w:hAnsiTheme="minorHAnsi"/>
              <w:sz w:val="22"/>
              <w:szCs w:val="22"/>
              <w:lang w:eastAsia="en-GB"/>
            </w:rPr>
            <w:tab/>
          </w:r>
          <w:r>
            <w:t>Currently existing state of the art</w:t>
          </w:r>
          <w:r>
            <w:tab/>
          </w:r>
          <w:r>
            <w:fldChar w:fldCharType="begin"/>
          </w:r>
          <w:r>
            <w:instrText xml:space="preserve"> PAGEREF _Toc72176204 \h </w:instrText>
          </w:r>
          <w:r>
            <w:fldChar w:fldCharType="separate"/>
          </w:r>
          <w:r w:rsidR="00B26196">
            <w:t>23</w:t>
          </w:r>
          <w:r>
            <w:fldChar w:fldCharType="end"/>
          </w:r>
        </w:p>
        <w:p w14:paraId="4787ED03" w14:textId="6173E299" w:rsidR="00E07ED8" w:rsidRDefault="00E07ED8">
          <w:pPr>
            <w:pStyle w:val="TOC3"/>
            <w:rPr>
              <w:rFonts w:asciiTheme="minorHAnsi" w:hAnsiTheme="minorHAnsi"/>
              <w:sz w:val="22"/>
              <w:szCs w:val="22"/>
              <w:lang w:eastAsia="en-GB"/>
            </w:rPr>
          </w:pPr>
          <w:r>
            <w:t>3.3.2</w:t>
          </w:r>
          <w:r>
            <w:rPr>
              <w:rFonts w:asciiTheme="minorHAnsi" w:hAnsiTheme="minorHAnsi"/>
              <w:sz w:val="22"/>
              <w:szCs w:val="22"/>
              <w:lang w:eastAsia="en-GB"/>
            </w:rPr>
            <w:tab/>
          </w:r>
          <w:r>
            <w:t>Sepsis scoring standards</w:t>
          </w:r>
          <w:r>
            <w:tab/>
          </w:r>
          <w:r>
            <w:fldChar w:fldCharType="begin"/>
          </w:r>
          <w:r>
            <w:instrText xml:space="preserve"> PAGEREF _Toc72176205 \h </w:instrText>
          </w:r>
          <w:r>
            <w:fldChar w:fldCharType="separate"/>
          </w:r>
          <w:r w:rsidR="00B26196">
            <w:t>23</w:t>
          </w:r>
          <w:r>
            <w:fldChar w:fldCharType="end"/>
          </w:r>
        </w:p>
        <w:p w14:paraId="449C622F" w14:textId="76F85858" w:rsidR="00E07ED8" w:rsidRDefault="00E07ED8">
          <w:pPr>
            <w:pStyle w:val="TOC3"/>
            <w:rPr>
              <w:rFonts w:asciiTheme="minorHAnsi" w:hAnsiTheme="minorHAnsi"/>
              <w:sz w:val="22"/>
              <w:szCs w:val="22"/>
              <w:lang w:eastAsia="en-GB"/>
            </w:rPr>
          </w:pPr>
          <w:r>
            <w:t>3.3.3</w:t>
          </w:r>
          <w:r>
            <w:rPr>
              <w:rFonts w:asciiTheme="minorHAnsi" w:hAnsiTheme="minorHAnsi"/>
              <w:sz w:val="22"/>
              <w:szCs w:val="22"/>
              <w:lang w:eastAsia="en-GB"/>
            </w:rPr>
            <w:tab/>
          </w:r>
          <w:r>
            <w:t>The current state of sepsis scoring</w:t>
          </w:r>
          <w:r>
            <w:tab/>
          </w:r>
          <w:r>
            <w:fldChar w:fldCharType="begin"/>
          </w:r>
          <w:r>
            <w:instrText xml:space="preserve"> PAGEREF _Toc72176206 \h </w:instrText>
          </w:r>
          <w:r>
            <w:fldChar w:fldCharType="separate"/>
          </w:r>
          <w:r w:rsidR="00B26196">
            <w:t>26</w:t>
          </w:r>
          <w:r>
            <w:fldChar w:fldCharType="end"/>
          </w:r>
        </w:p>
        <w:p w14:paraId="3E6F7399" w14:textId="3D0B7B6E" w:rsidR="00E07ED8" w:rsidRDefault="00E07ED8">
          <w:pPr>
            <w:pStyle w:val="TOC1"/>
            <w:rPr>
              <w:rFonts w:asciiTheme="minorHAnsi" w:hAnsiTheme="minorHAnsi" w:cstheme="minorBidi"/>
              <w:b w:val="0"/>
              <w:sz w:val="22"/>
              <w:szCs w:val="22"/>
              <w:lang w:eastAsia="en-GB"/>
            </w:rPr>
          </w:pPr>
          <w:r>
            <w:t>4</w:t>
          </w:r>
          <w:r>
            <w:rPr>
              <w:rFonts w:asciiTheme="minorHAnsi" w:hAnsiTheme="minorHAnsi" w:cstheme="minorBidi"/>
              <w:b w:val="0"/>
              <w:sz w:val="22"/>
              <w:szCs w:val="22"/>
              <w:lang w:eastAsia="en-GB"/>
            </w:rPr>
            <w:tab/>
          </w:r>
          <w:r>
            <w:t>Materials</w:t>
          </w:r>
          <w:r>
            <w:tab/>
          </w:r>
          <w:r>
            <w:fldChar w:fldCharType="begin"/>
          </w:r>
          <w:r>
            <w:instrText xml:space="preserve"> PAGEREF _Toc72176207 \h </w:instrText>
          </w:r>
          <w:r>
            <w:fldChar w:fldCharType="separate"/>
          </w:r>
          <w:r w:rsidR="00B26196">
            <w:t>27</w:t>
          </w:r>
          <w:r>
            <w:fldChar w:fldCharType="end"/>
          </w:r>
        </w:p>
        <w:p w14:paraId="54B29C35" w14:textId="7A7532F6" w:rsidR="00E07ED8" w:rsidRDefault="00E07ED8">
          <w:pPr>
            <w:pStyle w:val="TOC2"/>
            <w:rPr>
              <w:rFonts w:asciiTheme="minorHAnsi" w:hAnsiTheme="minorHAnsi" w:cstheme="minorBidi"/>
              <w:i w:val="0"/>
              <w:sz w:val="22"/>
              <w:szCs w:val="22"/>
              <w:lang w:eastAsia="en-GB"/>
            </w:rPr>
          </w:pPr>
          <w:r>
            <w:t>4.1</w:t>
          </w:r>
          <w:r>
            <w:rPr>
              <w:rFonts w:asciiTheme="minorHAnsi" w:hAnsiTheme="minorHAnsi" w:cstheme="minorBidi"/>
              <w:i w:val="0"/>
              <w:sz w:val="22"/>
              <w:szCs w:val="22"/>
              <w:lang w:eastAsia="en-GB"/>
            </w:rPr>
            <w:tab/>
          </w:r>
          <w:r>
            <w:t>Dataset</w:t>
          </w:r>
          <w:r>
            <w:tab/>
          </w:r>
          <w:r>
            <w:fldChar w:fldCharType="begin"/>
          </w:r>
          <w:r>
            <w:instrText xml:space="preserve"> PAGEREF _Toc72176208 \h </w:instrText>
          </w:r>
          <w:r>
            <w:fldChar w:fldCharType="separate"/>
          </w:r>
          <w:r w:rsidR="00B26196">
            <w:t>27</w:t>
          </w:r>
          <w:r>
            <w:fldChar w:fldCharType="end"/>
          </w:r>
        </w:p>
        <w:p w14:paraId="631F7F1C" w14:textId="5E9FEAE7" w:rsidR="00E07ED8" w:rsidRDefault="00E07ED8">
          <w:pPr>
            <w:pStyle w:val="TOC2"/>
            <w:rPr>
              <w:rFonts w:asciiTheme="minorHAnsi" w:hAnsiTheme="minorHAnsi" w:cstheme="minorBidi"/>
              <w:i w:val="0"/>
              <w:sz w:val="22"/>
              <w:szCs w:val="22"/>
              <w:lang w:eastAsia="en-GB"/>
            </w:rPr>
          </w:pPr>
          <w:r>
            <w:t>4.2</w:t>
          </w:r>
          <w:r>
            <w:rPr>
              <w:rFonts w:asciiTheme="minorHAnsi" w:hAnsiTheme="minorHAnsi" w:cstheme="minorBidi"/>
              <w:i w:val="0"/>
              <w:sz w:val="22"/>
              <w:szCs w:val="22"/>
              <w:lang w:eastAsia="en-GB"/>
            </w:rPr>
            <w:tab/>
          </w:r>
          <w:r>
            <w:t>Setup</w:t>
          </w:r>
          <w:r>
            <w:tab/>
          </w:r>
          <w:r>
            <w:fldChar w:fldCharType="begin"/>
          </w:r>
          <w:r>
            <w:instrText xml:space="preserve"> PAGEREF _Toc72176209 \h </w:instrText>
          </w:r>
          <w:r>
            <w:fldChar w:fldCharType="separate"/>
          </w:r>
          <w:r w:rsidR="00B26196">
            <w:t>30</w:t>
          </w:r>
          <w:r>
            <w:fldChar w:fldCharType="end"/>
          </w:r>
        </w:p>
        <w:p w14:paraId="4A5C378D" w14:textId="7B3178D0" w:rsidR="00E07ED8" w:rsidRDefault="00E07ED8">
          <w:pPr>
            <w:pStyle w:val="TOC2"/>
            <w:rPr>
              <w:rFonts w:asciiTheme="minorHAnsi" w:hAnsiTheme="minorHAnsi" w:cstheme="minorBidi"/>
              <w:i w:val="0"/>
              <w:sz w:val="22"/>
              <w:szCs w:val="22"/>
              <w:lang w:eastAsia="en-GB"/>
            </w:rPr>
          </w:pPr>
          <w:r>
            <w:t>4.3</w:t>
          </w:r>
          <w:r>
            <w:rPr>
              <w:rFonts w:asciiTheme="minorHAnsi" w:hAnsiTheme="minorHAnsi" w:cstheme="minorBidi"/>
              <w:i w:val="0"/>
              <w:sz w:val="22"/>
              <w:szCs w:val="22"/>
              <w:lang w:eastAsia="en-GB"/>
            </w:rPr>
            <w:tab/>
          </w:r>
          <w:r>
            <w:t>Followed Course</w:t>
          </w:r>
          <w:r>
            <w:tab/>
          </w:r>
          <w:r>
            <w:fldChar w:fldCharType="begin"/>
          </w:r>
          <w:r>
            <w:instrText xml:space="preserve"> PAGEREF _Toc72176210 \h </w:instrText>
          </w:r>
          <w:r>
            <w:fldChar w:fldCharType="separate"/>
          </w:r>
          <w:r w:rsidR="00B26196">
            <w:t>31</w:t>
          </w:r>
          <w:r>
            <w:fldChar w:fldCharType="end"/>
          </w:r>
        </w:p>
        <w:p w14:paraId="4ECC0905" w14:textId="50CA7F28" w:rsidR="00E07ED8" w:rsidRDefault="00E07ED8">
          <w:pPr>
            <w:pStyle w:val="TOC1"/>
            <w:rPr>
              <w:rFonts w:asciiTheme="minorHAnsi" w:hAnsiTheme="minorHAnsi" w:cstheme="minorBidi"/>
              <w:b w:val="0"/>
              <w:sz w:val="22"/>
              <w:szCs w:val="22"/>
              <w:lang w:eastAsia="en-GB"/>
            </w:rPr>
          </w:pPr>
          <w:r>
            <w:t>5</w:t>
          </w:r>
          <w:r>
            <w:rPr>
              <w:rFonts w:asciiTheme="minorHAnsi" w:hAnsiTheme="minorHAnsi" w:cstheme="minorBidi"/>
              <w:b w:val="0"/>
              <w:sz w:val="22"/>
              <w:szCs w:val="22"/>
              <w:lang w:eastAsia="en-GB"/>
            </w:rPr>
            <w:tab/>
          </w:r>
          <w:r>
            <w:t>Methods</w:t>
          </w:r>
          <w:r>
            <w:tab/>
          </w:r>
          <w:r>
            <w:fldChar w:fldCharType="begin"/>
          </w:r>
          <w:r>
            <w:instrText xml:space="preserve"> PAGEREF _Toc72176211 \h </w:instrText>
          </w:r>
          <w:r>
            <w:fldChar w:fldCharType="separate"/>
          </w:r>
          <w:r w:rsidR="00B26196">
            <w:t>32</w:t>
          </w:r>
          <w:r>
            <w:fldChar w:fldCharType="end"/>
          </w:r>
        </w:p>
        <w:p w14:paraId="0482D4C5" w14:textId="6BFDE61B" w:rsidR="00E07ED8" w:rsidRDefault="00E07ED8">
          <w:pPr>
            <w:pStyle w:val="TOC2"/>
            <w:rPr>
              <w:rFonts w:asciiTheme="minorHAnsi" w:hAnsiTheme="minorHAnsi" w:cstheme="minorBidi"/>
              <w:i w:val="0"/>
              <w:sz w:val="22"/>
              <w:szCs w:val="22"/>
              <w:lang w:eastAsia="en-GB"/>
            </w:rPr>
          </w:pPr>
          <w:r>
            <w:t>5.1</w:t>
          </w:r>
          <w:r>
            <w:rPr>
              <w:rFonts w:asciiTheme="minorHAnsi" w:hAnsiTheme="minorHAnsi" w:cstheme="minorBidi"/>
              <w:i w:val="0"/>
              <w:sz w:val="22"/>
              <w:szCs w:val="22"/>
              <w:lang w:eastAsia="en-GB"/>
            </w:rPr>
            <w:tab/>
          </w:r>
          <w:r>
            <w:t>Missing data imputation</w:t>
          </w:r>
          <w:r>
            <w:tab/>
          </w:r>
          <w:r>
            <w:fldChar w:fldCharType="begin"/>
          </w:r>
          <w:r>
            <w:instrText xml:space="preserve"> PAGEREF _Toc72176212 \h </w:instrText>
          </w:r>
          <w:r>
            <w:fldChar w:fldCharType="separate"/>
          </w:r>
          <w:r w:rsidR="00B26196">
            <w:t>32</w:t>
          </w:r>
          <w:r>
            <w:fldChar w:fldCharType="end"/>
          </w:r>
        </w:p>
        <w:p w14:paraId="2A2935C7" w14:textId="4BBBBE77" w:rsidR="00E07ED8" w:rsidRDefault="00E07ED8">
          <w:pPr>
            <w:pStyle w:val="TOC3"/>
            <w:rPr>
              <w:rFonts w:asciiTheme="minorHAnsi" w:hAnsiTheme="minorHAnsi"/>
              <w:sz w:val="22"/>
              <w:szCs w:val="22"/>
              <w:lang w:eastAsia="en-GB"/>
            </w:rPr>
          </w:pPr>
          <w:r>
            <w:t>5.1.1</w:t>
          </w:r>
          <w:r>
            <w:rPr>
              <w:rFonts w:asciiTheme="minorHAnsi" w:hAnsiTheme="minorHAnsi"/>
              <w:sz w:val="22"/>
              <w:szCs w:val="22"/>
              <w:lang w:eastAsia="en-GB"/>
            </w:rPr>
            <w:tab/>
          </w:r>
          <w:r>
            <w:t>Zero filling</w:t>
          </w:r>
          <w:r>
            <w:tab/>
          </w:r>
          <w:r>
            <w:fldChar w:fldCharType="begin"/>
          </w:r>
          <w:r>
            <w:instrText xml:space="preserve"> PAGEREF _Toc72176213 \h </w:instrText>
          </w:r>
          <w:r>
            <w:fldChar w:fldCharType="separate"/>
          </w:r>
          <w:r w:rsidR="00B26196">
            <w:t>33</w:t>
          </w:r>
          <w:r>
            <w:fldChar w:fldCharType="end"/>
          </w:r>
        </w:p>
        <w:p w14:paraId="0A00CD37" w14:textId="56AC6769" w:rsidR="00E07ED8" w:rsidRDefault="00E07ED8">
          <w:pPr>
            <w:pStyle w:val="TOC3"/>
            <w:rPr>
              <w:rFonts w:asciiTheme="minorHAnsi" w:hAnsiTheme="minorHAnsi"/>
              <w:sz w:val="22"/>
              <w:szCs w:val="22"/>
              <w:lang w:eastAsia="en-GB"/>
            </w:rPr>
          </w:pPr>
          <w:r>
            <w:t>5.1.2</w:t>
          </w:r>
          <w:r>
            <w:rPr>
              <w:rFonts w:asciiTheme="minorHAnsi" w:hAnsiTheme="minorHAnsi"/>
              <w:sz w:val="22"/>
              <w:szCs w:val="22"/>
              <w:lang w:eastAsia="en-GB"/>
            </w:rPr>
            <w:tab/>
          </w:r>
          <w:r>
            <w:t>Mean filling</w:t>
          </w:r>
          <w:r>
            <w:tab/>
          </w:r>
          <w:r>
            <w:fldChar w:fldCharType="begin"/>
          </w:r>
          <w:r>
            <w:instrText xml:space="preserve"> PAGEREF _Toc72176214 \h </w:instrText>
          </w:r>
          <w:r>
            <w:fldChar w:fldCharType="separate"/>
          </w:r>
          <w:r w:rsidR="00B26196">
            <w:t>33</w:t>
          </w:r>
          <w:r>
            <w:fldChar w:fldCharType="end"/>
          </w:r>
        </w:p>
        <w:p w14:paraId="5BCD7A1D" w14:textId="600C6160" w:rsidR="00E07ED8" w:rsidRDefault="00E07ED8">
          <w:pPr>
            <w:pStyle w:val="TOC3"/>
            <w:rPr>
              <w:rFonts w:asciiTheme="minorHAnsi" w:hAnsiTheme="minorHAnsi"/>
              <w:sz w:val="22"/>
              <w:szCs w:val="22"/>
              <w:lang w:eastAsia="en-GB"/>
            </w:rPr>
          </w:pPr>
          <w:r>
            <w:t>5.1.3</w:t>
          </w:r>
          <w:r>
            <w:rPr>
              <w:rFonts w:asciiTheme="minorHAnsi" w:hAnsiTheme="minorHAnsi"/>
              <w:sz w:val="22"/>
              <w:szCs w:val="22"/>
              <w:lang w:eastAsia="en-GB"/>
            </w:rPr>
            <w:tab/>
          </w:r>
          <w:r>
            <w:t>Forward filling</w:t>
          </w:r>
          <w:r>
            <w:tab/>
          </w:r>
          <w:r>
            <w:fldChar w:fldCharType="begin"/>
          </w:r>
          <w:r>
            <w:instrText xml:space="preserve"> PAGEREF _Toc72176215 \h </w:instrText>
          </w:r>
          <w:r>
            <w:fldChar w:fldCharType="separate"/>
          </w:r>
          <w:r w:rsidR="00B26196">
            <w:t>33</w:t>
          </w:r>
          <w:r>
            <w:fldChar w:fldCharType="end"/>
          </w:r>
        </w:p>
        <w:p w14:paraId="74D2A125" w14:textId="6BC8AD76" w:rsidR="00E07ED8" w:rsidRDefault="00E07ED8">
          <w:pPr>
            <w:pStyle w:val="TOC3"/>
            <w:rPr>
              <w:rFonts w:asciiTheme="minorHAnsi" w:hAnsiTheme="minorHAnsi"/>
              <w:sz w:val="22"/>
              <w:szCs w:val="22"/>
              <w:lang w:eastAsia="en-GB"/>
            </w:rPr>
          </w:pPr>
          <w:r>
            <w:t>5.1.4</w:t>
          </w:r>
          <w:r>
            <w:rPr>
              <w:rFonts w:asciiTheme="minorHAnsi" w:hAnsiTheme="minorHAnsi"/>
              <w:sz w:val="22"/>
              <w:szCs w:val="22"/>
              <w:lang w:eastAsia="en-GB"/>
            </w:rPr>
            <w:tab/>
          </w:r>
          <w:r>
            <w:t>Linear filling</w:t>
          </w:r>
          <w:r>
            <w:tab/>
          </w:r>
          <w:r>
            <w:fldChar w:fldCharType="begin"/>
          </w:r>
          <w:r>
            <w:instrText xml:space="preserve"> PAGEREF _Toc72176216 \h </w:instrText>
          </w:r>
          <w:r>
            <w:fldChar w:fldCharType="separate"/>
          </w:r>
          <w:r w:rsidR="00B26196">
            <w:t>33</w:t>
          </w:r>
          <w:r>
            <w:fldChar w:fldCharType="end"/>
          </w:r>
        </w:p>
        <w:p w14:paraId="4F7CF6E3" w14:textId="5A395D2B" w:rsidR="00E07ED8" w:rsidRDefault="00E07ED8">
          <w:pPr>
            <w:pStyle w:val="TOC3"/>
            <w:rPr>
              <w:rFonts w:asciiTheme="minorHAnsi" w:hAnsiTheme="minorHAnsi"/>
              <w:sz w:val="22"/>
              <w:szCs w:val="22"/>
              <w:lang w:eastAsia="en-GB"/>
            </w:rPr>
          </w:pPr>
          <w:r>
            <w:t>5.1.5</w:t>
          </w:r>
          <w:r>
            <w:rPr>
              <w:rFonts w:asciiTheme="minorHAnsi" w:hAnsiTheme="minorHAnsi"/>
              <w:sz w:val="22"/>
              <w:szCs w:val="22"/>
              <w:lang w:eastAsia="en-GB"/>
            </w:rPr>
            <w:tab/>
          </w:r>
          <w:r>
            <w:t>KNN filling</w:t>
          </w:r>
          <w:r>
            <w:tab/>
          </w:r>
          <w:r>
            <w:fldChar w:fldCharType="begin"/>
          </w:r>
          <w:r>
            <w:instrText xml:space="preserve"> PAGEREF _Toc72176217 \h </w:instrText>
          </w:r>
          <w:r>
            <w:fldChar w:fldCharType="separate"/>
          </w:r>
          <w:r w:rsidR="00B26196">
            <w:t>34</w:t>
          </w:r>
          <w:r>
            <w:fldChar w:fldCharType="end"/>
          </w:r>
        </w:p>
        <w:p w14:paraId="0818326B" w14:textId="666AF132" w:rsidR="00E07ED8" w:rsidRDefault="00E07ED8">
          <w:pPr>
            <w:pStyle w:val="TOC2"/>
            <w:rPr>
              <w:rFonts w:asciiTheme="minorHAnsi" w:hAnsiTheme="minorHAnsi" w:cstheme="minorBidi"/>
              <w:i w:val="0"/>
              <w:sz w:val="22"/>
              <w:szCs w:val="22"/>
              <w:lang w:eastAsia="en-GB"/>
            </w:rPr>
          </w:pPr>
          <w:r>
            <w:t>5.2</w:t>
          </w:r>
          <w:r>
            <w:rPr>
              <w:rFonts w:asciiTheme="minorHAnsi" w:hAnsiTheme="minorHAnsi" w:cstheme="minorBidi"/>
              <w:i w:val="0"/>
              <w:sz w:val="22"/>
              <w:szCs w:val="22"/>
              <w:lang w:eastAsia="en-GB"/>
            </w:rPr>
            <w:tab/>
          </w:r>
          <w:r>
            <w:t>Features augmentation</w:t>
          </w:r>
          <w:r>
            <w:tab/>
          </w:r>
          <w:r>
            <w:fldChar w:fldCharType="begin"/>
          </w:r>
          <w:r>
            <w:instrText xml:space="preserve"> PAGEREF _Toc72176218 \h </w:instrText>
          </w:r>
          <w:r>
            <w:fldChar w:fldCharType="separate"/>
          </w:r>
          <w:r w:rsidR="00B26196">
            <w:t>35</w:t>
          </w:r>
          <w:r>
            <w:fldChar w:fldCharType="end"/>
          </w:r>
        </w:p>
        <w:p w14:paraId="2352DF15" w14:textId="255C3268" w:rsidR="00E07ED8" w:rsidRDefault="00E07ED8">
          <w:pPr>
            <w:pStyle w:val="TOC3"/>
            <w:rPr>
              <w:rFonts w:asciiTheme="minorHAnsi" w:hAnsiTheme="minorHAnsi"/>
              <w:sz w:val="22"/>
              <w:szCs w:val="22"/>
              <w:lang w:eastAsia="en-GB"/>
            </w:rPr>
          </w:pPr>
          <w:r>
            <w:t>5.2.1</w:t>
          </w:r>
          <w:r>
            <w:rPr>
              <w:rFonts w:asciiTheme="minorHAnsi" w:hAnsiTheme="minorHAnsi"/>
              <w:sz w:val="22"/>
              <w:szCs w:val="22"/>
              <w:lang w:eastAsia="en-GB"/>
            </w:rPr>
            <w:tab/>
          </w:r>
          <w:r>
            <w:t>Dropping columns</w:t>
          </w:r>
          <w:r>
            <w:tab/>
          </w:r>
          <w:r>
            <w:fldChar w:fldCharType="begin"/>
          </w:r>
          <w:r>
            <w:instrText xml:space="preserve"> PAGEREF _Toc72176219 \h </w:instrText>
          </w:r>
          <w:r>
            <w:fldChar w:fldCharType="separate"/>
          </w:r>
          <w:r w:rsidR="00B26196">
            <w:t>35</w:t>
          </w:r>
          <w:r>
            <w:fldChar w:fldCharType="end"/>
          </w:r>
        </w:p>
        <w:p w14:paraId="3D44E28D" w14:textId="5C97501A" w:rsidR="00E07ED8" w:rsidRDefault="00E07ED8">
          <w:pPr>
            <w:pStyle w:val="TOC3"/>
            <w:rPr>
              <w:rFonts w:asciiTheme="minorHAnsi" w:hAnsiTheme="minorHAnsi"/>
              <w:sz w:val="22"/>
              <w:szCs w:val="22"/>
              <w:lang w:eastAsia="en-GB"/>
            </w:rPr>
          </w:pPr>
          <w:r>
            <w:t>5.2.2</w:t>
          </w:r>
          <w:r>
            <w:rPr>
              <w:rFonts w:asciiTheme="minorHAnsi" w:hAnsiTheme="minorHAnsi"/>
              <w:sz w:val="22"/>
              <w:szCs w:val="22"/>
              <w:lang w:eastAsia="en-GB"/>
            </w:rPr>
            <w:tab/>
          </w:r>
          <w:r>
            <w:t>SOFA, qSOFA, SIRS</w:t>
          </w:r>
          <w:r>
            <w:tab/>
          </w:r>
          <w:r>
            <w:fldChar w:fldCharType="begin"/>
          </w:r>
          <w:r>
            <w:instrText xml:space="preserve"> PAGEREF _Toc72176220 \h </w:instrText>
          </w:r>
          <w:r>
            <w:fldChar w:fldCharType="separate"/>
          </w:r>
          <w:r w:rsidR="00B26196">
            <w:t>35</w:t>
          </w:r>
          <w:r>
            <w:fldChar w:fldCharType="end"/>
          </w:r>
        </w:p>
        <w:p w14:paraId="16B3FE5C" w14:textId="08A96F90" w:rsidR="00E07ED8" w:rsidRDefault="00E07ED8">
          <w:pPr>
            <w:pStyle w:val="TOC3"/>
            <w:rPr>
              <w:rFonts w:asciiTheme="minorHAnsi" w:hAnsiTheme="minorHAnsi"/>
              <w:sz w:val="22"/>
              <w:szCs w:val="22"/>
              <w:lang w:eastAsia="en-GB"/>
            </w:rPr>
          </w:pPr>
          <w:r>
            <w:t>5.2.3</w:t>
          </w:r>
          <w:r>
            <w:rPr>
              <w:rFonts w:asciiTheme="minorHAnsi" w:hAnsiTheme="minorHAnsi"/>
              <w:sz w:val="22"/>
              <w:szCs w:val="22"/>
              <w:lang w:eastAsia="en-GB"/>
            </w:rPr>
            <w:tab/>
          </w:r>
          <w:r>
            <w:t>Sliding Windows</w:t>
          </w:r>
          <w:r>
            <w:tab/>
          </w:r>
          <w:r>
            <w:fldChar w:fldCharType="begin"/>
          </w:r>
          <w:r>
            <w:instrText xml:space="preserve"> PAGEREF _Toc72176221 \h </w:instrText>
          </w:r>
          <w:r>
            <w:fldChar w:fldCharType="separate"/>
          </w:r>
          <w:r w:rsidR="00B26196">
            <w:t>36</w:t>
          </w:r>
          <w:r>
            <w:fldChar w:fldCharType="end"/>
          </w:r>
        </w:p>
        <w:p w14:paraId="1231DFAC" w14:textId="40947B08" w:rsidR="00E07ED8" w:rsidRDefault="00E07ED8">
          <w:pPr>
            <w:pStyle w:val="TOC2"/>
            <w:rPr>
              <w:rFonts w:asciiTheme="minorHAnsi" w:hAnsiTheme="minorHAnsi" w:cstheme="minorBidi"/>
              <w:i w:val="0"/>
              <w:sz w:val="22"/>
              <w:szCs w:val="22"/>
              <w:lang w:eastAsia="en-GB"/>
            </w:rPr>
          </w:pPr>
          <w:r>
            <w:t>5.3</w:t>
          </w:r>
          <w:r>
            <w:rPr>
              <w:rFonts w:asciiTheme="minorHAnsi" w:hAnsiTheme="minorHAnsi" w:cstheme="minorBidi"/>
              <w:i w:val="0"/>
              <w:sz w:val="22"/>
              <w:szCs w:val="22"/>
              <w:lang w:eastAsia="en-GB"/>
            </w:rPr>
            <w:tab/>
          </w:r>
          <w:r>
            <w:t>Machine learning</w:t>
          </w:r>
          <w:r>
            <w:tab/>
          </w:r>
          <w:r>
            <w:fldChar w:fldCharType="begin"/>
          </w:r>
          <w:r>
            <w:instrText xml:space="preserve"> PAGEREF _Toc72176222 \h </w:instrText>
          </w:r>
          <w:r>
            <w:fldChar w:fldCharType="separate"/>
          </w:r>
          <w:r w:rsidR="00B26196">
            <w:t>37</w:t>
          </w:r>
          <w:r>
            <w:fldChar w:fldCharType="end"/>
          </w:r>
        </w:p>
        <w:p w14:paraId="1E5E9191" w14:textId="1CF9855D" w:rsidR="00E07ED8" w:rsidRDefault="00E07ED8">
          <w:pPr>
            <w:pStyle w:val="TOC3"/>
            <w:rPr>
              <w:rFonts w:asciiTheme="minorHAnsi" w:hAnsiTheme="minorHAnsi"/>
              <w:sz w:val="22"/>
              <w:szCs w:val="22"/>
              <w:lang w:eastAsia="en-GB"/>
            </w:rPr>
          </w:pPr>
          <w:r>
            <w:t>5.3.1</w:t>
          </w:r>
          <w:r>
            <w:rPr>
              <w:rFonts w:asciiTheme="minorHAnsi" w:hAnsiTheme="minorHAnsi"/>
              <w:sz w:val="22"/>
              <w:szCs w:val="22"/>
              <w:lang w:eastAsia="en-GB"/>
            </w:rPr>
            <w:tab/>
          </w:r>
          <w:r>
            <w:t>Decision Tree</w:t>
          </w:r>
          <w:r>
            <w:tab/>
          </w:r>
          <w:r>
            <w:fldChar w:fldCharType="begin"/>
          </w:r>
          <w:r>
            <w:instrText xml:space="preserve"> PAGEREF _Toc72176223 \h </w:instrText>
          </w:r>
          <w:r>
            <w:fldChar w:fldCharType="separate"/>
          </w:r>
          <w:r w:rsidR="00B26196">
            <w:t>38</w:t>
          </w:r>
          <w:r>
            <w:fldChar w:fldCharType="end"/>
          </w:r>
        </w:p>
        <w:p w14:paraId="2D03377A" w14:textId="1C524605" w:rsidR="00E07ED8" w:rsidRDefault="00E07ED8">
          <w:pPr>
            <w:pStyle w:val="TOC3"/>
            <w:rPr>
              <w:rFonts w:asciiTheme="minorHAnsi" w:hAnsiTheme="minorHAnsi"/>
              <w:sz w:val="22"/>
              <w:szCs w:val="22"/>
              <w:lang w:eastAsia="en-GB"/>
            </w:rPr>
          </w:pPr>
          <w:r>
            <w:t>5.3.2</w:t>
          </w:r>
          <w:r>
            <w:rPr>
              <w:rFonts w:asciiTheme="minorHAnsi" w:hAnsiTheme="minorHAnsi"/>
              <w:sz w:val="22"/>
              <w:szCs w:val="22"/>
              <w:lang w:eastAsia="en-GB"/>
            </w:rPr>
            <w:tab/>
          </w:r>
          <w:r>
            <w:t>XGBoost</w:t>
          </w:r>
          <w:r>
            <w:tab/>
          </w:r>
          <w:r>
            <w:fldChar w:fldCharType="begin"/>
          </w:r>
          <w:r>
            <w:instrText xml:space="preserve"> PAGEREF _Toc72176224 \h </w:instrText>
          </w:r>
          <w:r>
            <w:fldChar w:fldCharType="separate"/>
          </w:r>
          <w:r w:rsidR="00B26196">
            <w:t>39</w:t>
          </w:r>
          <w:r>
            <w:fldChar w:fldCharType="end"/>
          </w:r>
        </w:p>
        <w:p w14:paraId="6F7407F4" w14:textId="249B51AB" w:rsidR="00E07ED8" w:rsidRDefault="00E07ED8">
          <w:pPr>
            <w:pStyle w:val="TOC3"/>
            <w:rPr>
              <w:rFonts w:asciiTheme="minorHAnsi" w:hAnsiTheme="minorHAnsi"/>
              <w:sz w:val="22"/>
              <w:szCs w:val="22"/>
              <w:lang w:eastAsia="en-GB"/>
            </w:rPr>
          </w:pPr>
          <w:r>
            <w:t>5.3.3</w:t>
          </w:r>
          <w:r>
            <w:rPr>
              <w:rFonts w:asciiTheme="minorHAnsi" w:hAnsiTheme="minorHAnsi"/>
              <w:sz w:val="22"/>
              <w:szCs w:val="22"/>
              <w:lang w:eastAsia="en-GB"/>
            </w:rPr>
            <w:tab/>
          </w:r>
          <w:r>
            <w:t>AdaBoost</w:t>
          </w:r>
          <w:r>
            <w:tab/>
          </w:r>
          <w:r>
            <w:fldChar w:fldCharType="begin"/>
          </w:r>
          <w:r>
            <w:instrText xml:space="preserve"> PAGEREF _Toc72176225 \h </w:instrText>
          </w:r>
          <w:r>
            <w:fldChar w:fldCharType="separate"/>
          </w:r>
          <w:r w:rsidR="00B26196">
            <w:t>40</w:t>
          </w:r>
          <w:r>
            <w:fldChar w:fldCharType="end"/>
          </w:r>
        </w:p>
        <w:p w14:paraId="5162042A" w14:textId="012CD33B" w:rsidR="00E07ED8" w:rsidRDefault="00E07ED8">
          <w:pPr>
            <w:pStyle w:val="TOC3"/>
            <w:rPr>
              <w:rFonts w:asciiTheme="minorHAnsi" w:hAnsiTheme="minorHAnsi"/>
              <w:sz w:val="22"/>
              <w:szCs w:val="22"/>
              <w:lang w:eastAsia="en-GB"/>
            </w:rPr>
          </w:pPr>
          <w:r>
            <w:t>5.3.4</w:t>
          </w:r>
          <w:r>
            <w:rPr>
              <w:rFonts w:asciiTheme="minorHAnsi" w:hAnsiTheme="minorHAnsi"/>
              <w:sz w:val="22"/>
              <w:szCs w:val="22"/>
              <w:lang w:eastAsia="en-GB"/>
            </w:rPr>
            <w:tab/>
          </w:r>
          <w:r>
            <w:t>Gradient Boosting</w:t>
          </w:r>
          <w:r>
            <w:tab/>
          </w:r>
          <w:r>
            <w:fldChar w:fldCharType="begin"/>
          </w:r>
          <w:r>
            <w:instrText xml:space="preserve"> PAGEREF _Toc72176226 \h </w:instrText>
          </w:r>
          <w:r>
            <w:fldChar w:fldCharType="separate"/>
          </w:r>
          <w:r w:rsidR="00B26196">
            <w:t>41</w:t>
          </w:r>
          <w:r>
            <w:fldChar w:fldCharType="end"/>
          </w:r>
        </w:p>
        <w:p w14:paraId="3846A815" w14:textId="15778952" w:rsidR="00E07ED8" w:rsidRDefault="00E07ED8">
          <w:pPr>
            <w:pStyle w:val="TOC3"/>
            <w:rPr>
              <w:rFonts w:asciiTheme="minorHAnsi" w:hAnsiTheme="minorHAnsi"/>
              <w:sz w:val="22"/>
              <w:szCs w:val="22"/>
              <w:lang w:eastAsia="en-GB"/>
            </w:rPr>
          </w:pPr>
          <w:r>
            <w:t>5.3.5</w:t>
          </w:r>
          <w:r>
            <w:rPr>
              <w:rFonts w:asciiTheme="minorHAnsi" w:hAnsiTheme="minorHAnsi"/>
              <w:sz w:val="22"/>
              <w:szCs w:val="22"/>
              <w:lang w:eastAsia="en-GB"/>
            </w:rPr>
            <w:tab/>
          </w:r>
          <w:r>
            <w:t>LightGBM</w:t>
          </w:r>
          <w:r>
            <w:tab/>
          </w:r>
          <w:r>
            <w:fldChar w:fldCharType="begin"/>
          </w:r>
          <w:r>
            <w:instrText xml:space="preserve"> PAGEREF _Toc72176227 \h </w:instrText>
          </w:r>
          <w:r>
            <w:fldChar w:fldCharType="separate"/>
          </w:r>
          <w:r w:rsidR="00B26196">
            <w:t>42</w:t>
          </w:r>
          <w:r>
            <w:fldChar w:fldCharType="end"/>
          </w:r>
        </w:p>
        <w:p w14:paraId="09AB0BE4" w14:textId="7C60794C" w:rsidR="00E07ED8" w:rsidRDefault="00E07ED8">
          <w:pPr>
            <w:pStyle w:val="TOC2"/>
            <w:rPr>
              <w:rFonts w:asciiTheme="minorHAnsi" w:hAnsiTheme="minorHAnsi" w:cstheme="minorBidi"/>
              <w:i w:val="0"/>
              <w:sz w:val="22"/>
              <w:szCs w:val="22"/>
              <w:lang w:eastAsia="en-GB"/>
            </w:rPr>
          </w:pPr>
          <w:r>
            <w:t>5.4</w:t>
          </w:r>
          <w:r>
            <w:rPr>
              <w:rFonts w:asciiTheme="minorHAnsi" w:hAnsiTheme="minorHAnsi" w:cstheme="minorBidi"/>
              <w:i w:val="0"/>
              <w:sz w:val="22"/>
              <w:szCs w:val="22"/>
              <w:lang w:eastAsia="en-GB"/>
            </w:rPr>
            <w:tab/>
          </w:r>
          <w:r>
            <w:t>Evaluation</w:t>
          </w:r>
          <w:r>
            <w:tab/>
          </w:r>
          <w:r>
            <w:fldChar w:fldCharType="begin"/>
          </w:r>
          <w:r>
            <w:instrText xml:space="preserve"> PAGEREF _Toc72176228 \h </w:instrText>
          </w:r>
          <w:r>
            <w:fldChar w:fldCharType="separate"/>
          </w:r>
          <w:r w:rsidR="00B26196">
            <w:t>43</w:t>
          </w:r>
          <w:r>
            <w:fldChar w:fldCharType="end"/>
          </w:r>
        </w:p>
        <w:p w14:paraId="01F3F0A4" w14:textId="37C15CF3" w:rsidR="00E07ED8" w:rsidRDefault="00E07ED8">
          <w:pPr>
            <w:pStyle w:val="TOC3"/>
            <w:rPr>
              <w:rFonts w:asciiTheme="minorHAnsi" w:hAnsiTheme="minorHAnsi"/>
              <w:sz w:val="22"/>
              <w:szCs w:val="22"/>
              <w:lang w:eastAsia="en-GB"/>
            </w:rPr>
          </w:pPr>
          <w:r>
            <w:t>5.4.1</w:t>
          </w:r>
          <w:r>
            <w:rPr>
              <w:rFonts w:asciiTheme="minorHAnsi" w:hAnsiTheme="minorHAnsi"/>
              <w:sz w:val="22"/>
              <w:szCs w:val="22"/>
              <w:lang w:eastAsia="en-GB"/>
            </w:rPr>
            <w:tab/>
          </w:r>
          <w:r>
            <w:t>Accuracy</w:t>
          </w:r>
          <w:r>
            <w:tab/>
          </w:r>
          <w:r>
            <w:fldChar w:fldCharType="begin"/>
          </w:r>
          <w:r>
            <w:instrText xml:space="preserve"> PAGEREF _Toc72176229 \h </w:instrText>
          </w:r>
          <w:r>
            <w:fldChar w:fldCharType="separate"/>
          </w:r>
          <w:r w:rsidR="00B26196">
            <w:t>43</w:t>
          </w:r>
          <w:r>
            <w:fldChar w:fldCharType="end"/>
          </w:r>
        </w:p>
        <w:p w14:paraId="066369A5" w14:textId="7705E97E" w:rsidR="00E07ED8" w:rsidRDefault="00E07ED8">
          <w:pPr>
            <w:pStyle w:val="TOC3"/>
            <w:rPr>
              <w:rFonts w:asciiTheme="minorHAnsi" w:hAnsiTheme="minorHAnsi"/>
              <w:sz w:val="22"/>
              <w:szCs w:val="22"/>
              <w:lang w:eastAsia="en-GB"/>
            </w:rPr>
          </w:pPr>
          <w:r>
            <w:t>5.4.2</w:t>
          </w:r>
          <w:r>
            <w:rPr>
              <w:rFonts w:asciiTheme="minorHAnsi" w:hAnsiTheme="minorHAnsi"/>
              <w:sz w:val="22"/>
              <w:szCs w:val="22"/>
              <w:lang w:eastAsia="en-GB"/>
            </w:rPr>
            <w:tab/>
          </w:r>
          <w:r>
            <w:t>F1Score</w:t>
          </w:r>
          <w:r>
            <w:tab/>
          </w:r>
          <w:r>
            <w:fldChar w:fldCharType="begin"/>
          </w:r>
          <w:r>
            <w:instrText xml:space="preserve"> PAGEREF _Toc72176230 \h </w:instrText>
          </w:r>
          <w:r>
            <w:fldChar w:fldCharType="separate"/>
          </w:r>
          <w:r w:rsidR="00B26196">
            <w:t>43</w:t>
          </w:r>
          <w:r>
            <w:fldChar w:fldCharType="end"/>
          </w:r>
        </w:p>
        <w:p w14:paraId="2ED89CE9" w14:textId="55637E32" w:rsidR="00E07ED8" w:rsidRDefault="00E07ED8">
          <w:pPr>
            <w:pStyle w:val="TOC3"/>
            <w:rPr>
              <w:rFonts w:asciiTheme="minorHAnsi" w:hAnsiTheme="minorHAnsi"/>
              <w:sz w:val="22"/>
              <w:szCs w:val="22"/>
              <w:lang w:eastAsia="en-GB"/>
            </w:rPr>
          </w:pPr>
          <w:r>
            <w:t>5.4.3</w:t>
          </w:r>
          <w:r>
            <w:rPr>
              <w:rFonts w:asciiTheme="minorHAnsi" w:hAnsiTheme="minorHAnsi"/>
              <w:sz w:val="22"/>
              <w:szCs w:val="22"/>
              <w:lang w:eastAsia="en-GB"/>
            </w:rPr>
            <w:tab/>
          </w:r>
          <w:r>
            <w:t>AUROC</w:t>
          </w:r>
          <w:r>
            <w:tab/>
          </w:r>
          <w:r>
            <w:fldChar w:fldCharType="begin"/>
          </w:r>
          <w:r>
            <w:instrText xml:space="preserve"> PAGEREF _Toc72176231 \h </w:instrText>
          </w:r>
          <w:r>
            <w:fldChar w:fldCharType="separate"/>
          </w:r>
          <w:r w:rsidR="00B26196">
            <w:t>44</w:t>
          </w:r>
          <w:r>
            <w:fldChar w:fldCharType="end"/>
          </w:r>
        </w:p>
        <w:p w14:paraId="4708696E" w14:textId="7774003B" w:rsidR="00E07ED8" w:rsidRDefault="00E07ED8">
          <w:pPr>
            <w:pStyle w:val="TOC3"/>
            <w:rPr>
              <w:rFonts w:asciiTheme="minorHAnsi" w:hAnsiTheme="minorHAnsi"/>
              <w:sz w:val="22"/>
              <w:szCs w:val="22"/>
              <w:lang w:eastAsia="en-GB"/>
            </w:rPr>
          </w:pPr>
          <w:r>
            <w:lastRenderedPageBreak/>
            <w:t>5.4.4</w:t>
          </w:r>
          <w:r>
            <w:rPr>
              <w:rFonts w:asciiTheme="minorHAnsi" w:hAnsiTheme="minorHAnsi"/>
              <w:sz w:val="22"/>
              <w:szCs w:val="22"/>
              <w:lang w:eastAsia="en-GB"/>
            </w:rPr>
            <w:tab/>
          </w:r>
          <w:r>
            <w:t>AUPRC</w:t>
          </w:r>
          <w:r>
            <w:tab/>
          </w:r>
          <w:r>
            <w:fldChar w:fldCharType="begin"/>
          </w:r>
          <w:r>
            <w:instrText xml:space="preserve"> PAGEREF _Toc72176232 \h </w:instrText>
          </w:r>
          <w:r>
            <w:fldChar w:fldCharType="separate"/>
          </w:r>
          <w:r w:rsidR="00B26196">
            <w:t>46</w:t>
          </w:r>
          <w:r>
            <w:fldChar w:fldCharType="end"/>
          </w:r>
        </w:p>
        <w:p w14:paraId="28C186E7" w14:textId="1D01462D" w:rsidR="00E07ED8" w:rsidRDefault="00E07ED8">
          <w:pPr>
            <w:pStyle w:val="TOC3"/>
            <w:rPr>
              <w:rFonts w:asciiTheme="minorHAnsi" w:hAnsiTheme="minorHAnsi"/>
              <w:sz w:val="22"/>
              <w:szCs w:val="22"/>
              <w:lang w:eastAsia="en-GB"/>
            </w:rPr>
          </w:pPr>
          <w:r>
            <w:t>5.4.5</w:t>
          </w:r>
          <w:r>
            <w:rPr>
              <w:rFonts w:asciiTheme="minorHAnsi" w:hAnsiTheme="minorHAnsi"/>
              <w:sz w:val="22"/>
              <w:szCs w:val="22"/>
              <w:lang w:eastAsia="en-GB"/>
            </w:rPr>
            <w:tab/>
          </w:r>
          <w:r>
            <w:t>Utility Score</w:t>
          </w:r>
          <w:r>
            <w:tab/>
          </w:r>
          <w:r>
            <w:fldChar w:fldCharType="begin"/>
          </w:r>
          <w:r>
            <w:instrText xml:space="preserve"> PAGEREF _Toc72176233 \h </w:instrText>
          </w:r>
          <w:r>
            <w:fldChar w:fldCharType="separate"/>
          </w:r>
          <w:r w:rsidR="00B26196">
            <w:t>46</w:t>
          </w:r>
          <w:r>
            <w:fldChar w:fldCharType="end"/>
          </w:r>
        </w:p>
        <w:p w14:paraId="2361174C" w14:textId="45CD0685" w:rsidR="00E07ED8" w:rsidRDefault="00E07ED8">
          <w:pPr>
            <w:pStyle w:val="TOC3"/>
            <w:rPr>
              <w:rFonts w:asciiTheme="minorHAnsi" w:hAnsiTheme="minorHAnsi"/>
              <w:sz w:val="22"/>
              <w:szCs w:val="22"/>
              <w:lang w:eastAsia="en-GB"/>
            </w:rPr>
          </w:pPr>
          <w:r>
            <w:t>5.4.6</w:t>
          </w:r>
          <w:r>
            <w:rPr>
              <w:rFonts w:asciiTheme="minorHAnsi" w:hAnsiTheme="minorHAnsi"/>
              <w:sz w:val="22"/>
              <w:szCs w:val="22"/>
              <w:lang w:eastAsia="en-GB"/>
            </w:rPr>
            <w:tab/>
          </w:r>
          <w:r>
            <w:t>Baseline</w:t>
          </w:r>
          <w:r>
            <w:tab/>
          </w:r>
          <w:r>
            <w:fldChar w:fldCharType="begin"/>
          </w:r>
          <w:r>
            <w:instrText xml:space="preserve"> PAGEREF _Toc72176234 \h </w:instrText>
          </w:r>
          <w:r>
            <w:fldChar w:fldCharType="separate"/>
          </w:r>
          <w:r w:rsidR="00B26196">
            <w:t>48</w:t>
          </w:r>
          <w:r>
            <w:fldChar w:fldCharType="end"/>
          </w:r>
        </w:p>
        <w:p w14:paraId="5EC78E1B" w14:textId="7B1B76CB" w:rsidR="00E07ED8" w:rsidRDefault="00E07ED8">
          <w:pPr>
            <w:pStyle w:val="TOC1"/>
            <w:rPr>
              <w:rFonts w:asciiTheme="minorHAnsi" w:hAnsiTheme="minorHAnsi" w:cstheme="minorBidi"/>
              <w:b w:val="0"/>
              <w:sz w:val="22"/>
              <w:szCs w:val="22"/>
              <w:lang w:eastAsia="en-GB"/>
            </w:rPr>
          </w:pPr>
          <w:r>
            <w:t>6</w:t>
          </w:r>
          <w:r>
            <w:rPr>
              <w:rFonts w:asciiTheme="minorHAnsi" w:hAnsiTheme="minorHAnsi" w:cstheme="minorBidi"/>
              <w:b w:val="0"/>
              <w:sz w:val="22"/>
              <w:szCs w:val="22"/>
              <w:lang w:eastAsia="en-GB"/>
            </w:rPr>
            <w:tab/>
          </w:r>
          <w:r>
            <w:t>Experiments &amp; Results</w:t>
          </w:r>
          <w:r>
            <w:tab/>
          </w:r>
          <w:r>
            <w:fldChar w:fldCharType="begin"/>
          </w:r>
          <w:r>
            <w:instrText xml:space="preserve"> PAGEREF _Toc72176235 \h </w:instrText>
          </w:r>
          <w:r>
            <w:fldChar w:fldCharType="separate"/>
          </w:r>
          <w:r w:rsidR="00B26196">
            <w:t>49</w:t>
          </w:r>
          <w:r>
            <w:fldChar w:fldCharType="end"/>
          </w:r>
        </w:p>
        <w:p w14:paraId="28A3974C" w14:textId="61E8FF3B" w:rsidR="00E07ED8" w:rsidRDefault="00E07ED8">
          <w:pPr>
            <w:pStyle w:val="TOC2"/>
            <w:rPr>
              <w:rFonts w:asciiTheme="minorHAnsi" w:hAnsiTheme="minorHAnsi" w:cstheme="minorBidi"/>
              <w:i w:val="0"/>
              <w:sz w:val="22"/>
              <w:szCs w:val="22"/>
              <w:lang w:eastAsia="en-GB"/>
            </w:rPr>
          </w:pPr>
          <w:r>
            <w:t>6.1</w:t>
          </w:r>
          <w:r>
            <w:rPr>
              <w:rFonts w:asciiTheme="minorHAnsi" w:hAnsiTheme="minorHAnsi" w:cstheme="minorBidi"/>
              <w:i w:val="0"/>
              <w:sz w:val="22"/>
              <w:szCs w:val="22"/>
              <w:lang w:eastAsia="en-GB"/>
            </w:rPr>
            <w:tab/>
          </w:r>
          <w:r>
            <w:t>Experiment for imputing the missing data</w:t>
          </w:r>
          <w:r>
            <w:tab/>
          </w:r>
          <w:r>
            <w:fldChar w:fldCharType="begin"/>
          </w:r>
          <w:r>
            <w:instrText xml:space="preserve"> PAGEREF _Toc72176236 \h </w:instrText>
          </w:r>
          <w:r>
            <w:fldChar w:fldCharType="separate"/>
          </w:r>
          <w:r w:rsidR="00B26196">
            <w:t>49</w:t>
          </w:r>
          <w:r>
            <w:fldChar w:fldCharType="end"/>
          </w:r>
        </w:p>
        <w:p w14:paraId="26F01142" w14:textId="51A259E2" w:rsidR="00E07ED8" w:rsidRDefault="00E07ED8">
          <w:pPr>
            <w:pStyle w:val="TOC3"/>
            <w:rPr>
              <w:rFonts w:asciiTheme="minorHAnsi" w:hAnsiTheme="minorHAnsi"/>
              <w:sz w:val="22"/>
              <w:szCs w:val="22"/>
              <w:lang w:eastAsia="en-GB"/>
            </w:rPr>
          </w:pPr>
          <w:r>
            <w:t>6.1.1</w:t>
          </w:r>
          <w:r>
            <w:rPr>
              <w:rFonts w:asciiTheme="minorHAnsi" w:hAnsiTheme="minorHAnsi"/>
              <w:sz w:val="22"/>
              <w:szCs w:val="22"/>
              <w:lang w:eastAsia="en-GB"/>
            </w:rPr>
            <w:tab/>
          </w:r>
          <w:r>
            <w:t>KNN-filling method</w:t>
          </w:r>
          <w:r>
            <w:tab/>
          </w:r>
          <w:r>
            <w:fldChar w:fldCharType="begin"/>
          </w:r>
          <w:r>
            <w:instrText xml:space="preserve"> PAGEREF _Toc72176237 \h </w:instrText>
          </w:r>
          <w:r>
            <w:fldChar w:fldCharType="separate"/>
          </w:r>
          <w:r w:rsidR="00B26196">
            <w:t>49</w:t>
          </w:r>
          <w:r>
            <w:fldChar w:fldCharType="end"/>
          </w:r>
        </w:p>
        <w:p w14:paraId="62D2D1DD" w14:textId="45BCA882" w:rsidR="00E07ED8" w:rsidRDefault="00E07ED8">
          <w:pPr>
            <w:pStyle w:val="TOC3"/>
            <w:rPr>
              <w:rFonts w:asciiTheme="minorHAnsi" w:hAnsiTheme="minorHAnsi"/>
              <w:sz w:val="22"/>
              <w:szCs w:val="22"/>
              <w:lang w:eastAsia="en-GB"/>
            </w:rPr>
          </w:pPr>
          <w:r>
            <w:t>6.1.2</w:t>
          </w:r>
          <w:r>
            <w:rPr>
              <w:rFonts w:asciiTheme="minorHAnsi" w:hAnsiTheme="minorHAnsi"/>
              <w:sz w:val="22"/>
              <w:szCs w:val="22"/>
              <w:lang w:eastAsia="en-GB"/>
            </w:rPr>
            <w:tab/>
          </w:r>
          <w:r>
            <w:t>Linear filling</w:t>
          </w:r>
          <w:r>
            <w:tab/>
          </w:r>
          <w:r>
            <w:fldChar w:fldCharType="begin"/>
          </w:r>
          <w:r>
            <w:instrText xml:space="preserve"> PAGEREF _Toc72176238 \h </w:instrText>
          </w:r>
          <w:r>
            <w:fldChar w:fldCharType="separate"/>
          </w:r>
          <w:r w:rsidR="00B26196">
            <w:t>54</w:t>
          </w:r>
          <w:r>
            <w:fldChar w:fldCharType="end"/>
          </w:r>
        </w:p>
        <w:p w14:paraId="4CC9F0AA" w14:textId="220A5891" w:rsidR="00E07ED8" w:rsidRDefault="00E07ED8">
          <w:pPr>
            <w:pStyle w:val="TOC3"/>
            <w:rPr>
              <w:rFonts w:asciiTheme="minorHAnsi" w:hAnsiTheme="minorHAnsi"/>
              <w:sz w:val="22"/>
              <w:szCs w:val="22"/>
              <w:lang w:eastAsia="en-GB"/>
            </w:rPr>
          </w:pPr>
          <w:r>
            <w:t>6.1.3</w:t>
          </w:r>
          <w:r>
            <w:rPr>
              <w:rFonts w:asciiTheme="minorHAnsi" w:hAnsiTheme="minorHAnsi"/>
              <w:sz w:val="22"/>
              <w:szCs w:val="22"/>
              <w:lang w:eastAsia="en-GB"/>
            </w:rPr>
            <w:tab/>
          </w:r>
          <w:r>
            <w:t>Zero filling</w:t>
          </w:r>
          <w:r>
            <w:tab/>
          </w:r>
          <w:r>
            <w:fldChar w:fldCharType="begin"/>
          </w:r>
          <w:r>
            <w:instrText xml:space="preserve"> PAGEREF _Toc72176239 \h </w:instrText>
          </w:r>
          <w:r>
            <w:fldChar w:fldCharType="separate"/>
          </w:r>
          <w:r w:rsidR="00B26196">
            <w:t>54</w:t>
          </w:r>
          <w:r>
            <w:fldChar w:fldCharType="end"/>
          </w:r>
        </w:p>
        <w:p w14:paraId="7A227A61" w14:textId="1C104907" w:rsidR="00E07ED8" w:rsidRDefault="00E07ED8">
          <w:pPr>
            <w:pStyle w:val="TOC3"/>
            <w:rPr>
              <w:rFonts w:asciiTheme="minorHAnsi" w:hAnsiTheme="minorHAnsi"/>
              <w:sz w:val="22"/>
              <w:szCs w:val="22"/>
              <w:lang w:eastAsia="en-GB"/>
            </w:rPr>
          </w:pPr>
          <w:r>
            <w:t>6.1.4</w:t>
          </w:r>
          <w:r>
            <w:rPr>
              <w:rFonts w:asciiTheme="minorHAnsi" w:hAnsiTheme="minorHAnsi"/>
              <w:sz w:val="22"/>
              <w:szCs w:val="22"/>
              <w:lang w:eastAsia="en-GB"/>
            </w:rPr>
            <w:tab/>
          </w:r>
          <w:r>
            <w:t>Mean filling</w:t>
          </w:r>
          <w:r>
            <w:tab/>
          </w:r>
          <w:r>
            <w:fldChar w:fldCharType="begin"/>
          </w:r>
          <w:r>
            <w:instrText xml:space="preserve"> PAGEREF _Toc72176240 \h </w:instrText>
          </w:r>
          <w:r>
            <w:fldChar w:fldCharType="separate"/>
          </w:r>
          <w:r w:rsidR="00B26196">
            <w:t>56</w:t>
          </w:r>
          <w:r>
            <w:fldChar w:fldCharType="end"/>
          </w:r>
        </w:p>
        <w:p w14:paraId="17BDC62A" w14:textId="7FD032C3" w:rsidR="00E07ED8" w:rsidRDefault="00E07ED8">
          <w:pPr>
            <w:pStyle w:val="TOC3"/>
            <w:rPr>
              <w:rFonts w:asciiTheme="minorHAnsi" w:hAnsiTheme="minorHAnsi"/>
              <w:sz w:val="22"/>
              <w:szCs w:val="22"/>
              <w:lang w:eastAsia="en-GB"/>
            </w:rPr>
          </w:pPr>
          <w:r>
            <w:t>6.1.5</w:t>
          </w:r>
          <w:r>
            <w:rPr>
              <w:rFonts w:asciiTheme="minorHAnsi" w:hAnsiTheme="minorHAnsi"/>
              <w:sz w:val="22"/>
              <w:szCs w:val="22"/>
              <w:lang w:eastAsia="en-GB"/>
            </w:rPr>
            <w:tab/>
          </w:r>
          <w:r>
            <w:t>Forwards filling plus zero filling</w:t>
          </w:r>
          <w:r>
            <w:tab/>
          </w:r>
          <w:r>
            <w:fldChar w:fldCharType="begin"/>
          </w:r>
          <w:r>
            <w:instrText xml:space="preserve"> PAGEREF _Toc72176241 \h </w:instrText>
          </w:r>
          <w:r>
            <w:fldChar w:fldCharType="separate"/>
          </w:r>
          <w:r w:rsidR="00B26196">
            <w:t>58</w:t>
          </w:r>
          <w:r>
            <w:fldChar w:fldCharType="end"/>
          </w:r>
        </w:p>
        <w:p w14:paraId="6667F486" w14:textId="1C30C3AE" w:rsidR="00E07ED8" w:rsidRDefault="00E07ED8">
          <w:pPr>
            <w:pStyle w:val="TOC3"/>
            <w:rPr>
              <w:rFonts w:asciiTheme="minorHAnsi" w:hAnsiTheme="minorHAnsi"/>
              <w:sz w:val="22"/>
              <w:szCs w:val="22"/>
              <w:lang w:eastAsia="en-GB"/>
            </w:rPr>
          </w:pPr>
          <w:r>
            <w:t>6.1.6</w:t>
          </w:r>
          <w:r>
            <w:rPr>
              <w:rFonts w:asciiTheme="minorHAnsi" w:hAnsiTheme="minorHAnsi"/>
              <w:sz w:val="22"/>
              <w:szCs w:val="22"/>
              <w:lang w:eastAsia="en-GB"/>
            </w:rPr>
            <w:tab/>
          </w:r>
          <w:r>
            <w:t>Forwards filling plus mean filling</w:t>
          </w:r>
          <w:r>
            <w:tab/>
          </w:r>
          <w:r>
            <w:fldChar w:fldCharType="begin"/>
          </w:r>
          <w:r>
            <w:instrText xml:space="preserve"> PAGEREF _Toc72176242 \h </w:instrText>
          </w:r>
          <w:r>
            <w:fldChar w:fldCharType="separate"/>
          </w:r>
          <w:r w:rsidR="00B26196">
            <w:t>60</w:t>
          </w:r>
          <w:r>
            <w:fldChar w:fldCharType="end"/>
          </w:r>
        </w:p>
        <w:p w14:paraId="3D1CAC85" w14:textId="581243EB" w:rsidR="00E07ED8" w:rsidRDefault="00E07ED8">
          <w:pPr>
            <w:pStyle w:val="TOC3"/>
            <w:rPr>
              <w:rFonts w:asciiTheme="minorHAnsi" w:hAnsiTheme="minorHAnsi"/>
              <w:sz w:val="22"/>
              <w:szCs w:val="22"/>
              <w:lang w:eastAsia="en-GB"/>
            </w:rPr>
          </w:pPr>
          <w:r>
            <w:t>6.1.7</w:t>
          </w:r>
          <w:r>
            <w:rPr>
              <w:rFonts w:asciiTheme="minorHAnsi" w:hAnsiTheme="minorHAnsi"/>
              <w:sz w:val="22"/>
              <w:szCs w:val="22"/>
              <w:lang w:eastAsia="en-GB"/>
            </w:rPr>
            <w:tab/>
          </w:r>
          <w:r>
            <w:t>Filling experiment on the full dataset</w:t>
          </w:r>
          <w:r>
            <w:tab/>
          </w:r>
          <w:r>
            <w:fldChar w:fldCharType="begin"/>
          </w:r>
          <w:r>
            <w:instrText xml:space="preserve"> PAGEREF _Toc72176243 \h </w:instrText>
          </w:r>
          <w:r>
            <w:fldChar w:fldCharType="separate"/>
          </w:r>
          <w:r w:rsidR="00B26196">
            <w:t>62</w:t>
          </w:r>
          <w:r>
            <w:fldChar w:fldCharType="end"/>
          </w:r>
        </w:p>
        <w:p w14:paraId="10133D1E" w14:textId="41064170" w:rsidR="00E07ED8" w:rsidRDefault="00E07ED8">
          <w:pPr>
            <w:pStyle w:val="TOC2"/>
            <w:rPr>
              <w:rFonts w:asciiTheme="minorHAnsi" w:hAnsiTheme="minorHAnsi" w:cstheme="minorBidi"/>
              <w:i w:val="0"/>
              <w:sz w:val="22"/>
              <w:szCs w:val="22"/>
              <w:lang w:eastAsia="en-GB"/>
            </w:rPr>
          </w:pPr>
          <w:r>
            <w:t>6.2</w:t>
          </w:r>
          <w:r>
            <w:rPr>
              <w:rFonts w:asciiTheme="minorHAnsi" w:hAnsiTheme="minorHAnsi" w:cstheme="minorBidi"/>
              <w:i w:val="0"/>
              <w:sz w:val="22"/>
              <w:szCs w:val="22"/>
              <w:lang w:eastAsia="en-GB"/>
            </w:rPr>
            <w:tab/>
          </w:r>
          <w:r>
            <w:t>Experiment to reliably predict the occurrence of sepsis</w:t>
          </w:r>
          <w:r>
            <w:tab/>
          </w:r>
          <w:r>
            <w:fldChar w:fldCharType="begin"/>
          </w:r>
          <w:r>
            <w:instrText xml:space="preserve"> PAGEREF _Toc72176244 \h </w:instrText>
          </w:r>
          <w:r>
            <w:fldChar w:fldCharType="separate"/>
          </w:r>
          <w:r w:rsidR="00B26196">
            <w:t>63</w:t>
          </w:r>
          <w:r>
            <w:fldChar w:fldCharType="end"/>
          </w:r>
        </w:p>
        <w:p w14:paraId="4D1C505C" w14:textId="073B5FAF" w:rsidR="00E07ED8" w:rsidRDefault="00E07ED8">
          <w:pPr>
            <w:pStyle w:val="TOC3"/>
            <w:rPr>
              <w:rFonts w:asciiTheme="minorHAnsi" w:hAnsiTheme="minorHAnsi"/>
              <w:sz w:val="22"/>
              <w:szCs w:val="22"/>
              <w:lang w:eastAsia="en-GB"/>
            </w:rPr>
          </w:pPr>
          <w:r>
            <w:t>6.2.1</w:t>
          </w:r>
          <w:r>
            <w:rPr>
              <w:rFonts w:asciiTheme="minorHAnsi" w:hAnsiTheme="minorHAnsi"/>
              <w:sz w:val="22"/>
              <w:szCs w:val="22"/>
              <w:lang w:eastAsia="en-GB"/>
            </w:rPr>
            <w:tab/>
          </w:r>
          <w:r>
            <w:t>Dropping columns</w:t>
          </w:r>
          <w:r>
            <w:tab/>
          </w:r>
          <w:r>
            <w:fldChar w:fldCharType="begin"/>
          </w:r>
          <w:r>
            <w:instrText xml:space="preserve"> PAGEREF _Toc72176245 \h </w:instrText>
          </w:r>
          <w:r>
            <w:fldChar w:fldCharType="separate"/>
          </w:r>
          <w:r w:rsidR="00B26196">
            <w:t>63</w:t>
          </w:r>
          <w:r>
            <w:fldChar w:fldCharType="end"/>
          </w:r>
        </w:p>
        <w:p w14:paraId="5243B68F" w14:textId="2138CA62" w:rsidR="00E07ED8" w:rsidRDefault="00E07ED8">
          <w:pPr>
            <w:pStyle w:val="TOC3"/>
            <w:rPr>
              <w:rFonts w:asciiTheme="minorHAnsi" w:hAnsiTheme="minorHAnsi"/>
              <w:sz w:val="22"/>
              <w:szCs w:val="22"/>
              <w:lang w:eastAsia="en-GB"/>
            </w:rPr>
          </w:pPr>
          <w:r>
            <w:t>6.2.2</w:t>
          </w:r>
          <w:r>
            <w:rPr>
              <w:rFonts w:asciiTheme="minorHAnsi" w:hAnsiTheme="minorHAnsi"/>
              <w:sz w:val="22"/>
              <w:szCs w:val="22"/>
              <w:lang w:eastAsia="en-GB"/>
            </w:rPr>
            <w:tab/>
          </w:r>
          <w:r>
            <w:t>SIRS</w:t>
          </w:r>
          <w:r>
            <w:tab/>
          </w:r>
          <w:r>
            <w:fldChar w:fldCharType="begin"/>
          </w:r>
          <w:r>
            <w:instrText xml:space="preserve"> PAGEREF _Toc72176246 \h </w:instrText>
          </w:r>
          <w:r>
            <w:fldChar w:fldCharType="separate"/>
          </w:r>
          <w:r w:rsidR="00B26196">
            <w:t>66</w:t>
          </w:r>
          <w:r>
            <w:fldChar w:fldCharType="end"/>
          </w:r>
        </w:p>
        <w:p w14:paraId="0ABF5D53" w14:textId="3EDD5162" w:rsidR="00E07ED8" w:rsidRDefault="00E07ED8">
          <w:pPr>
            <w:pStyle w:val="TOC3"/>
            <w:rPr>
              <w:rFonts w:asciiTheme="minorHAnsi" w:hAnsiTheme="minorHAnsi"/>
              <w:sz w:val="22"/>
              <w:szCs w:val="22"/>
              <w:lang w:eastAsia="en-GB"/>
            </w:rPr>
          </w:pPr>
          <w:r>
            <w:t>6.2.3</w:t>
          </w:r>
          <w:r>
            <w:rPr>
              <w:rFonts w:asciiTheme="minorHAnsi" w:hAnsiTheme="minorHAnsi"/>
              <w:sz w:val="22"/>
              <w:szCs w:val="22"/>
              <w:lang w:eastAsia="en-GB"/>
            </w:rPr>
            <w:tab/>
          </w:r>
          <w:r>
            <w:t>SOFA Scores</w:t>
          </w:r>
          <w:r>
            <w:tab/>
          </w:r>
          <w:r>
            <w:fldChar w:fldCharType="begin"/>
          </w:r>
          <w:r>
            <w:instrText xml:space="preserve"> PAGEREF _Toc72176247 \h </w:instrText>
          </w:r>
          <w:r>
            <w:fldChar w:fldCharType="separate"/>
          </w:r>
          <w:r w:rsidR="00B26196">
            <w:t>67</w:t>
          </w:r>
          <w:r>
            <w:fldChar w:fldCharType="end"/>
          </w:r>
        </w:p>
        <w:p w14:paraId="6A6BF6AB" w14:textId="3B64CEF2" w:rsidR="00E07ED8" w:rsidRDefault="00E07ED8">
          <w:pPr>
            <w:pStyle w:val="TOC3"/>
            <w:rPr>
              <w:rFonts w:asciiTheme="minorHAnsi" w:hAnsiTheme="minorHAnsi"/>
              <w:sz w:val="22"/>
              <w:szCs w:val="22"/>
              <w:lang w:eastAsia="en-GB"/>
            </w:rPr>
          </w:pPr>
          <w:r>
            <w:t>6.2.4</w:t>
          </w:r>
          <w:r>
            <w:rPr>
              <w:rFonts w:asciiTheme="minorHAnsi" w:hAnsiTheme="minorHAnsi"/>
              <w:sz w:val="22"/>
              <w:szCs w:val="22"/>
              <w:lang w:eastAsia="en-GB"/>
            </w:rPr>
            <w:tab/>
          </w:r>
          <w:r>
            <w:t>Sliding Window Attributes</w:t>
          </w:r>
          <w:r>
            <w:tab/>
          </w:r>
          <w:r>
            <w:fldChar w:fldCharType="begin"/>
          </w:r>
          <w:r>
            <w:instrText xml:space="preserve"> PAGEREF _Toc72176248 \h </w:instrText>
          </w:r>
          <w:r>
            <w:fldChar w:fldCharType="separate"/>
          </w:r>
          <w:r w:rsidR="00B26196">
            <w:t>67</w:t>
          </w:r>
          <w:r>
            <w:fldChar w:fldCharType="end"/>
          </w:r>
        </w:p>
        <w:p w14:paraId="4AE2DCD5" w14:textId="05DE8C8C" w:rsidR="00E07ED8" w:rsidRDefault="00E07ED8">
          <w:pPr>
            <w:pStyle w:val="TOC1"/>
            <w:rPr>
              <w:rFonts w:asciiTheme="minorHAnsi" w:hAnsiTheme="minorHAnsi" w:cstheme="minorBidi"/>
              <w:b w:val="0"/>
              <w:sz w:val="22"/>
              <w:szCs w:val="22"/>
              <w:lang w:eastAsia="en-GB"/>
            </w:rPr>
          </w:pPr>
          <w:r>
            <w:t>7</w:t>
          </w:r>
          <w:r>
            <w:rPr>
              <w:rFonts w:asciiTheme="minorHAnsi" w:hAnsiTheme="minorHAnsi" w:cstheme="minorBidi"/>
              <w:b w:val="0"/>
              <w:sz w:val="22"/>
              <w:szCs w:val="22"/>
              <w:lang w:eastAsia="en-GB"/>
            </w:rPr>
            <w:tab/>
          </w:r>
          <w:r>
            <w:t>Discussion</w:t>
          </w:r>
          <w:r>
            <w:tab/>
          </w:r>
          <w:r>
            <w:fldChar w:fldCharType="begin"/>
          </w:r>
          <w:r>
            <w:instrText xml:space="preserve"> PAGEREF _Toc72176249 \h </w:instrText>
          </w:r>
          <w:r>
            <w:fldChar w:fldCharType="separate"/>
          </w:r>
          <w:r w:rsidR="00B26196">
            <w:t>70</w:t>
          </w:r>
          <w:r>
            <w:fldChar w:fldCharType="end"/>
          </w:r>
        </w:p>
        <w:p w14:paraId="7C3EA1A1" w14:textId="55BFFA34" w:rsidR="00E07ED8" w:rsidRDefault="00E07ED8">
          <w:pPr>
            <w:pStyle w:val="TOC2"/>
            <w:rPr>
              <w:rFonts w:asciiTheme="minorHAnsi" w:hAnsiTheme="minorHAnsi" w:cstheme="minorBidi"/>
              <w:i w:val="0"/>
              <w:sz w:val="22"/>
              <w:szCs w:val="22"/>
              <w:lang w:eastAsia="en-GB"/>
            </w:rPr>
          </w:pPr>
          <w:r>
            <w:t>7.1</w:t>
          </w:r>
          <w:r>
            <w:rPr>
              <w:rFonts w:asciiTheme="minorHAnsi" w:hAnsiTheme="minorHAnsi" w:cstheme="minorBidi"/>
              <w:i w:val="0"/>
              <w:sz w:val="22"/>
              <w:szCs w:val="22"/>
              <w:lang w:eastAsia="en-GB"/>
            </w:rPr>
            <w:tab/>
          </w:r>
          <w:r>
            <w:t>Reflection on missing data imputation experiments</w:t>
          </w:r>
          <w:r>
            <w:tab/>
          </w:r>
          <w:r>
            <w:fldChar w:fldCharType="begin"/>
          </w:r>
          <w:r>
            <w:instrText xml:space="preserve"> PAGEREF _Toc72176250 \h </w:instrText>
          </w:r>
          <w:r>
            <w:fldChar w:fldCharType="separate"/>
          </w:r>
          <w:r w:rsidR="00B26196">
            <w:t>70</w:t>
          </w:r>
          <w:r>
            <w:fldChar w:fldCharType="end"/>
          </w:r>
        </w:p>
        <w:p w14:paraId="09CB9DEB" w14:textId="181CAC4C" w:rsidR="00E07ED8" w:rsidRDefault="00E07ED8">
          <w:pPr>
            <w:pStyle w:val="TOC2"/>
            <w:rPr>
              <w:rFonts w:asciiTheme="minorHAnsi" w:hAnsiTheme="minorHAnsi" w:cstheme="minorBidi"/>
              <w:i w:val="0"/>
              <w:sz w:val="22"/>
              <w:szCs w:val="22"/>
              <w:lang w:eastAsia="en-GB"/>
            </w:rPr>
          </w:pPr>
          <w:r>
            <w:t>7.2</w:t>
          </w:r>
          <w:r>
            <w:rPr>
              <w:rFonts w:asciiTheme="minorHAnsi" w:hAnsiTheme="minorHAnsi" w:cstheme="minorBidi"/>
              <w:i w:val="0"/>
              <w:sz w:val="22"/>
              <w:szCs w:val="22"/>
              <w:lang w:eastAsia="en-GB"/>
            </w:rPr>
            <w:tab/>
          </w:r>
          <w:r>
            <w:t>Reflection on reliably sepsis prediction</w:t>
          </w:r>
          <w:r>
            <w:tab/>
          </w:r>
          <w:r>
            <w:fldChar w:fldCharType="begin"/>
          </w:r>
          <w:r>
            <w:instrText xml:space="preserve"> PAGEREF _Toc72176251 \h </w:instrText>
          </w:r>
          <w:r>
            <w:fldChar w:fldCharType="separate"/>
          </w:r>
          <w:r w:rsidR="00B26196">
            <w:t>72</w:t>
          </w:r>
          <w:r>
            <w:fldChar w:fldCharType="end"/>
          </w:r>
        </w:p>
        <w:p w14:paraId="637600BC" w14:textId="752F33D9" w:rsidR="00E07ED8" w:rsidRDefault="00E07ED8">
          <w:pPr>
            <w:pStyle w:val="TOC1"/>
            <w:rPr>
              <w:rFonts w:asciiTheme="minorHAnsi" w:hAnsiTheme="minorHAnsi" w:cstheme="minorBidi"/>
              <w:b w:val="0"/>
              <w:sz w:val="22"/>
              <w:szCs w:val="22"/>
              <w:lang w:eastAsia="en-GB"/>
            </w:rPr>
          </w:pPr>
          <w:r>
            <w:t>8</w:t>
          </w:r>
          <w:r>
            <w:rPr>
              <w:rFonts w:asciiTheme="minorHAnsi" w:hAnsiTheme="minorHAnsi" w:cstheme="minorBidi"/>
              <w:b w:val="0"/>
              <w:sz w:val="22"/>
              <w:szCs w:val="22"/>
              <w:lang w:eastAsia="en-GB"/>
            </w:rPr>
            <w:tab/>
          </w:r>
          <w:r>
            <w:t>Future work</w:t>
          </w:r>
          <w:r>
            <w:tab/>
          </w:r>
          <w:r>
            <w:fldChar w:fldCharType="begin"/>
          </w:r>
          <w:r>
            <w:instrText xml:space="preserve"> PAGEREF _Toc72176252 \h </w:instrText>
          </w:r>
          <w:r>
            <w:fldChar w:fldCharType="separate"/>
          </w:r>
          <w:r w:rsidR="00B26196">
            <w:t>74</w:t>
          </w:r>
          <w:r>
            <w:fldChar w:fldCharType="end"/>
          </w:r>
        </w:p>
        <w:p w14:paraId="41070743" w14:textId="242E0577" w:rsidR="00E07ED8" w:rsidRDefault="00E07ED8">
          <w:pPr>
            <w:pStyle w:val="TOC1"/>
            <w:rPr>
              <w:rFonts w:asciiTheme="minorHAnsi" w:hAnsiTheme="minorHAnsi" w:cstheme="minorBidi"/>
              <w:b w:val="0"/>
              <w:sz w:val="22"/>
              <w:szCs w:val="22"/>
              <w:lang w:eastAsia="en-GB"/>
            </w:rPr>
          </w:pPr>
          <w:r>
            <w:t>9</w:t>
          </w:r>
          <w:r>
            <w:rPr>
              <w:rFonts w:asciiTheme="minorHAnsi" w:hAnsiTheme="minorHAnsi" w:cstheme="minorBidi"/>
              <w:b w:val="0"/>
              <w:sz w:val="22"/>
              <w:szCs w:val="22"/>
              <w:lang w:eastAsia="en-GB"/>
            </w:rPr>
            <w:tab/>
          </w:r>
          <w:r>
            <w:t>Conclusion</w:t>
          </w:r>
          <w:r>
            <w:tab/>
          </w:r>
          <w:r>
            <w:fldChar w:fldCharType="begin"/>
          </w:r>
          <w:r>
            <w:instrText xml:space="preserve"> PAGEREF _Toc72176253 \h </w:instrText>
          </w:r>
          <w:r>
            <w:fldChar w:fldCharType="separate"/>
          </w:r>
          <w:r w:rsidR="00B26196">
            <w:t>76</w:t>
          </w:r>
          <w:r>
            <w:fldChar w:fldCharType="end"/>
          </w:r>
        </w:p>
        <w:p w14:paraId="45AE5C72" w14:textId="1F52AC1A" w:rsidR="00E07ED8" w:rsidRDefault="00E07ED8">
          <w:pPr>
            <w:pStyle w:val="TOC1"/>
            <w:rPr>
              <w:rFonts w:asciiTheme="minorHAnsi" w:hAnsiTheme="minorHAnsi" w:cstheme="minorBidi"/>
              <w:b w:val="0"/>
              <w:sz w:val="22"/>
              <w:szCs w:val="22"/>
              <w:lang w:eastAsia="en-GB"/>
            </w:rPr>
          </w:pPr>
          <w:r>
            <w:t>10</w:t>
          </w:r>
          <w:r>
            <w:rPr>
              <w:rFonts w:asciiTheme="minorHAnsi" w:hAnsiTheme="minorHAnsi" w:cstheme="minorBidi"/>
              <w:b w:val="0"/>
              <w:sz w:val="22"/>
              <w:szCs w:val="22"/>
              <w:lang w:eastAsia="en-GB"/>
            </w:rPr>
            <w:tab/>
          </w:r>
          <w:r>
            <w:t>Bibliography</w:t>
          </w:r>
          <w:r>
            <w:tab/>
          </w:r>
          <w:r>
            <w:fldChar w:fldCharType="begin"/>
          </w:r>
          <w:r>
            <w:instrText xml:space="preserve"> PAGEREF _Toc72176254 \h </w:instrText>
          </w:r>
          <w:r>
            <w:fldChar w:fldCharType="separate"/>
          </w:r>
          <w:r w:rsidR="00B26196">
            <w:t>77</w:t>
          </w:r>
          <w:r>
            <w:fldChar w:fldCharType="end"/>
          </w:r>
        </w:p>
        <w:p w14:paraId="47A17DFC" w14:textId="4D1D69B7" w:rsidR="007268EF" w:rsidRPr="003E1378" w:rsidRDefault="00D3163B" w:rsidP="007268EF">
          <w:r>
            <w:rPr>
              <w:rFonts w:cs="Arial"/>
              <w:b/>
              <w:noProof/>
              <w:lang w:eastAsia="en-US"/>
            </w:rPr>
            <w:fldChar w:fldCharType="end"/>
          </w:r>
        </w:p>
      </w:sdtContent>
    </w:sdt>
    <w:p w14:paraId="73654573" w14:textId="77777777" w:rsidR="00523663" w:rsidRDefault="007268EF">
      <w:pPr>
        <w:spacing w:after="0"/>
        <w:jc w:val="left"/>
        <w:sectPr w:rsidR="00523663" w:rsidSect="00523663">
          <w:footerReference w:type="default" r:id="rId18"/>
          <w:pgSz w:w="11906" w:h="16838"/>
          <w:pgMar w:top="1418" w:right="1418" w:bottom="1418" w:left="1418" w:header="709" w:footer="709" w:gutter="0"/>
          <w:pgNumType w:fmt="lowerRoman"/>
          <w:cols w:space="708"/>
          <w:docGrid w:linePitch="360"/>
        </w:sectPr>
      </w:pPr>
      <w:r>
        <w:br w:type="page"/>
      </w:r>
    </w:p>
    <w:p w14:paraId="1510B88E" w14:textId="7D1C96D8" w:rsidR="00381B2B" w:rsidRPr="00346311" w:rsidRDefault="00381B2B" w:rsidP="00381B2B">
      <w:pPr>
        <w:pStyle w:val="Heading1"/>
      </w:pPr>
      <w:bookmarkStart w:id="13" w:name="_Toc56764672"/>
      <w:bookmarkStart w:id="14" w:name="_Toc59119710"/>
      <w:bookmarkStart w:id="15" w:name="_Toc59180814"/>
      <w:bookmarkStart w:id="16" w:name="_Toc72176184"/>
      <w:r w:rsidRPr="00346311">
        <w:lastRenderedPageBreak/>
        <w:t>Introduction</w:t>
      </w:r>
      <w:bookmarkEnd w:id="13"/>
      <w:bookmarkEnd w:id="14"/>
      <w:bookmarkEnd w:id="15"/>
      <w:bookmarkEnd w:id="16"/>
    </w:p>
    <w:p w14:paraId="7A4C4178" w14:textId="1FD1FDA9" w:rsidR="00C331B5" w:rsidRDefault="00C331B5" w:rsidP="00285DA8">
      <w:r>
        <w:t xml:space="preserve">Sepsis is a life-threatening syndrome caused by a dysregulated response of the body to an infection. Hard to detect, it can deteriorate rapidly and result in organ dysfunction or even death. </w:t>
      </w:r>
      <w:r w:rsidRPr="001C629F">
        <w:t xml:space="preserve">Every year approximately 50 million people are affected </w:t>
      </w:r>
      <w:r>
        <w:t>by</w:t>
      </w:r>
      <w:r w:rsidRPr="001C629F">
        <w:t xml:space="preserve"> sepsis</w:t>
      </w:r>
      <w:r>
        <w:t xml:space="preserve"> and a</w:t>
      </w:r>
      <w:r w:rsidRPr="00A02655">
        <w:t>round</w:t>
      </w:r>
      <w:r w:rsidR="00285DA8">
        <w:t xml:space="preserve"> </w:t>
      </w:r>
      <w:r w:rsidR="00285DA8">
        <w:br/>
      </w:r>
      <w:r w:rsidRPr="00A02655">
        <w:t xml:space="preserve">11 million people die </w:t>
      </w:r>
      <w:r>
        <w:t>from it</w:t>
      </w:r>
      <w:r w:rsidR="001E17DA">
        <w:t xml:space="preserve"> </w:t>
      </w:r>
      <w:r>
        <w:fldChar w:fldCharType="begin"/>
      </w:r>
      <w:r w:rsidR="006727E0">
        <w:instrText xml:space="preserve"> ADDIN ZOTERO_ITEM CSL_CITATION {"citationID":"UFLDHUB0","properties":{"formattedCitation":"[4]","plainCitation":"[4]","noteIndex":0},"citationItems":[{"id":99,"uris":["http://zotero.org/groups/2605537/items/VQV8WX3R"],"uri":["http://zotero.org/groups/2605537/items/VQV8WX3R"],"itemData":{"id":99,"type":"webpage","container-title":"Sepsis — European Sepsis Alliance","title":"Sepsis — European Sepsis Alliance","URL":"https://www.europeansepsisalliance.org/sepsis","author":[{"family":"European Sepsis Alliance","given":""}],"accessed":{"date-parts":[["2020",12,3]]}}}],"schema":"https://github.com/citation-style-language/schema/raw/master/csl-citation.json"} </w:instrText>
      </w:r>
      <w:r>
        <w:fldChar w:fldCharType="separate"/>
      </w:r>
      <w:r w:rsidR="00E812E7" w:rsidRPr="00E812E7">
        <w:rPr>
          <w:rFonts w:cs="Calibri"/>
        </w:rPr>
        <w:t>[4]</w:t>
      </w:r>
      <w:r>
        <w:fldChar w:fldCharType="end"/>
      </w:r>
      <w:r>
        <w:t>. It has been the primary cause of hospital death. Besides high morbidity and mortality, sepsis imposes an immense cost on the healthcare system, exceeding those of any other health condition. Annually</w:t>
      </w:r>
      <w:r w:rsidRPr="001C629F">
        <w:t xml:space="preserve">, </w:t>
      </w:r>
      <w:r>
        <w:t xml:space="preserve">approximate </w:t>
      </w:r>
      <w:r w:rsidRPr="001C629F">
        <w:t>$62 billion is spent in the US alone</w:t>
      </w:r>
      <w:r w:rsidR="003D7AEA">
        <w:t xml:space="preserve"> </w:t>
      </w:r>
      <w:r w:rsidRPr="00DF6279">
        <w:rPr>
          <w:rFonts w:eastAsiaTheme="minorHAnsi" w:cs="Arial"/>
          <w:szCs w:val="22"/>
          <w:lang w:eastAsia="en-US"/>
        </w:rPr>
        <w:fldChar w:fldCharType="begin"/>
      </w:r>
      <w:r w:rsidR="006727E0">
        <w:instrText xml:space="preserve"> ADDIN ZOTERO_ITEM CSL_CITATION {"citationID":"nkAcDD5W","properties":{"formattedCitation":"[5]","plainCitation":"[5]","noteIndex":0},"citationItems":[{"id":139,"uris":["http://zotero.org/groups/2605537/items/QYGPRA43"],"uri":["http://zotero.org/groups/2605537/items/QYGPRA43"],"itemData":{"id":139,"type":"webpage","title":"World Sepsis Day - Clinical Excellence Commission","URL":"https://www.cec.health.nsw.gov.au/keep-patients-safe/Deteriorating-patient-program/Sepsis/world-sepsis-day","accessed":{"date-parts":[["2020",12,11]]}}}],"schema":"https://github.com/citation-style-language/schema/raw/master/csl-citation.json"} </w:instrText>
      </w:r>
      <w:r w:rsidRPr="00DF6279">
        <w:rPr>
          <w:rFonts w:eastAsiaTheme="minorHAnsi" w:cs="Arial"/>
          <w:szCs w:val="22"/>
          <w:lang w:eastAsia="en-US"/>
        </w:rPr>
        <w:fldChar w:fldCharType="separate"/>
      </w:r>
      <w:r w:rsidR="00E812E7" w:rsidRPr="00E812E7">
        <w:rPr>
          <w:rFonts w:cs="Calibri"/>
        </w:rPr>
        <w:t>[5]</w:t>
      </w:r>
      <w:r w:rsidRPr="00DF6279">
        <w:rPr>
          <w:rFonts w:eastAsiaTheme="minorHAnsi" w:cs="Arial"/>
          <w:szCs w:val="22"/>
          <w:lang w:eastAsia="en-US"/>
        </w:rPr>
        <w:fldChar w:fldCharType="end"/>
      </w:r>
      <w:r>
        <w:rPr>
          <w:rFonts w:eastAsiaTheme="minorHAnsi" w:cs="Arial"/>
          <w:szCs w:val="22"/>
          <w:lang w:eastAsia="en-US"/>
        </w:rPr>
        <w:t>.</w:t>
      </w:r>
    </w:p>
    <w:p w14:paraId="5A789473" w14:textId="44B290C4" w:rsidR="00C331B5" w:rsidRDefault="00C331B5" w:rsidP="00C331B5">
      <w:r>
        <w:t xml:space="preserve">The high fatality rate of sepsis always results from the delay before diagnosis and treatment. Researches have shown the significance of early identification in improving the outcome and reducing mortality </w:t>
      </w:r>
      <w:r>
        <w:fldChar w:fldCharType="begin"/>
      </w:r>
      <w:r w:rsidR="006727E0">
        <w:instrText xml:space="preserve"> ADDIN ZOTERO_ITEM CSL_CITATION {"citationID":"nXgfOJqM","properties":{"formattedCitation":"[6]","plainCitation":"[6]","noteIndex":0},"citationItems":[{"id":232,"uris":["http://zotero.org/groups/2605537/items/RRRNM4EH"],"uri":["http://zotero.org/groups/2605537/items/RRRNM4EH"],"itemData":{"id":232,"type":"article-journal","abstract":"BACKGROUND: In 2013, New York began requiring hospitals to follow protocols for the early identification and treatment of sepsis. However, there is controversy about whether more rapid treatment of sepsis improves outcomes in patients.\nMETHODS: We studied data from patients with sepsis and septic shock that were reported to the New York State Department of Health from April 1, 2014, to June 30, 2016. Patients had a sepsis protocol initiated within 6 hours after arrival in the emergency department and had all items in a 3-hour bundle of care for patients with sepsis (i.e., blood cultures, broad-spectrum antibiotic agents, and lactate measurement) completed within 12 hours. Multilevel models were used to assess the associations between the time until completion of the 3-hour bundle and risk-adjusted mortality. We also examined the times to the administration of antibiotics and to the completion of an initial bolus of intravenous fluid.\nRESULTS: Among 49,331 patients at 149 hospitals, 40,696 (82.5%) had the 3-hour bundle completed within 3 hours. The median time to completion of the 3-hour bundle was 1.30 hours (interquartile range, 0.65 to 2.35), the median time to the administration of antibiotics was 0.95 hours (interquartile range, 0.35 to 1.95), and the median time to completion of the fluid bolus was 2.56 hours (interquartile range, 1.33 to 4.20). Among patients who had the 3-hour bundle completed within 12 hours, a longer time to the completion of the bundle was associated with higher risk-adjusted in-hospital mortality (odds ratio, 1.04 per hour; 95% confidence interval [CI], 1.02 to 1.05; P&lt;0.001), as was a longer time to the administration of antibiotics (odds ratio, 1.04 per hour; 95% CI, 1.03 to 1.06; P&lt;0.001) but not a longer time to the completion of a bolus of intravenous fluids (odds ratio, 1.01 per hour; 95% CI, 0.99 to 1.02; P=0.21).\nCONCLUSIONS: More rapid completion of a 3-hour bundle of sepsis care and rapid administration of antibiotics, but not rapid completion of an initial bolus of intravenous fluids, were associated with lower risk-adjusted in-hospital mortality. (Funded by the National Institutes of Health and others.).","container-title":"The New England Journal of Medicine","DOI":"10.1056/NEJMoa1703058","ISSN":"1533-4406","issue":"23","journalAbbreviation":"N Engl J Med","language":"eng","note":"PMID: 28528569\nPMCID: PMC5538258","page":"2235-2244","source":"PubMed","title":"Time to Treatment and Mortality during Mandated Emergency Care for Sepsis","volume":"376","author":[{"family":"Seymour","given":"Christopher W."},{"family":"Gesten","given":"Foster"},{"family":"Prescott","given":"Hallie C."},{"family":"Friedrich","given":"Marcus E."},{"family":"Iwashyna","given":"Theodore J."},{"family":"Phillips","given":"Gary S."},{"family":"Lemeshow","given":"Stanley"},{"family":"Osborn","given":"Tiffany"},{"family":"Terry","given":"Kathleen M."},{"family":"Levy","given":"Mitchell M."}],"issued":{"date-parts":[["2017",6,8]]}}}],"schema":"https://github.com/citation-style-language/schema/raw/master/csl-citation.json"} </w:instrText>
      </w:r>
      <w:r>
        <w:fldChar w:fldCharType="separate"/>
      </w:r>
      <w:r w:rsidR="00222132" w:rsidRPr="00222132">
        <w:rPr>
          <w:rFonts w:cs="Calibri"/>
        </w:rPr>
        <w:t>[6]</w:t>
      </w:r>
      <w:r>
        <w:fldChar w:fldCharType="end"/>
      </w:r>
      <w:r>
        <w:t>. Although criteria for recognizing sepsis have been proposed, it fails to identify sepsis early and accurately.</w:t>
      </w:r>
    </w:p>
    <w:p w14:paraId="5EE3EEE5" w14:textId="6C9CC2F3" w:rsidR="00C331B5" w:rsidRDefault="00C331B5" w:rsidP="00C331B5">
      <w:r>
        <w:t xml:space="preserve">Artificial intelligence (AI) is a branch of computer science that generates multifaceted algorithms to solve complex real-life problems. With continuous development, AI has penetrated a myriad of applications in sciences and technology. Machine learning is a branch of AI that specifies data analysis and decision making. It has been applied to medical science, such as early diagnosis, outcome prediction, drug development and personalized prescription. Patients in the intensive care unit (ICU) are technologically dependent on </w:t>
      </w:r>
      <w:r w:rsidR="00EE0DE5" w:rsidRPr="00EE0DE5">
        <w:t>round the clock monitoring</w:t>
      </w:r>
      <w:r w:rsidR="00EE0DE5">
        <w:t xml:space="preserve"> </w:t>
      </w:r>
      <w:r>
        <w:t>and life-sustaining medical equipment. It creates an advantageous opportunity for collecting electronic medical measurement of a huge number of physiological parameters. This makes applying machine learning to sepsis prediction possible.</w:t>
      </w:r>
    </w:p>
    <w:p w14:paraId="6950AF57" w14:textId="02B6E038" w:rsidR="00C331B5" w:rsidRDefault="00C331B5" w:rsidP="00C331B5">
      <w:r>
        <w:t xml:space="preserve">In this thesis, an algorithm implemented with a machine learning model is developed to predict </w:t>
      </w:r>
      <w:r w:rsidRPr="001C629F">
        <w:rPr>
          <w:szCs w:val="24"/>
        </w:rPr>
        <w:t xml:space="preserve">the occurrence of </w:t>
      </w:r>
      <w:r>
        <w:t>sepsis from the clinical measurement recorded hourly for each patient. The data is offered by the</w:t>
      </w:r>
      <w:r w:rsidRPr="001C629F">
        <w:t xml:space="preserve"> </w:t>
      </w:r>
      <w:r w:rsidR="00E7683D">
        <w:t>PhysioNet</w:t>
      </w:r>
      <w:r w:rsidR="00DF01CF">
        <w:t xml:space="preserve"> </w:t>
      </w:r>
      <w:r w:rsidRPr="001C629F">
        <w:t>Clinical Challenge</w:t>
      </w:r>
      <w:r>
        <w:t xml:space="preserve"> 2019 - </w:t>
      </w:r>
      <w:r w:rsidRPr="001C629F">
        <w:t>Early Prediction of Sepsis from Clinical Data</w:t>
      </w:r>
      <w:r w:rsidR="001E17DA">
        <w:t xml:space="preserve"> </w:t>
      </w:r>
      <w:r>
        <w:fldChar w:fldCharType="begin"/>
      </w:r>
      <w:r w:rsidR="006727E0">
        <w:instrText xml:space="preserve"> ADDIN ZOTERO_ITEM CSL_CITATION {"citationID":"R8WG0R7H","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fldChar w:fldCharType="separate"/>
      </w:r>
      <w:r w:rsidR="00850551" w:rsidRPr="00850551">
        <w:rPr>
          <w:rFonts w:cs="Calibri"/>
        </w:rPr>
        <w:t>[7]</w:t>
      </w:r>
      <w:r>
        <w:fldChar w:fldCharType="end"/>
      </w:r>
      <w:r>
        <w:t>, an international challenge organised among researchers around the world</w:t>
      </w:r>
      <w:r w:rsidRPr="001C629F">
        <w:t>.</w:t>
      </w:r>
      <w:r>
        <w:t xml:space="preserve"> It consists of </w:t>
      </w:r>
      <w:r w:rsidRPr="001C629F">
        <w:rPr>
          <w:szCs w:val="24"/>
        </w:rPr>
        <w:t xml:space="preserve">the </w:t>
      </w:r>
      <w:r>
        <w:rPr>
          <w:szCs w:val="24"/>
        </w:rPr>
        <w:t xml:space="preserve">ICU </w:t>
      </w:r>
      <w:r w:rsidRPr="001C629F">
        <w:rPr>
          <w:szCs w:val="24"/>
        </w:rPr>
        <w:t>patient’</w:t>
      </w:r>
      <w:r>
        <w:rPr>
          <w:szCs w:val="24"/>
        </w:rPr>
        <w:t xml:space="preserve">s medical parameters as input and sepsis outcome as output for each hour. </w:t>
      </w:r>
      <w:r>
        <w:t>ICU data is prone to lead detachments, and other medical parameters such as laboratory values are missing in hourly administration. This leads to a sparsely populated dataset such that a large proportion of the data is missing. Handling of missing data is traditionally done via imputation or deletion of the missing rows. Imputation of the missing data is indispensable and performed before the model is trained for prediction.</w:t>
      </w:r>
    </w:p>
    <w:p w14:paraId="576388E0" w14:textId="247918C7" w:rsidR="00C331B5" w:rsidRDefault="00C331B5" w:rsidP="00C331B5">
      <w:r>
        <w:t xml:space="preserve">A more detailed introduction to sepsis and the </w:t>
      </w:r>
      <w:r w:rsidR="00E7683D">
        <w:t>PhysioNet</w:t>
      </w:r>
      <w:r w:rsidR="00DF01CF">
        <w:t xml:space="preserve"> </w:t>
      </w:r>
      <w:r w:rsidRPr="001C629F">
        <w:t>Clinical Challenge</w:t>
      </w:r>
      <w:r>
        <w:t xml:space="preserve"> is presented next. Furthermore, we discuss the problem description and the research questions of the thesis.</w:t>
      </w:r>
      <w:r w:rsidR="00285DA8">
        <w:br/>
      </w:r>
      <w:r>
        <w:t>At the end of the introduction, an outline of all the chapters for this thesis is presented.</w:t>
      </w:r>
    </w:p>
    <w:p w14:paraId="6DED7532" w14:textId="5439237C" w:rsidR="006964D5" w:rsidRDefault="006964D5" w:rsidP="006964D5"/>
    <w:p w14:paraId="588C2C21" w14:textId="36F94554" w:rsidR="001C629F" w:rsidRDefault="001C629F" w:rsidP="00CB1809">
      <w:pPr>
        <w:pStyle w:val="Heading1"/>
      </w:pPr>
      <w:bookmarkStart w:id="17" w:name="_Toc56764673"/>
      <w:bookmarkStart w:id="18" w:name="_Toc59119711"/>
      <w:bookmarkStart w:id="19" w:name="_Toc59180815"/>
      <w:bookmarkStart w:id="20" w:name="_Toc59567205"/>
      <w:bookmarkStart w:id="21" w:name="_Toc61187118"/>
      <w:bookmarkStart w:id="22" w:name="_Toc67578898"/>
      <w:bookmarkStart w:id="23" w:name="_Toc72176185"/>
      <w:r w:rsidRPr="00CF65CE">
        <w:lastRenderedPageBreak/>
        <w:t>Situating the master’s thesis</w:t>
      </w:r>
      <w:bookmarkEnd w:id="17"/>
      <w:bookmarkEnd w:id="18"/>
      <w:bookmarkEnd w:id="19"/>
      <w:bookmarkEnd w:id="20"/>
      <w:bookmarkEnd w:id="21"/>
      <w:bookmarkEnd w:id="22"/>
      <w:bookmarkEnd w:id="23"/>
    </w:p>
    <w:p w14:paraId="4B65A00E" w14:textId="54B844D9" w:rsidR="00381B2B" w:rsidRPr="00EC14E8" w:rsidRDefault="00381B2B" w:rsidP="00285DA8">
      <w:pPr>
        <w:pStyle w:val="Heading2"/>
      </w:pPr>
      <w:bookmarkStart w:id="24" w:name="_Ref68175798"/>
      <w:bookmarkStart w:id="25" w:name="_Toc72176186"/>
      <w:r w:rsidRPr="00EC14E8">
        <w:t xml:space="preserve">What is </w:t>
      </w:r>
      <w:bookmarkEnd w:id="24"/>
      <w:r w:rsidR="0038229A" w:rsidRPr="00EC14E8">
        <w:t>sepsis</w:t>
      </w:r>
      <w:bookmarkEnd w:id="25"/>
    </w:p>
    <w:p w14:paraId="010600CA" w14:textId="61F43B96" w:rsidR="00F97F4F" w:rsidRDefault="00F97F4F" w:rsidP="00F97F4F">
      <w:r w:rsidRPr="00400517">
        <w:t>Sepsis,</w:t>
      </w:r>
      <w:r w:rsidRPr="00400517" w:rsidDel="000E7B3A">
        <w:t xml:space="preserve"> </w:t>
      </w:r>
      <w:r w:rsidRPr="00400517">
        <w:t>also known as septicaemia, is the result of the reaction of the human immune system to a</w:t>
      </w:r>
      <w:r w:rsidR="00BE7EA9">
        <w:t>n</w:t>
      </w:r>
      <w:r w:rsidRPr="00400517">
        <w:t xml:space="preserve"> infection</w:t>
      </w:r>
      <w:r>
        <w:t xml:space="preserve"> injuring </w:t>
      </w:r>
      <w:r w:rsidR="00DC057B">
        <w:t xml:space="preserve">the body’s </w:t>
      </w:r>
      <w:r>
        <w:t>tissue and organ</w:t>
      </w:r>
      <w:r w:rsidR="00F204A7">
        <w:t>s</w:t>
      </w:r>
      <w:r w:rsidRPr="00400517">
        <w:t>.</w:t>
      </w:r>
      <w:r>
        <w:t xml:space="preserve"> </w:t>
      </w:r>
      <w:r w:rsidR="008504C9" w:rsidRPr="008504C9">
        <w:t>When the infection attacks the body, organs will be damaged and will gradually lose their functions.</w:t>
      </w:r>
      <w:r>
        <w:t xml:space="preserve"> </w:t>
      </w:r>
      <w:r w:rsidRPr="00400517">
        <w:t>In most cases, a bacterial infection</w:t>
      </w:r>
      <w:r>
        <w:t xml:space="preserve"> </w:t>
      </w:r>
      <w:r w:rsidRPr="00400517">
        <w:t>is the cause</w:t>
      </w:r>
      <w:r>
        <w:t xml:space="preserve"> </w:t>
      </w:r>
      <w:r w:rsidRPr="00400517">
        <w:t>of the occurrence of sepsis</w:t>
      </w:r>
      <w:r>
        <w:t>, but other organisms like viruses and fungi can also be</w:t>
      </w:r>
      <w:r w:rsidR="005F6B36">
        <w:t xml:space="preserve"> the cause</w:t>
      </w:r>
      <w:r w:rsidR="00B358B3">
        <w:t xml:space="preserve"> </w:t>
      </w:r>
      <w:r w:rsidR="00CA6DB1">
        <w:fldChar w:fldCharType="begin"/>
      </w:r>
      <w:r w:rsidR="006727E0">
        <w:instrText xml:space="preserve"> ADDIN ZOTERO_ITEM CSL_CITATION {"citationID":"Pvm8xc3H","properties":{"formattedCitation":"[8]","plainCitation":"[8]","noteIndex":0},"citationItems":[{"id":320,"uris":["http://zotero.org/groups/2605537/items/VAYZ4CXC"],"uri":["http://zotero.org/groups/2605537/items/VAYZ4CXC"],"itemData":{"id":320,"type":"webpage","abstract":"What is sepsis (blood infection), its symptoms and the early signs of it? See the top causes of blood infections, treatment options, and more.","container-title":"WebMD","language":"en","title":"What is Sepsis or Septicemia (Blood Infection)?","URL":"https://www.webmd.com/a-to-z-guides/sepsis-septicemia-blood-infection","accessed":{"date-parts":[["2021",4,25]]}}}],"schema":"https://github.com/citation-style-language/schema/raw/master/csl-citation.json"} </w:instrText>
      </w:r>
      <w:r w:rsidR="00CA6DB1">
        <w:fldChar w:fldCharType="separate"/>
      </w:r>
      <w:r w:rsidR="00850551" w:rsidRPr="00850551">
        <w:rPr>
          <w:rFonts w:cs="Calibri"/>
        </w:rPr>
        <w:t>[8]</w:t>
      </w:r>
      <w:r w:rsidR="00CA6DB1">
        <w:fldChar w:fldCharType="end"/>
      </w:r>
      <w:r w:rsidR="00B358B3">
        <w:t>.</w:t>
      </w:r>
    </w:p>
    <w:p w14:paraId="5E5903A6" w14:textId="1B3F6188" w:rsidR="00F97F4F" w:rsidRPr="00400517" w:rsidRDefault="00F97F4F" w:rsidP="00F97F4F">
      <w:r>
        <w:t xml:space="preserve">Common sepsis-related infections initiate from </w:t>
      </w:r>
      <w:r w:rsidRPr="00400517">
        <w:t>the bladder, lung</w:t>
      </w:r>
      <w:r>
        <w:t xml:space="preserve">, skin, brain, urinary tract, and abdominal organs </w:t>
      </w:r>
      <w:r>
        <w:fldChar w:fldCharType="begin"/>
      </w:r>
      <w:r w:rsidR="006727E0">
        <w:instrText xml:space="preserve"> ADDIN ZOTERO_ITEM CSL_CITATION {"citationID":"dVoDEKgg","properties":{"formattedCitation":"[9]","plainCitation":"[9]","noteIndex":0},"citationItems":[{"id":256,"uris":["http://zotero.org/groups/2605537/items/BZUQT8MU"],"uri":["http://zotero.org/groups/2605537/items/BZUQT8MU"],"itemData":{"id":256,"type":"entry-encyclopedia","abstract":"Sepsis is a life-threatening condition that arises when the body's response to infection causes injury to its own tissues and organs. This initial stage is followed by suppression of the immune system. Common signs and symptoms include fever, increased heart rate, increased breathing rate, and confusion. There may also be symptoms related to a specific infection, such as a cough with pneumonia, or painful urination with a kidney infection. The very young, old, and people with a weakened immune system may have no symptoms of a specific infection, and the body temperature may be low or normal instead of having a fever. Severe sepsis causes poor organ function or blood flow. The presence of low blood pressure, high blood lactate, or low urine output may suggest poor blood flow. Septic shock is low blood pressure due to sepsis that does not improve after fluid replacement.Sepsis is caused by many organisms including bacteria, viruses and fungi. Common locations for the primary infection include the lungs, brain, urinary tract, skin, and abdominal organs. Risk factors include being very young, older age, a weakened immune system from conditions such as cancer or diabetes, major trauma, or burns. Previously, a sepsis diagnosis required the presence of at least two systemic inflammatory response syndrome (SIRS) criteria in the setting of presumed infection. In 2016, a shortened sequential organ failure assessment score (SOFA score), known as the quick SOFA score (qSOFA), replaced the SIRS system of diagnosis. qSOFA criteria for sepsis include at least two of the following three: increased breathing rate, change in the level of consciousness, and low blood pressure. Sepsis guidelines recommend obtaining blood cultures before starting antibiotics; however, the diagnosis does not require the blood to be infected. Medical imaging is helpful when looking for the possible location of the infection. Other potential causes of similar signs and symptoms include anaphylaxis, adrenal insufficiency, low blood volume, heart failure, and pulmonary embolism.Sepsis requires immediate treatment with intravenous fluids and antimicrobials. Ongoing care often continues in an intensive care unit. If an adequate trial of fluid replacement is not enough to maintain blood pressure, then the use of medications that raise blood pressure becomes necessary. Mechanical ventilation and dialysis may be needed to support the function of the lungs and kidneys, respectively. A central venous catheter and an arterial catheter may be placed for access to the bloodstream and to guide treatment. Other helpful measurements include cardiac output and superior vena cava oxygen saturation. People with sepsis need preventive measures for deep vein thrombosis, stress ulcers, and pressure ulcers unless other conditions prevent such interventions. Some people might benefit from tight control of blood sugar levels with insulin. The use of corticosteroids is controversial, with some reviews finding benefit, and others not.Disease severity partly determines the outcome. The risk of death from sepsis is as high as 30%, while for severe sepsis it is as high as 50%, and septic shock 80%. Sepsis affected about 49 million people in 2017, with 11 million deaths (1 in 5 deaths worldwide). In the developed world, approximately 0.2 to 3 people per 1000 are affected by sepsis yearly, resulting in about a million cases per year in the United States. Rates of disease have been increasing. Sepsis is more common among males than females. Descriptions of sepsis date back to the time of Hippocrates. The terms \"septicemia\" and \"blood poisoning\" have been used in various ways and are no longer recommended.","container-title":"Wikipedia","language":"en","note":"Page Version ID: 1015858499","source":"Wikipedia","title":"Sepsis","URL":"https://en.wikipedia.org/w/index.php?title=Sepsis&amp;oldid=1015858499","accessed":{"date-parts":[["2021",4,15]]},"issued":{"date-parts":[["2021",4,4]]}}}],"schema":"https://github.com/citation-style-language/schema/raw/master/csl-citation.json"} </w:instrText>
      </w:r>
      <w:r>
        <w:fldChar w:fldCharType="separate"/>
      </w:r>
      <w:r w:rsidR="00CA1021" w:rsidRPr="00CA1021">
        <w:rPr>
          <w:rFonts w:cs="Calibri"/>
        </w:rPr>
        <w:t>[9]</w:t>
      </w:r>
      <w:r>
        <w:fldChar w:fldCharType="end"/>
      </w:r>
      <w:r w:rsidR="00AE5CCF">
        <w:t>.</w:t>
      </w:r>
      <w:r w:rsidRPr="00400517">
        <w:t xml:space="preserve"> </w:t>
      </w:r>
      <w:r>
        <w:t>When sepsis occurs,</w:t>
      </w:r>
      <w:r w:rsidRPr="00400517">
        <w:t xml:space="preserve"> </w:t>
      </w:r>
      <w:r>
        <w:t xml:space="preserve">the </w:t>
      </w:r>
      <w:r w:rsidRPr="00400517">
        <w:t xml:space="preserve">patient's body reacts very strongly to </w:t>
      </w:r>
      <w:r>
        <w:t xml:space="preserve">the </w:t>
      </w:r>
      <w:r w:rsidRPr="00400517">
        <w:t xml:space="preserve">infection. This is the patient’s immune system that tries to </w:t>
      </w:r>
      <w:r w:rsidR="000E7B3A" w:rsidRPr="000E7B3A">
        <w:t>neutralize</w:t>
      </w:r>
      <w:r w:rsidRPr="0038229A">
        <w:t xml:space="preserve"> the “foreign” intruder</w:t>
      </w:r>
      <w:r w:rsidRPr="00400517">
        <w:t xml:space="preserve">. </w:t>
      </w:r>
      <w:r w:rsidR="00A94684" w:rsidRPr="00A94684">
        <w:t>Once the bacteria are in the bloodstream, the patient's condition will</w:t>
      </w:r>
      <w:r w:rsidRPr="00400517" w:rsidDel="00A94684">
        <w:t xml:space="preserve"> deteriorate very quickly </w:t>
      </w:r>
      <w:r w:rsidRPr="41EC3D8A">
        <w:fldChar w:fldCharType="begin"/>
      </w:r>
      <w:r w:rsidR="006727E0">
        <w:instrText xml:space="preserve"> ADDIN ZOTERO_ITEM CSL_CITATION {"citationID":"vnaY08ww","properties":{"formattedCitation":"[10], [11]","plainCitation":"[10], [11]","noteIndex":0},"citationItems":[{"id":81,"uris":["http://zotero.org/groups/2605537/items/64BMVFBL"],"uri":["http://zotero.org/groups/2605537/items/64BMVFBL"],"itemData":{"id":81,"type":"webpage","abstract":"Sepsis is a serious infection that causes your immune system to attack your body. As a result of that attack, septic shock can occur and result in death. Read on to learn about the three stages of sepsis and how to identify the symptoms.","container-title":"Healthline","language":"en","title":"Sepsis: Symptoms, Causes, Treatment, Risks &amp; More","title-short":"Sepsis","URL":"https://www.healthline.com/health/sepsis","accessed":{"date-parts":[["2020",11,20]]},"issued":{"date-parts":[["2018",8,31]]}}},{"id":77,"uris":["http://zotero.org/groups/2605537/items/SYZCJFTM"],"uri":["http://zotero.org/groups/2605537/items/SYZCJFTM"],"itemData":{"id":77,"type":"webpage","container-title":"gezondheidenwetenschap.be","language":"nl","title":"Bloedvergiftiging (sepsis) · Gezondheid en wetenschap","URL":"https://www.gezondheidenwetenschap.be/richtlijnen/bloedvergiftiging-sepsis","author":[{"family":"wetenschap","given":"Gezondheid","dropping-particle":"en"}],"accessed":{"date-parts":[["2020",11,20]]},"issued":{"date-parts":[["2020",1,15]]}}}],"schema":"https://github.com/citation-style-language/schema/raw/master/csl-citation.json"} </w:instrText>
      </w:r>
      <w:r w:rsidRPr="41EC3D8A">
        <w:fldChar w:fldCharType="separate"/>
      </w:r>
      <w:r w:rsidR="00CA1021" w:rsidRPr="00CA1021">
        <w:rPr>
          <w:rFonts w:cs="Calibri"/>
        </w:rPr>
        <w:t>[10], [11]</w:t>
      </w:r>
      <w:r w:rsidRPr="41EC3D8A">
        <w:fldChar w:fldCharType="end"/>
      </w:r>
      <w:r w:rsidRPr="00400517">
        <w:t>.</w:t>
      </w:r>
    </w:p>
    <w:p w14:paraId="7BD2D2C8" w14:textId="6BFB2024" w:rsidR="00557CD5" w:rsidRDefault="002E01F5" w:rsidP="0072217C">
      <w:r w:rsidRPr="006E039C">
        <w:t>Studies</w:t>
      </w:r>
      <w:r w:rsidR="0018012E">
        <w:t xml:space="preserve"> </w:t>
      </w:r>
      <w:r w:rsidR="00CA1452" w:rsidRPr="006E039C">
        <w:fldChar w:fldCharType="begin"/>
      </w:r>
      <w:r w:rsidR="006727E0">
        <w:instrText xml:space="preserve"> ADDIN ZOTERO_ITEM CSL_CITATION {"citationID":"mSm446ki","properties":{"formattedCitation":"[12]","plainCitation":"[12]","noteIndex":0},"citationItems":[{"id":231,"uris":["http://zotero.org/groups/2605537/items/EUKYNC9I"],"uri":["http://zotero.org/groups/2605537/items/EUKYNC9I"],"itemData":{"id":231,"type":"article-journal","container-title":"Critical Care Medicine","DOI":"10.1097/01.CCM.0000217961.75225.E9","ISSN":"0090-3493","issue":"6","journalAbbreviation":"Critical Care Medicine","language":"en","page":"1589-1596","source":"DOI.org (Crossref)","title":"Duration of hypotension before initiation of effective antimicrobial therapy is the critical determinant of survival in human septic shock*:","title-short":"Duration of hypotension before initiation of effective antimicrobial therapy is the critical determinant of survival in human septic shock*","volume":"34","author":[{"family":"Kumar","given":"Anand"},{"family":"Roberts","given":"Daniel"},{"family":"Wood","given":"Kenneth E."},{"family":"Light","given":"Bruce"},{"family":"Parrillo","given":"Joseph E."},{"family":"Sharma","given":"Satendra"},{"family":"Suppes","given":"Robert"},{"family":"Feinstein","given":"Daniel"},{"family":"Zanotti","given":"Sergio"},{"family":"Taiberg","given":"Leo"},{"family":"Gurka","given":"David"},{"family":"Kumar","given":"Aseem"},{"family":"Cheang","given":"Mary"}],"issued":{"date-parts":[["2006",6]]}}}],"schema":"https://github.com/citation-style-language/schema/raw/master/csl-citation.json"} </w:instrText>
      </w:r>
      <w:r w:rsidR="00CA1452" w:rsidRPr="006E039C">
        <w:fldChar w:fldCharType="separate"/>
      </w:r>
      <w:r w:rsidR="00CA1021" w:rsidRPr="00CA1021">
        <w:rPr>
          <w:rFonts w:cs="Calibri"/>
        </w:rPr>
        <w:t>[12]</w:t>
      </w:r>
      <w:r w:rsidR="00CA1452" w:rsidRPr="006E039C">
        <w:fldChar w:fldCharType="end"/>
      </w:r>
      <w:r w:rsidRPr="006E039C">
        <w:t xml:space="preserve"> have shown that </w:t>
      </w:r>
      <w:r w:rsidR="007A01AB" w:rsidRPr="006E039C">
        <w:t>i</w:t>
      </w:r>
      <w:r w:rsidR="00400517" w:rsidRPr="006E039C">
        <w:t xml:space="preserve">t is important to seek immediate medical attention when </w:t>
      </w:r>
      <w:r w:rsidR="00F6562F" w:rsidRPr="006E039C">
        <w:t>a patient</w:t>
      </w:r>
      <w:r w:rsidR="00400517" w:rsidRPr="006E039C">
        <w:t xml:space="preserve"> </w:t>
      </w:r>
      <w:r w:rsidR="00A271CD" w:rsidRPr="006E039C">
        <w:t>experience</w:t>
      </w:r>
      <w:r w:rsidR="00F6562F" w:rsidRPr="006E039C">
        <w:t>s</w:t>
      </w:r>
      <w:r w:rsidR="00A271CD" w:rsidRPr="006E039C">
        <w:t xml:space="preserve"> </w:t>
      </w:r>
      <w:r w:rsidR="00400517" w:rsidRPr="006E039C">
        <w:t xml:space="preserve">multiple </w:t>
      </w:r>
      <w:r w:rsidR="00A271CD" w:rsidRPr="006E039C">
        <w:t xml:space="preserve">of the </w:t>
      </w:r>
      <w:r w:rsidR="0028331B" w:rsidRPr="006E039C">
        <w:t xml:space="preserve">typical </w:t>
      </w:r>
      <w:r w:rsidR="00400517" w:rsidRPr="006E039C">
        <w:t>symptoms</w:t>
      </w:r>
      <w:r w:rsidR="00D9287F" w:rsidRPr="006E039C">
        <w:t xml:space="preserve"> mentioned below</w:t>
      </w:r>
      <w:r w:rsidR="00400517" w:rsidRPr="006E039C">
        <w:t xml:space="preserve">. </w:t>
      </w:r>
      <w:r w:rsidR="00400517" w:rsidRPr="00274446">
        <w:rPr>
          <w:i/>
          <w:iCs/>
        </w:rPr>
        <w:t xml:space="preserve">The sooner </w:t>
      </w:r>
      <w:r w:rsidR="003808D8" w:rsidRPr="00274446">
        <w:rPr>
          <w:i/>
          <w:iCs/>
        </w:rPr>
        <w:t>the patient</w:t>
      </w:r>
      <w:r w:rsidR="00400517" w:rsidRPr="00274446">
        <w:rPr>
          <w:i/>
          <w:iCs/>
        </w:rPr>
        <w:t xml:space="preserve"> receive</w:t>
      </w:r>
      <w:r w:rsidR="00F6562F" w:rsidRPr="00274446">
        <w:rPr>
          <w:i/>
          <w:iCs/>
        </w:rPr>
        <w:t>s</w:t>
      </w:r>
      <w:r w:rsidR="00400517" w:rsidRPr="00274446">
        <w:rPr>
          <w:i/>
          <w:iCs/>
        </w:rPr>
        <w:t xml:space="preserve"> treatment, the higher </w:t>
      </w:r>
      <w:r w:rsidR="007B0E53" w:rsidRPr="00274446">
        <w:rPr>
          <w:i/>
          <w:iCs/>
        </w:rPr>
        <w:t>the</w:t>
      </w:r>
      <w:r w:rsidR="00400517" w:rsidRPr="00274446">
        <w:rPr>
          <w:i/>
          <w:iCs/>
        </w:rPr>
        <w:t xml:space="preserve"> chances of survival</w:t>
      </w:r>
      <w:r w:rsidR="00400517" w:rsidRPr="006E039C">
        <w:t>.</w:t>
      </w:r>
    </w:p>
    <w:p w14:paraId="256D4138" w14:textId="38BBE408" w:rsidR="00400517" w:rsidRPr="00400517" w:rsidRDefault="00400517" w:rsidP="00400517">
      <w:r w:rsidRPr="00400517">
        <w:t>The</w:t>
      </w:r>
      <w:r w:rsidR="00152887">
        <w:t>se</w:t>
      </w:r>
      <w:r w:rsidRPr="00400517">
        <w:t xml:space="preserve"> typical symptoms of sepsis</w:t>
      </w:r>
      <w:r w:rsidR="00A46190">
        <w:t xml:space="preserve"> are</w:t>
      </w:r>
      <w:r w:rsidRPr="00400517">
        <w:t>:</w:t>
      </w:r>
    </w:p>
    <w:p w14:paraId="77501A82" w14:textId="502C9AE3" w:rsidR="0067230A" w:rsidRPr="001E343E" w:rsidRDefault="0067230A" w:rsidP="00F260EC">
      <w:pPr>
        <w:pStyle w:val="ListParagraph"/>
        <w:numPr>
          <w:ilvl w:val="0"/>
          <w:numId w:val="10"/>
        </w:numPr>
        <w:jc w:val="left"/>
      </w:pPr>
      <w:r w:rsidRPr="001E343E">
        <w:t>Rapid heartbeat.</w:t>
      </w:r>
    </w:p>
    <w:p w14:paraId="5715DA79" w14:textId="183B03C8" w:rsidR="0067230A" w:rsidRPr="00400517" w:rsidRDefault="0067230A" w:rsidP="00F260EC">
      <w:pPr>
        <w:pStyle w:val="ListParagraph"/>
        <w:numPr>
          <w:ilvl w:val="0"/>
          <w:numId w:val="10"/>
        </w:numPr>
        <w:jc w:val="left"/>
      </w:pPr>
      <w:r>
        <w:t>Fever or low body temperature (</w:t>
      </w:r>
      <w:r w:rsidRPr="00400517">
        <w:t>above 38</w:t>
      </w:r>
      <w:r w:rsidR="00F10B5D">
        <w:t xml:space="preserve"> </w:t>
      </w:r>
      <w:r w:rsidRPr="00400517">
        <w:t>°C or below 36 °C)</w:t>
      </w:r>
    </w:p>
    <w:p w14:paraId="58F662D3" w14:textId="3BC9AEF0" w:rsidR="0067230A" w:rsidRDefault="0067230A" w:rsidP="00F260EC">
      <w:pPr>
        <w:pStyle w:val="ListParagraph"/>
        <w:numPr>
          <w:ilvl w:val="0"/>
          <w:numId w:val="10"/>
        </w:numPr>
        <w:jc w:val="left"/>
      </w:pPr>
      <w:r w:rsidRPr="00400517">
        <w:t>Rapid breathing or shortness of breath.</w:t>
      </w:r>
    </w:p>
    <w:p w14:paraId="08C6A3D4" w14:textId="4ADC4BF2" w:rsidR="00421F51" w:rsidRDefault="0067230A" w:rsidP="00F260EC">
      <w:pPr>
        <w:pStyle w:val="ListParagraph"/>
        <w:numPr>
          <w:ilvl w:val="0"/>
          <w:numId w:val="10"/>
        </w:numPr>
        <w:jc w:val="left"/>
      </w:pPr>
      <w:r>
        <w:t>Confusion</w:t>
      </w:r>
    </w:p>
    <w:p w14:paraId="41E2EA80" w14:textId="5A4DE16D" w:rsidR="00E274AF" w:rsidRDefault="006312ED" w:rsidP="00E274AF">
      <w:r>
        <w:rPr>
          <w:noProof/>
        </w:rPr>
        <mc:AlternateContent>
          <mc:Choice Requires="wpg">
            <w:drawing>
              <wp:anchor distT="0" distB="0" distL="114300" distR="114300" simplePos="0" relativeHeight="251658245" behindDoc="0" locked="0" layoutInCell="1" allowOverlap="1" wp14:anchorId="1372F121" wp14:editId="2599AA4E">
                <wp:simplePos x="0" y="0"/>
                <wp:positionH relativeFrom="margin">
                  <wp:align>center</wp:align>
                </wp:positionH>
                <wp:positionV relativeFrom="margin">
                  <wp:posOffset>6021070</wp:posOffset>
                </wp:positionV>
                <wp:extent cx="3240000" cy="2628667"/>
                <wp:effectExtent l="0" t="0" r="0" b="635"/>
                <wp:wrapTopAndBottom/>
                <wp:docPr id="118" name="Group 1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0000" cy="2628667"/>
                          <a:chOff x="-25059" y="0"/>
                          <a:chExt cx="2904149" cy="2266340"/>
                        </a:xfrm>
                      </wpg:grpSpPr>
                      <wps:wsp>
                        <wps:cNvPr id="119" name="Text Box 119"/>
                        <wps:cNvSpPr txBox="1"/>
                        <wps:spPr>
                          <a:xfrm>
                            <a:off x="-24521" y="2016566"/>
                            <a:ext cx="2832500" cy="249774"/>
                          </a:xfrm>
                          <a:prstGeom prst="rect">
                            <a:avLst/>
                          </a:prstGeom>
                          <a:solidFill>
                            <a:prstClr val="white"/>
                          </a:solidFill>
                          <a:ln>
                            <a:noFill/>
                          </a:ln>
                        </wps:spPr>
                        <wps:txbx>
                          <w:txbxContent>
                            <w:p w14:paraId="3AF1B479" w14:textId="227194DF" w:rsidR="00AF2A4D" w:rsidRPr="008B0981" w:rsidRDefault="00AF2A4D" w:rsidP="0049521C">
                              <w:pPr>
                                <w:pStyle w:val="Caption"/>
                              </w:pPr>
                              <w:bookmarkStart w:id="26" w:name="_Ref70603641"/>
                              <w:bookmarkStart w:id="27" w:name="_Toc72247452"/>
                              <w:bookmarkStart w:id="28" w:name="_Toc70928339"/>
                              <w:r w:rsidRPr="008B0981">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1</w:t>
                              </w:r>
                              <w:r>
                                <w:fldChar w:fldCharType="end"/>
                              </w:r>
                              <w:bookmarkEnd w:id="26"/>
                              <w:r w:rsidRPr="008B0981">
                                <w:t xml:space="preserve">: The stages of sepsis </w:t>
                              </w:r>
                              <w:r w:rsidRPr="008B0981">
                                <w:fldChar w:fldCharType="begin"/>
                              </w:r>
                              <w:r w:rsidR="00570B37">
                                <w:instrText xml:space="preserve"> ADDIN ZOTERO_ITEM CSL_CITATION {"citationID":"z90vClT1","properties":{"formattedCitation":"[55]","plainCitation":"[55]","noteIndex":0},"citationItems":[{"id":272,"uris":["http://zotero.org/groups/2605537/items/BLKC9H55"],"uri":["http://zotero.org/groups/2605537/items/BLKC9H55"],"itemData":{"id":272,"type":"webpage","language":"en","title":"File:Sepsis Steps.png - Wikimedia Commons","title-short":"File","URL":"https://commons.wikimedia.org/wiki/File:Sepsis_Steps.png","accessed":{"date-parts":[["2021",4,20]]}}}],"schema":"https://github.com/citation-style-language/schema/raw/master/csl-citation.json"} </w:instrText>
                              </w:r>
                              <w:r w:rsidRPr="008B0981">
                                <w:fldChar w:fldCharType="separate"/>
                              </w:r>
                              <w:bookmarkEnd w:id="28"/>
                              <w:r w:rsidR="006727E0" w:rsidRPr="006727E0">
                                <w:rPr>
                                  <w:rFonts w:cs="Calibri"/>
                                </w:rPr>
                                <w:t>[55]</w:t>
                              </w:r>
                              <w:bookmarkEnd w:id="27"/>
                              <w:r w:rsidRPr="008B098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0" name="Picture 120"/>
                          <pic:cNvPicPr>
                            <a:picLocks noChangeAspect="1"/>
                          </pic:cNvPicPr>
                        </pic:nvPicPr>
                        <pic:blipFill rotWithShape="1">
                          <a:blip r:embed="rId19" cstate="print">
                            <a:extLst>
                              <a:ext uri="{28A0092B-C50C-407E-A947-70E740481C1C}">
                                <a14:useLocalDpi xmlns:a14="http://schemas.microsoft.com/office/drawing/2010/main" val="0"/>
                              </a:ext>
                            </a:extLst>
                          </a:blip>
                          <a:srcRect l="1497" r="2327"/>
                          <a:stretch/>
                        </pic:blipFill>
                        <pic:spPr bwMode="auto">
                          <a:xfrm>
                            <a:off x="-25059" y="0"/>
                            <a:ext cx="2904149" cy="19919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372F121" id="Group 118" o:spid="_x0000_s1031" style="position:absolute;left:0;text-align:left;margin-left:0;margin-top:474.1pt;width:255.1pt;height:207pt;z-index:251658245;mso-position-horizontal:center;mso-position-horizontal-relative:margin;mso-position-vertical-relative:margin;mso-width-relative:margin;mso-height-relative:margin" coordorigin="-250" coordsize="29041,22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">
                <o:lock v:ext="edit" aspectratio="t"/>
                <v:shape id="Text Box 119" o:spid="_x0000_s1032" type="#_x0000_t202" style="position:absolute;left:-245;top:20165;width:28324;height:2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" stroked="f">
                  <v:textbox inset="0,0,0,0">
                    <w:txbxContent>
                      <w:p w14:paraId="3AF1B479" w14:textId="227194DF" w:rsidR="00AF2A4D" w:rsidRPr="008B0981" w:rsidRDefault="00AF2A4D" w:rsidP="0049521C">
                        <w:pPr>
                          <w:pStyle w:val="Caption"/>
                        </w:pPr>
                        <w:bookmarkStart w:id="29" w:name="_Ref70603641"/>
                        <w:bookmarkStart w:id="30" w:name="_Toc72247452"/>
                        <w:bookmarkStart w:id="31" w:name="_Toc70928339"/>
                        <w:r w:rsidRPr="008B0981">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1</w:t>
                        </w:r>
                        <w:r>
                          <w:fldChar w:fldCharType="end"/>
                        </w:r>
                        <w:bookmarkEnd w:id="29"/>
                        <w:r w:rsidRPr="008B0981">
                          <w:t xml:space="preserve">: The stages of sepsis </w:t>
                        </w:r>
                        <w:r w:rsidRPr="008B0981">
                          <w:fldChar w:fldCharType="begin"/>
                        </w:r>
                        <w:r w:rsidR="00570B37">
                          <w:instrText xml:space="preserve"> ADDIN ZOTERO_ITEM CSL_CITATION {"citationID":"z90vClT1","properties":{"formattedCitation":"[55]","plainCitation":"[55]","noteIndex":0},"citationItems":[{"id":272,"uris":["http://zotero.org/groups/2605537/items/BLKC9H55"],"uri":["http://zotero.org/groups/2605537/items/BLKC9H55"],"itemData":{"id":272,"type":"webpage","language":"en","title":"File:Sepsis Steps.png - Wikimedia Commons","title-short":"File","URL":"https://commons.wikimedia.org/wiki/File:Sepsis_Steps.png","accessed":{"date-parts":[["2021",4,20]]}}}],"schema":"https://github.com/citation-style-language/schema/raw/master/csl-citation.json"} </w:instrText>
                        </w:r>
                        <w:r w:rsidRPr="008B0981">
                          <w:fldChar w:fldCharType="separate"/>
                        </w:r>
                        <w:bookmarkEnd w:id="31"/>
                        <w:r w:rsidR="006727E0" w:rsidRPr="006727E0">
                          <w:rPr>
                            <w:rFonts w:cs="Calibri"/>
                          </w:rPr>
                          <w:t>[55]</w:t>
                        </w:r>
                        <w:bookmarkEnd w:id="30"/>
                        <w:r w:rsidRPr="008B0981">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0" o:spid="_x0000_s1033" type="#_x0000_t75" style="position:absolute;left:-250;width:29040;height:19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">
                  <v:imagedata r:id="rId20" o:title="" cropleft="981f" cropright="1525f"/>
                </v:shape>
                <w10:wrap type="topAndBottom" anchorx="margin" anchory="margin"/>
              </v:group>
            </w:pict>
          </mc:Fallback>
        </mc:AlternateContent>
      </w:r>
      <w:r w:rsidR="00E274AF" w:rsidRPr="00400517">
        <w:t>In</w:t>
      </w:r>
      <w:r w:rsidR="00E274AF">
        <w:t xml:space="preserve"> </w:t>
      </w:r>
      <w:r w:rsidR="00375406">
        <w:fldChar w:fldCharType="begin"/>
      </w:r>
      <w:r w:rsidR="00375406">
        <w:instrText xml:space="preserve"> REF _Ref70603641 \h </w:instrText>
      </w:r>
      <w:r w:rsidR="00375406">
        <w:fldChar w:fldCharType="separate"/>
      </w:r>
      <w:r w:rsidR="00B26196" w:rsidRPr="008B0981">
        <w:t xml:space="preserve">Figure </w:t>
      </w:r>
      <w:r w:rsidR="00B26196">
        <w:rPr>
          <w:noProof/>
        </w:rPr>
        <w:t>2</w:t>
      </w:r>
      <w:r w:rsidR="00B26196">
        <w:t>.</w:t>
      </w:r>
      <w:r w:rsidR="00B26196">
        <w:rPr>
          <w:noProof/>
        </w:rPr>
        <w:t>1</w:t>
      </w:r>
      <w:r w:rsidR="00375406">
        <w:fldChar w:fldCharType="end"/>
      </w:r>
      <w:r w:rsidR="00E274AF" w:rsidRPr="00400517">
        <w:t xml:space="preserve">, the different stages of sepsis are shown. There are </w:t>
      </w:r>
      <w:r w:rsidR="00E274AF">
        <w:t>three</w:t>
      </w:r>
      <w:r w:rsidR="00E274AF" w:rsidRPr="00400517">
        <w:t xml:space="preserve"> different levels of sepsis: sepsis, severe sepsis and septic shock.</w:t>
      </w:r>
    </w:p>
    <w:p w14:paraId="52C700DF" w14:textId="10CAC510" w:rsidR="005F0E09" w:rsidRDefault="005F0E09" w:rsidP="004D44D5">
      <w:pPr>
        <w:pStyle w:val="Heading3"/>
      </w:pPr>
      <w:bookmarkStart w:id="32" w:name="_Toc72176187"/>
      <w:r>
        <w:lastRenderedPageBreak/>
        <w:t>Sepsis</w:t>
      </w:r>
      <w:bookmarkEnd w:id="32"/>
    </w:p>
    <w:p w14:paraId="69E19290" w14:textId="190FBE46" w:rsidR="00A820A5" w:rsidRDefault="00A820A5" w:rsidP="00A820A5">
      <w:r w:rsidRPr="00400517">
        <w:t>The first level of sepsis is simply called sepsis</w:t>
      </w:r>
      <w:r w:rsidRPr="006E039C">
        <w:t xml:space="preserve">. The symptoms are also </w:t>
      </w:r>
      <w:r>
        <w:t>common</w:t>
      </w:r>
      <w:r w:rsidRPr="006E039C">
        <w:t xml:space="preserve"> for other “general” diseases.</w:t>
      </w:r>
      <w:r>
        <w:t xml:space="preserve"> In addition to the general symptoms, an infection starts to occur in the patient</w:t>
      </w:r>
      <w:r w:rsidR="00504700">
        <w:t>'</w:t>
      </w:r>
      <w:r>
        <w:t xml:space="preserve">s body. </w:t>
      </w:r>
      <w:r w:rsidRPr="00400517">
        <w:t xml:space="preserve">Patients </w:t>
      </w:r>
      <w:r>
        <w:t>are</w:t>
      </w:r>
      <w:r w:rsidRPr="00400517">
        <w:t xml:space="preserve"> most likely</w:t>
      </w:r>
      <w:r>
        <w:t xml:space="preserve"> </w:t>
      </w:r>
      <w:r w:rsidRPr="00400517">
        <w:t>diagnosed with sepsis when besides the typical sepsis symptoms there are signs of an infection or when the patient falls into one of the higher health risk groups (elderly people +65 y</w:t>
      </w:r>
      <w:r>
        <w:t>ears</w:t>
      </w:r>
      <w:r w:rsidRPr="00400517">
        <w:t xml:space="preserve">, with weakened immune systems or with a chronic medical condition </w:t>
      </w:r>
      <w:r w:rsidR="00595DA0">
        <w:t xml:space="preserve">like </w:t>
      </w:r>
      <w:r w:rsidRPr="00400517">
        <w:t>diabetes</w:t>
      </w:r>
      <w:r w:rsidR="00595DA0">
        <w:t xml:space="preserve">) </w:t>
      </w:r>
      <w:r>
        <w:fldChar w:fldCharType="begin"/>
      </w:r>
      <w:r w:rsidR="006727E0">
        <w:instrText xml:space="preserve"> ADDIN ZOTERO_ITEM CSL_CITATION {"citationID":"nR6NIIoI","properties":{"formattedCitation":"[13]","plainCitation":"[13]","noteIndex":0},"citationItems":[{"id":90,"uris":["http://zotero.org/groups/2605537/items/XR8H5933"],"uri":["http://zotero.org/groups/2605537/items/XR8H5933"],"itemData":{"id":90,"type":"webpage","abstract":"Do you know the causes, the risks, and what to do if you suspect sepsis?","container-title":"Centers for Disease Control and Prevention","language":"en-us","title":"Sepsis is a medical emergency. Time matters.","URL":"https://www.cdc.gov/sepsis/what-is-sepsis.html","author":[{"family":"CDC","given":""}],"accessed":{"date-parts":[["2020",11,25]]},"issued":{"date-parts":[["2020",8,27]]}}}],"schema":"https://github.com/citation-style-language/schema/raw/master/csl-citation.json"} </w:instrText>
      </w:r>
      <w:r>
        <w:fldChar w:fldCharType="separate"/>
      </w:r>
      <w:r w:rsidR="003E74E3" w:rsidRPr="003E74E3">
        <w:rPr>
          <w:rFonts w:cs="Calibri"/>
        </w:rPr>
        <w:t>[13]</w:t>
      </w:r>
      <w:r>
        <w:fldChar w:fldCharType="end"/>
      </w:r>
      <w:r w:rsidRPr="00400517">
        <w:t>.</w:t>
      </w:r>
    </w:p>
    <w:p w14:paraId="2D47DB30" w14:textId="7578BA62" w:rsidR="00307135" w:rsidRPr="00FA5B7C" w:rsidRDefault="005069C1" w:rsidP="00307135">
      <w:pPr>
        <w:spacing w:after="0"/>
        <w:jc w:val="left"/>
      </w:pPr>
      <w:bookmarkStart w:id="33" w:name="_Toc59117995"/>
      <w:bookmarkStart w:id="34" w:name="_Toc59118009"/>
      <w:bookmarkStart w:id="35" w:name="_Toc59118040"/>
      <w:bookmarkStart w:id="36" w:name="_Toc59118054"/>
      <w:bookmarkStart w:id="37" w:name="_Toc59118068"/>
      <w:bookmarkStart w:id="38" w:name="_Toc59119712"/>
      <w:bookmarkStart w:id="39" w:name="_Toc59119854"/>
      <w:bookmarkStart w:id="40" w:name="_Toc59119909"/>
      <w:bookmarkStart w:id="41" w:name="_Toc59120081"/>
      <w:bookmarkStart w:id="42" w:name="_Toc59120264"/>
      <w:bookmarkStart w:id="43" w:name="_Toc59136203"/>
      <w:bookmarkStart w:id="44" w:name="_Toc59180816"/>
      <w:bookmarkStart w:id="45" w:name="_Toc56764674"/>
      <w:bookmarkStart w:id="46" w:name="_Toc59119713"/>
      <w:bookmarkStart w:id="47" w:name="_Toc59180817"/>
      <w:bookmarkEnd w:id="33"/>
      <w:bookmarkEnd w:id="34"/>
      <w:bookmarkEnd w:id="35"/>
      <w:bookmarkEnd w:id="36"/>
      <w:bookmarkEnd w:id="37"/>
      <w:bookmarkEnd w:id="38"/>
      <w:bookmarkEnd w:id="39"/>
      <w:bookmarkEnd w:id="40"/>
      <w:bookmarkEnd w:id="41"/>
      <w:bookmarkEnd w:id="42"/>
      <w:bookmarkEnd w:id="43"/>
      <w:bookmarkEnd w:id="44"/>
      <w:r w:rsidRPr="00016B8F">
        <w:t>I</w:t>
      </w:r>
      <w:r w:rsidRPr="00BA1658">
        <w:t>n</w:t>
      </w:r>
      <w:r w:rsidR="002329EB" w:rsidRPr="00BA1658">
        <w:t xml:space="preserve"> </w:t>
      </w:r>
      <w:r w:rsidR="002329EB" w:rsidRPr="00BA1658">
        <w:fldChar w:fldCharType="begin"/>
      </w:r>
      <w:r w:rsidR="002329EB" w:rsidRPr="00016B8F">
        <w:instrText xml:space="preserve"> REF _Ref69489390 </w:instrText>
      </w:r>
      <w:r w:rsidR="00FA5B7C" w:rsidRPr="00016B8F">
        <w:instrText xml:space="preserve"> \* MERGEFORMAT </w:instrText>
      </w:r>
      <w:r w:rsidR="002329EB" w:rsidRPr="00BA1658">
        <w:fldChar w:fldCharType="separate"/>
      </w:r>
      <w:r w:rsidR="00B26196">
        <w:t xml:space="preserve">Figure </w:t>
      </w:r>
      <w:r w:rsidR="00B26196">
        <w:rPr>
          <w:noProof/>
        </w:rPr>
        <w:t>2.2</w:t>
      </w:r>
      <w:r w:rsidR="002329EB" w:rsidRPr="00BA1658">
        <w:fldChar w:fldCharType="end"/>
      </w:r>
      <w:r w:rsidR="00B623BE" w:rsidRPr="00BA1658">
        <w:t>,</w:t>
      </w:r>
      <w:r w:rsidR="00287741" w:rsidRPr="00BA1658">
        <w:t xml:space="preserve"> </w:t>
      </w:r>
      <w:r w:rsidRPr="00BA1658">
        <w:t xml:space="preserve">the common sepsis symptoms are represented. The </w:t>
      </w:r>
      <w:r w:rsidR="00B621C7">
        <w:t>ac</w:t>
      </w:r>
      <w:r w:rsidR="00893D27">
        <w:t>ronym</w:t>
      </w:r>
      <w:r w:rsidR="00B621C7" w:rsidRPr="00BA1658">
        <w:t xml:space="preserve"> </w:t>
      </w:r>
      <w:r w:rsidRPr="00BA1658">
        <w:t>TIME is used for summing up the major symptoms</w:t>
      </w:r>
      <w:r w:rsidR="006F0857">
        <w:t>.</w:t>
      </w:r>
      <w:bookmarkStart w:id="48" w:name="_Toc59567206"/>
      <w:bookmarkStart w:id="49" w:name="_Toc61187119"/>
      <w:bookmarkStart w:id="50" w:name="_Toc62635617"/>
      <w:bookmarkEnd w:id="45"/>
      <w:bookmarkEnd w:id="46"/>
      <w:bookmarkEnd w:id="47"/>
    </w:p>
    <w:p w14:paraId="3E04E80F" w14:textId="56C63321" w:rsidR="0073050B" w:rsidRPr="00FA5B7C" w:rsidRDefault="00307135" w:rsidP="006F0857">
      <w:pPr>
        <w:spacing w:after="0"/>
        <w:jc w:val="left"/>
      </w:pPr>
      <w:r>
        <w:rPr>
          <w:noProof/>
        </w:rPr>
        <mc:AlternateContent>
          <mc:Choice Requires="wpg">
            <w:drawing>
              <wp:anchor distT="0" distB="0" distL="114300" distR="114300" simplePos="0" relativeHeight="251658246" behindDoc="0" locked="0" layoutInCell="1" allowOverlap="1" wp14:anchorId="049C5EAE" wp14:editId="42A5E09F">
                <wp:simplePos x="0" y="0"/>
                <wp:positionH relativeFrom="margin">
                  <wp:align>center</wp:align>
                </wp:positionH>
                <wp:positionV relativeFrom="paragraph">
                  <wp:posOffset>254635</wp:posOffset>
                </wp:positionV>
                <wp:extent cx="4152667" cy="2160000"/>
                <wp:effectExtent l="0" t="0" r="635" b="0"/>
                <wp:wrapTopAndBottom/>
                <wp:docPr id="98" name="Group 9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152667" cy="2160000"/>
                          <a:chOff x="-1905" y="0"/>
                          <a:chExt cx="3959860" cy="2062200"/>
                        </a:xfrm>
                      </wpg:grpSpPr>
                      <wps:wsp>
                        <wps:cNvPr id="99" name="Text Box 99"/>
                        <wps:cNvSpPr txBox="1"/>
                        <wps:spPr>
                          <a:xfrm>
                            <a:off x="0" y="1785650"/>
                            <a:ext cx="3935730" cy="276550"/>
                          </a:xfrm>
                          <a:prstGeom prst="rect">
                            <a:avLst/>
                          </a:prstGeom>
                          <a:solidFill>
                            <a:prstClr val="white"/>
                          </a:solidFill>
                          <a:ln>
                            <a:noFill/>
                          </a:ln>
                        </wps:spPr>
                        <wps:txbx>
                          <w:txbxContent>
                            <w:p w14:paraId="5A2BFFA2" w14:textId="615B055F" w:rsidR="00AF2A4D" w:rsidRPr="005E136E" w:rsidRDefault="00AF2A4D" w:rsidP="00307135">
                              <w:pPr>
                                <w:pStyle w:val="Caption"/>
                                <w:rPr>
                                  <w:noProof/>
                                  <w:sz w:val="24"/>
                                  <w:lang w:eastAsia="nl-BE"/>
                                </w:rPr>
                              </w:pPr>
                              <w:bookmarkStart w:id="51" w:name="_Ref69489390"/>
                              <w:bookmarkStart w:id="52" w:name="_Toc69912333"/>
                              <w:bookmarkStart w:id="53" w:name="_Toc72247453"/>
                              <w:bookmarkStart w:id="54" w:name="_Toc70928340"/>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2</w:t>
                              </w:r>
                              <w:r>
                                <w:fldChar w:fldCharType="end"/>
                              </w:r>
                              <w:bookmarkEnd w:id="51"/>
                              <w:bookmarkEnd w:id="52"/>
                              <w:r>
                                <w:t xml:space="preserve">: Common symptoms of sepsis </w:t>
                              </w:r>
                              <w:r w:rsidRPr="00BA1658">
                                <w:fldChar w:fldCharType="begin"/>
                              </w:r>
                              <w:r w:rsidR="000B7A25">
                                <w:instrText xml:space="preserve"> ADDIN ZOTERO_ITEM CSL_CITATION {"citationID":"cYXyQJPg","properties":{"formattedCitation":"[39]","plainCitation":"[39]","noteIndex":0},"citationItems":[{"id":78,"uris":["http://zotero.org/groups/2605537/items/F2EB5CRG"],"uri":["http://zotero.org/groups/2605537/items/F2EB5CRG"],"itemData":{"id":78,"type":"post-weblog","abstract":"Sepsis is the body’s overwhelming and life-threatening response to infection that can lead to tissue damage, organ failure, and death.","container-title":"Sepsis Alliance","language":"en-US","title":"What is Sepsis","URL":"https://www.sepsis.org/sepsis-basics/what-is-sepsis/","accessed":{"date-parts":[["2020",11,20]]}}}],"schema":"https://github.com/citation-style-language/schema/raw/master/csl-citation.json"} </w:instrText>
                              </w:r>
                              <w:r w:rsidRPr="00BA1658">
                                <w:fldChar w:fldCharType="separate"/>
                              </w:r>
                              <w:bookmarkEnd w:id="54"/>
                              <w:r w:rsidR="00780DF6" w:rsidRPr="00780DF6">
                                <w:rPr>
                                  <w:rFonts w:cs="Calibri"/>
                                </w:rPr>
                                <w:t>[39]</w:t>
                              </w:r>
                              <w:bookmarkEnd w:id="53"/>
                              <w:r w:rsidRPr="00BA165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8" name="Picture 108" descr="It's About TIME | Sepsis Alliance"/>
                          <pic:cNvPicPr>
                            <a:picLocks noChangeAspect="1"/>
                          </pic:cNvPicPr>
                        </pic:nvPicPr>
                        <pic:blipFill rotWithShape="1">
                          <a:blip r:embed="rId21" cstate="print">
                            <a:extLst>
                              <a:ext uri="{28A0092B-C50C-407E-A947-70E740481C1C}">
                                <a14:useLocalDpi xmlns:a14="http://schemas.microsoft.com/office/drawing/2010/main" val="0"/>
                              </a:ext>
                            </a:extLst>
                          </a:blip>
                          <a:srcRect b="29435"/>
                          <a:stretch/>
                        </pic:blipFill>
                        <pic:spPr bwMode="auto">
                          <a:xfrm>
                            <a:off x="-1905" y="0"/>
                            <a:ext cx="3959860" cy="176212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49C5EAE" id="Group 98" o:spid="_x0000_s1034" style="position:absolute;margin-left:0;margin-top:20.05pt;width:327pt;height:170.1pt;z-index:251658246;mso-position-horizontal:center;mso-position-horizontal-relative:margin;mso-width-relative:margin;mso-height-relative:margin" coordorigin="-19" coordsize="39598,20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">
                <o:lock v:ext="edit" aspectratio="t"/>
                <v:shape id="Text Box 99" o:spid="_x0000_s1035" type="#_x0000_t202" style="position:absolute;top:17856;width:39357;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" stroked="f">
                  <v:textbox inset="0,0,0,0">
                    <w:txbxContent>
                      <w:p w14:paraId="5A2BFFA2" w14:textId="615B055F" w:rsidR="00AF2A4D" w:rsidRPr="005E136E" w:rsidRDefault="00AF2A4D" w:rsidP="00307135">
                        <w:pPr>
                          <w:pStyle w:val="Caption"/>
                          <w:rPr>
                            <w:noProof/>
                            <w:sz w:val="24"/>
                            <w:lang w:eastAsia="nl-BE"/>
                          </w:rPr>
                        </w:pPr>
                        <w:bookmarkStart w:id="55" w:name="_Ref69489390"/>
                        <w:bookmarkStart w:id="56" w:name="_Toc69912333"/>
                        <w:bookmarkStart w:id="57" w:name="_Toc72247453"/>
                        <w:bookmarkStart w:id="58" w:name="_Toc70928340"/>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2</w:t>
                        </w:r>
                        <w:r>
                          <w:fldChar w:fldCharType="end"/>
                        </w:r>
                        <w:bookmarkEnd w:id="55"/>
                        <w:bookmarkEnd w:id="56"/>
                        <w:r>
                          <w:t xml:space="preserve">: Common symptoms of sepsis </w:t>
                        </w:r>
                        <w:r w:rsidRPr="00BA1658">
                          <w:fldChar w:fldCharType="begin"/>
                        </w:r>
                        <w:r w:rsidR="000B7A25">
                          <w:instrText xml:space="preserve"> ADDIN ZOTERO_ITEM CSL_CITATION {"citationID":"cYXyQJPg","properties":{"formattedCitation":"[39]","plainCitation":"[39]","noteIndex":0},"citationItems":[{"id":78,"uris":["http://zotero.org/groups/2605537/items/F2EB5CRG"],"uri":["http://zotero.org/groups/2605537/items/F2EB5CRG"],"itemData":{"id":78,"type":"post-weblog","abstract":"Sepsis is the body’s overwhelming and life-threatening response to infection that can lead to tissue damage, organ failure, and death.","container-title":"Sepsis Alliance","language":"en-US","title":"What is Sepsis","URL":"https://www.sepsis.org/sepsis-basics/what-is-sepsis/","accessed":{"date-parts":[["2020",11,20]]}}}],"schema":"https://github.com/citation-style-language/schema/raw/master/csl-citation.json"} </w:instrText>
                        </w:r>
                        <w:r w:rsidRPr="00BA1658">
                          <w:fldChar w:fldCharType="separate"/>
                        </w:r>
                        <w:bookmarkEnd w:id="58"/>
                        <w:r w:rsidR="00780DF6" w:rsidRPr="00780DF6">
                          <w:rPr>
                            <w:rFonts w:cs="Calibri"/>
                          </w:rPr>
                          <w:t>[39]</w:t>
                        </w:r>
                        <w:bookmarkEnd w:id="57"/>
                        <w:r w:rsidRPr="00BA1658">
                          <w:fldChar w:fldCharType="end"/>
                        </w:r>
                      </w:p>
                    </w:txbxContent>
                  </v:textbox>
                </v:shape>
                <v:shape id="Picture 108" o:spid="_x0000_s1036" type="#_x0000_t75" alt="It's About TIME | Sepsis Alliance" style="position:absolute;left:-19;width:39598;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">
                  <v:imagedata r:id="rId22" o:title="It's About TIME | Sepsis Alliance" cropbottom="19291f"/>
                </v:shape>
                <w10:wrap type="topAndBottom" anchorx="margin"/>
              </v:group>
            </w:pict>
          </mc:Fallback>
        </mc:AlternateContent>
      </w:r>
    </w:p>
    <w:p w14:paraId="0212B5BF" w14:textId="0AE7275E" w:rsidR="00CA016F" w:rsidRPr="002329EB" w:rsidRDefault="00CA016F" w:rsidP="004D44D5">
      <w:pPr>
        <w:pStyle w:val="Heading3"/>
      </w:pPr>
      <w:bookmarkStart w:id="59" w:name="_Toc72176188"/>
      <w:r w:rsidRPr="002329EB">
        <w:t>Severe Sepsis</w:t>
      </w:r>
      <w:bookmarkEnd w:id="59"/>
    </w:p>
    <w:p w14:paraId="6B446E2C" w14:textId="26FC443D" w:rsidR="00463B67" w:rsidRPr="00FA5B7C" w:rsidRDefault="00463B67" w:rsidP="00463B67">
      <w:r w:rsidRPr="00FA5B7C">
        <w:t xml:space="preserve">The second level of sepsis is called severe sepsis. </w:t>
      </w:r>
      <w:r w:rsidRPr="006048A2">
        <w:t>Patient</w:t>
      </w:r>
      <w:r w:rsidR="00504700">
        <w:t>s</w:t>
      </w:r>
      <w:r w:rsidRPr="006048A2">
        <w:t xml:space="preserve"> diagnosed with this level of sepsis have additional symptoms that ar</w:t>
      </w:r>
      <w:r>
        <w:t>e</w:t>
      </w:r>
      <w:r w:rsidRPr="006048A2">
        <w:t xml:space="preserve"> summed up below.</w:t>
      </w:r>
      <w:r w:rsidRPr="00FA5B7C">
        <w:t xml:space="preserve"> These </w:t>
      </w:r>
      <w:r>
        <w:t>symptoms</w:t>
      </w:r>
      <w:r w:rsidRPr="00FA5B7C" w:rsidDel="006048A2">
        <w:t xml:space="preserve"> </w:t>
      </w:r>
      <w:r w:rsidRPr="00FA5B7C">
        <w:t>are always related to organ failure, which suggests sepsis has developed to a degree that interferes with the normal activity of the body organs</w:t>
      </w:r>
      <w:r w:rsidR="00396291">
        <w:t xml:space="preserve"> </w:t>
      </w:r>
      <w:r w:rsidRPr="00FA5B7C">
        <w:fldChar w:fldCharType="begin"/>
      </w:r>
      <w:r w:rsidR="006727E0">
        <w:instrText xml:space="preserve"> ADDIN ZOTERO_ITEM CSL_CITATION {"citationID":"ce2oYx8r","properties":{"formattedCitation":"[10]","plainCitation":"[10]","noteIndex":0},"citationItems":[{"id":81,"uris":["http://zotero.org/groups/2605537/items/64BMVFBL"],"uri":["http://zotero.org/groups/2605537/items/64BMVFBL"],"itemData":{"id":81,"type":"webpage","abstract":"Sepsis is a serious infection that causes your immune system to attack your body. As a result of that attack, septic shock can occur and result in death. Read on to learn about the three stages of sepsis and how to identify the symptoms.","container-title":"Healthline","language":"en","title":"Sepsis: Symptoms, Causes, Treatment, Risks &amp; More","title-short":"Sepsis","URL":"https://www.healthline.com/health/sepsis","accessed":{"date-parts":[["2020",11,20]]},"issued":{"date-parts":[["2018",8,31]]}}}],"schema":"https://github.com/citation-style-language/schema/raw/master/csl-citation.json"} </w:instrText>
      </w:r>
      <w:r w:rsidRPr="00FA5B7C">
        <w:fldChar w:fldCharType="separate"/>
      </w:r>
      <w:r w:rsidR="0036011F" w:rsidRPr="0036011F">
        <w:rPr>
          <w:rFonts w:cs="Calibri"/>
        </w:rPr>
        <w:t>[10]</w:t>
      </w:r>
      <w:r w:rsidRPr="00FA5B7C">
        <w:fldChar w:fldCharType="end"/>
      </w:r>
      <w:r w:rsidRPr="00FA5B7C">
        <w:t>:</w:t>
      </w:r>
    </w:p>
    <w:p w14:paraId="3B43722A" w14:textId="77777777" w:rsidR="00463B67" w:rsidRPr="0022259A" w:rsidRDefault="00463B67" w:rsidP="0022259A">
      <w:pPr>
        <w:pStyle w:val="ListParagraph"/>
        <w:numPr>
          <w:ilvl w:val="0"/>
          <w:numId w:val="41"/>
        </w:numPr>
      </w:pPr>
      <w:r w:rsidRPr="0022259A">
        <w:t>Spots of discoloured skin</w:t>
      </w:r>
    </w:p>
    <w:p w14:paraId="257F898E" w14:textId="77777777" w:rsidR="00463B67" w:rsidRPr="0022259A" w:rsidRDefault="00463B67" w:rsidP="0022259A">
      <w:pPr>
        <w:pStyle w:val="ListParagraph"/>
        <w:numPr>
          <w:ilvl w:val="0"/>
          <w:numId w:val="41"/>
        </w:numPr>
      </w:pPr>
      <w:r w:rsidRPr="0022259A">
        <w:t>Abnormal heart functions</w:t>
      </w:r>
    </w:p>
    <w:p w14:paraId="28CCCD53" w14:textId="37D7D6F0" w:rsidR="00463B67" w:rsidRPr="0022259A" w:rsidRDefault="00D64413" w:rsidP="0022259A">
      <w:pPr>
        <w:pStyle w:val="ListParagraph"/>
        <w:numPr>
          <w:ilvl w:val="0"/>
          <w:numId w:val="41"/>
        </w:numPr>
      </w:pPr>
      <w:r w:rsidRPr="0022259A">
        <w:t>B</w:t>
      </w:r>
      <w:r w:rsidR="00463B67" w:rsidRPr="0022259A">
        <w:t>reathing problems</w:t>
      </w:r>
    </w:p>
    <w:p w14:paraId="53EDC098" w14:textId="77777777" w:rsidR="00463B67" w:rsidRPr="0022259A" w:rsidRDefault="00463B67" w:rsidP="0022259A">
      <w:pPr>
        <w:pStyle w:val="ListParagraph"/>
        <w:numPr>
          <w:ilvl w:val="0"/>
          <w:numId w:val="41"/>
        </w:numPr>
      </w:pPr>
      <w:r w:rsidRPr="0022259A">
        <w:t>Decreased urination</w:t>
      </w:r>
    </w:p>
    <w:p w14:paraId="63026015" w14:textId="77777777" w:rsidR="00463B67" w:rsidRPr="0022259A" w:rsidRDefault="00463B67" w:rsidP="0022259A">
      <w:pPr>
        <w:pStyle w:val="ListParagraph"/>
        <w:numPr>
          <w:ilvl w:val="0"/>
          <w:numId w:val="41"/>
        </w:numPr>
      </w:pPr>
      <w:r w:rsidRPr="0022259A">
        <w:t>Low platelet (blood clotting cells) count</w:t>
      </w:r>
    </w:p>
    <w:p w14:paraId="6D2CEFCD" w14:textId="77777777" w:rsidR="00463B67" w:rsidRPr="0022259A" w:rsidRDefault="00463B67" w:rsidP="0022259A">
      <w:pPr>
        <w:pStyle w:val="ListParagraph"/>
        <w:numPr>
          <w:ilvl w:val="0"/>
          <w:numId w:val="41"/>
        </w:numPr>
      </w:pPr>
      <w:r w:rsidRPr="0022259A">
        <w:t>Chills due to falling in body temperature</w:t>
      </w:r>
    </w:p>
    <w:p w14:paraId="6FF87412" w14:textId="763D283E" w:rsidR="00463B67" w:rsidRPr="0022259A" w:rsidRDefault="00463B67" w:rsidP="0022259A">
      <w:pPr>
        <w:pStyle w:val="ListParagraph"/>
        <w:numPr>
          <w:ilvl w:val="0"/>
          <w:numId w:val="41"/>
        </w:numPr>
      </w:pPr>
      <w:r w:rsidRPr="0022259A">
        <w:t>Extreme weakness</w:t>
      </w:r>
    </w:p>
    <w:p w14:paraId="734F93F1" w14:textId="77777777" w:rsidR="00743E2F" w:rsidRDefault="00743E2F" w:rsidP="00CB1809">
      <w:pPr>
        <w:spacing w:after="0"/>
        <w:jc w:val="left"/>
      </w:pPr>
    </w:p>
    <w:p w14:paraId="533EAD49" w14:textId="1C2A2E5D" w:rsidR="00E4055B" w:rsidRPr="00CB5BC1" w:rsidRDefault="00E4055B" w:rsidP="00CB1809">
      <w:pPr>
        <w:spacing w:after="0"/>
        <w:jc w:val="left"/>
      </w:pPr>
      <w:r>
        <w:br w:type="page"/>
      </w:r>
    </w:p>
    <w:p w14:paraId="3D23F9A0" w14:textId="62725389" w:rsidR="00CA016F" w:rsidRPr="005069C1" w:rsidRDefault="00CA016F" w:rsidP="00D46CB8">
      <w:pPr>
        <w:pStyle w:val="Heading3"/>
      </w:pPr>
      <w:bookmarkStart w:id="60" w:name="_Toc72176189"/>
      <w:r>
        <w:lastRenderedPageBreak/>
        <w:t>Sepsis Shock</w:t>
      </w:r>
      <w:bookmarkEnd w:id="60"/>
    </w:p>
    <w:p w14:paraId="066D2040" w14:textId="229DED65" w:rsidR="005069C1" w:rsidRPr="005069C1" w:rsidRDefault="00D46CB8" w:rsidP="00303831">
      <w:r w:rsidRPr="005069C1">
        <w:t xml:space="preserve">The third and most dangerous level of sepsis is septic shock. </w:t>
      </w:r>
      <w:r w:rsidRPr="007D2476">
        <w:t>This is a very serious condition as a large number of bacteria enter the blood as a result of an infection and/or organ failure</w:t>
      </w:r>
      <w:r>
        <w:t>. These two conditions, infection and organ failure, combined with a deteriorated health condition</w:t>
      </w:r>
      <w:r w:rsidRPr="005069C1">
        <w:t xml:space="preserve"> will lead to a septic shock. In addition to the symptoms of the previous level, a septic shock will </w:t>
      </w:r>
      <w:r>
        <w:t xml:space="preserve">only </w:t>
      </w:r>
      <w:r w:rsidRPr="005069C1">
        <w:t xml:space="preserve">occur when the patient has very low blood pressure. This blood pressure drop </w:t>
      </w:r>
      <w:r>
        <w:t>indicates</w:t>
      </w:r>
      <w:r w:rsidRPr="005069C1" w:rsidDel="006048A2">
        <w:t xml:space="preserve"> </w:t>
      </w:r>
      <w:r w:rsidRPr="005069C1">
        <w:t xml:space="preserve">that the patient's organs do not receive enough oxygen to function properly. Approximately half of the patients treated in intensive care units do not survive </w:t>
      </w:r>
      <w:r>
        <w:t xml:space="preserve">a septic </w:t>
      </w:r>
      <w:r w:rsidR="00F766CF">
        <w:br/>
      </w:r>
      <w:r>
        <w:t>shock</w:t>
      </w:r>
      <w:r w:rsidR="00303831">
        <w:t xml:space="preserve"> </w:t>
      </w:r>
      <w:r>
        <w:fldChar w:fldCharType="begin"/>
      </w:r>
      <w:r w:rsidR="006727E0">
        <w:instrText xml:space="preserve"> ADDIN ZOTERO_ITEM CSL_CITATION {"citationID":"GZhSaMp0","properties":{"formattedCitation":"[10]","plainCitation":"[10]","noteIndex":0},"citationItems":[{"id":81,"uris":["http://zotero.org/groups/2605537/items/64BMVFBL"],"uri":["http://zotero.org/groups/2605537/items/64BMVFBL"],"itemData":{"id":81,"type":"webpage","abstract":"Sepsis is a serious infection that causes your immune system to attack your body. As a result of that attack, septic shock can occur and result in death. Read on to learn about the three stages of sepsis and how to identify the symptoms.","container-title":"Healthline","language":"en","title":"Sepsis: Symptoms, Causes, Treatment, Risks &amp; More","title-short":"Sepsis","URL":"https://www.healthline.com/health/sepsis","accessed":{"date-parts":[["2020",11,20]]},"issued":{"date-parts":[["2018",8,31]]}}}],"schema":"https://github.com/citation-style-language/schema/raw/master/csl-citation.json"} </w:instrText>
      </w:r>
      <w:r>
        <w:fldChar w:fldCharType="separate"/>
      </w:r>
      <w:r w:rsidR="00656A53" w:rsidRPr="00656A53">
        <w:rPr>
          <w:rFonts w:cs="Calibri"/>
        </w:rPr>
        <w:t>[10]</w:t>
      </w:r>
      <w:r>
        <w:fldChar w:fldCharType="end"/>
      </w:r>
      <w:r w:rsidRPr="005069C1">
        <w:t>.</w:t>
      </w:r>
    </w:p>
    <w:p w14:paraId="14DF5A1D" w14:textId="473A2605" w:rsidR="004A5FD0" w:rsidRPr="0064230C" w:rsidRDefault="00E7683D" w:rsidP="0064230C">
      <w:pPr>
        <w:pStyle w:val="Heading2"/>
      </w:pPr>
      <w:bookmarkStart w:id="61" w:name="_Toc67578904"/>
      <w:bookmarkStart w:id="62" w:name="_Ref69137059"/>
      <w:bookmarkStart w:id="63" w:name="_Ref69843550"/>
      <w:bookmarkStart w:id="64" w:name="_Toc72176190"/>
      <w:r w:rsidRPr="0064230C">
        <w:t>PhysioNet</w:t>
      </w:r>
      <w:r w:rsidR="004A5FD0" w:rsidRPr="0064230C">
        <w:t xml:space="preserve"> </w:t>
      </w:r>
      <w:bookmarkEnd w:id="61"/>
      <w:bookmarkEnd w:id="62"/>
      <w:r w:rsidR="00AB6032" w:rsidRPr="0064230C">
        <w:t>C</w:t>
      </w:r>
      <w:r w:rsidR="004A5FD0" w:rsidRPr="0064230C">
        <w:t>hallenge</w:t>
      </w:r>
      <w:bookmarkEnd w:id="63"/>
      <w:bookmarkEnd w:id="64"/>
    </w:p>
    <w:p w14:paraId="0A0A600C" w14:textId="3A74F056" w:rsidR="00DF6ABA" w:rsidRDefault="00B10CC0" w:rsidP="00DF6ABA">
      <w:r>
        <w:rPr>
          <w:noProof/>
        </w:rPr>
        <mc:AlternateContent>
          <mc:Choice Requires="wpg">
            <w:drawing>
              <wp:anchor distT="0" distB="0" distL="114300" distR="114300" simplePos="0" relativeHeight="251658269" behindDoc="0" locked="0" layoutInCell="1" allowOverlap="1" wp14:anchorId="26AE1FED" wp14:editId="1CF637A2">
                <wp:simplePos x="0" y="0"/>
                <wp:positionH relativeFrom="margin">
                  <wp:align>center</wp:align>
                </wp:positionH>
                <wp:positionV relativeFrom="margin">
                  <wp:align>bottom</wp:align>
                </wp:positionV>
                <wp:extent cx="5759450" cy="2974975"/>
                <wp:effectExtent l="0" t="0" r="0" b="0"/>
                <wp:wrapTopAndBottom/>
                <wp:docPr id="95" name="Group 95"/>
                <wp:cNvGraphicFramePr/>
                <a:graphic xmlns:a="http://schemas.openxmlformats.org/drawingml/2006/main">
                  <a:graphicData uri="http://schemas.microsoft.com/office/word/2010/wordprocessingGroup">
                    <wpg:wgp>
                      <wpg:cNvGrpSpPr/>
                      <wpg:grpSpPr>
                        <a:xfrm>
                          <a:off x="0" y="0"/>
                          <a:ext cx="5759450" cy="2975107"/>
                          <a:chOff x="-7" y="31699"/>
                          <a:chExt cx="5761185" cy="2976477"/>
                        </a:xfrm>
                      </wpg:grpSpPr>
                      <wps:wsp>
                        <wps:cNvPr id="52" name="Text Box 52"/>
                        <wps:cNvSpPr txBox="1"/>
                        <wps:spPr>
                          <a:xfrm>
                            <a:off x="543" y="2648010"/>
                            <a:ext cx="5760000" cy="360166"/>
                          </a:xfrm>
                          <a:prstGeom prst="rect">
                            <a:avLst/>
                          </a:prstGeom>
                          <a:solidFill>
                            <a:prstClr val="white"/>
                          </a:solidFill>
                          <a:ln>
                            <a:noFill/>
                          </a:ln>
                        </wps:spPr>
                        <wps:txbx>
                          <w:txbxContent>
                            <w:p w14:paraId="5F321319" w14:textId="270AF503" w:rsidR="00AF2A4D" w:rsidRPr="00682EF1" w:rsidRDefault="00AF2A4D" w:rsidP="00151AAB">
                              <w:pPr>
                                <w:pStyle w:val="Caption"/>
                                <w:jc w:val="left"/>
                                <w:rPr>
                                  <w:noProof/>
                                  <w:sz w:val="24"/>
                                  <w:lang w:eastAsia="nl-BE"/>
                                </w:rPr>
                              </w:pPr>
                              <w:bookmarkStart w:id="65" w:name="_Ref69909926"/>
                              <w:bookmarkStart w:id="66" w:name="_Toc70928341"/>
                              <w:bookmarkStart w:id="67" w:name="_Toc72247454"/>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3</w:t>
                              </w:r>
                              <w:r>
                                <w:fldChar w:fldCharType="end"/>
                              </w:r>
                              <w:bookmarkEnd w:id="65"/>
                              <w:r>
                                <w:t xml:space="preserve">: </w:t>
                              </w:r>
                              <w:r w:rsidRPr="00267052">
                                <w:t xml:space="preserve">Missing data </w:t>
                              </w:r>
                              <w:r w:rsidR="00893D27" w:rsidRPr="00893D27">
                                <w:t>visualisation. Each row represents hourly patient measurement present (black) or absent (white) for the features (columns)</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5" name="Picture 75"/>
                          <pic:cNvPicPr>
                            <a:picLocks noChangeAspect="1"/>
                          </pic:cNvPicPr>
                        </pic:nvPicPr>
                        <pic:blipFill rotWithShape="1">
                          <a:blip r:embed="rId23" cstate="print">
                            <a:extLst>
                              <a:ext uri="{28A0092B-C50C-407E-A947-70E740481C1C}">
                                <a14:useLocalDpi xmlns:a14="http://schemas.microsoft.com/office/drawing/2010/main" val="0"/>
                              </a:ext>
                            </a:extLst>
                          </a:blip>
                          <a:srcRect l="6330" t="1192"/>
                          <a:stretch/>
                        </pic:blipFill>
                        <pic:spPr bwMode="auto">
                          <a:xfrm>
                            <a:off x="-7" y="31699"/>
                            <a:ext cx="5761185" cy="2628193"/>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6AE1FED" id="Group 95" o:spid="_x0000_s1037" style="position:absolute;left:0;text-align:left;margin-left:0;margin-top:0;width:453.5pt;height:234.25pt;z-index:251658269;mso-position-horizontal:center;mso-position-horizontal-relative:margin;mso-position-vertical:bottom;mso-position-vertical-relative:margin;mso-height-relative:margin" coordorigin=",316" coordsize="57611,29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">
                <v:shape id="Text Box 52" o:spid="_x0000_s1038" type="#_x0000_t202" style="position:absolute;left:5;top:26480;width:57600;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5F321319" w14:textId="270AF503" w:rsidR="00AF2A4D" w:rsidRPr="00682EF1" w:rsidRDefault="00AF2A4D" w:rsidP="00151AAB">
                        <w:pPr>
                          <w:pStyle w:val="Caption"/>
                          <w:jc w:val="left"/>
                          <w:rPr>
                            <w:noProof/>
                            <w:sz w:val="24"/>
                            <w:lang w:eastAsia="nl-BE"/>
                          </w:rPr>
                        </w:pPr>
                        <w:bookmarkStart w:id="68" w:name="_Ref69909926"/>
                        <w:bookmarkStart w:id="69" w:name="_Toc70928341"/>
                        <w:bookmarkStart w:id="70" w:name="_Toc72247454"/>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3</w:t>
                        </w:r>
                        <w:r>
                          <w:fldChar w:fldCharType="end"/>
                        </w:r>
                        <w:bookmarkEnd w:id="68"/>
                        <w:r>
                          <w:t xml:space="preserve">: </w:t>
                        </w:r>
                        <w:r w:rsidRPr="00267052">
                          <w:t xml:space="preserve">Missing data </w:t>
                        </w:r>
                        <w:r w:rsidR="00893D27" w:rsidRPr="00893D27">
                          <w:t>visualisation. Each row represents hourly patient measurement present (black) or absent (white) for the features (columns)</w:t>
                        </w:r>
                        <w:bookmarkEnd w:id="69"/>
                        <w:bookmarkEnd w:id="70"/>
                      </w:p>
                    </w:txbxContent>
                  </v:textbox>
                </v:shape>
                <v:shape id="Picture 75" o:spid="_x0000_s1039" type="#_x0000_t75" style="position:absolute;top:316;width:57611;height:26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">
                  <v:imagedata r:id="rId24" o:title="" croptop="781f" cropleft="4148f"/>
                </v:shape>
                <w10:wrap type="topAndBottom" anchorx="margin" anchory="margin"/>
              </v:group>
            </w:pict>
          </mc:Fallback>
        </mc:AlternateContent>
      </w:r>
      <w:r w:rsidR="00965F63" w:rsidRPr="00203E39">
        <w:t xml:space="preserve">As mentioned in chapter </w:t>
      </w:r>
      <w:r w:rsidR="00965F63" w:rsidRPr="00203E39">
        <w:fldChar w:fldCharType="begin"/>
      </w:r>
      <w:r w:rsidR="00965F63" w:rsidRPr="00203E39">
        <w:instrText xml:space="preserve"> REF _Ref68175798 \r \h  \* MERGEFORMAT </w:instrText>
      </w:r>
      <w:r w:rsidR="00965F63" w:rsidRPr="00203E39">
        <w:fldChar w:fldCharType="separate"/>
      </w:r>
      <w:r w:rsidR="00B26196">
        <w:t>2.1</w:t>
      </w:r>
      <w:r w:rsidR="00965F63" w:rsidRPr="00203E39">
        <w:fldChar w:fldCharType="end"/>
      </w:r>
      <w:r w:rsidR="00965F63" w:rsidRPr="00203E39">
        <w:t xml:space="preserve">, the early detection and treatment of sepsis may positively improve the patient’s outcome when sepsis occurs. Although critical care societies have proposed new clinical criteria that can help with sepsis </w:t>
      </w:r>
      <w:r w:rsidR="00965F63">
        <w:t>detection</w:t>
      </w:r>
      <w:r w:rsidR="00965F63" w:rsidRPr="00203E39">
        <w:t xml:space="preserve">, the fundamental need for early detection and treatment remains unsolved. As a reaction to this problem, researchers have proposed different algorithms for early sepsis detection. </w:t>
      </w:r>
      <w:r w:rsidR="00965F63">
        <w:t>Unfortunately</w:t>
      </w:r>
      <w:r w:rsidR="00965F63" w:rsidRPr="00203E39">
        <w:t>, it is not possible to directly compare the</w:t>
      </w:r>
      <w:r w:rsidR="00965F63">
        <w:t xml:space="preserve">se algorithms, </w:t>
      </w:r>
      <w:r w:rsidR="00965F63" w:rsidRPr="00203E39">
        <w:t xml:space="preserve">because they use different clinical variables, sepsis criteria, and patient associates </w:t>
      </w:r>
      <w:r w:rsidR="00965F63">
        <w:t>as well as</w:t>
      </w:r>
      <w:r w:rsidR="00965F63" w:rsidRPr="00203E39" w:rsidDel="0091705D">
        <w:t xml:space="preserve"> </w:t>
      </w:r>
      <w:r w:rsidR="00965F63" w:rsidRPr="00203E39">
        <w:t xml:space="preserve">use different prediction methods and metrics to evaluate their performance. To address these issues, the challenge, </w:t>
      </w:r>
      <w:r w:rsidR="00E7683D">
        <w:t>PhysioNet</w:t>
      </w:r>
      <w:r w:rsidR="00965F63" w:rsidRPr="00203E39">
        <w:t xml:space="preserve"> Computing in Cardiology Challenge 2019 was organized </w:t>
      </w:r>
      <w:r w:rsidR="00965F63" w:rsidRPr="00203E39">
        <w:fldChar w:fldCharType="begin"/>
      </w:r>
      <w:r w:rsidR="006727E0">
        <w:instrText xml:space="preserve"> ADDIN ZOTERO_ITEM CSL_CITATION {"citationID":"tkSKXoob","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965F63" w:rsidRPr="00203E39">
        <w:fldChar w:fldCharType="separate"/>
      </w:r>
      <w:r w:rsidR="00656A53" w:rsidRPr="00656A53">
        <w:rPr>
          <w:rFonts w:cs="Calibri"/>
        </w:rPr>
        <w:t>[7]</w:t>
      </w:r>
      <w:r w:rsidR="00965F63" w:rsidRPr="00203E39">
        <w:fldChar w:fldCharType="end"/>
      </w:r>
      <w:r w:rsidR="00965F63" w:rsidRPr="00203E39">
        <w:t>. This challenge has sped up the development of automated open-source algorithms for the early detection of sepsis using clinical data.</w:t>
      </w:r>
      <w:r w:rsidR="00303831">
        <w:br/>
      </w:r>
      <w:r w:rsidR="00965F63">
        <w:t>For training purposes, a dataset was provided which consists of 40 hourly taken patient parameters</w:t>
      </w:r>
      <w:r w:rsidR="00D14CB2">
        <w:t xml:space="preserve"> </w:t>
      </w:r>
      <w:r w:rsidR="007F60EE">
        <w:t>(fea</w:t>
      </w:r>
      <w:r w:rsidR="00D14CB2">
        <w:t>tures)</w:t>
      </w:r>
      <w:r w:rsidR="00965F63">
        <w:t xml:space="preserve">. In chapter </w:t>
      </w:r>
      <w:r w:rsidR="00965F63">
        <w:fldChar w:fldCharType="begin"/>
      </w:r>
      <w:r w:rsidR="00965F63">
        <w:instrText xml:space="preserve"> REF _Ref69844059 \r \h </w:instrText>
      </w:r>
      <w:r w:rsidR="00965F63">
        <w:fldChar w:fldCharType="separate"/>
      </w:r>
      <w:r w:rsidR="00B26196">
        <w:t>4.1</w:t>
      </w:r>
      <w:r w:rsidR="00965F63">
        <w:fldChar w:fldCharType="end"/>
      </w:r>
      <w:r w:rsidR="00965F63">
        <w:t>, this dataset will be discussed more in-depth. However, the dataset contains a lot of missing data gaps</w:t>
      </w:r>
      <w:r w:rsidR="00965F63" w:rsidRPr="002B261C">
        <w:t xml:space="preserve"> </w:t>
      </w:r>
      <w:r w:rsidR="00965F63">
        <w:t>as shown</w:t>
      </w:r>
      <w:r w:rsidR="008109AA">
        <w:t xml:space="preserve"> in </w:t>
      </w:r>
      <w:r w:rsidR="008109AA">
        <w:fldChar w:fldCharType="begin"/>
      </w:r>
      <w:r w:rsidR="008109AA">
        <w:instrText xml:space="preserve"> REF _Ref69909926 \h </w:instrText>
      </w:r>
      <w:r w:rsidR="008109AA">
        <w:fldChar w:fldCharType="separate"/>
      </w:r>
      <w:r w:rsidR="00B26196">
        <w:t xml:space="preserve">Figure </w:t>
      </w:r>
      <w:r w:rsidR="00B26196">
        <w:rPr>
          <w:noProof/>
        </w:rPr>
        <w:t>2</w:t>
      </w:r>
      <w:r w:rsidR="00B26196">
        <w:t>.</w:t>
      </w:r>
      <w:r w:rsidR="00B26196">
        <w:rPr>
          <w:noProof/>
        </w:rPr>
        <w:t>3</w:t>
      </w:r>
      <w:r w:rsidR="008109AA">
        <w:fldChar w:fldCharType="end"/>
      </w:r>
      <w:r w:rsidR="00965F63">
        <w:t>.</w:t>
      </w:r>
    </w:p>
    <w:p w14:paraId="22D4CB44" w14:textId="0BF71459" w:rsidR="003C0388" w:rsidRDefault="003C0388" w:rsidP="003C0388">
      <w:r>
        <w:lastRenderedPageBreak/>
        <w:t>The participants of this challenge</w:t>
      </w:r>
      <w:r w:rsidRPr="00F42837" w:rsidDel="002B261C">
        <w:t xml:space="preserve"> </w:t>
      </w:r>
      <w:r w:rsidRPr="00F42837">
        <w:t xml:space="preserve">were asked to implement working algorithms that could automatically predict the occurrence of sepsis in a patient based on the provided </w:t>
      </w:r>
      <w:r>
        <w:t xml:space="preserve">training </w:t>
      </w:r>
      <w:r w:rsidRPr="00F42837">
        <w:t>data.</w:t>
      </w:r>
      <w:r>
        <w:t xml:space="preserve"> Since the dataset contains missing data, the missing data needs to be imputed to reliably predict the onset of sepsis. </w:t>
      </w:r>
      <w:r w:rsidRPr="00203E39">
        <w:t>Moreover, it was required that these algorithms can make a positive or negative sepsis prediction solely based on the hourly measurement</w:t>
      </w:r>
      <w:r>
        <w:t>s</w:t>
      </w:r>
      <w:r w:rsidRPr="00203E39">
        <w:t>.</w:t>
      </w:r>
      <w:r>
        <w:t xml:space="preserve"> T</w:t>
      </w:r>
      <w:r w:rsidRPr="00203E39">
        <w:t xml:space="preserve">he challenge </w:t>
      </w:r>
      <w:r>
        <w:t>asks the</w:t>
      </w:r>
      <w:r w:rsidRPr="00203E39">
        <w:t xml:space="preserve"> </w:t>
      </w:r>
      <w:r>
        <w:t>participants to</w:t>
      </w:r>
      <w:r w:rsidRPr="00203E39">
        <w:t xml:space="preserve"> </w:t>
      </w:r>
      <w:r>
        <w:t>forecast the onset of s</w:t>
      </w:r>
      <w:r w:rsidRPr="00203E39">
        <w:t xml:space="preserve">epsis </w:t>
      </w:r>
      <w:r>
        <w:t xml:space="preserve">at least </w:t>
      </w:r>
      <w:r w:rsidRPr="00203E39">
        <w:t>six hours</w:t>
      </w:r>
      <w:r>
        <w:t>, and not more than</w:t>
      </w:r>
      <w:r w:rsidRPr="00203E39">
        <w:t xml:space="preserve"> twelve hours</w:t>
      </w:r>
      <w:r>
        <w:t>,</w:t>
      </w:r>
      <w:r w:rsidRPr="00203E39">
        <w:t xml:space="preserve"> before the occurrence of sepsis </w:t>
      </w:r>
      <w:r>
        <w:t xml:space="preserve">as </w:t>
      </w:r>
      <w:r w:rsidRPr="00203E39">
        <w:t>indicated by the Sepsis-3 clinical standards</w:t>
      </w:r>
      <w:r w:rsidR="00BE319E">
        <w:t xml:space="preserve"> </w:t>
      </w:r>
      <w:r w:rsidR="007C56B3">
        <w:fldChar w:fldCharType="begin"/>
      </w:r>
      <w:r w:rsidR="006727E0">
        <w:instrText xml:space="preserve"> ADDIN ZOTERO_ITEM CSL_CITATION {"citationID":"TC638GlC","properties":{"formattedCitation":"[14]","plainCitation":"[14]","noteIndex":0},"citationItems":[{"id":151,"uris":["http://zotero.org/groups/2605537/items/KURV9RR6"],"uri":["http://zotero.org/groups/2605537/items/KURV9RR6"],"itemData":{"id":151,"type":"article-journal","container-title":"JAMA","DOI":"10.1001/jama.2016.0288","ISSN":"0098-7484","issue":"8","journalAbbreviation":"JAMA","language":"en","page":"762","source":"DOI.org (Crossref)","title":"Assessment of Clinical Criteria for Sepsis: For the Third International Consensus Definitions for Sepsis and Septic Shock (Sepsis-3)","title-short":"Assessment of Clinical Criteria for Sepsis","volume":"315","author":[{"family":"Seymour","given":"Christopher W."},{"family":"Liu","given":"Vincent X."},{"family":"Iwashyna","given":"Theodore J."},{"family":"Brunkhorst","given":"Frank M."},{"family":"Rea","given":"Thomas D."},{"family":"Scherag","given":"André"},{"family":"Rubenfeld","given":"Gordon"},{"family":"Kahn","given":"Jeremy M."},{"family":"Shankar-Hari","given":"Manu"},{"family":"Singer","given":"Mervyn"},{"family":"Deutschman","given":"Clifford S."},{"family":"Escobar","given":"Gabriel J."},{"family":"Angus","given":"Derek C."}],"issued":{"date-parts":[["2016",2,23]]}}}],"schema":"https://github.com/citation-style-language/schema/raw/master/csl-citation.json"} </w:instrText>
      </w:r>
      <w:r w:rsidR="007C56B3">
        <w:fldChar w:fldCharType="separate"/>
      </w:r>
      <w:r w:rsidR="00DC654A" w:rsidRPr="00DC654A">
        <w:rPr>
          <w:rFonts w:cs="Calibri"/>
        </w:rPr>
        <w:t>[14]</w:t>
      </w:r>
      <w:r w:rsidR="007C56B3">
        <w:fldChar w:fldCharType="end"/>
      </w:r>
      <w:r w:rsidR="00BE319E">
        <w:t>.</w:t>
      </w:r>
    </w:p>
    <w:p w14:paraId="5886B5C3" w14:textId="50404EEC" w:rsidR="003C0388" w:rsidRPr="00B65643" w:rsidRDefault="003C0388" w:rsidP="003C0388">
      <w:r w:rsidRPr="00B65643">
        <w:t>The</w:t>
      </w:r>
      <w:r w:rsidRPr="00B65643" w:rsidDel="00A04D36">
        <w:t xml:space="preserve"> </w:t>
      </w:r>
      <w:r w:rsidR="00A04D36">
        <w:t>patient</w:t>
      </w:r>
      <w:r w:rsidR="00A04D36" w:rsidRPr="00B65643">
        <w:t xml:space="preserve"> </w:t>
      </w:r>
      <w:r w:rsidRPr="00B65643">
        <w:t>data is labelled with a positive Sepsis label (</w:t>
      </w:r>
      <w:r w:rsidR="00E8534C">
        <w:t>‘</w:t>
      </w:r>
      <w:r w:rsidRPr="00B65643">
        <w:t>1</w:t>
      </w:r>
      <w:r w:rsidR="00E8534C">
        <w:t>’</w:t>
      </w:r>
      <w:r w:rsidRPr="00B65643">
        <w:t xml:space="preserve">) for patients who develop sepsis </w:t>
      </w:r>
      <w:r>
        <w:t>at time</w:t>
      </w:r>
      <w:r w:rsidRPr="00B65643">
        <w:t xml:space="preserv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sepsis</m:t>
            </m:r>
          </m:sub>
        </m:sSub>
        <m:r>
          <w:rPr>
            <w:rFonts w:ascii="Cambria Math" w:hAnsi="Cambria Math"/>
          </w:rPr>
          <m:t xml:space="preserve">-6 </m:t>
        </m:r>
      </m:oMath>
      <w:r w:rsidRPr="00B65643">
        <w:t xml:space="preserve">and </w:t>
      </w:r>
      <w:r w:rsidR="006B3D90" w:rsidRPr="00B65643">
        <w:t xml:space="preserve">a </w:t>
      </w:r>
      <w:r w:rsidR="006B3D90">
        <w:t>negative</w:t>
      </w:r>
      <w:r w:rsidR="006B3D90" w:rsidRPr="00B65643">
        <w:t xml:space="preserve"> Sepsis label </w:t>
      </w:r>
      <w:r>
        <w:t>(</w:t>
      </w:r>
      <w:r w:rsidR="006B3D90">
        <w:t>‘</w:t>
      </w:r>
      <w:r w:rsidRPr="00B65643">
        <w:t>0</w:t>
      </w:r>
      <w:r w:rsidR="006B3D90">
        <w:t>’</w:t>
      </w:r>
      <w:r>
        <w:t>)</w:t>
      </w:r>
      <w:r w:rsidRPr="00B65643">
        <w:t xml:space="preserve"> for t &lt; </w:t>
      </w:r>
      <m:oMath>
        <m:sSub>
          <m:sSubPr>
            <m:ctrlPr>
              <w:rPr>
                <w:rFonts w:ascii="Cambria Math" w:hAnsi="Cambria Math"/>
                <w:i/>
              </w:rPr>
            </m:ctrlPr>
          </m:sSubPr>
          <m:e>
            <m:r>
              <w:rPr>
                <w:rFonts w:ascii="Cambria Math" w:hAnsi="Cambria Math"/>
              </w:rPr>
              <m:t>t</m:t>
            </m:r>
          </m:e>
          <m:sub>
            <m:r>
              <w:rPr>
                <w:rFonts w:ascii="Cambria Math" w:hAnsi="Cambria Math"/>
              </w:rPr>
              <m:t>sepsis</m:t>
            </m:r>
          </m:sub>
        </m:sSub>
        <m:r>
          <w:rPr>
            <w:rFonts w:ascii="Cambria Math" w:hAnsi="Cambria Math"/>
            <w:vertAlign w:val="subscript"/>
          </w:rPr>
          <m:t>-6</m:t>
        </m:r>
      </m:oMath>
      <w:r w:rsidRPr="00B65643">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epsis</m:t>
            </m:r>
          </m:sub>
        </m:sSub>
      </m:oMath>
      <w:r w:rsidR="0035581B">
        <w:t xml:space="preserve"> i</w:t>
      </w:r>
      <w:r w:rsidRPr="00B65643">
        <w:t>s the time of sepsis onset as defined by the Sepsis-3 definition</w:t>
      </w:r>
      <w:r>
        <w:t xml:space="preserve"> </w:t>
      </w:r>
      <w:r>
        <w:fldChar w:fldCharType="begin"/>
      </w:r>
      <w:r w:rsidR="006727E0">
        <w:instrText xml:space="preserve"> ADDIN ZOTERO_ITEM CSL_CITATION {"citationID":"87drN2ev","properties":{"formattedCitation":"[7], [15]","plainCitation":"[7], [15]","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id":120,"uris":["http://zotero.org/groups/2605537/items/NR4ZQ9CI"],"uri":["http://zotero.org/groups/2605537/items/NR4ZQ9CI"],"itemData":{"id":120,"type":"article-journal","container-title":"JAMA","DOI":"10.1001/jama.2016.0287","ISSN":"0098-7484","issue":"8","journalAbbreviation":"JAMA","language":"en","page":"801","source":"DOI.org (Crossref)","title":"The Third International Consensus Definitions for Sepsis and Septic Shock (Sepsis-3)","volume":"315","author":[{"family":"Singer","given":"Mervyn"},{"family":"Deutschman","given":"Clifford S."},{"family":"Seymour","given":"Christopher Warren"},{"family":"Shankar-Hari","given":"Manu"},{"family":"Annane","given":"Djillali"},{"family":"Bauer","given":"Michael"},{"family":"Bellomo","given":"Rinaldo"},{"family":"Bernard","given":"Gordon R."},{"family":"Chiche","given":"Jean-Daniel"},{"family":"Coopersmith","given":"Craig M."},{"family":"Hotchkiss","given":"Richard S."},{"family":"Levy","given":"Mitchell M."},{"family":"Marshall","given":"John C."},{"family":"Martin","given":"Greg S."},{"family":"Opal","given":"Steven M."},{"family":"Rubenfeld","given":"Gordon D."},{"family":"Poll","given":"Tom","non-dropping-particle":"van der"},{"family":"Vincent","given":"Jean-Louis"},{"family":"Angus","given":"Derek C."}],"issued":{"date-parts":[["2016",2,23]]}}}],"schema":"https://github.com/citation-style-language/schema/raw/master/csl-citation.json"} </w:instrText>
      </w:r>
      <w:r>
        <w:fldChar w:fldCharType="separate"/>
      </w:r>
      <w:r w:rsidR="00A90DE3" w:rsidRPr="00A90DE3">
        <w:rPr>
          <w:rFonts w:cs="Calibri"/>
        </w:rPr>
        <w:t>[7], [15]</w:t>
      </w:r>
      <w:r>
        <w:fldChar w:fldCharType="end"/>
      </w:r>
      <w:r w:rsidRPr="00B65643">
        <w:t>. The data for patients who have never experienced sepsis is</w:t>
      </w:r>
      <w:r>
        <w:t xml:space="preserve"> also</w:t>
      </w:r>
      <w:r w:rsidRPr="00B65643">
        <w:t xml:space="preserve"> labelled </w:t>
      </w:r>
      <w:r w:rsidR="00E8534C">
        <w:t>‘0’</w:t>
      </w:r>
      <w:r w:rsidRPr="00B65643">
        <w:t xml:space="preserve">. Predictions are evaluated based on their success in binary classification against a utility </w:t>
      </w:r>
      <w:r w:rsidR="0066305A">
        <w:t xml:space="preserve">score </w:t>
      </w:r>
      <w:r w:rsidRPr="00B65643">
        <w:t xml:space="preserve">function that is defined in the challenge summary. False negative predictions for non-septic patients are penalized and true negative predictions get a score of zero. </w:t>
      </w:r>
      <w:r w:rsidR="00274446">
        <w:t xml:space="preserve">Too </w:t>
      </w:r>
      <w:r w:rsidR="00E8503D">
        <w:t xml:space="preserve">much </w:t>
      </w:r>
      <w:r w:rsidR="00C35E54">
        <w:t>e</w:t>
      </w:r>
      <w:r w:rsidRPr="00B65643">
        <w:t>arly prediction is penalized for septic patients, false</w:t>
      </w:r>
      <w:r w:rsidR="002730A2">
        <w:t xml:space="preserve"> </w:t>
      </w:r>
      <w:r w:rsidRPr="00B65643">
        <w:t>negative (FN) predictions are more severely penalized and only true positive (TP) predictions result in a positive score.</w:t>
      </w:r>
    </w:p>
    <w:p w14:paraId="2EC4A9E4" w14:textId="1595AB26" w:rsidR="0066305A" w:rsidRDefault="003C0388" w:rsidP="003C0388">
      <w:r>
        <w:t xml:space="preserve">The </w:t>
      </w:r>
      <w:r w:rsidR="00D91954" w:rsidRPr="00D91954">
        <w:t>challenge participants</w:t>
      </w:r>
      <w:r w:rsidR="00913D5D">
        <w:t>’</w:t>
      </w:r>
      <w:r w:rsidR="00D91954" w:rsidRPr="00D91954">
        <w:t xml:space="preserve"> algorithms were evaluated</w:t>
      </w:r>
      <w:r w:rsidR="00D91954" w:rsidRPr="00D91954" w:rsidDel="00D91954">
        <w:t xml:space="preserve"> </w:t>
      </w:r>
      <w:r>
        <w:t xml:space="preserve">using </w:t>
      </w:r>
      <w:r w:rsidRPr="00203E39">
        <w:t>a new clinical utility score-based metric</w:t>
      </w:r>
      <w:r>
        <w:t xml:space="preserve">. This utility score, U(t), </w:t>
      </w:r>
      <w:r w:rsidRPr="00203E39">
        <w:t xml:space="preserve">rewards algorithms for early sepsis predictions and penalizes them for late and missed sepsis predictions and </w:t>
      </w:r>
      <w:r>
        <w:t xml:space="preserve">also </w:t>
      </w:r>
      <w:r w:rsidRPr="00203E39">
        <w:t>for false alarms (predict sepsis by a non-sepsis patient).</w:t>
      </w:r>
    </w:p>
    <w:p w14:paraId="378C36E0" w14:textId="05669776" w:rsidR="003C0388" w:rsidRPr="00EA363C" w:rsidRDefault="003C0388" w:rsidP="003C0388">
      <w:r>
        <w:t xml:space="preserve">For this thesis, the provided data of the </w:t>
      </w:r>
      <w:r w:rsidR="00E7683D">
        <w:t>PhysioNet</w:t>
      </w:r>
      <w:r>
        <w:t xml:space="preserve"> </w:t>
      </w:r>
      <w:r w:rsidR="005D6368">
        <w:t>C</w:t>
      </w:r>
      <w:r>
        <w:t>hallenge</w:t>
      </w:r>
      <w:r w:rsidR="006E1E6C">
        <w:t xml:space="preserve"> 2019</w:t>
      </w:r>
      <w:r>
        <w:t xml:space="preserve"> will be used to predict the early onset of sepsis.</w:t>
      </w:r>
    </w:p>
    <w:p w14:paraId="52875593" w14:textId="13119B36" w:rsidR="00D66DD2" w:rsidRDefault="00962E3C">
      <w:pPr>
        <w:spacing w:after="0"/>
        <w:jc w:val="left"/>
      </w:pPr>
      <w:r>
        <w:br w:type="page"/>
      </w:r>
    </w:p>
    <w:p w14:paraId="66F8D871" w14:textId="0BFD77DF" w:rsidR="00400517" w:rsidRPr="007C2EE7" w:rsidRDefault="00400517" w:rsidP="00400517">
      <w:pPr>
        <w:pStyle w:val="Heading2"/>
      </w:pPr>
      <w:bookmarkStart w:id="71" w:name="_Toc72176191"/>
      <w:r w:rsidRPr="001F1557">
        <w:rPr>
          <w:lang w:val="en-US"/>
        </w:rPr>
        <w:lastRenderedPageBreak/>
        <w:t>Problem</w:t>
      </w:r>
      <w:bookmarkEnd w:id="48"/>
      <w:bookmarkEnd w:id="49"/>
      <w:bookmarkEnd w:id="50"/>
      <w:r>
        <w:rPr>
          <w:lang w:val="en-US"/>
        </w:rPr>
        <w:t xml:space="preserve"> description</w:t>
      </w:r>
      <w:bookmarkEnd w:id="71"/>
    </w:p>
    <w:p w14:paraId="6C3B0A77" w14:textId="60350C9D" w:rsidR="00DF01CF" w:rsidRDefault="00A119AD" w:rsidP="00A119AD">
      <w:bookmarkStart w:id="72" w:name="_Toc56764675"/>
      <w:bookmarkStart w:id="73" w:name="_Toc59119714"/>
      <w:bookmarkStart w:id="74" w:name="_Toc59180818"/>
      <w:bookmarkStart w:id="75" w:name="_Toc59567207"/>
      <w:bookmarkStart w:id="76" w:name="_Toc61187120"/>
      <w:bookmarkStart w:id="77" w:name="_Toc62635618"/>
      <w:r w:rsidRPr="008D7D37">
        <w:t xml:space="preserve">Every year, at least 11 million people die from the effects of sepsis. In other words, every </w:t>
      </w:r>
      <w:r w:rsidR="006203CF">
        <w:br/>
      </w:r>
      <w:r w:rsidRPr="008D7D37">
        <w:t>2.8 seconds someone in the world dies from sepsis. Globally, 20% of deaths are related to sepsis. In Europe, 700 out of 100</w:t>
      </w:r>
      <w:r w:rsidR="007B5977">
        <w:t>,</w:t>
      </w:r>
      <w:r w:rsidRPr="008D7D37">
        <w:t xml:space="preserve">000 people are affected by sepsis every year </w:t>
      </w:r>
      <w:r>
        <w:fldChar w:fldCharType="begin"/>
      </w:r>
      <w:r w:rsidR="006727E0">
        <w:instrText xml:space="preserve"> ADDIN ZOTERO_ITEM CSL_CITATION {"citationID":"1CnSrGkd","properties":{"formattedCitation":"[4]","plainCitation":"[4]","noteIndex":0},"citationItems":[{"id":99,"uris":["http://zotero.org/groups/2605537/items/VQV8WX3R"],"uri":["http://zotero.org/groups/2605537/items/VQV8WX3R"],"itemData":{"id":99,"type":"webpage","container-title":"Sepsis — European Sepsis Alliance","title":"Sepsis — European Sepsis Alliance","URL":"https://www.europeansepsisalliance.org/sepsis","author":[{"family":"European Sepsis Alliance","given":""}],"accessed":{"date-parts":[["2020",12,3]]}}}],"schema":"https://github.com/citation-style-language/schema/raw/master/csl-citation.json"} </w:instrText>
      </w:r>
      <w:r>
        <w:fldChar w:fldCharType="separate"/>
      </w:r>
      <w:r w:rsidR="00826811" w:rsidRPr="00826811">
        <w:rPr>
          <w:rFonts w:cs="Calibri"/>
        </w:rPr>
        <w:t>[4]</w:t>
      </w:r>
      <w:r>
        <w:fldChar w:fldCharType="end"/>
      </w:r>
      <w:r w:rsidRPr="008D7D37">
        <w:t>. The annual number of new cases of sepsis is higher than that of cancer. Sepsis can affect anyone, regardless of age, gender, or</w:t>
      </w:r>
      <w:r w:rsidR="0064531A">
        <w:t xml:space="preserve"> geography</w:t>
      </w:r>
      <w:r w:rsidRPr="008D7D37">
        <w:t xml:space="preserve">. </w:t>
      </w:r>
      <w:r>
        <w:t>However,</w:t>
      </w:r>
      <w:r w:rsidRPr="008D7D37">
        <w:t xml:space="preserve"> some people are at </w:t>
      </w:r>
      <w:r>
        <w:t>higher</w:t>
      </w:r>
      <w:r w:rsidRPr="008D7D37">
        <w:t xml:space="preserve"> risk: children, the elderly, the chronically ill (e.g., people with diabetes) and people with weakened immune systems (such as those who miss an organ or are treated with chemotherapy). </w:t>
      </w:r>
      <w:r>
        <w:t>Among</w:t>
      </w:r>
      <w:r w:rsidRPr="008D7D37">
        <w:t xml:space="preserve"> patients who have survived sepsis, around 40% experience serious and persistent symptoms.</w:t>
      </w:r>
    </w:p>
    <w:p w14:paraId="2300888E" w14:textId="2B234742" w:rsidR="00A119AD" w:rsidRPr="008D7D37" w:rsidRDefault="00A119AD" w:rsidP="00A119AD">
      <w:pPr>
        <w:rPr>
          <w:szCs w:val="24"/>
        </w:rPr>
      </w:pPr>
      <w:r w:rsidRPr="008D7D37">
        <w:rPr>
          <w:szCs w:val="24"/>
        </w:rPr>
        <w:t xml:space="preserve">In 2019, new sepsis definitions were issued by the Society of Critical Care Medicine (SCCM) and the European Society of Intensive Care Medicine (ESICM) for screening and early identification. However, their benefits have yet to be validated by prospective studies </w:t>
      </w:r>
      <w:r w:rsidR="006203CF" w:rsidRPr="00CE796B">
        <w:rPr>
          <w:szCs w:val="24"/>
        </w:rPr>
        <w:fldChar w:fldCharType="begin"/>
      </w:r>
      <w:r w:rsidR="00F65B95">
        <w:rPr>
          <w:szCs w:val="24"/>
        </w:rPr>
        <w:instrText xml:space="preserve"> ADDIN ZOTERO_ITEM CSL_CITATION {"citationID":"KeHjVEJq","properties":{"formattedCitation":"[14], [16]\\uc0\\u8211{}[18]","plainCitation":"[14], [16]–[18]","noteIndex":0},"citationItems":[{"id":151,"uris":["http://zotero.org/groups/2605537/items/KURV9RR6"],"uri":["http://zotero.org/groups/2605537/items/KURV9RR6"],"itemData":{"id":151,"type":"article-journal","container-title":"JAMA","DOI":"10.1001/jama.2016.0288","ISSN":"0098-7484","issue":"8","journalAbbreviation":"JAMA","language":"en","page":"762","source":"DOI.org (Crossref)","title":"Assessment of Clinical Criteria for Sepsis: For the Third International Consensus Definitions for Sepsis and Septic Shock (Sepsis-3)","title-short":"Assessment of Clinical Criteria for Sepsis","volume":"315","author":[{"family":"Seymour","given":"Christopher W."},{"family":"Liu","given":"Vincent X."},{"family":"Iwashyna","given":"Theodore J."},{"family":"Brunkhorst","given":"Frank M."},{"family":"Rea","given":"Thomas D."},{"family":"Scherag","given":"André"},{"family":"Rubenfeld","given":"Gordon"},{"family":"Kahn","given":"Jeremy M."},{"family":"Shankar-Hari","given":"Manu"},{"family":"Singer","given":"Mervyn"},{"family":"Deutschman","given":"Clifford S."},{"family":"Escobar","given":"Gabriel J."},{"family":"Angus","given":"Derek C."}],"issued":{"date-parts":[["2016",2,23]]}}},{"id":124,"uris":["http://zotero.org/groups/2605537/items/ZEEJ6EFS"],"uri":["http://zotero.org/groups/2605537/items/ZEEJ6EFS"],"itemData":{"id":124,"type":"article-journal","container-title":"JAMA","DOI":"10.1001/jama.2014.2637","ISSN":"0098-7484","issue":"13","journalAbbreviation":"JAMA","language":"en","page":"1308","source":"DOI.org (Crossref)","title":"Mortality Related to Severe Sepsis and Septic Shock Among Critically Ill Patients in Australia and New Zealand, 2000-2012","volume":"311","author":[{"family":"Kaukonen","given":"Kirsi-Maija"},{"family":"Bailey","given":"Michael"},{"family":"Suzuki","given":"Satoshi"},{"family":"Pilcher","given":"David"},{"family":"Bellomo","given":"Rinaldo"}],"issued":{"date-parts":[["2014",4,2]]}}},{"id":126,"uris":["http://zotero.org/groups/2605537/items/UAFZX3FC"],"uri":["http://zotero.org/groups/2605537/items/UAFZX3FC"],"itemData":{"id":126,"type":"article-journal","container-title":"New England Journal of Medicine","DOI":"10.1056/NEJMoa022139","ISSN":"0028-4793, 1533-4406","issue":"16","journalAbbreviation":"N Engl J Med","language":"en","page":"1546-1554","source":"DOI.org (Crossref)","title":"The Epidemiology of Sepsis in the United States from 1979 through 2000","volume":"348","author":[{"family":"Martin","given":"Greg S."},{"family":"Mannino","given":"David M."},{"family":"Eaton","given":"Stephanie"},{"family":"Moss","given":"Marc"}],"issued":{"date-parts":[["2003",4,17]]}}},{"id":118,"uris":["http://zotero.org/groups/2605537/items/4ERIRTTM"],"uri":["http://zotero.org/groups/2605537/items/4ERIRTTM"],"itemData":{"id":118,"type":"article-journal","container-title":"JAMA","DOI":"10.1001/jama.2016.0289","ISSN":"0098-7484","issue":"8","journalAbbreviation":"JAMA","language":"en","page":"775","source":"DOI.org (Crossref)","title":"Developing a New Definition and Assessing New Clinical Criteria for Septic Shock: For the Third International Consensus Definitions for Sepsis and Septic Shock (Sepsis-3)","title-short":"Developing a New Definition and Assessing New Clinical Criteria for Septic Shock","volume":"315","author":[{"family":"Shankar-Hari","given":"Manu"},{"family":"Phillips","given":"Gary S."},{"family":"Levy","given":"Mitchell L."},{"family":"Seymour","given":"Christopher W."},{"family":"Liu","given":"Vincent X."},{"family":"Deutschman","given":"Clifford S."},{"family":"Angus","given":"Derek C."},{"family":"Rubenfeld","given":"Gordon D."},{"family":"Singer","given":"Mervyn"},{"literal":"for the Sepsis Definitions Task Force"}],"issued":{"date-parts":[["2016",2,23]]}}}],"schema":"https://github.com/citation-style-language/schema/raw/master/csl-citation.json"} </w:instrText>
      </w:r>
      <w:r w:rsidR="006203CF" w:rsidRPr="00CE796B">
        <w:rPr>
          <w:szCs w:val="24"/>
        </w:rPr>
        <w:fldChar w:fldCharType="separate"/>
      </w:r>
      <w:r w:rsidR="00F65B95" w:rsidRPr="00F65B95">
        <w:rPr>
          <w:rFonts w:cs="Calibri"/>
          <w:szCs w:val="24"/>
        </w:rPr>
        <w:t>[14], [16]–[18]</w:t>
      </w:r>
      <w:r w:rsidR="006203CF" w:rsidRPr="00CE796B">
        <w:rPr>
          <w:szCs w:val="24"/>
        </w:rPr>
        <w:fldChar w:fldCharType="end"/>
      </w:r>
      <w:r w:rsidRPr="008D7D37">
        <w:rPr>
          <w:szCs w:val="24"/>
        </w:rPr>
        <w:t xml:space="preserve"> and experts continue to emphasize the early administration of antibiotics and fluids for the initial resuscitation of patients with sepsis. Rapid detection of sepsis and starting the treatment early are still the most efficient way of combatting </w:t>
      </w:r>
      <w:r>
        <w:rPr>
          <w:szCs w:val="24"/>
        </w:rPr>
        <w:t>it</w:t>
      </w:r>
      <w:r w:rsidRPr="008D7D37">
        <w:rPr>
          <w:szCs w:val="24"/>
        </w:rPr>
        <w:t>.</w:t>
      </w:r>
    </w:p>
    <w:p w14:paraId="66836CCD" w14:textId="77777777" w:rsidR="00A119AD" w:rsidRDefault="00A119AD" w:rsidP="00A119AD">
      <w:r w:rsidRPr="008D7D37">
        <w:t>Sepsis is life-threatening but treatable if diagnosed early. Early detection and treatment of sepsis using a sepsis protocol will result in a low</w:t>
      </w:r>
      <w:r>
        <w:t>er</w:t>
      </w:r>
      <w:r w:rsidRPr="008D7D37">
        <w:t xml:space="preserve"> mortality rate. The early detection of the occurrence of sepsis </w:t>
      </w:r>
      <w:r>
        <w:t xml:space="preserve">is the key to </w:t>
      </w:r>
      <w:r w:rsidRPr="008D7D37">
        <w:t xml:space="preserve">help healthcare workers </w:t>
      </w:r>
      <w:r>
        <w:t>in starting up</w:t>
      </w:r>
      <w:r w:rsidRPr="008D7D37">
        <w:t xml:space="preserve"> an efficient treatment for the patient more quickly.</w:t>
      </w:r>
    </w:p>
    <w:p w14:paraId="5D5D6F87" w14:textId="0AEC328E" w:rsidR="00C27601" w:rsidRDefault="00F87230" w:rsidP="008D7D37">
      <w:r>
        <w:rPr>
          <w:noProof/>
        </w:rPr>
        <mc:AlternateContent>
          <mc:Choice Requires="wpg">
            <w:drawing>
              <wp:anchor distT="0" distB="0" distL="114300" distR="114300" simplePos="0" relativeHeight="251658247" behindDoc="0" locked="0" layoutInCell="1" allowOverlap="1" wp14:anchorId="18A1D1FE" wp14:editId="535FE303">
                <wp:simplePos x="0" y="0"/>
                <wp:positionH relativeFrom="margin">
                  <wp:align>center</wp:align>
                </wp:positionH>
                <wp:positionV relativeFrom="margin">
                  <wp:posOffset>5118735</wp:posOffset>
                </wp:positionV>
                <wp:extent cx="5760000" cy="2865339"/>
                <wp:effectExtent l="0" t="0" r="0" b="0"/>
                <wp:wrapTopAndBottom/>
                <wp:docPr id="33" name="Group 3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865339"/>
                          <a:chOff x="0" y="0"/>
                          <a:chExt cx="5378652" cy="2641793"/>
                        </a:xfrm>
                      </wpg:grpSpPr>
                      <pic:pic xmlns:pic="http://schemas.openxmlformats.org/drawingml/2006/picture">
                        <pic:nvPicPr>
                          <pic:cNvPr id="30" name="Picture 30"/>
                          <pic:cNvPicPr>
                            <a:picLocks noChangeAspect="1"/>
                          </pic:cNvPicPr>
                        </pic:nvPicPr>
                        <pic:blipFill>
                          <a:blip r:embed="rId25">
                            <a:extLst>
                              <a:ext uri="{28A0092B-C50C-407E-A947-70E740481C1C}">
                                <a14:useLocalDpi xmlns:a14="http://schemas.microsoft.com/office/drawing/2010/main" val="0"/>
                              </a:ext>
                            </a:extLst>
                          </a:blip>
                          <a:srcRect l="792" r="792"/>
                          <a:stretch/>
                        </pic:blipFill>
                        <pic:spPr bwMode="auto">
                          <a:xfrm>
                            <a:off x="74" y="0"/>
                            <a:ext cx="5378578" cy="2409652"/>
                          </a:xfrm>
                          <a:prstGeom prst="rect">
                            <a:avLst/>
                          </a:prstGeom>
                          <a:noFill/>
                          <a:ln>
                            <a:noFill/>
                          </a:ln>
                        </pic:spPr>
                      </pic:pic>
                      <wps:wsp>
                        <wps:cNvPr id="32" name="Text Box 32"/>
                        <wps:cNvSpPr txBox="1"/>
                        <wps:spPr>
                          <a:xfrm>
                            <a:off x="0" y="2438814"/>
                            <a:ext cx="5197030" cy="202979"/>
                          </a:xfrm>
                          <a:prstGeom prst="rect">
                            <a:avLst/>
                          </a:prstGeom>
                          <a:solidFill>
                            <a:prstClr val="white"/>
                          </a:solidFill>
                          <a:ln>
                            <a:noFill/>
                          </a:ln>
                        </wps:spPr>
                        <wps:txbx>
                          <w:txbxContent>
                            <w:p w14:paraId="7E11E237" w14:textId="035F00DD" w:rsidR="00AF2A4D" w:rsidRPr="00C24C3B" w:rsidRDefault="00AF2A4D" w:rsidP="007E7093">
                              <w:pPr>
                                <w:pStyle w:val="Caption"/>
                                <w:jc w:val="left"/>
                                <w:rPr>
                                  <w:noProof/>
                                  <w:sz w:val="24"/>
                                  <w:lang w:eastAsia="nl-BE"/>
                                </w:rPr>
                              </w:pPr>
                              <w:bookmarkStart w:id="78" w:name="_Ref69909374"/>
                              <w:bookmarkStart w:id="79" w:name="_Toc70928342"/>
                              <w:bookmarkStart w:id="80" w:name="_Toc72247455"/>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4</w:t>
                              </w:r>
                              <w:r>
                                <w:fldChar w:fldCharType="end"/>
                              </w:r>
                              <w:bookmarkEnd w:id="78"/>
                              <w:r>
                                <w:t>:</w:t>
                              </w:r>
                              <w:r w:rsidR="00DA0AB7">
                                <w:t xml:space="preserve"> </w:t>
                              </w:r>
                              <w:r w:rsidRPr="00904F31">
                                <w:t>Visuali</w:t>
                              </w:r>
                              <w:r>
                                <w:t>sation of m</w:t>
                              </w:r>
                              <w:r w:rsidRPr="00904F31">
                                <w:t xml:space="preserve">issing </w:t>
                              </w:r>
                              <w:r>
                                <w:t>d</w:t>
                              </w:r>
                              <w:r w:rsidRPr="00904F31">
                                <w:t>ata</w:t>
                              </w:r>
                              <w:r w:rsidR="00D65AD8">
                                <w:t xml:space="preserve"> of </w:t>
                              </w:r>
                              <w:r w:rsidR="009F0A70">
                                <w:t>a septic patient</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A1D1FE" id="Group 33" o:spid="_x0000_s1040" style="position:absolute;left:0;text-align:left;margin-left:0;margin-top:403.05pt;width:453.55pt;height:225.6pt;z-index:251658247;mso-position-horizontal:center;mso-position-horizontal-relative:margin;mso-position-vertical-relative:margin;mso-width-relative:margin;mso-height-relative:margin" coordsize="53786,26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">
                <o:lock v:ext="edit" aspectratio="t"/>
                <v:shape id="Picture 30" o:spid="_x0000_s1041" type="#_x0000_t75" style="position:absolute;width:53786;height:2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">
                  <v:imagedata r:id="rId26" o:title="" cropleft="519f" cropright="519f"/>
                </v:shape>
                <v:shape id="Text Box 32" o:spid="_x0000_s1042" type="#_x0000_t202" style="position:absolute;top:24388;width:51970;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7E11E237" w14:textId="035F00DD" w:rsidR="00AF2A4D" w:rsidRPr="00C24C3B" w:rsidRDefault="00AF2A4D" w:rsidP="007E7093">
                        <w:pPr>
                          <w:pStyle w:val="Caption"/>
                          <w:jc w:val="left"/>
                          <w:rPr>
                            <w:noProof/>
                            <w:sz w:val="24"/>
                            <w:lang w:eastAsia="nl-BE"/>
                          </w:rPr>
                        </w:pPr>
                        <w:bookmarkStart w:id="81" w:name="_Ref69909374"/>
                        <w:bookmarkStart w:id="82" w:name="_Toc70928342"/>
                        <w:bookmarkStart w:id="83" w:name="_Toc72247455"/>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4</w:t>
                        </w:r>
                        <w:r>
                          <w:fldChar w:fldCharType="end"/>
                        </w:r>
                        <w:bookmarkEnd w:id="81"/>
                        <w:r>
                          <w:t>:</w:t>
                        </w:r>
                        <w:r w:rsidR="00DA0AB7">
                          <w:t xml:space="preserve"> </w:t>
                        </w:r>
                        <w:r w:rsidRPr="00904F31">
                          <w:t>Visuali</w:t>
                        </w:r>
                        <w:r>
                          <w:t>sation of m</w:t>
                        </w:r>
                        <w:r w:rsidRPr="00904F31">
                          <w:t xml:space="preserve">issing </w:t>
                        </w:r>
                        <w:r>
                          <w:t>d</w:t>
                        </w:r>
                        <w:r w:rsidRPr="00904F31">
                          <w:t>ata</w:t>
                        </w:r>
                        <w:r w:rsidR="00D65AD8">
                          <w:t xml:space="preserve"> of </w:t>
                        </w:r>
                        <w:r w:rsidR="009F0A70">
                          <w:t>a septic patient</w:t>
                        </w:r>
                        <w:bookmarkEnd w:id="82"/>
                        <w:bookmarkEnd w:id="83"/>
                      </w:p>
                    </w:txbxContent>
                  </v:textbox>
                </v:shape>
                <w10:wrap type="topAndBottom" anchorx="margin" anchory="margin"/>
              </v:group>
            </w:pict>
          </mc:Fallback>
        </mc:AlternateContent>
      </w:r>
      <w:r w:rsidR="00ED2508">
        <w:t xml:space="preserve">In </w:t>
      </w:r>
      <w:r w:rsidR="00ED2508">
        <w:fldChar w:fldCharType="begin"/>
      </w:r>
      <w:r w:rsidR="00ED2508">
        <w:instrText xml:space="preserve"> REF _Ref69909374 \h </w:instrText>
      </w:r>
      <w:r w:rsidR="00ED2508">
        <w:fldChar w:fldCharType="separate"/>
      </w:r>
      <w:r w:rsidR="00B26196">
        <w:t xml:space="preserve">Figure </w:t>
      </w:r>
      <w:r w:rsidR="00B26196">
        <w:rPr>
          <w:noProof/>
        </w:rPr>
        <w:t>2</w:t>
      </w:r>
      <w:r w:rsidR="00B26196">
        <w:t>.</w:t>
      </w:r>
      <w:r w:rsidR="00B26196">
        <w:rPr>
          <w:noProof/>
        </w:rPr>
        <w:t>4</w:t>
      </w:r>
      <w:r w:rsidR="00ED2508">
        <w:fldChar w:fldCharType="end"/>
      </w:r>
      <w:r w:rsidR="00ED2508">
        <w:t xml:space="preserve"> and </w:t>
      </w:r>
      <w:r w:rsidR="00ED2508">
        <w:fldChar w:fldCharType="begin"/>
      </w:r>
      <w:r w:rsidR="00ED2508">
        <w:instrText xml:space="preserve"> REF _Ref69909475 \h </w:instrText>
      </w:r>
      <w:r w:rsidR="00ED2508">
        <w:fldChar w:fldCharType="separate"/>
      </w:r>
      <w:r w:rsidR="00B26196">
        <w:t xml:space="preserve">Figure </w:t>
      </w:r>
      <w:r w:rsidR="00B26196">
        <w:rPr>
          <w:noProof/>
        </w:rPr>
        <w:t>2</w:t>
      </w:r>
      <w:r w:rsidR="00B26196">
        <w:t>.</w:t>
      </w:r>
      <w:r w:rsidR="00B26196">
        <w:rPr>
          <w:noProof/>
        </w:rPr>
        <w:t>5</w:t>
      </w:r>
      <w:r w:rsidR="00ED2508">
        <w:fldChar w:fldCharType="end"/>
      </w:r>
      <w:r w:rsidR="00ED2508">
        <w:t>, a missing data graph and a graph that represents the evolution of the vital signs of a septic patient are plotted.</w:t>
      </w:r>
    </w:p>
    <w:p w14:paraId="199B98FA" w14:textId="77777777" w:rsidR="0088456F" w:rsidRDefault="0088456F">
      <w:pPr>
        <w:spacing w:after="0"/>
        <w:jc w:val="left"/>
      </w:pPr>
      <w:r>
        <w:br w:type="page"/>
      </w:r>
    </w:p>
    <w:p w14:paraId="1C0B1417" w14:textId="2E82646E" w:rsidR="00CE59ED" w:rsidRDefault="00121BB2" w:rsidP="007462BB">
      <w:r>
        <w:lastRenderedPageBreak/>
        <w:t xml:space="preserve">As shown in </w:t>
      </w:r>
      <w:r>
        <w:fldChar w:fldCharType="begin"/>
      </w:r>
      <w:r>
        <w:instrText xml:space="preserve"> REF _Ref69909475 \h </w:instrText>
      </w:r>
      <w:r w:rsidR="007462BB">
        <w:instrText xml:space="preserve"> \* MERGEFORMAT </w:instrText>
      </w:r>
      <w:r>
        <w:fldChar w:fldCharType="separate"/>
      </w:r>
      <w:r w:rsidR="00B26196">
        <w:t xml:space="preserve">Figure </w:t>
      </w:r>
      <w:r w:rsidR="00B26196">
        <w:rPr>
          <w:noProof/>
        </w:rPr>
        <w:t>2.5</w:t>
      </w:r>
      <w:r>
        <w:fldChar w:fldCharType="end"/>
      </w:r>
      <w:r>
        <w:t>, the hourly patient data contains numerous missing data gaps</w:t>
      </w:r>
      <w:r w:rsidR="009271F2">
        <w:t xml:space="preserve"> in the vital signs</w:t>
      </w:r>
      <w:r>
        <w:t xml:space="preserve">. In this case, the temperature variable of this patient has a lot of missing data. </w:t>
      </w:r>
      <w:r w:rsidR="00D96412">
        <w:br/>
      </w:r>
      <w:r>
        <w:t>Since</w:t>
      </w:r>
      <w:r w:rsidRPr="00C17398">
        <w:t xml:space="preserve"> </w:t>
      </w:r>
      <w:r>
        <w:t xml:space="preserve">the </w:t>
      </w:r>
      <w:r w:rsidRPr="00C17398">
        <w:t>data</w:t>
      </w:r>
      <w:r>
        <w:t xml:space="preserve"> </w:t>
      </w:r>
      <w:r w:rsidRPr="00C17398">
        <w:t xml:space="preserve">contains </w:t>
      </w:r>
      <w:r>
        <w:t>a lot of</w:t>
      </w:r>
      <w:r w:rsidRPr="00C17398">
        <w:t xml:space="preserve"> missing values, it cannot directly be used for predicting </w:t>
      </w:r>
      <w:r>
        <w:t xml:space="preserve">the onset of </w:t>
      </w:r>
      <w:r w:rsidRPr="00C17398">
        <w:t>sepsis</w:t>
      </w:r>
      <w:r>
        <w:t>. O</w:t>
      </w:r>
      <w:r w:rsidRPr="00082AC1">
        <w:t>therwise</w:t>
      </w:r>
      <w:r w:rsidR="0064464E">
        <w:t>,</w:t>
      </w:r>
      <w:r>
        <w:t xml:space="preserve"> this </w:t>
      </w:r>
      <w:r w:rsidR="009271F2">
        <w:t xml:space="preserve">might </w:t>
      </w:r>
      <w:r>
        <w:t xml:space="preserve">lead </w:t>
      </w:r>
      <w:r w:rsidRPr="00082AC1">
        <w:t>to false sepsis prediction</w:t>
      </w:r>
      <w:r>
        <w:t>s</w:t>
      </w:r>
      <w:r w:rsidRPr="00C17398">
        <w:t>.</w:t>
      </w:r>
      <w:r>
        <w:t xml:space="preserve"> Once the missing values are imputed, the onset of sepsis can be correctly and reliably predicted</w:t>
      </w:r>
      <w:r w:rsidR="00E65AAD">
        <w:t>.</w:t>
      </w:r>
    </w:p>
    <w:p w14:paraId="69889689" w14:textId="6C8DD417" w:rsidR="00AE3E46" w:rsidRDefault="00AE3E46" w:rsidP="007462BB">
      <w:r>
        <w:rPr>
          <w:noProof/>
        </w:rPr>
        <mc:AlternateContent>
          <mc:Choice Requires="wpg">
            <w:drawing>
              <wp:anchor distT="0" distB="0" distL="114300" distR="114300" simplePos="0" relativeHeight="251658248" behindDoc="0" locked="0" layoutInCell="1" allowOverlap="1" wp14:anchorId="7447428B" wp14:editId="014863CC">
                <wp:simplePos x="0" y="0"/>
                <wp:positionH relativeFrom="margin">
                  <wp:align>center</wp:align>
                </wp:positionH>
                <wp:positionV relativeFrom="margin">
                  <wp:align>center</wp:align>
                </wp:positionV>
                <wp:extent cx="4319905" cy="6172200"/>
                <wp:effectExtent l="0" t="0" r="4445" b="0"/>
                <wp:wrapTopAndBottom/>
                <wp:docPr id="17" name="Group 17"/>
                <wp:cNvGraphicFramePr/>
                <a:graphic xmlns:a="http://schemas.openxmlformats.org/drawingml/2006/main">
                  <a:graphicData uri="http://schemas.microsoft.com/office/word/2010/wordprocessingGroup">
                    <wpg:wgp>
                      <wpg:cNvGrpSpPr/>
                      <wpg:grpSpPr>
                        <a:xfrm>
                          <a:off x="0" y="0"/>
                          <a:ext cx="4319905" cy="6172200"/>
                          <a:chOff x="0" y="0"/>
                          <a:chExt cx="4298950" cy="6172598"/>
                        </a:xfrm>
                      </wpg:grpSpPr>
                      <wps:wsp>
                        <wps:cNvPr id="49" name="Text Box 49"/>
                        <wps:cNvSpPr txBox="1"/>
                        <wps:spPr>
                          <a:xfrm>
                            <a:off x="0" y="5884592"/>
                            <a:ext cx="4220306" cy="288006"/>
                          </a:xfrm>
                          <a:prstGeom prst="rect">
                            <a:avLst/>
                          </a:prstGeom>
                          <a:solidFill>
                            <a:prstClr val="white"/>
                          </a:solidFill>
                          <a:ln>
                            <a:noFill/>
                          </a:ln>
                        </wps:spPr>
                        <wps:txbx>
                          <w:txbxContent>
                            <w:p w14:paraId="1CC2363E" w14:textId="77266E8A" w:rsidR="00AF2A4D" w:rsidRPr="008668EB" w:rsidRDefault="00AF2A4D" w:rsidP="007E7093">
                              <w:pPr>
                                <w:pStyle w:val="Caption"/>
                                <w:jc w:val="left"/>
                                <w:rPr>
                                  <w:noProof/>
                                  <w:sz w:val="24"/>
                                  <w:lang w:eastAsia="nl-BE"/>
                                </w:rPr>
                              </w:pPr>
                              <w:bookmarkStart w:id="84" w:name="_Ref69909475"/>
                              <w:bookmarkStart w:id="85" w:name="_Toc70928343"/>
                              <w:bookmarkStart w:id="86" w:name="_Toc72247456"/>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5</w:t>
                              </w:r>
                              <w:r>
                                <w:fldChar w:fldCharType="end"/>
                              </w:r>
                              <w:bookmarkEnd w:id="84"/>
                              <w:r>
                                <w:t>: Evolution of the vital signs of a septic patient</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5" name="Group 15"/>
                        <wpg:cNvGrpSpPr/>
                        <wpg:grpSpPr>
                          <a:xfrm>
                            <a:off x="368" y="0"/>
                            <a:ext cx="4298582" cy="5848985"/>
                            <a:chOff x="368" y="0"/>
                            <a:chExt cx="4298582" cy="5848985"/>
                          </a:xfrm>
                        </wpg:grpSpPr>
                        <pic:pic xmlns:pic="http://schemas.openxmlformats.org/drawingml/2006/picture">
                          <pic:nvPicPr>
                            <pic:cNvPr id="48" name="Picture 48"/>
                            <pic:cNvPicPr>
                              <a:picLocks noChangeAspect="1"/>
                            </pic:cNvPicPr>
                          </pic:nvPicPr>
                          <pic:blipFill rotWithShape="1">
                            <a:blip r:embed="rId27" cstate="print">
                              <a:extLst>
                                <a:ext uri="{28A0092B-C50C-407E-A947-70E740481C1C}">
                                  <a14:useLocalDpi xmlns:a14="http://schemas.microsoft.com/office/drawing/2010/main" val="0"/>
                                </a:ext>
                              </a:extLst>
                            </a:blip>
                            <a:srcRect l="479" r="-1"/>
                            <a:stretch/>
                          </pic:blipFill>
                          <pic:spPr bwMode="auto">
                            <a:xfrm>
                              <a:off x="368" y="0"/>
                              <a:ext cx="4298582" cy="5848985"/>
                            </a:xfrm>
                            <a:prstGeom prst="rect">
                              <a:avLst/>
                            </a:prstGeom>
                            <a:noFill/>
                            <a:ln>
                              <a:noFill/>
                            </a:ln>
                          </pic:spPr>
                        </pic:pic>
                        <wps:wsp>
                          <wps:cNvPr id="14" name="Straight Connector 14"/>
                          <wps:cNvCnPr/>
                          <wps:spPr>
                            <a:xfrm>
                              <a:off x="3483771" y="61218"/>
                              <a:ext cx="0" cy="5555317"/>
                            </a:xfrm>
                            <a:prstGeom prst="line">
                              <a:avLst/>
                            </a:prstGeom>
                            <a:ln w="1905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447428B" id="Group 17" o:spid="_x0000_s1043" style="position:absolute;left:0;text-align:left;margin-left:0;margin-top:0;width:340.15pt;height:486pt;z-index:251658248;mso-position-horizontal:center;mso-position-horizontal-relative:margin;mso-position-vertical:center;mso-position-vertical-relative:margin;mso-width-relative:margin;mso-height-relative:margin" coordsize="42989,61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">
                <v:shape id="Text Box 49" o:spid="_x0000_s1044" type="#_x0000_t202" style="position:absolute;top:58845;width:42203;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1CC2363E" w14:textId="77266E8A" w:rsidR="00AF2A4D" w:rsidRPr="008668EB" w:rsidRDefault="00AF2A4D" w:rsidP="007E7093">
                        <w:pPr>
                          <w:pStyle w:val="Caption"/>
                          <w:jc w:val="left"/>
                          <w:rPr>
                            <w:noProof/>
                            <w:sz w:val="24"/>
                            <w:lang w:eastAsia="nl-BE"/>
                          </w:rPr>
                        </w:pPr>
                        <w:bookmarkStart w:id="87" w:name="_Ref69909475"/>
                        <w:bookmarkStart w:id="88" w:name="_Toc70928343"/>
                        <w:bookmarkStart w:id="89" w:name="_Toc72247456"/>
                        <w:r>
                          <w:t xml:space="preserve">Figure </w:t>
                        </w:r>
                        <w:r>
                          <w:fldChar w:fldCharType="begin"/>
                        </w:r>
                        <w:r>
                          <w:instrText xml:space="preserve"> STYLEREF 1 \s </w:instrText>
                        </w:r>
                        <w:r>
                          <w:fldChar w:fldCharType="separate"/>
                        </w:r>
                        <w:r w:rsidR="00B26196">
                          <w:rPr>
                            <w:noProof/>
                          </w:rPr>
                          <w:t>2</w:t>
                        </w:r>
                        <w:r>
                          <w:fldChar w:fldCharType="end"/>
                        </w:r>
                        <w:r>
                          <w:t>.</w:t>
                        </w:r>
                        <w:r>
                          <w:fldChar w:fldCharType="begin"/>
                        </w:r>
                        <w:r>
                          <w:instrText xml:space="preserve"> SEQ Figure \* ARABIC \s 1 </w:instrText>
                        </w:r>
                        <w:r>
                          <w:fldChar w:fldCharType="separate"/>
                        </w:r>
                        <w:r w:rsidR="00B26196">
                          <w:rPr>
                            <w:noProof/>
                          </w:rPr>
                          <w:t>5</w:t>
                        </w:r>
                        <w:r>
                          <w:fldChar w:fldCharType="end"/>
                        </w:r>
                        <w:bookmarkEnd w:id="87"/>
                        <w:r>
                          <w:t>: Evolution of the vital signs of a septic patient</w:t>
                        </w:r>
                        <w:bookmarkEnd w:id="88"/>
                        <w:bookmarkEnd w:id="89"/>
                      </w:p>
                    </w:txbxContent>
                  </v:textbox>
                </v:shape>
                <v:group id="Group 15" o:spid="_x0000_s1045" style="position:absolute;left:3;width:42986;height:58489" coordorigin="3" coordsize="42985,58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48" o:spid="_x0000_s1046" type="#_x0000_t75" style="position:absolute;left:3;width:42986;height:58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">
                    <v:imagedata r:id="rId28" o:title="" cropleft="314f" cropright="-1f"/>
                  </v:shape>
                  <v:line id="Straight Connector 14" o:spid="_x0000_s1047" style="position:absolute;visibility:visible;mso-wrap-style:square" from="34837,612" to="34837,56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" strokecolor="red" strokeweight="1.5pt">
                    <v:stroke dashstyle="1 1"/>
                  </v:line>
                </v:group>
                <w10:wrap type="topAndBottom" anchorx="margin" anchory="margin"/>
              </v:group>
            </w:pict>
          </mc:Fallback>
        </mc:AlternateContent>
      </w:r>
    </w:p>
    <w:p w14:paraId="379FA271" w14:textId="1CCC816C" w:rsidR="00EE0E14" w:rsidRDefault="00EE0E14">
      <w:pPr>
        <w:spacing w:after="0"/>
        <w:jc w:val="left"/>
      </w:pPr>
      <w:r>
        <w:br w:type="page"/>
      </w:r>
    </w:p>
    <w:p w14:paraId="4AC26B56" w14:textId="068DD474" w:rsidR="00400517" w:rsidRPr="007C2EE7" w:rsidRDefault="00400517" w:rsidP="00400517">
      <w:pPr>
        <w:pStyle w:val="Heading2"/>
      </w:pPr>
      <w:bookmarkStart w:id="90" w:name="_Toc72176192"/>
      <w:r w:rsidRPr="007C2EE7">
        <w:lastRenderedPageBreak/>
        <w:t>Research question</w:t>
      </w:r>
      <w:bookmarkEnd w:id="72"/>
      <w:bookmarkEnd w:id="73"/>
      <w:bookmarkEnd w:id="74"/>
      <w:bookmarkEnd w:id="75"/>
      <w:bookmarkEnd w:id="76"/>
      <w:bookmarkEnd w:id="77"/>
      <w:r w:rsidR="00110CA2">
        <w:t>s</w:t>
      </w:r>
      <w:bookmarkEnd w:id="90"/>
    </w:p>
    <w:p w14:paraId="3A9896D2" w14:textId="77777777" w:rsidR="000B55D3" w:rsidRPr="00BA46A1" w:rsidRDefault="000B55D3" w:rsidP="000B55D3">
      <w:r w:rsidRPr="00BA46A1">
        <w:t>This thesis will deal with two research questions:</w:t>
      </w:r>
    </w:p>
    <w:p w14:paraId="0ADECF15" w14:textId="77777777" w:rsidR="000B55D3" w:rsidRPr="00821842" w:rsidRDefault="000B55D3" w:rsidP="00821842">
      <w:pPr>
        <w:pStyle w:val="ListParagraph"/>
        <w:numPr>
          <w:ilvl w:val="0"/>
          <w:numId w:val="43"/>
        </w:numPr>
      </w:pPr>
      <w:r w:rsidRPr="00821842">
        <w:t>How can the missing data be imputed reliably?</w:t>
      </w:r>
    </w:p>
    <w:p w14:paraId="20BB1579" w14:textId="77777777" w:rsidR="000B55D3" w:rsidRPr="00821842" w:rsidRDefault="000B55D3" w:rsidP="00821842">
      <w:pPr>
        <w:pStyle w:val="ListParagraph"/>
        <w:numPr>
          <w:ilvl w:val="0"/>
          <w:numId w:val="43"/>
        </w:numPr>
      </w:pPr>
      <w:r w:rsidRPr="00821842">
        <w:t>Which algorithm can predict the occurrence of sepsis accurately?</w:t>
      </w:r>
    </w:p>
    <w:p w14:paraId="4AD726F3" w14:textId="2F923D5E" w:rsidR="004D44D5" w:rsidRPr="00C75159" w:rsidRDefault="007867D9" w:rsidP="00D80370">
      <w:r w:rsidRPr="00CD304E">
        <w:t>We will investigate the possible methods for achieving the above-mentioned research questions.</w:t>
      </w:r>
      <w:r w:rsidR="00CD304E" w:rsidRPr="00CD304E">
        <w:t xml:space="preserve"> </w:t>
      </w:r>
      <w:r w:rsidRPr="00CD304E">
        <w:t>First, research will be conducted on the various existing methods for reliably imputing the missing data values in the provided data. Based on this research, experiments will be carried out to find the optimal (accuracy/time) imputation method which achieved the best performance. Next, research will be performed to investigate what the existing methods are for reliably determining the onset of sepsis at an early stage. For this purpose, research will be conducted on the already existing implementations for this problem.</w:t>
      </w:r>
      <w:r w:rsidR="00CD304E" w:rsidRPr="00CD304E">
        <w:t xml:space="preserve"> </w:t>
      </w:r>
      <w:r w:rsidRPr="00CD304E">
        <w:t xml:space="preserve">Since this master thesis is based on an open-source computing challenge, an analysis will be executed regarding the different implementations of participants and the results that were obtained by their designed algorithms. Based on this research, an algorithm will be created to reliably predict the sepsis onset. The research that will be conducted to answer these research questions will be discussed in the following chapters. We will also compare the performance/accuracy of our developed algorithm against the different implemented algorithms created by participants in the </w:t>
      </w:r>
      <w:r w:rsidR="00E7683D">
        <w:t>PhysioNet</w:t>
      </w:r>
      <w:r w:rsidRPr="00CD304E">
        <w:t xml:space="preserve"> </w:t>
      </w:r>
      <w:r w:rsidR="005D6368">
        <w:t>C</w:t>
      </w:r>
      <w:r w:rsidRPr="00CD304E">
        <w:t>hallenge</w:t>
      </w:r>
      <w:r w:rsidR="004C7937">
        <w:t xml:space="preserve"> 2019</w:t>
      </w:r>
      <w:r w:rsidRPr="00CD304E">
        <w:t>.</w:t>
      </w:r>
    </w:p>
    <w:p w14:paraId="7AF7D8AF" w14:textId="77777777" w:rsidR="008F5DB8" w:rsidRDefault="008F5DB8">
      <w:pPr>
        <w:spacing w:after="0"/>
        <w:jc w:val="left"/>
      </w:pPr>
      <w:bookmarkStart w:id="91" w:name="_Toc56764677"/>
      <w:bookmarkStart w:id="92" w:name="_Toc59119716"/>
      <w:bookmarkStart w:id="93" w:name="_Toc59180820"/>
      <w:bookmarkStart w:id="94" w:name="_Toc59567209"/>
      <w:bookmarkStart w:id="95" w:name="_Toc61187122"/>
      <w:bookmarkStart w:id="96" w:name="_Toc62635620"/>
      <w:bookmarkStart w:id="97" w:name="_Ref68706050"/>
      <w:r>
        <w:br w:type="page"/>
      </w:r>
    </w:p>
    <w:p w14:paraId="1B96134E" w14:textId="46354237" w:rsidR="006B0099" w:rsidRDefault="006B0099" w:rsidP="008F5DB8">
      <w:pPr>
        <w:pStyle w:val="Heading1"/>
      </w:pPr>
      <w:bookmarkStart w:id="98" w:name="_Toc72176193"/>
      <w:r w:rsidRPr="00CD1C13">
        <w:lastRenderedPageBreak/>
        <w:t>Literature Study</w:t>
      </w:r>
      <w:bookmarkEnd w:id="91"/>
      <w:bookmarkEnd w:id="92"/>
      <w:bookmarkEnd w:id="93"/>
      <w:bookmarkEnd w:id="94"/>
      <w:bookmarkEnd w:id="95"/>
      <w:bookmarkEnd w:id="96"/>
      <w:bookmarkEnd w:id="97"/>
      <w:bookmarkEnd w:id="98"/>
    </w:p>
    <w:p w14:paraId="0BADD614" w14:textId="77777777" w:rsidR="00EB5DCF" w:rsidRPr="00B97BD4" w:rsidRDefault="00EB5DCF" w:rsidP="00EB5DCF">
      <w:pPr>
        <w:pStyle w:val="Heading2"/>
      </w:pPr>
      <w:bookmarkStart w:id="99" w:name="_Toc72176194"/>
      <w:bookmarkStart w:id="100" w:name="_Toc67578403"/>
      <w:bookmarkStart w:id="101" w:name="_Ref69479042"/>
      <w:bookmarkStart w:id="102" w:name="_Ref69822015"/>
      <w:bookmarkStart w:id="103" w:name="_Ref69899230"/>
      <w:r w:rsidRPr="00B97BD4">
        <w:t>Discussion of Time series</w:t>
      </w:r>
      <w:bookmarkEnd w:id="99"/>
    </w:p>
    <w:p w14:paraId="2BD19BFB" w14:textId="31871A8B" w:rsidR="00604902" w:rsidRPr="005F0224" w:rsidRDefault="00604902" w:rsidP="008625C0">
      <w:r>
        <w:t xml:space="preserve">This thesis uses pre-recorded medical data of ICU patients which </w:t>
      </w:r>
      <w:r w:rsidR="00BD4CAB">
        <w:t xml:space="preserve">is </w:t>
      </w:r>
      <w:r>
        <w:t>hourly collected.</w:t>
      </w:r>
      <w:r w:rsidR="002A5408">
        <w:br/>
      </w:r>
      <w:r w:rsidRPr="00973491">
        <w:t>This provides the medical personnel with a better view of the medical evolution of a patient's condition. Since the data is taken hourly, we can say that this data is a time series.</w:t>
      </w:r>
      <w:r w:rsidR="00B65FF7">
        <w:br/>
      </w:r>
      <w:r w:rsidRPr="00973491">
        <w:t xml:space="preserve">In the following chapter, we will briefly discuss time series and the application in this </w:t>
      </w:r>
      <w:r w:rsidR="00F30E7C">
        <w:t>thesis</w:t>
      </w:r>
      <w:r w:rsidRPr="00973491">
        <w:t>.</w:t>
      </w:r>
    </w:p>
    <w:p w14:paraId="7E38FA26" w14:textId="77777777" w:rsidR="00DF01CF" w:rsidRDefault="00EB5DCF" w:rsidP="00F55EC6">
      <w:pPr>
        <w:pStyle w:val="Heading3"/>
      </w:pPr>
      <w:bookmarkStart w:id="104" w:name="_Toc72176195"/>
      <w:r w:rsidRPr="00F55EC6">
        <w:t>Introduction to time series</w:t>
      </w:r>
      <w:bookmarkEnd w:id="104"/>
    </w:p>
    <w:p w14:paraId="6654BF64" w14:textId="1914BFB5" w:rsidR="00F55EC6" w:rsidRDefault="00F55EC6" w:rsidP="00ED6389">
      <w:r>
        <w:t>A t</w:t>
      </w:r>
      <w:r w:rsidRPr="00973491">
        <w:t xml:space="preserve">ime series is a series of data points that are taken at even intervals in time and are indexed with time as the “indexing” parameter. Since the data points in the time series are collected at even times, there might be a correlation between the different data points </w:t>
      </w:r>
      <w:r w:rsidR="00F67CDD">
        <w:fldChar w:fldCharType="begin"/>
      </w:r>
      <w:r w:rsidR="006727E0">
        <w:instrText xml:space="preserve"> ADDIN ZOTERO_ITEM CSL_CITATION {"citationID":"ildDzeDA","properties":{"formattedCitation":"[19]","plainCitation":"[19]","noteIndex":0},"citationItems":[{"id":242,"uris":["http://zotero.org/groups/2605537/items/NJSB7KFL"],"uri":["http://zotero.org/groups/2605537/items/NJSB7KFL"],"itemData":{"id":242,"type":"webpage","abstract":"A time series is a series of data points ordered in time. Time series adds an explicit order dependence between observations: a time…","container-title":"Time series-Introduction. A time series is a series of data… | by Idit Cohen | Towards Data Science","language":"en","title":"Time series-Introduction","URL":"https://towardsdatascience.com/time-series-introduction-7484bc25739a","author":[{"family":"Cohen","given":"Idit"}],"accessed":{"date-parts":[["2021",4,14]]},"issued":{"date-parts":[["2019",10,4]]}}}],"schema":"https://github.com/citation-style-language/schema/raw/master/csl-citation.json"} </w:instrText>
      </w:r>
      <w:r w:rsidR="00F67CDD">
        <w:fldChar w:fldCharType="separate"/>
      </w:r>
      <w:r w:rsidR="00F67CDD" w:rsidRPr="00F67CDD">
        <w:rPr>
          <w:rFonts w:cs="Calibri"/>
        </w:rPr>
        <w:t>[19]</w:t>
      </w:r>
      <w:r w:rsidR="00F67CDD">
        <w:fldChar w:fldCharType="end"/>
      </w:r>
      <w:r w:rsidRPr="00973491">
        <w:t>. In a time series, time is often the independent variable</w:t>
      </w:r>
      <w:r w:rsidR="00FD0454">
        <w:t xml:space="preserve"> </w:t>
      </w:r>
      <w:r w:rsidRPr="00973491">
        <w:t xml:space="preserve">that can be used to forecast the future. The data which is used for this thesis consists of hourly measured medical vital signs and the corresponding output (Sepsis) label. </w:t>
      </w:r>
      <w:r>
        <w:t xml:space="preserve">Given </w:t>
      </w:r>
      <w:r w:rsidRPr="00973491">
        <w:t xml:space="preserve">that the output labels were provided, it is possible to predict the </w:t>
      </w:r>
      <w:r>
        <w:t>s</w:t>
      </w:r>
      <w:r w:rsidRPr="00973491">
        <w:t>epsis</w:t>
      </w:r>
      <w:r>
        <w:t xml:space="preserve"> l</w:t>
      </w:r>
      <w:r w:rsidRPr="00973491">
        <w:t xml:space="preserve">abels using a model that is trained on the medical features and the given </w:t>
      </w:r>
      <w:r>
        <w:t>s</w:t>
      </w:r>
      <w:r w:rsidRPr="00973491">
        <w:t>epsis</w:t>
      </w:r>
      <w:r>
        <w:t xml:space="preserve"> l</w:t>
      </w:r>
      <w:r w:rsidRPr="00973491">
        <w:t>abels.</w:t>
      </w:r>
    </w:p>
    <w:p w14:paraId="5C3F5411" w14:textId="77777777" w:rsidR="00F55EC6" w:rsidRPr="00D2037E" w:rsidRDefault="00F55EC6" w:rsidP="008625C0">
      <w:r w:rsidRPr="005F0224">
        <w:t>In general, t</w:t>
      </w:r>
      <w:r>
        <w:t>wo types of time series models</w:t>
      </w:r>
      <w:r w:rsidRPr="005F0224">
        <w:t xml:space="preserve"> can be used for representing a dataset in time. </w:t>
      </w:r>
      <w:r>
        <w:t>T</w:t>
      </w:r>
      <w:r w:rsidRPr="00D2037E">
        <w:t xml:space="preserve">hese </w:t>
      </w:r>
      <w:r>
        <w:t xml:space="preserve">models </w:t>
      </w:r>
      <w:r w:rsidRPr="00D2037E">
        <w:t>are:</w:t>
      </w:r>
    </w:p>
    <w:p w14:paraId="0488E9DE" w14:textId="77777777" w:rsidR="00F55EC6" w:rsidRPr="00D2037E" w:rsidRDefault="00F55EC6" w:rsidP="00F260EC">
      <w:pPr>
        <w:pStyle w:val="ListParagraph"/>
        <w:numPr>
          <w:ilvl w:val="0"/>
          <w:numId w:val="12"/>
        </w:numPr>
        <w:jc w:val="left"/>
      </w:pPr>
      <w:r>
        <w:t>U</w:t>
      </w:r>
      <w:r w:rsidRPr="00D2037E">
        <w:t>nivariate time series</w:t>
      </w:r>
      <w:r>
        <w:t xml:space="preserve"> models</w:t>
      </w:r>
    </w:p>
    <w:p w14:paraId="1380AD63" w14:textId="77777777" w:rsidR="00F55EC6" w:rsidRDefault="00F55EC6" w:rsidP="00F260EC">
      <w:pPr>
        <w:pStyle w:val="ListParagraph"/>
        <w:numPr>
          <w:ilvl w:val="0"/>
          <w:numId w:val="12"/>
        </w:numPr>
        <w:spacing w:after="240"/>
        <w:ind w:left="714" w:hanging="357"/>
        <w:contextualSpacing w:val="0"/>
        <w:jc w:val="left"/>
      </w:pPr>
      <w:r>
        <w:t>M</w:t>
      </w:r>
      <w:r w:rsidRPr="00D2037E">
        <w:t xml:space="preserve">ultivariate time series </w:t>
      </w:r>
      <w:r>
        <w:t>models</w:t>
      </w:r>
    </w:p>
    <w:p w14:paraId="2B2A1AFF" w14:textId="77777777" w:rsidR="00DF01CF" w:rsidRPr="00BE60BB" w:rsidRDefault="00EB5DCF" w:rsidP="00600175">
      <w:pPr>
        <w:pStyle w:val="Heading3"/>
      </w:pPr>
      <w:bookmarkStart w:id="105" w:name="_Toc72176196"/>
      <w:r w:rsidRPr="00BE60BB">
        <w:t xml:space="preserve">The </w:t>
      </w:r>
      <w:r w:rsidRPr="00600175">
        <w:t>different</w:t>
      </w:r>
      <w:r w:rsidRPr="00BE60BB">
        <w:t xml:space="preserve"> time series models</w:t>
      </w:r>
      <w:bookmarkEnd w:id="105"/>
    </w:p>
    <w:p w14:paraId="7BFF17C4" w14:textId="77777777" w:rsidR="00EB5DCF" w:rsidRPr="00600175" w:rsidRDefault="00EB5DCF" w:rsidP="00600175">
      <w:pPr>
        <w:pStyle w:val="Heading4"/>
      </w:pPr>
      <w:r w:rsidRPr="00600175">
        <w:t>Univariate time series</w:t>
      </w:r>
    </w:p>
    <w:p w14:paraId="043FB59D" w14:textId="55208F0D" w:rsidR="00EB5DCF" w:rsidRDefault="000678C1" w:rsidP="00F077F3">
      <w:r w:rsidRPr="00A41199">
        <w:t xml:space="preserve">A univariate time series exists when a dataset contains only one time-dependent variable. </w:t>
      </w:r>
      <w:r>
        <w:t xml:space="preserve">When </w:t>
      </w:r>
      <w:r w:rsidRPr="00A41199">
        <w:t xml:space="preserve">data of this time series </w:t>
      </w:r>
      <w:r>
        <w:t xml:space="preserve">is plotted, only </w:t>
      </w:r>
      <w:r w:rsidRPr="00A41199">
        <w:t xml:space="preserve">the changes of </w:t>
      </w:r>
      <w:r>
        <w:t>the</w:t>
      </w:r>
      <w:r w:rsidRPr="00A41199">
        <w:t xml:space="preserve"> variable over time </w:t>
      </w:r>
      <w:r>
        <w:t>will be</w:t>
      </w:r>
      <w:r w:rsidRPr="00A41199">
        <w:t xml:space="preserve"> </w:t>
      </w:r>
      <w:r>
        <w:t>shown</w:t>
      </w:r>
      <w:r w:rsidRPr="00A41199">
        <w:t>. An example of a univariate time series is the hourly measurement of the body temperature of a patient who has a fever</w:t>
      </w:r>
      <w:r w:rsidR="00190239">
        <w:t xml:space="preserve">, which </w:t>
      </w:r>
      <w:r w:rsidR="00743E2F">
        <w:t xml:space="preserve">is shown in </w:t>
      </w:r>
      <w:r w:rsidR="00743E2F">
        <w:fldChar w:fldCharType="begin"/>
      </w:r>
      <w:r w:rsidR="00743E2F">
        <w:instrText xml:space="preserve"> REF _Ref70671868 \h </w:instrText>
      </w:r>
      <w:r w:rsidR="00F077F3">
        <w:instrText xml:space="preserve"> \* MERGEFORMAT </w:instrText>
      </w:r>
      <w:r w:rsidR="00743E2F">
        <w:fldChar w:fldCharType="separate"/>
      </w:r>
      <w:r w:rsidR="00B26196" w:rsidRPr="005F0224">
        <w:t xml:space="preserve">Figure </w:t>
      </w:r>
      <w:r w:rsidR="00B26196">
        <w:rPr>
          <w:noProof/>
        </w:rPr>
        <w:t>3.1</w:t>
      </w:r>
      <w:r w:rsidR="00743E2F">
        <w:fldChar w:fldCharType="end"/>
      </w:r>
      <w:r w:rsidR="006F26DB">
        <w:t>.</w:t>
      </w:r>
    </w:p>
    <w:p w14:paraId="1B2701CF" w14:textId="76B399C5" w:rsidR="00EB5DCF" w:rsidRDefault="00C45628" w:rsidP="00C45628">
      <w:pPr>
        <w:rPr>
          <w:highlight w:val="lightGray"/>
        </w:rPr>
      </w:pPr>
      <w:r>
        <w:rPr>
          <w:rFonts w:cs="Calibri"/>
          <w:noProof/>
        </w:rPr>
        <w:lastRenderedPageBreak/>
        <mc:AlternateContent>
          <mc:Choice Requires="wpg">
            <w:drawing>
              <wp:anchor distT="0" distB="0" distL="114300" distR="114300" simplePos="0" relativeHeight="251658249" behindDoc="0" locked="0" layoutInCell="1" allowOverlap="1" wp14:anchorId="0843636E" wp14:editId="00F8BDEA">
                <wp:simplePos x="0" y="0"/>
                <wp:positionH relativeFrom="margin">
                  <wp:posOffset>180340</wp:posOffset>
                </wp:positionH>
                <wp:positionV relativeFrom="paragraph">
                  <wp:posOffset>212725</wp:posOffset>
                </wp:positionV>
                <wp:extent cx="5399405" cy="3390265"/>
                <wp:effectExtent l="0" t="0" r="0" b="635"/>
                <wp:wrapTopAndBottom/>
                <wp:docPr id="26"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99405" cy="3390265"/>
                          <a:chOff x="0" y="63611"/>
                          <a:chExt cx="5702935" cy="3619089"/>
                        </a:xfrm>
                      </wpg:grpSpPr>
                      <wps:wsp>
                        <wps:cNvPr id="27" name="Text Box 27"/>
                        <wps:cNvSpPr txBox="1"/>
                        <wps:spPr>
                          <a:xfrm>
                            <a:off x="0" y="3336877"/>
                            <a:ext cx="5684520" cy="345823"/>
                          </a:xfrm>
                          <a:prstGeom prst="rect">
                            <a:avLst/>
                          </a:prstGeom>
                          <a:solidFill>
                            <a:prstClr val="white"/>
                          </a:solidFill>
                          <a:ln>
                            <a:noFill/>
                          </a:ln>
                        </wps:spPr>
                        <wps:txbx>
                          <w:txbxContent>
                            <w:p w14:paraId="5B88B6A1" w14:textId="206724BC" w:rsidR="00AF2A4D" w:rsidRPr="005F0224" w:rsidRDefault="00AF2A4D" w:rsidP="00EB5DCF">
                              <w:pPr>
                                <w:pStyle w:val="Caption"/>
                                <w:jc w:val="left"/>
                                <w:rPr>
                                  <w:noProof/>
                                  <w:sz w:val="24"/>
                                </w:rPr>
                              </w:pPr>
                              <w:bookmarkStart w:id="106" w:name="_Ref70671868"/>
                              <w:bookmarkStart w:id="107" w:name="_Toc70928344"/>
                              <w:bookmarkStart w:id="108" w:name="_Toc72247457"/>
                              <w:r w:rsidRPr="005F0224">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1</w:t>
                              </w:r>
                              <w:r>
                                <w:fldChar w:fldCharType="end"/>
                              </w:r>
                              <w:bookmarkEnd w:id="106"/>
                              <w:r w:rsidRPr="005F0224">
                                <w:t>: Example of</w:t>
                              </w:r>
                              <w:r>
                                <w:t xml:space="preserve"> </w:t>
                              </w:r>
                              <w:r w:rsidRPr="005F0224">
                                <w:t>univariate time series data</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3" name="Picture 53"/>
                          <pic:cNvPicPr>
                            <a:picLocks noChangeAspect="1"/>
                          </pic:cNvPicPr>
                        </pic:nvPicPr>
                        <pic:blipFill rotWithShape="1">
                          <a:blip r:embed="rId29" cstate="print">
                            <a:extLst>
                              <a:ext uri="{28A0092B-C50C-407E-A947-70E740481C1C}">
                                <a14:useLocalDpi xmlns:a14="http://schemas.microsoft.com/office/drawing/2010/main" val="0"/>
                              </a:ext>
                            </a:extLst>
                          </a:blip>
                          <a:srcRect l="1855" t="4880" r="1273" b="4064"/>
                          <a:stretch/>
                        </pic:blipFill>
                        <pic:spPr bwMode="auto">
                          <a:xfrm>
                            <a:off x="0" y="63611"/>
                            <a:ext cx="5702935" cy="3223886"/>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43636E" id="Group 26" o:spid="_x0000_s1048" style="position:absolute;left:0;text-align:left;margin-left:14.2pt;margin-top:16.75pt;width:425.15pt;height:266.95pt;z-index:251658249;mso-position-horizontal-relative:margin;mso-width-relative:margin;mso-height-relative:margin" coordorigin=",636" coordsize="57029,36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">
                <o:lock v:ext="edit" aspectratio="t"/>
                <v:shape id="Text Box 27" o:spid="_x0000_s1049" type="#_x0000_t202" style="position:absolute;top:33368;width:56845;height:3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14:paraId="5B88B6A1" w14:textId="206724BC" w:rsidR="00AF2A4D" w:rsidRPr="005F0224" w:rsidRDefault="00AF2A4D" w:rsidP="00EB5DCF">
                        <w:pPr>
                          <w:pStyle w:val="Caption"/>
                          <w:jc w:val="left"/>
                          <w:rPr>
                            <w:noProof/>
                            <w:sz w:val="24"/>
                          </w:rPr>
                        </w:pPr>
                        <w:bookmarkStart w:id="109" w:name="_Ref70671868"/>
                        <w:bookmarkStart w:id="110" w:name="_Toc70928344"/>
                        <w:bookmarkStart w:id="111" w:name="_Toc72247457"/>
                        <w:r w:rsidRPr="005F0224">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1</w:t>
                        </w:r>
                        <w:r>
                          <w:fldChar w:fldCharType="end"/>
                        </w:r>
                        <w:bookmarkEnd w:id="109"/>
                        <w:r w:rsidRPr="005F0224">
                          <w:t>: Example of</w:t>
                        </w:r>
                        <w:r>
                          <w:t xml:space="preserve"> </w:t>
                        </w:r>
                        <w:r w:rsidRPr="005F0224">
                          <w:t>univariate time series data</w:t>
                        </w:r>
                        <w:bookmarkEnd w:id="110"/>
                        <w:bookmarkEnd w:id="111"/>
                      </w:p>
                    </w:txbxContent>
                  </v:textbox>
                </v:shape>
                <v:shape id="Picture 53" o:spid="_x0000_s1050" type="#_x0000_t75" style="position:absolute;top:636;width:57029;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">
                  <v:imagedata r:id="rId30" o:title="" croptop="3198f" cropbottom="2663f" cropleft="1216f" cropright="834f"/>
                </v:shape>
                <w10:wrap type="topAndBottom" anchorx="margin"/>
              </v:group>
            </w:pict>
          </mc:Fallback>
        </mc:AlternateContent>
      </w:r>
    </w:p>
    <w:p w14:paraId="427D1766" w14:textId="77777777" w:rsidR="00EB5DCF" w:rsidRDefault="00EB5DCF" w:rsidP="008067AD">
      <w:pPr>
        <w:pStyle w:val="Heading4"/>
      </w:pPr>
      <w:r>
        <w:t>Multivariate time series</w:t>
      </w:r>
    </w:p>
    <w:p w14:paraId="60B6EF77" w14:textId="77777777" w:rsidR="00DF01CF" w:rsidRDefault="00EB5DCF" w:rsidP="00FD34CC">
      <w:r>
        <w:t>Unlike univariate time series data where there is only one time-dependent variable, multivariate time series data consists of multiple time-dependent variables. When analysing a multivariate time series, it may be assumed that the different time-dependent variables not only depend on the previous values of these variables but that there exists a correlation between these variables.</w:t>
      </w:r>
    </w:p>
    <w:p w14:paraId="6741CD8B" w14:textId="41FA13E7" w:rsidR="00423B48" w:rsidRDefault="000B0A5E" w:rsidP="00F077F3">
      <w:r>
        <w:t xml:space="preserve">In </w:t>
      </w:r>
      <w:r w:rsidR="00A07085">
        <w:fldChar w:fldCharType="begin"/>
      </w:r>
      <w:r w:rsidR="00A07085">
        <w:instrText xml:space="preserve"> REF _Ref70772602 \h </w:instrText>
      </w:r>
      <w:r w:rsidR="00674465">
        <w:instrText xml:space="preserve"> \* MERGEFORMAT </w:instrText>
      </w:r>
      <w:r w:rsidR="00A07085">
        <w:fldChar w:fldCharType="separate"/>
      </w:r>
      <w:r w:rsidR="00B26196">
        <w:t xml:space="preserve">Table </w:t>
      </w:r>
      <w:r w:rsidR="00B26196">
        <w:rPr>
          <w:noProof/>
        </w:rPr>
        <w:t>1</w:t>
      </w:r>
      <w:r w:rsidR="00A07085">
        <w:fldChar w:fldCharType="end"/>
      </w:r>
      <w:r w:rsidR="00A07085">
        <w:t xml:space="preserve">, </w:t>
      </w:r>
      <w:r>
        <w:t>an example of multivariate time series data is given. The hourly measurements of different medical features regarding a patient’s health and the corresponding output label are shown. The different medical features correlate with each other and the output label, based on these correlations a prediction of the output can be made. For example, there may be a correlation between a patient's age and other medical parameter</w:t>
      </w:r>
      <w:r w:rsidR="008E3300">
        <w:t>s</w:t>
      </w:r>
      <w:r>
        <w:t xml:space="preserve"> and elderly people may have a higher </w:t>
      </w:r>
      <w:r w:rsidR="008067AD">
        <w:t xml:space="preserve">heart rate </w:t>
      </w:r>
      <w:r>
        <w:t>and an increased chance of having sepsis. In</w:t>
      </w:r>
      <w:r w:rsidR="00E057E4">
        <w:t xml:space="preserve"> </w:t>
      </w:r>
      <w:r w:rsidR="00423B48">
        <w:fldChar w:fldCharType="begin"/>
      </w:r>
      <w:r w:rsidR="00423B48">
        <w:instrText xml:space="preserve"> REF _Ref70605257 \h </w:instrText>
      </w:r>
      <w:r w:rsidR="00674465">
        <w:instrText xml:space="preserve"> \* MERGEFORMAT </w:instrText>
      </w:r>
      <w:r w:rsidR="00423B48">
        <w:fldChar w:fldCharType="separate"/>
      </w:r>
      <w:r w:rsidR="00B26196">
        <w:t xml:space="preserve">Figure </w:t>
      </w:r>
      <w:r w:rsidR="00B26196">
        <w:rPr>
          <w:noProof/>
        </w:rPr>
        <w:t>3.2</w:t>
      </w:r>
      <w:r w:rsidR="00423B48">
        <w:fldChar w:fldCharType="end"/>
      </w:r>
      <w:r w:rsidR="00423B48">
        <w:t xml:space="preserve"> </w:t>
      </w:r>
      <w:r w:rsidR="008067AD">
        <w:t xml:space="preserve">and </w:t>
      </w:r>
      <w:r w:rsidR="008067AD">
        <w:fldChar w:fldCharType="begin"/>
      </w:r>
      <w:r w:rsidR="008067AD">
        <w:instrText xml:space="preserve"> REF _Ref70865055 \h </w:instrText>
      </w:r>
      <w:r w:rsidR="00674465">
        <w:instrText xml:space="preserve"> \* MERGEFORMAT </w:instrText>
      </w:r>
      <w:r w:rsidR="008067AD">
        <w:fldChar w:fldCharType="separate"/>
      </w:r>
      <w:r w:rsidR="00B26196">
        <w:t xml:space="preserve">Figure </w:t>
      </w:r>
      <w:r w:rsidR="00B26196">
        <w:rPr>
          <w:noProof/>
        </w:rPr>
        <w:t>3.3</w:t>
      </w:r>
      <w:r w:rsidR="008067AD">
        <w:fldChar w:fldCharType="end"/>
      </w:r>
      <w:r w:rsidR="008067AD">
        <w:t xml:space="preserve">, </w:t>
      </w:r>
      <w:r>
        <w:t>a subset of medical features of both a sepsis and non-sepsis patient is displayed.</w:t>
      </w:r>
    </w:p>
    <w:p w14:paraId="5871CE31" w14:textId="69BC9F28" w:rsidR="00EB5DCF" w:rsidRDefault="00423B48" w:rsidP="006B7215">
      <w:pPr>
        <w:spacing w:after="0"/>
        <w:jc w:val="left"/>
      </w:pPr>
      <w:r>
        <w:br w:type="page"/>
      </w:r>
    </w:p>
    <w:p w14:paraId="210004A5" w14:textId="564B031B" w:rsidR="00EB5DCF" w:rsidRDefault="00EB5DCF" w:rsidP="00EB5DCF">
      <w:pPr>
        <w:pStyle w:val="Caption"/>
        <w:keepNext/>
        <w:jc w:val="center"/>
      </w:pPr>
      <w:bookmarkStart w:id="112" w:name="_Ref70772602"/>
      <w:bookmarkStart w:id="113" w:name="_Toc70928365"/>
      <w:bookmarkStart w:id="114" w:name="_Toc72138007"/>
      <w:r>
        <w:lastRenderedPageBreak/>
        <w:t xml:space="preserve">Table </w:t>
      </w:r>
      <w:r>
        <w:fldChar w:fldCharType="begin"/>
      </w:r>
      <w:r>
        <w:instrText xml:space="preserve"> SEQ Table \* ARABIC </w:instrText>
      </w:r>
      <w:r>
        <w:fldChar w:fldCharType="separate"/>
      </w:r>
      <w:r w:rsidR="00B26196">
        <w:rPr>
          <w:noProof/>
        </w:rPr>
        <w:t>1</w:t>
      </w:r>
      <w:r>
        <w:fldChar w:fldCharType="end"/>
      </w:r>
      <w:bookmarkEnd w:id="112"/>
      <w:r>
        <w:t xml:space="preserve">: </w:t>
      </w:r>
      <w:r w:rsidRPr="000A37AF">
        <w:t>Example of a multivariate time series</w:t>
      </w:r>
      <w:bookmarkEnd w:id="113"/>
      <w:bookmarkEnd w:id="114"/>
    </w:p>
    <w:tbl>
      <w:tblPr>
        <w:tblStyle w:val="thesistable"/>
        <w:tblW w:w="0" w:type="auto"/>
        <w:jc w:val="center"/>
        <w:tblLook w:val="04A0" w:firstRow="1" w:lastRow="0" w:firstColumn="1" w:lastColumn="0" w:noHBand="0" w:noVBand="1"/>
      </w:tblPr>
      <w:tblGrid>
        <w:gridCol w:w="628"/>
        <w:gridCol w:w="521"/>
        <w:gridCol w:w="716"/>
        <w:gridCol w:w="686"/>
        <w:gridCol w:w="726"/>
        <w:gridCol w:w="617"/>
        <w:gridCol w:w="533"/>
        <w:gridCol w:w="1074"/>
        <w:gridCol w:w="1168"/>
      </w:tblGrid>
      <w:tr w:rsidR="00EB5DCF" w:rsidRPr="008E26E8" w14:paraId="6140143E" w14:textId="77777777" w:rsidTr="009301E0">
        <w:trPr>
          <w:cnfStyle w:val="100000000000" w:firstRow="1" w:lastRow="0" w:firstColumn="0" w:lastColumn="0" w:oddVBand="0" w:evenVBand="0" w:oddHBand="0"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18BEF56D" w14:textId="77777777" w:rsidR="00EB5DCF" w:rsidRPr="008E26E8" w:rsidRDefault="00EB5DCF" w:rsidP="009301E0">
            <w:pPr>
              <w:spacing w:after="160" w:line="259" w:lineRule="auto"/>
              <w:jc w:val="center"/>
              <w:rPr>
                <w:rFonts w:cs="Calibri"/>
                <w:sz w:val="20"/>
              </w:rPr>
            </w:pPr>
            <w:r>
              <w:rPr>
                <w:rFonts w:cs="Calibri"/>
                <w:sz w:val="20"/>
              </w:rPr>
              <w:t>Ti</w:t>
            </w:r>
            <w:r w:rsidRPr="008E26E8">
              <w:rPr>
                <w:rFonts w:cs="Calibri"/>
                <w:sz w:val="20"/>
              </w:rPr>
              <w:t>me</w:t>
            </w:r>
          </w:p>
        </w:tc>
        <w:tc>
          <w:tcPr>
            <w:tcW w:w="0" w:type="auto"/>
          </w:tcPr>
          <w:p w14:paraId="70DA1503"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HR</w:t>
            </w:r>
          </w:p>
        </w:tc>
        <w:tc>
          <w:tcPr>
            <w:tcW w:w="0" w:type="auto"/>
          </w:tcPr>
          <w:p w14:paraId="7964F9B0"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O2Sat</w:t>
            </w:r>
          </w:p>
        </w:tc>
        <w:tc>
          <w:tcPr>
            <w:tcW w:w="0" w:type="auto"/>
          </w:tcPr>
          <w:p w14:paraId="31CBE0D4"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Temp</w:t>
            </w:r>
          </w:p>
        </w:tc>
        <w:tc>
          <w:tcPr>
            <w:tcW w:w="0" w:type="auto"/>
          </w:tcPr>
          <w:p w14:paraId="757D03A6"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EtCO2</w:t>
            </w:r>
          </w:p>
        </w:tc>
        <w:tc>
          <w:tcPr>
            <w:tcW w:w="0" w:type="auto"/>
          </w:tcPr>
          <w:p w14:paraId="5801E0F4"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color w:val="000000"/>
                <w:sz w:val="20"/>
              </w:rPr>
              <w:t>Resp</w:t>
            </w:r>
          </w:p>
        </w:tc>
        <w:tc>
          <w:tcPr>
            <w:tcW w:w="0" w:type="auto"/>
          </w:tcPr>
          <w:p w14:paraId="5B1FCEF9"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Age</w:t>
            </w:r>
          </w:p>
        </w:tc>
        <w:tc>
          <w:tcPr>
            <w:tcW w:w="0" w:type="auto"/>
          </w:tcPr>
          <w:p w14:paraId="6E541A98"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sidRPr="008E26E8">
              <w:rPr>
                <w:rFonts w:cs="Calibri"/>
                <w:sz w:val="20"/>
              </w:rPr>
              <w:t>Patient_id</w:t>
            </w:r>
          </w:p>
        </w:tc>
        <w:tc>
          <w:tcPr>
            <w:tcW w:w="0" w:type="auto"/>
          </w:tcPr>
          <w:p w14:paraId="2B8D27E4" w14:textId="77777777" w:rsidR="00EB5DCF" w:rsidRPr="008E26E8" w:rsidRDefault="00EB5DCF" w:rsidP="009301E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Calibri"/>
                <w:sz w:val="20"/>
              </w:rPr>
            </w:pPr>
            <w:r>
              <w:rPr>
                <w:rFonts w:cs="Calibri"/>
                <w:sz w:val="20"/>
              </w:rPr>
              <w:t>Sepsis</w:t>
            </w:r>
            <w:r w:rsidRPr="008E26E8">
              <w:rPr>
                <w:rFonts w:cs="Calibri"/>
                <w:sz w:val="20"/>
              </w:rPr>
              <w:t>Label</w:t>
            </w:r>
          </w:p>
        </w:tc>
      </w:tr>
      <w:tr w:rsidR="00EB5DCF" w:rsidRPr="008E26E8" w14:paraId="08311B77"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72557420" w14:textId="77777777" w:rsidR="00EB5DCF" w:rsidRPr="00DB0C22" w:rsidRDefault="00EB5DCF" w:rsidP="009301E0">
            <w:pPr>
              <w:spacing w:after="160" w:line="259" w:lineRule="auto"/>
              <w:jc w:val="left"/>
              <w:rPr>
                <w:rFonts w:cs="Calibri"/>
                <w:sz w:val="20"/>
              </w:rPr>
            </w:pPr>
            <w:r w:rsidRPr="00DB0C22">
              <w:rPr>
                <w:rFonts w:cs="Calibri"/>
                <w:sz w:val="20"/>
              </w:rPr>
              <w:t>1</w:t>
            </w:r>
          </w:p>
        </w:tc>
        <w:tc>
          <w:tcPr>
            <w:tcW w:w="0" w:type="auto"/>
          </w:tcPr>
          <w:p w14:paraId="5354D527"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110</w:t>
            </w:r>
          </w:p>
        </w:tc>
        <w:tc>
          <w:tcPr>
            <w:tcW w:w="0" w:type="auto"/>
          </w:tcPr>
          <w:p w14:paraId="788217CD"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4</w:t>
            </w:r>
          </w:p>
        </w:tc>
        <w:tc>
          <w:tcPr>
            <w:tcW w:w="0" w:type="auto"/>
          </w:tcPr>
          <w:p w14:paraId="31D7FD1F" w14:textId="59A38329"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33</w:t>
            </w:r>
          </w:p>
        </w:tc>
        <w:tc>
          <w:tcPr>
            <w:tcW w:w="0" w:type="auto"/>
          </w:tcPr>
          <w:p w14:paraId="46166C99" w14:textId="1B65C1BE"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0</w:t>
            </w:r>
          </w:p>
        </w:tc>
        <w:tc>
          <w:tcPr>
            <w:tcW w:w="0" w:type="auto"/>
          </w:tcPr>
          <w:p w14:paraId="6550F75B"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8</w:t>
            </w:r>
          </w:p>
        </w:tc>
        <w:tc>
          <w:tcPr>
            <w:tcW w:w="0" w:type="auto"/>
          </w:tcPr>
          <w:p w14:paraId="6E2E4CBA"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83</w:t>
            </w:r>
          </w:p>
        </w:tc>
        <w:tc>
          <w:tcPr>
            <w:tcW w:w="0" w:type="auto"/>
          </w:tcPr>
          <w:p w14:paraId="01426047" w14:textId="77777777" w:rsidR="00EB5DCF" w:rsidRPr="00373C8B"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6A743C10"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0</w:t>
            </w:r>
          </w:p>
        </w:tc>
      </w:tr>
      <w:tr w:rsidR="00EB5DCF" w:rsidRPr="008E26E8" w14:paraId="6136274E" w14:textId="77777777" w:rsidTr="009301E0">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5EF76784" w14:textId="77777777" w:rsidR="00EB5DCF" w:rsidRPr="00DB0C22" w:rsidRDefault="00EB5DCF" w:rsidP="009301E0">
            <w:pPr>
              <w:spacing w:after="160" w:line="259" w:lineRule="auto"/>
              <w:jc w:val="left"/>
              <w:rPr>
                <w:rFonts w:cs="Calibri"/>
                <w:sz w:val="20"/>
              </w:rPr>
            </w:pPr>
            <w:r w:rsidRPr="00DB0C22">
              <w:rPr>
                <w:rFonts w:cs="Calibri"/>
                <w:sz w:val="20"/>
              </w:rPr>
              <w:t>2</w:t>
            </w:r>
          </w:p>
        </w:tc>
        <w:tc>
          <w:tcPr>
            <w:tcW w:w="0" w:type="auto"/>
          </w:tcPr>
          <w:p w14:paraId="544B1123"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108</w:t>
            </w:r>
          </w:p>
        </w:tc>
        <w:tc>
          <w:tcPr>
            <w:tcW w:w="0" w:type="auto"/>
          </w:tcPr>
          <w:p w14:paraId="5EDD51EA"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5</w:t>
            </w:r>
          </w:p>
        </w:tc>
        <w:tc>
          <w:tcPr>
            <w:tcW w:w="0" w:type="auto"/>
          </w:tcPr>
          <w:p w14:paraId="6B9C74EB" w14:textId="3B14D619"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66</w:t>
            </w:r>
          </w:p>
        </w:tc>
        <w:tc>
          <w:tcPr>
            <w:tcW w:w="0" w:type="auto"/>
          </w:tcPr>
          <w:p w14:paraId="6C3E3F53" w14:textId="557AB4E8"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6</w:t>
            </w:r>
          </w:p>
        </w:tc>
        <w:tc>
          <w:tcPr>
            <w:tcW w:w="0" w:type="auto"/>
          </w:tcPr>
          <w:p w14:paraId="2B1038FB"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29</w:t>
            </w:r>
          </w:p>
        </w:tc>
        <w:tc>
          <w:tcPr>
            <w:tcW w:w="0" w:type="auto"/>
          </w:tcPr>
          <w:p w14:paraId="2866C954"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83</w:t>
            </w:r>
          </w:p>
        </w:tc>
        <w:tc>
          <w:tcPr>
            <w:tcW w:w="0" w:type="auto"/>
          </w:tcPr>
          <w:p w14:paraId="0A4674AF" w14:textId="77777777" w:rsidR="00EB5DCF" w:rsidRPr="00373C8B"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4BF716E5"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0</w:t>
            </w:r>
          </w:p>
        </w:tc>
      </w:tr>
      <w:tr w:rsidR="00EB5DCF" w:rsidRPr="008E26E8" w14:paraId="65179101"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758ECC8D" w14:textId="77777777" w:rsidR="00EB5DCF" w:rsidRPr="00DB0C22" w:rsidRDefault="00EB5DCF" w:rsidP="009301E0">
            <w:pPr>
              <w:spacing w:after="160" w:line="259" w:lineRule="auto"/>
              <w:jc w:val="left"/>
              <w:rPr>
                <w:rFonts w:cs="Calibri"/>
                <w:sz w:val="20"/>
              </w:rPr>
            </w:pPr>
            <w:r w:rsidRPr="00DB0C22">
              <w:rPr>
                <w:rFonts w:cs="Calibri"/>
                <w:sz w:val="20"/>
              </w:rPr>
              <w:t>3</w:t>
            </w:r>
          </w:p>
        </w:tc>
        <w:tc>
          <w:tcPr>
            <w:tcW w:w="0" w:type="auto"/>
          </w:tcPr>
          <w:p w14:paraId="024A28AD"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106</w:t>
            </w:r>
          </w:p>
        </w:tc>
        <w:tc>
          <w:tcPr>
            <w:tcW w:w="0" w:type="auto"/>
          </w:tcPr>
          <w:p w14:paraId="7207143D"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9</w:t>
            </w:r>
          </w:p>
        </w:tc>
        <w:tc>
          <w:tcPr>
            <w:tcW w:w="0" w:type="auto"/>
          </w:tcPr>
          <w:p w14:paraId="14A06C7D" w14:textId="0E4F2274"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30</w:t>
            </w:r>
          </w:p>
        </w:tc>
        <w:tc>
          <w:tcPr>
            <w:tcW w:w="0" w:type="auto"/>
          </w:tcPr>
          <w:p w14:paraId="696EB96B" w14:textId="722C94EA"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2</w:t>
            </w:r>
          </w:p>
        </w:tc>
        <w:tc>
          <w:tcPr>
            <w:tcW w:w="0" w:type="auto"/>
          </w:tcPr>
          <w:p w14:paraId="57CC3F0C"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6</w:t>
            </w:r>
          </w:p>
        </w:tc>
        <w:tc>
          <w:tcPr>
            <w:tcW w:w="0" w:type="auto"/>
          </w:tcPr>
          <w:p w14:paraId="519B8EE4"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83</w:t>
            </w:r>
          </w:p>
        </w:tc>
        <w:tc>
          <w:tcPr>
            <w:tcW w:w="0" w:type="auto"/>
          </w:tcPr>
          <w:p w14:paraId="57C5B15F" w14:textId="77777777" w:rsidR="00EB5DCF" w:rsidRPr="00373C8B"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56325C9B"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0</w:t>
            </w:r>
          </w:p>
        </w:tc>
      </w:tr>
      <w:tr w:rsidR="00EB5DCF" w:rsidRPr="008E26E8" w14:paraId="569C26CE" w14:textId="77777777" w:rsidTr="009301E0">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5422C661" w14:textId="77777777" w:rsidR="00EB5DCF" w:rsidRPr="00DB0C22" w:rsidRDefault="00EB5DCF" w:rsidP="009301E0">
            <w:pPr>
              <w:spacing w:after="160" w:line="259" w:lineRule="auto"/>
              <w:jc w:val="left"/>
              <w:rPr>
                <w:rFonts w:cs="Calibri"/>
                <w:sz w:val="20"/>
              </w:rPr>
            </w:pPr>
            <w:r w:rsidRPr="00DB0C22">
              <w:rPr>
                <w:rFonts w:cs="Calibri"/>
                <w:sz w:val="20"/>
              </w:rPr>
              <w:t>4</w:t>
            </w:r>
          </w:p>
        </w:tc>
        <w:tc>
          <w:tcPr>
            <w:tcW w:w="0" w:type="auto"/>
          </w:tcPr>
          <w:p w14:paraId="55214A1C"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104</w:t>
            </w:r>
          </w:p>
        </w:tc>
        <w:tc>
          <w:tcPr>
            <w:tcW w:w="0" w:type="auto"/>
          </w:tcPr>
          <w:p w14:paraId="7924E9F6"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5</w:t>
            </w:r>
          </w:p>
        </w:tc>
        <w:tc>
          <w:tcPr>
            <w:tcW w:w="0" w:type="auto"/>
          </w:tcPr>
          <w:p w14:paraId="183081BF" w14:textId="149AF54E"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92</w:t>
            </w:r>
          </w:p>
        </w:tc>
        <w:tc>
          <w:tcPr>
            <w:tcW w:w="0" w:type="auto"/>
          </w:tcPr>
          <w:p w14:paraId="17EE4E23" w14:textId="7050FC39"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0</w:t>
            </w:r>
          </w:p>
        </w:tc>
        <w:tc>
          <w:tcPr>
            <w:tcW w:w="0" w:type="auto"/>
          </w:tcPr>
          <w:p w14:paraId="2C384EB6"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0</w:t>
            </w:r>
          </w:p>
        </w:tc>
        <w:tc>
          <w:tcPr>
            <w:tcW w:w="0" w:type="auto"/>
          </w:tcPr>
          <w:p w14:paraId="0730663A"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83</w:t>
            </w:r>
          </w:p>
        </w:tc>
        <w:tc>
          <w:tcPr>
            <w:tcW w:w="0" w:type="auto"/>
          </w:tcPr>
          <w:p w14:paraId="66CE64D5" w14:textId="77777777" w:rsidR="00EB5DCF" w:rsidRPr="00373C8B"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16FF2E33"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0</w:t>
            </w:r>
          </w:p>
        </w:tc>
      </w:tr>
      <w:tr w:rsidR="00EB5DCF" w:rsidRPr="008E26E8" w14:paraId="3AEC1148"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3F89833B" w14:textId="77777777" w:rsidR="00EB5DCF" w:rsidRPr="00DB0C22" w:rsidRDefault="00EB5DCF" w:rsidP="009301E0">
            <w:pPr>
              <w:spacing w:after="160" w:line="259" w:lineRule="auto"/>
              <w:jc w:val="left"/>
              <w:rPr>
                <w:rFonts w:cs="Calibri"/>
                <w:sz w:val="20"/>
              </w:rPr>
            </w:pPr>
            <w:r w:rsidRPr="00DB0C22">
              <w:rPr>
                <w:rFonts w:cs="Calibri"/>
                <w:sz w:val="20"/>
              </w:rPr>
              <w:t>5</w:t>
            </w:r>
          </w:p>
        </w:tc>
        <w:tc>
          <w:tcPr>
            <w:tcW w:w="0" w:type="auto"/>
          </w:tcPr>
          <w:p w14:paraId="197C3279"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102</w:t>
            </w:r>
          </w:p>
        </w:tc>
        <w:tc>
          <w:tcPr>
            <w:tcW w:w="0" w:type="auto"/>
          </w:tcPr>
          <w:p w14:paraId="4CA8FCBC"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89</w:t>
            </w:r>
          </w:p>
        </w:tc>
        <w:tc>
          <w:tcPr>
            <w:tcW w:w="0" w:type="auto"/>
          </w:tcPr>
          <w:p w14:paraId="09F49BA8" w14:textId="22D0126E"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86</w:t>
            </w:r>
          </w:p>
        </w:tc>
        <w:tc>
          <w:tcPr>
            <w:tcW w:w="0" w:type="auto"/>
          </w:tcPr>
          <w:p w14:paraId="080429F7" w14:textId="2CDDB264"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6</w:t>
            </w:r>
          </w:p>
        </w:tc>
        <w:tc>
          <w:tcPr>
            <w:tcW w:w="0" w:type="auto"/>
          </w:tcPr>
          <w:p w14:paraId="22CAA978"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7</w:t>
            </w:r>
          </w:p>
        </w:tc>
        <w:tc>
          <w:tcPr>
            <w:tcW w:w="0" w:type="auto"/>
          </w:tcPr>
          <w:p w14:paraId="53D43809"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83</w:t>
            </w:r>
          </w:p>
        </w:tc>
        <w:tc>
          <w:tcPr>
            <w:tcW w:w="0" w:type="auto"/>
          </w:tcPr>
          <w:p w14:paraId="0F768A23" w14:textId="77777777" w:rsidR="00EB5DCF" w:rsidRPr="00373C8B"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519E2486"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1</w:t>
            </w:r>
          </w:p>
        </w:tc>
      </w:tr>
      <w:tr w:rsidR="00EB5DCF" w:rsidRPr="008E26E8" w14:paraId="50E8B101" w14:textId="77777777" w:rsidTr="009301E0">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0D5FC084" w14:textId="77777777" w:rsidR="00EB5DCF" w:rsidRPr="00DB0C22" w:rsidRDefault="00EB5DCF" w:rsidP="009301E0">
            <w:pPr>
              <w:spacing w:after="160" w:line="259" w:lineRule="auto"/>
              <w:jc w:val="left"/>
              <w:rPr>
                <w:rFonts w:cs="Calibri"/>
                <w:sz w:val="20"/>
              </w:rPr>
            </w:pPr>
            <w:r w:rsidRPr="00DB0C22">
              <w:rPr>
                <w:rFonts w:cs="Calibri"/>
                <w:sz w:val="20"/>
              </w:rPr>
              <w:t>6</w:t>
            </w:r>
          </w:p>
        </w:tc>
        <w:tc>
          <w:tcPr>
            <w:tcW w:w="0" w:type="auto"/>
          </w:tcPr>
          <w:p w14:paraId="2D6934C3"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104</w:t>
            </w:r>
          </w:p>
        </w:tc>
        <w:tc>
          <w:tcPr>
            <w:tcW w:w="0" w:type="auto"/>
          </w:tcPr>
          <w:p w14:paraId="3819E825"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1</w:t>
            </w:r>
          </w:p>
        </w:tc>
        <w:tc>
          <w:tcPr>
            <w:tcW w:w="0" w:type="auto"/>
          </w:tcPr>
          <w:p w14:paraId="54EB9BF9" w14:textId="4A018835"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7</w:t>
            </w:r>
            <w:r w:rsidR="00DD508A">
              <w:rPr>
                <w:rFonts w:cs="Calibri"/>
                <w:sz w:val="20"/>
              </w:rPr>
              <w:t>.</w:t>
            </w:r>
            <w:r w:rsidRPr="008E26E8">
              <w:rPr>
                <w:rFonts w:cs="Calibri"/>
                <w:sz w:val="20"/>
              </w:rPr>
              <w:t>00</w:t>
            </w:r>
          </w:p>
        </w:tc>
        <w:tc>
          <w:tcPr>
            <w:tcW w:w="0" w:type="auto"/>
          </w:tcPr>
          <w:p w14:paraId="6DCB72B3" w14:textId="3CC36CBC"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2</w:t>
            </w:r>
            <w:r w:rsidR="00DD508A">
              <w:rPr>
                <w:rFonts w:cs="Calibri"/>
                <w:sz w:val="20"/>
              </w:rPr>
              <w:t>.</w:t>
            </w:r>
            <w:r w:rsidRPr="008E26E8">
              <w:rPr>
                <w:rFonts w:cs="Calibri"/>
                <w:sz w:val="20"/>
              </w:rPr>
              <w:t>2</w:t>
            </w:r>
          </w:p>
        </w:tc>
        <w:tc>
          <w:tcPr>
            <w:tcW w:w="0" w:type="auto"/>
          </w:tcPr>
          <w:p w14:paraId="30FC35AA"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28</w:t>
            </w:r>
          </w:p>
        </w:tc>
        <w:tc>
          <w:tcPr>
            <w:tcW w:w="0" w:type="auto"/>
          </w:tcPr>
          <w:p w14:paraId="56A37F51"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83</w:t>
            </w:r>
          </w:p>
        </w:tc>
        <w:tc>
          <w:tcPr>
            <w:tcW w:w="0" w:type="auto"/>
          </w:tcPr>
          <w:p w14:paraId="595827FB" w14:textId="77777777" w:rsidR="00EB5DCF" w:rsidRPr="00373C8B"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color w:val="C00000"/>
                <w:sz w:val="20"/>
              </w:rPr>
            </w:pPr>
            <w:r w:rsidRPr="00373C8B">
              <w:rPr>
                <w:rFonts w:cs="Calibri"/>
                <w:color w:val="C00000"/>
                <w:sz w:val="20"/>
              </w:rPr>
              <w:t>1</w:t>
            </w:r>
          </w:p>
        </w:tc>
        <w:tc>
          <w:tcPr>
            <w:tcW w:w="0" w:type="auto"/>
          </w:tcPr>
          <w:p w14:paraId="2602B50E"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1</w:t>
            </w:r>
          </w:p>
        </w:tc>
      </w:tr>
      <w:tr w:rsidR="00EB5DCF" w:rsidRPr="008E26E8" w14:paraId="3C65562C"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09DB41D1" w14:textId="77777777" w:rsidR="00EB5DCF" w:rsidRPr="00DB0C22" w:rsidRDefault="00EB5DCF" w:rsidP="009301E0">
            <w:pPr>
              <w:spacing w:after="160" w:line="259" w:lineRule="auto"/>
              <w:jc w:val="left"/>
              <w:rPr>
                <w:rFonts w:cs="Calibri"/>
                <w:sz w:val="20"/>
              </w:rPr>
            </w:pPr>
            <w:r w:rsidRPr="00DB0C22">
              <w:rPr>
                <w:rFonts w:cs="Calibri"/>
                <w:sz w:val="20"/>
              </w:rPr>
              <w:t>1</w:t>
            </w:r>
          </w:p>
        </w:tc>
        <w:tc>
          <w:tcPr>
            <w:tcW w:w="0" w:type="auto"/>
          </w:tcPr>
          <w:p w14:paraId="3B78A938"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8</w:t>
            </w:r>
          </w:p>
        </w:tc>
        <w:tc>
          <w:tcPr>
            <w:tcW w:w="0" w:type="auto"/>
          </w:tcPr>
          <w:p w14:paraId="1F00AF53"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2</w:t>
            </w:r>
          </w:p>
        </w:tc>
        <w:tc>
          <w:tcPr>
            <w:tcW w:w="0" w:type="auto"/>
          </w:tcPr>
          <w:p w14:paraId="7852BECB" w14:textId="20BB425F"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11</w:t>
            </w:r>
          </w:p>
        </w:tc>
        <w:tc>
          <w:tcPr>
            <w:tcW w:w="0" w:type="auto"/>
          </w:tcPr>
          <w:p w14:paraId="196E6211" w14:textId="26194ADB"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2</w:t>
            </w:r>
            <w:r w:rsidR="00DD508A">
              <w:rPr>
                <w:rFonts w:cs="Calibri"/>
                <w:sz w:val="20"/>
              </w:rPr>
              <w:t>.</w:t>
            </w:r>
            <w:r w:rsidRPr="008E26E8">
              <w:rPr>
                <w:rFonts w:cs="Calibri"/>
                <w:sz w:val="20"/>
              </w:rPr>
              <w:t>1</w:t>
            </w:r>
          </w:p>
        </w:tc>
        <w:tc>
          <w:tcPr>
            <w:tcW w:w="0" w:type="auto"/>
          </w:tcPr>
          <w:p w14:paraId="3AB4E471"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3</w:t>
            </w:r>
          </w:p>
        </w:tc>
        <w:tc>
          <w:tcPr>
            <w:tcW w:w="0" w:type="auto"/>
          </w:tcPr>
          <w:p w14:paraId="48AC9AB7"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45</w:t>
            </w:r>
          </w:p>
        </w:tc>
        <w:tc>
          <w:tcPr>
            <w:tcW w:w="0" w:type="auto"/>
          </w:tcPr>
          <w:p w14:paraId="20B84C41" w14:textId="77777777" w:rsidR="00EB5DCF" w:rsidRPr="00462C84"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0070C0"/>
                <w:sz w:val="20"/>
              </w:rPr>
            </w:pPr>
            <w:r w:rsidRPr="00462C84">
              <w:rPr>
                <w:rFonts w:cs="Calibri"/>
                <w:color w:val="0070C0"/>
                <w:sz w:val="20"/>
              </w:rPr>
              <w:t>5</w:t>
            </w:r>
          </w:p>
        </w:tc>
        <w:tc>
          <w:tcPr>
            <w:tcW w:w="0" w:type="auto"/>
          </w:tcPr>
          <w:p w14:paraId="5952110F"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0</w:t>
            </w:r>
          </w:p>
        </w:tc>
      </w:tr>
      <w:tr w:rsidR="00EB5DCF" w:rsidRPr="008E26E8" w14:paraId="5C5B12A3" w14:textId="77777777" w:rsidTr="009301E0">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16A7BB24" w14:textId="77777777" w:rsidR="00EB5DCF" w:rsidRPr="00DB0C22" w:rsidRDefault="00EB5DCF" w:rsidP="009301E0">
            <w:pPr>
              <w:spacing w:after="160" w:line="259" w:lineRule="auto"/>
              <w:jc w:val="left"/>
              <w:rPr>
                <w:rFonts w:cs="Calibri"/>
                <w:sz w:val="20"/>
              </w:rPr>
            </w:pPr>
            <w:r w:rsidRPr="00DB0C22">
              <w:rPr>
                <w:rFonts w:cs="Calibri"/>
                <w:sz w:val="20"/>
              </w:rPr>
              <w:t>2</w:t>
            </w:r>
          </w:p>
        </w:tc>
        <w:tc>
          <w:tcPr>
            <w:tcW w:w="0" w:type="auto"/>
          </w:tcPr>
          <w:p w14:paraId="3BC30FCC"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7</w:t>
            </w:r>
          </w:p>
        </w:tc>
        <w:tc>
          <w:tcPr>
            <w:tcW w:w="0" w:type="auto"/>
          </w:tcPr>
          <w:p w14:paraId="4541D608"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1</w:t>
            </w:r>
          </w:p>
        </w:tc>
        <w:tc>
          <w:tcPr>
            <w:tcW w:w="0" w:type="auto"/>
          </w:tcPr>
          <w:p w14:paraId="09BCD158" w14:textId="0D3C179C"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7</w:t>
            </w:r>
            <w:r w:rsidR="00DD508A">
              <w:rPr>
                <w:rFonts w:cs="Calibri"/>
                <w:sz w:val="20"/>
              </w:rPr>
              <w:t>.</w:t>
            </w:r>
            <w:r w:rsidRPr="008E26E8">
              <w:rPr>
                <w:rFonts w:cs="Calibri"/>
                <w:sz w:val="20"/>
              </w:rPr>
              <w:t>25</w:t>
            </w:r>
          </w:p>
        </w:tc>
        <w:tc>
          <w:tcPr>
            <w:tcW w:w="0" w:type="auto"/>
          </w:tcPr>
          <w:p w14:paraId="2BB7C7AE" w14:textId="3D854883"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1</w:t>
            </w:r>
            <w:r w:rsidR="00DD508A">
              <w:rPr>
                <w:rFonts w:cs="Calibri"/>
                <w:sz w:val="20"/>
              </w:rPr>
              <w:t>.</w:t>
            </w:r>
            <w:r w:rsidRPr="008E26E8">
              <w:rPr>
                <w:rFonts w:cs="Calibri"/>
                <w:sz w:val="20"/>
              </w:rPr>
              <w:t>6</w:t>
            </w:r>
          </w:p>
        </w:tc>
        <w:tc>
          <w:tcPr>
            <w:tcW w:w="0" w:type="auto"/>
          </w:tcPr>
          <w:p w14:paraId="44742638"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19</w:t>
            </w:r>
          </w:p>
        </w:tc>
        <w:tc>
          <w:tcPr>
            <w:tcW w:w="0" w:type="auto"/>
          </w:tcPr>
          <w:p w14:paraId="36EAFB2D"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45</w:t>
            </w:r>
          </w:p>
        </w:tc>
        <w:tc>
          <w:tcPr>
            <w:tcW w:w="0" w:type="auto"/>
          </w:tcPr>
          <w:p w14:paraId="6FB2B61A" w14:textId="77777777" w:rsidR="00EB5DCF" w:rsidRPr="00462C84"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color w:val="0070C0"/>
                <w:sz w:val="20"/>
              </w:rPr>
            </w:pPr>
            <w:r w:rsidRPr="00462C84">
              <w:rPr>
                <w:rFonts w:cs="Calibri"/>
                <w:color w:val="0070C0"/>
                <w:sz w:val="20"/>
              </w:rPr>
              <w:t>5</w:t>
            </w:r>
          </w:p>
        </w:tc>
        <w:tc>
          <w:tcPr>
            <w:tcW w:w="0" w:type="auto"/>
          </w:tcPr>
          <w:p w14:paraId="3600EB99"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0</w:t>
            </w:r>
          </w:p>
        </w:tc>
      </w:tr>
      <w:tr w:rsidR="00EB5DCF" w:rsidRPr="008E26E8" w14:paraId="5DC9A9B1"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2CE6F10D" w14:textId="77777777" w:rsidR="00EB5DCF" w:rsidRPr="00DB0C22" w:rsidRDefault="00EB5DCF" w:rsidP="009301E0">
            <w:pPr>
              <w:spacing w:after="160" w:line="259" w:lineRule="auto"/>
              <w:jc w:val="left"/>
              <w:rPr>
                <w:rFonts w:cs="Calibri"/>
                <w:sz w:val="20"/>
              </w:rPr>
            </w:pPr>
            <w:r w:rsidRPr="00DB0C22">
              <w:rPr>
                <w:rFonts w:cs="Calibri"/>
                <w:sz w:val="20"/>
              </w:rPr>
              <w:t>3</w:t>
            </w:r>
          </w:p>
        </w:tc>
        <w:tc>
          <w:tcPr>
            <w:tcW w:w="0" w:type="auto"/>
          </w:tcPr>
          <w:p w14:paraId="32BA4089"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89</w:t>
            </w:r>
          </w:p>
        </w:tc>
        <w:tc>
          <w:tcPr>
            <w:tcW w:w="0" w:type="auto"/>
          </w:tcPr>
          <w:p w14:paraId="2E4AA62E"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5</w:t>
            </w:r>
          </w:p>
        </w:tc>
        <w:tc>
          <w:tcPr>
            <w:tcW w:w="0" w:type="auto"/>
          </w:tcPr>
          <w:p w14:paraId="00D60776" w14:textId="3072ED3E"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81</w:t>
            </w:r>
          </w:p>
        </w:tc>
        <w:tc>
          <w:tcPr>
            <w:tcW w:w="0" w:type="auto"/>
          </w:tcPr>
          <w:p w14:paraId="2DE8D7B1" w14:textId="7014FD14"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3</w:t>
            </w:r>
            <w:r w:rsidR="00DD508A">
              <w:rPr>
                <w:rFonts w:cs="Calibri"/>
                <w:sz w:val="20"/>
              </w:rPr>
              <w:t>.</w:t>
            </w:r>
            <w:r w:rsidRPr="008E26E8">
              <w:rPr>
                <w:rFonts w:cs="Calibri"/>
                <w:sz w:val="20"/>
              </w:rPr>
              <w:t>2</w:t>
            </w:r>
          </w:p>
        </w:tc>
        <w:tc>
          <w:tcPr>
            <w:tcW w:w="0" w:type="auto"/>
          </w:tcPr>
          <w:p w14:paraId="58A76004"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2</w:t>
            </w:r>
          </w:p>
        </w:tc>
        <w:tc>
          <w:tcPr>
            <w:tcW w:w="0" w:type="auto"/>
          </w:tcPr>
          <w:p w14:paraId="281B6012"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45</w:t>
            </w:r>
          </w:p>
        </w:tc>
        <w:tc>
          <w:tcPr>
            <w:tcW w:w="0" w:type="auto"/>
          </w:tcPr>
          <w:p w14:paraId="3D414FD5" w14:textId="77777777" w:rsidR="00EB5DCF" w:rsidRPr="00462C84"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0070C0"/>
                <w:sz w:val="20"/>
              </w:rPr>
            </w:pPr>
            <w:r w:rsidRPr="00462C84">
              <w:rPr>
                <w:rFonts w:cs="Calibri"/>
                <w:color w:val="0070C0"/>
                <w:sz w:val="20"/>
              </w:rPr>
              <w:t>5</w:t>
            </w:r>
          </w:p>
        </w:tc>
        <w:tc>
          <w:tcPr>
            <w:tcW w:w="0" w:type="auto"/>
          </w:tcPr>
          <w:p w14:paraId="0DA06830"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0</w:t>
            </w:r>
          </w:p>
        </w:tc>
      </w:tr>
      <w:tr w:rsidR="00EB5DCF" w:rsidRPr="008E26E8" w14:paraId="19E221B5" w14:textId="77777777" w:rsidTr="009301E0">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1C7FC43E" w14:textId="77777777" w:rsidR="00EB5DCF" w:rsidRPr="00DB0C22" w:rsidRDefault="00EB5DCF" w:rsidP="009301E0">
            <w:pPr>
              <w:spacing w:after="160" w:line="259" w:lineRule="auto"/>
              <w:jc w:val="left"/>
              <w:rPr>
                <w:rFonts w:cs="Calibri"/>
                <w:sz w:val="20"/>
              </w:rPr>
            </w:pPr>
            <w:r w:rsidRPr="00DB0C22">
              <w:rPr>
                <w:rFonts w:cs="Calibri"/>
                <w:sz w:val="20"/>
              </w:rPr>
              <w:t>4</w:t>
            </w:r>
          </w:p>
        </w:tc>
        <w:tc>
          <w:tcPr>
            <w:tcW w:w="0" w:type="auto"/>
          </w:tcPr>
          <w:p w14:paraId="6C98494D"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0</w:t>
            </w:r>
          </w:p>
        </w:tc>
        <w:tc>
          <w:tcPr>
            <w:tcW w:w="0" w:type="auto"/>
          </w:tcPr>
          <w:p w14:paraId="2940F374"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91</w:t>
            </w:r>
          </w:p>
        </w:tc>
        <w:tc>
          <w:tcPr>
            <w:tcW w:w="0" w:type="auto"/>
          </w:tcPr>
          <w:p w14:paraId="3BC872F2" w14:textId="0EECF94C"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6</w:t>
            </w:r>
            <w:r w:rsidR="00DD508A">
              <w:rPr>
                <w:rFonts w:cs="Calibri"/>
                <w:sz w:val="20"/>
              </w:rPr>
              <w:t>.</w:t>
            </w:r>
            <w:r w:rsidRPr="008E26E8">
              <w:rPr>
                <w:rFonts w:cs="Calibri"/>
                <w:sz w:val="20"/>
              </w:rPr>
              <w:t>72</w:t>
            </w:r>
          </w:p>
        </w:tc>
        <w:tc>
          <w:tcPr>
            <w:tcW w:w="0" w:type="auto"/>
          </w:tcPr>
          <w:p w14:paraId="13EE8489" w14:textId="7952B755"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33</w:t>
            </w:r>
            <w:r w:rsidR="00DD508A">
              <w:rPr>
                <w:rFonts w:cs="Calibri"/>
                <w:sz w:val="20"/>
              </w:rPr>
              <w:t>.</w:t>
            </w:r>
            <w:r w:rsidRPr="008E26E8">
              <w:rPr>
                <w:rFonts w:cs="Calibri"/>
                <w:sz w:val="20"/>
              </w:rPr>
              <w:t>0</w:t>
            </w:r>
          </w:p>
        </w:tc>
        <w:tc>
          <w:tcPr>
            <w:tcW w:w="0" w:type="auto"/>
          </w:tcPr>
          <w:p w14:paraId="405F2E59"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23</w:t>
            </w:r>
          </w:p>
        </w:tc>
        <w:tc>
          <w:tcPr>
            <w:tcW w:w="0" w:type="auto"/>
          </w:tcPr>
          <w:p w14:paraId="1E81D71D"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45</w:t>
            </w:r>
          </w:p>
        </w:tc>
        <w:tc>
          <w:tcPr>
            <w:tcW w:w="0" w:type="auto"/>
          </w:tcPr>
          <w:p w14:paraId="762631A6" w14:textId="77777777" w:rsidR="00EB5DCF" w:rsidRPr="00462C84"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color w:val="0070C0"/>
                <w:sz w:val="20"/>
              </w:rPr>
            </w:pPr>
            <w:r w:rsidRPr="00462C84">
              <w:rPr>
                <w:rFonts w:cs="Calibri"/>
                <w:color w:val="0070C0"/>
                <w:sz w:val="20"/>
              </w:rPr>
              <w:t>5</w:t>
            </w:r>
          </w:p>
        </w:tc>
        <w:tc>
          <w:tcPr>
            <w:tcW w:w="0" w:type="auto"/>
          </w:tcPr>
          <w:p w14:paraId="324B9D66" w14:textId="77777777" w:rsidR="00EB5DCF" w:rsidRPr="008E26E8" w:rsidRDefault="00EB5DCF" w:rsidP="009301E0">
            <w:pPr>
              <w:spacing w:after="160" w:line="259" w:lineRule="auto"/>
              <w:jc w:val="left"/>
              <w:cnfStyle w:val="000000000000" w:firstRow="0" w:lastRow="0" w:firstColumn="0" w:lastColumn="0" w:oddVBand="0" w:evenVBand="0" w:oddHBand="0" w:evenHBand="0" w:firstRowFirstColumn="0" w:firstRowLastColumn="0" w:lastRowFirstColumn="0" w:lastRowLastColumn="0"/>
              <w:rPr>
                <w:rFonts w:cs="Calibri"/>
                <w:sz w:val="20"/>
              </w:rPr>
            </w:pPr>
            <w:r w:rsidRPr="008E26E8">
              <w:rPr>
                <w:rFonts w:cs="Calibri"/>
                <w:sz w:val="20"/>
              </w:rPr>
              <w:t>0</w:t>
            </w:r>
          </w:p>
        </w:tc>
      </w:tr>
      <w:tr w:rsidR="00EB5DCF" w:rsidRPr="008E26E8" w14:paraId="1D0EB222" w14:textId="77777777" w:rsidTr="009301E0">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1333D374" w14:textId="77777777" w:rsidR="00EB5DCF" w:rsidRPr="00DB0C22" w:rsidRDefault="00EB5DCF" w:rsidP="009301E0">
            <w:pPr>
              <w:spacing w:after="160" w:line="259" w:lineRule="auto"/>
              <w:jc w:val="left"/>
              <w:rPr>
                <w:rFonts w:cs="Calibri"/>
                <w:sz w:val="20"/>
              </w:rPr>
            </w:pPr>
            <w:r w:rsidRPr="00DB0C22">
              <w:rPr>
                <w:rFonts w:cs="Calibri"/>
                <w:sz w:val="20"/>
              </w:rPr>
              <w:t>5</w:t>
            </w:r>
          </w:p>
        </w:tc>
        <w:tc>
          <w:tcPr>
            <w:tcW w:w="0" w:type="auto"/>
          </w:tcPr>
          <w:p w14:paraId="4643D38B"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103</w:t>
            </w:r>
          </w:p>
        </w:tc>
        <w:tc>
          <w:tcPr>
            <w:tcW w:w="0" w:type="auto"/>
          </w:tcPr>
          <w:p w14:paraId="3317637F"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92</w:t>
            </w:r>
          </w:p>
        </w:tc>
        <w:tc>
          <w:tcPr>
            <w:tcW w:w="0" w:type="auto"/>
          </w:tcPr>
          <w:p w14:paraId="2350DD79" w14:textId="21D4CBC2"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7</w:t>
            </w:r>
            <w:r w:rsidR="00DD508A">
              <w:rPr>
                <w:rFonts w:cs="Calibri"/>
                <w:sz w:val="20"/>
              </w:rPr>
              <w:t>.</w:t>
            </w:r>
            <w:r w:rsidRPr="008E26E8">
              <w:rPr>
                <w:rFonts w:cs="Calibri"/>
                <w:sz w:val="20"/>
              </w:rPr>
              <w:t>17</w:t>
            </w:r>
          </w:p>
        </w:tc>
        <w:tc>
          <w:tcPr>
            <w:tcW w:w="0" w:type="auto"/>
          </w:tcPr>
          <w:p w14:paraId="704D38BB" w14:textId="4C7FCB73"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34</w:t>
            </w:r>
            <w:r w:rsidR="00DD508A">
              <w:rPr>
                <w:rFonts w:cs="Calibri"/>
                <w:sz w:val="20"/>
              </w:rPr>
              <w:t>.</w:t>
            </w:r>
            <w:r w:rsidRPr="008E26E8">
              <w:rPr>
                <w:rFonts w:cs="Calibri"/>
                <w:sz w:val="20"/>
              </w:rPr>
              <w:t>1</w:t>
            </w:r>
          </w:p>
        </w:tc>
        <w:tc>
          <w:tcPr>
            <w:tcW w:w="0" w:type="auto"/>
          </w:tcPr>
          <w:p w14:paraId="5D864C9A"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24</w:t>
            </w:r>
          </w:p>
        </w:tc>
        <w:tc>
          <w:tcPr>
            <w:tcW w:w="0" w:type="auto"/>
          </w:tcPr>
          <w:p w14:paraId="043594BA"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45</w:t>
            </w:r>
          </w:p>
        </w:tc>
        <w:tc>
          <w:tcPr>
            <w:tcW w:w="0" w:type="auto"/>
          </w:tcPr>
          <w:p w14:paraId="169762D0" w14:textId="77777777" w:rsidR="00EB5DCF" w:rsidRPr="00462C84"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color w:val="0070C0"/>
                <w:sz w:val="20"/>
              </w:rPr>
            </w:pPr>
            <w:r w:rsidRPr="00462C84">
              <w:rPr>
                <w:rFonts w:cs="Calibri"/>
                <w:color w:val="0070C0"/>
                <w:sz w:val="20"/>
              </w:rPr>
              <w:t>5</w:t>
            </w:r>
          </w:p>
        </w:tc>
        <w:tc>
          <w:tcPr>
            <w:tcW w:w="0" w:type="auto"/>
          </w:tcPr>
          <w:p w14:paraId="48B684BA" w14:textId="77777777" w:rsidR="00EB5DCF" w:rsidRPr="008E26E8" w:rsidRDefault="00EB5DCF" w:rsidP="009301E0">
            <w:pPr>
              <w:spacing w:after="160" w:line="259" w:lineRule="auto"/>
              <w:jc w:val="left"/>
              <w:cnfStyle w:val="000000100000" w:firstRow="0" w:lastRow="0" w:firstColumn="0" w:lastColumn="0" w:oddVBand="0" w:evenVBand="0" w:oddHBand="1" w:evenHBand="0" w:firstRowFirstColumn="0" w:firstRowLastColumn="0" w:lastRowFirstColumn="0" w:lastRowLastColumn="0"/>
              <w:rPr>
                <w:rFonts w:cs="Calibri"/>
                <w:sz w:val="20"/>
              </w:rPr>
            </w:pPr>
            <w:r w:rsidRPr="008E26E8">
              <w:rPr>
                <w:rFonts w:cs="Calibri"/>
                <w:sz w:val="20"/>
              </w:rPr>
              <w:t>0</w:t>
            </w:r>
          </w:p>
        </w:tc>
      </w:tr>
    </w:tbl>
    <w:p w14:paraId="21C52947" w14:textId="221B88A4" w:rsidR="00423B48" w:rsidRDefault="00423B48" w:rsidP="00EB5DCF">
      <w:pPr>
        <w:spacing w:after="0"/>
        <w:jc w:val="left"/>
      </w:pPr>
      <w:r>
        <w:rPr>
          <w:noProof/>
        </w:rPr>
        <mc:AlternateContent>
          <mc:Choice Requires="wpg">
            <w:drawing>
              <wp:anchor distT="0" distB="0" distL="114300" distR="114300" simplePos="0" relativeHeight="251658250" behindDoc="0" locked="0" layoutInCell="1" allowOverlap="1" wp14:anchorId="62D41251" wp14:editId="5E12C4E1">
                <wp:simplePos x="0" y="0"/>
                <wp:positionH relativeFrom="margin">
                  <wp:align>center</wp:align>
                </wp:positionH>
                <wp:positionV relativeFrom="paragraph">
                  <wp:posOffset>289560</wp:posOffset>
                </wp:positionV>
                <wp:extent cx="4319905" cy="2783840"/>
                <wp:effectExtent l="0" t="0" r="4445" b="0"/>
                <wp:wrapTopAndBottom/>
                <wp:docPr id="58" name="Group 5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19905" cy="2783840"/>
                          <a:chOff x="394" y="82592"/>
                          <a:chExt cx="3599527" cy="2280878"/>
                        </a:xfrm>
                      </wpg:grpSpPr>
                      <pic:pic xmlns:pic="http://schemas.openxmlformats.org/drawingml/2006/picture">
                        <pic:nvPicPr>
                          <pic:cNvPr id="62" name="Picture 62"/>
                          <pic:cNvPicPr>
                            <a:picLocks noChangeAspect="1"/>
                          </pic:cNvPicPr>
                        </pic:nvPicPr>
                        <pic:blipFill rotWithShape="1">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l="1203" t="3760" r="1532" b="2277"/>
                          <a:stretch/>
                        </pic:blipFill>
                        <pic:spPr bwMode="auto">
                          <a:xfrm>
                            <a:off x="773" y="82592"/>
                            <a:ext cx="3599148" cy="2088997"/>
                          </a:xfrm>
                          <a:prstGeom prst="rect">
                            <a:avLst/>
                          </a:prstGeom>
                          <a:noFill/>
                          <a:ln>
                            <a:noFill/>
                          </a:ln>
                        </pic:spPr>
                      </pic:pic>
                      <wps:wsp>
                        <wps:cNvPr id="94" name="Text Box 94"/>
                        <wps:cNvSpPr txBox="1"/>
                        <wps:spPr>
                          <a:xfrm>
                            <a:off x="394" y="2157077"/>
                            <a:ext cx="3598469" cy="206393"/>
                          </a:xfrm>
                          <a:prstGeom prst="rect">
                            <a:avLst/>
                          </a:prstGeom>
                          <a:solidFill>
                            <a:prstClr val="white"/>
                          </a:solidFill>
                          <a:ln>
                            <a:noFill/>
                          </a:ln>
                        </wps:spPr>
                        <wps:txbx>
                          <w:txbxContent>
                            <w:p w14:paraId="0CC07006" w14:textId="3B127A9C" w:rsidR="00AF2A4D" w:rsidRPr="005B6819" w:rsidRDefault="00AF2A4D" w:rsidP="00EB5DCF">
                              <w:pPr>
                                <w:pStyle w:val="Caption"/>
                                <w:jc w:val="left"/>
                              </w:pPr>
                              <w:bookmarkStart w:id="115" w:name="_Ref70605257"/>
                              <w:bookmarkStart w:id="116" w:name="_Toc70928345"/>
                              <w:bookmarkStart w:id="117" w:name="_Toc72247458"/>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2</w:t>
                              </w:r>
                              <w:r>
                                <w:fldChar w:fldCharType="end"/>
                              </w:r>
                              <w:bookmarkEnd w:id="115"/>
                              <w:r>
                                <w:t xml:space="preserve">: </w:t>
                              </w:r>
                              <w:r w:rsidRPr="006E13B1">
                                <w:t>Graphical representation of the medical features of a sepsis patient</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D41251" id="Group 58" o:spid="_x0000_s1051" style="position:absolute;margin-left:0;margin-top:22.8pt;width:340.15pt;height:219.2pt;z-index:251658250;mso-position-horizontal:center;mso-position-horizontal-relative:margin;mso-width-relative:margin;mso-height-relative:margin" coordorigin="3,825" coordsize="35995,22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">
                <o:lock v:ext="edit" aspectratio="t"/>
                <v:shape id="Picture 62" o:spid="_x0000_s1052" type="#_x0000_t75" style="position:absolute;left:7;top:825;width:35992;height:20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">
                  <v:imagedata r:id="rId33" o:title="" croptop="2464f" cropbottom="1492f" cropleft="788f" cropright="1004f"/>
                </v:shape>
                <v:shape id="Text Box 94" o:spid="_x0000_s1053" type="#_x0000_t202" style="position:absolute;left:3;top:21570;width:3598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tEHxQAAANsAAAAPAAAAZHJzL2Rvd25yZXYueG1sRI9Pa8JA&#10;FMTvBb/D8oReim4ait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CLytEHxQAAANsAAAAP&#10;AAAAAAAAAAAAAAAAAAcCAABkcnMvZG93bnJldi54bWxQSwUGAAAAAAMAAwC3AAAA+QIAAAAA&#10;" stroked="f">
                  <v:textbox inset="0,0,0,0">
                    <w:txbxContent>
                      <w:p w14:paraId="0CC07006" w14:textId="3B127A9C" w:rsidR="00AF2A4D" w:rsidRPr="005B6819" w:rsidRDefault="00AF2A4D" w:rsidP="00EB5DCF">
                        <w:pPr>
                          <w:pStyle w:val="Caption"/>
                          <w:jc w:val="left"/>
                        </w:pPr>
                        <w:bookmarkStart w:id="118" w:name="_Ref70605257"/>
                        <w:bookmarkStart w:id="119" w:name="_Toc70928345"/>
                        <w:bookmarkStart w:id="120" w:name="_Toc72247458"/>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2</w:t>
                        </w:r>
                        <w:r>
                          <w:fldChar w:fldCharType="end"/>
                        </w:r>
                        <w:bookmarkEnd w:id="118"/>
                        <w:r>
                          <w:t xml:space="preserve">: </w:t>
                        </w:r>
                        <w:r w:rsidRPr="006E13B1">
                          <w:t>Graphical representation of the medical features of a sepsis patient</w:t>
                        </w:r>
                        <w:bookmarkEnd w:id="119"/>
                        <w:bookmarkEnd w:id="120"/>
                      </w:p>
                    </w:txbxContent>
                  </v:textbox>
                </v:shape>
                <w10:wrap type="topAndBottom" anchorx="margin"/>
              </v:group>
            </w:pict>
          </mc:Fallback>
        </mc:AlternateContent>
      </w:r>
    </w:p>
    <w:p w14:paraId="06E8BD81" w14:textId="1555C490" w:rsidR="00F20BF8" w:rsidRDefault="00F20BF8" w:rsidP="00EB5DCF">
      <w:pPr>
        <w:spacing w:after="0"/>
        <w:jc w:val="left"/>
        <w:rPr>
          <w:sz w:val="22"/>
          <w:szCs w:val="18"/>
        </w:rPr>
      </w:pPr>
      <w:r>
        <w:rPr>
          <w:noProof/>
        </w:rPr>
        <mc:AlternateContent>
          <mc:Choice Requires="wpg">
            <w:drawing>
              <wp:anchor distT="0" distB="0" distL="114300" distR="114300" simplePos="0" relativeHeight="251658254" behindDoc="0" locked="0" layoutInCell="1" allowOverlap="1" wp14:anchorId="7D8113C3" wp14:editId="17A523E6">
                <wp:simplePos x="0" y="0"/>
                <wp:positionH relativeFrom="margin">
                  <wp:align>center</wp:align>
                </wp:positionH>
                <wp:positionV relativeFrom="margin">
                  <wp:posOffset>5735443</wp:posOffset>
                </wp:positionV>
                <wp:extent cx="4427855" cy="2833370"/>
                <wp:effectExtent l="0" t="0" r="0" b="5080"/>
                <wp:wrapTopAndBottom/>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28000" cy="2833370"/>
                          <a:chOff x="-23816" y="82408"/>
                          <a:chExt cx="3689629" cy="2369687"/>
                        </a:xfrm>
                      </wpg:grpSpPr>
                      <pic:pic xmlns:pic="http://schemas.openxmlformats.org/drawingml/2006/picture">
                        <pic:nvPicPr>
                          <pic:cNvPr id="85" name="Picture 85"/>
                          <pic:cNvPicPr>
                            <a:picLocks noChangeAspect="1"/>
                          </pic:cNvPicPr>
                        </pic:nvPicPr>
                        <pic:blipFill rotWithShape="1">
                          <a:blip r:embed="rId34">
                            <a:extLst>
                              <a:ext uri="{BEBA8EAE-BF5A-486C-A8C5-ECC9F3942E4B}">
                                <a14:imgProps xmlns:a14="http://schemas.microsoft.com/office/drawing/2010/main">
                                  <a14:imgLayer r:embed="rId35">
                                    <a14:imgEffect>
                                      <a14:sharpenSoften amount="25000"/>
                                    </a14:imgEffect>
                                  </a14:imgLayer>
                                </a14:imgProps>
                              </a:ext>
                              <a:ext uri="{28A0092B-C50C-407E-A947-70E740481C1C}">
                                <a14:useLocalDpi xmlns:a14="http://schemas.microsoft.com/office/drawing/2010/main" val="0"/>
                              </a:ext>
                            </a:extLst>
                          </a:blip>
                          <a:srcRect l="1544" t="3672" r="1772" b="3379"/>
                          <a:stretch/>
                        </pic:blipFill>
                        <pic:spPr bwMode="auto">
                          <a:xfrm>
                            <a:off x="-23293" y="82408"/>
                            <a:ext cx="3599566" cy="2157853"/>
                          </a:xfrm>
                          <a:prstGeom prst="rect">
                            <a:avLst/>
                          </a:prstGeom>
                          <a:noFill/>
                        </pic:spPr>
                      </pic:pic>
                      <wps:wsp>
                        <wps:cNvPr id="90" name="Text Box 90"/>
                        <wps:cNvSpPr txBox="1"/>
                        <wps:spPr>
                          <a:xfrm>
                            <a:off x="-23816" y="2278570"/>
                            <a:ext cx="3689629" cy="173525"/>
                          </a:xfrm>
                          <a:prstGeom prst="rect">
                            <a:avLst/>
                          </a:prstGeom>
                          <a:solidFill>
                            <a:prstClr val="white"/>
                          </a:solidFill>
                          <a:ln>
                            <a:noFill/>
                          </a:ln>
                        </wps:spPr>
                        <wps:txbx>
                          <w:txbxContent>
                            <w:p w14:paraId="49FF10D6" w14:textId="69A25FE3" w:rsidR="00F20BF8" w:rsidRPr="00DD1E0B" w:rsidRDefault="00F20BF8" w:rsidP="00F20BF8">
                              <w:pPr>
                                <w:pStyle w:val="Caption"/>
                                <w:rPr>
                                  <w:noProof/>
                                  <w:sz w:val="24"/>
                                  <w:lang w:eastAsia="nl-BE"/>
                                </w:rPr>
                              </w:pPr>
                              <w:bookmarkStart w:id="121" w:name="_Ref70865055"/>
                              <w:bookmarkStart w:id="122" w:name="_Toc70928346"/>
                              <w:bookmarkStart w:id="123" w:name="_Toc72247459"/>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3</w:t>
                              </w:r>
                              <w:r>
                                <w:fldChar w:fldCharType="end"/>
                              </w:r>
                              <w:bookmarkEnd w:id="121"/>
                              <w:r>
                                <w:t xml:space="preserve">: </w:t>
                              </w:r>
                              <w:r w:rsidRPr="00943F51">
                                <w:t>Graphical representation of the medical features of a non-sepsis patient</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8113C3" id="Group 83" o:spid="_x0000_s1054" style="position:absolute;margin-left:0;margin-top:451.6pt;width:348.65pt;height:223.1pt;z-index:251658254;mso-position-horizontal:center;mso-position-horizontal-relative:margin;mso-position-vertical-relative:margin;mso-width-relative:margin;mso-height-relative:margin" coordorigin="-238,824" coordsize="36896,23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">
                <v:shape id="Picture 85" o:spid="_x0000_s1055" type="#_x0000_t75" style="position:absolute;left:-232;top:824;width:35994;height:21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">
                  <v:imagedata r:id="rId36" o:title="" croptop="2406f" cropbottom="2214f" cropleft="1012f" cropright="1161f"/>
                </v:shape>
                <v:shape id="Text Box 90" o:spid="_x0000_s1056" type="#_x0000_t202" style="position:absolute;left:-238;top:22785;width:36896;height:1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49FF10D6" w14:textId="69A25FE3" w:rsidR="00F20BF8" w:rsidRPr="00DD1E0B" w:rsidRDefault="00F20BF8" w:rsidP="00F20BF8">
                        <w:pPr>
                          <w:pStyle w:val="Caption"/>
                          <w:rPr>
                            <w:noProof/>
                            <w:sz w:val="24"/>
                            <w:lang w:eastAsia="nl-BE"/>
                          </w:rPr>
                        </w:pPr>
                        <w:bookmarkStart w:id="124" w:name="_Ref70865055"/>
                        <w:bookmarkStart w:id="125" w:name="_Toc70928346"/>
                        <w:bookmarkStart w:id="126" w:name="_Toc72247459"/>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3</w:t>
                        </w:r>
                        <w:r>
                          <w:fldChar w:fldCharType="end"/>
                        </w:r>
                        <w:bookmarkEnd w:id="124"/>
                        <w:r>
                          <w:t xml:space="preserve">: </w:t>
                        </w:r>
                        <w:r w:rsidRPr="00943F51">
                          <w:t>Graphical representation of the medical features of a non-sepsis patient</w:t>
                        </w:r>
                        <w:bookmarkEnd w:id="125"/>
                        <w:bookmarkEnd w:id="126"/>
                      </w:p>
                    </w:txbxContent>
                  </v:textbox>
                </v:shape>
                <w10:wrap type="topAndBottom" anchorx="margin" anchory="margin"/>
              </v:group>
            </w:pict>
          </mc:Fallback>
        </mc:AlternateContent>
      </w:r>
    </w:p>
    <w:p w14:paraId="767918CD" w14:textId="39881AE7" w:rsidR="00F20BF8" w:rsidRPr="00FE072C" w:rsidRDefault="00F20BF8" w:rsidP="00EB5DCF">
      <w:pPr>
        <w:spacing w:after="0"/>
        <w:jc w:val="left"/>
        <w:rPr>
          <w:sz w:val="22"/>
          <w:szCs w:val="18"/>
        </w:rPr>
      </w:pPr>
      <w:r>
        <w:rPr>
          <w:sz w:val="22"/>
          <w:szCs w:val="18"/>
        </w:rPr>
        <w:br w:type="page"/>
      </w:r>
    </w:p>
    <w:p w14:paraId="4285C1C8" w14:textId="0CA1AA42" w:rsidR="00293092" w:rsidRDefault="00C512E8" w:rsidP="001827AB">
      <w:pPr>
        <w:pStyle w:val="Heading2"/>
      </w:pPr>
      <w:bookmarkStart w:id="127" w:name="_Toc72176197"/>
      <w:r>
        <w:lastRenderedPageBreak/>
        <w:t>Related works</w:t>
      </w:r>
      <w:bookmarkEnd w:id="100"/>
      <w:bookmarkEnd w:id="101"/>
      <w:bookmarkEnd w:id="102"/>
      <w:bookmarkEnd w:id="103"/>
      <w:bookmarkEnd w:id="127"/>
    </w:p>
    <w:p w14:paraId="11AB82CA" w14:textId="7A15CC44" w:rsidR="00293092" w:rsidRDefault="00DC14F8" w:rsidP="0071201E">
      <w:r>
        <w:t xml:space="preserve">As mentioned in the introduction, this study focuses on the early detection of sepsis, for which the </w:t>
      </w:r>
      <w:r w:rsidR="00E7683D">
        <w:t>PhysioNet</w:t>
      </w:r>
      <w:r>
        <w:t xml:space="preserve"> </w:t>
      </w:r>
      <w:r w:rsidR="00E37FD8">
        <w:t>C</w:t>
      </w:r>
      <w:r>
        <w:t xml:space="preserve">hallenge was organized. In </w:t>
      </w:r>
      <w:r>
        <w:fldChar w:fldCharType="begin"/>
      </w:r>
      <w:r>
        <w:instrText xml:space="preserve"> REF _Ref68685264 \h </w:instrText>
      </w:r>
      <w:r w:rsidR="00B12952">
        <w:instrText xml:space="preserve"> \* MERGEFORMAT </w:instrText>
      </w:r>
      <w:r>
        <w:fldChar w:fldCharType="separate"/>
      </w:r>
      <w:r w:rsidR="00B26196">
        <w:t xml:space="preserve">Table </w:t>
      </w:r>
      <w:r w:rsidR="00B26196">
        <w:rPr>
          <w:noProof/>
        </w:rPr>
        <w:t>2</w:t>
      </w:r>
      <w:r>
        <w:fldChar w:fldCharType="end"/>
      </w:r>
      <w:r>
        <w:t xml:space="preserve">, the five papers of the participants who had the highest utility score for the </w:t>
      </w:r>
      <w:r w:rsidR="00E7683D">
        <w:t>PhysioNet</w:t>
      </w:r>
      <w:r>
        <w:t xml:space="preserve"> </w:t>
      </w:r>
      <w:r w:rsidR="00E37FD8">
        <w:t>C</w:t>
      </w:r>
      <w:r>
        <w:t>hallenge, are summarized.</w:t>
      </w:r>
      <w:r w:rsidRPr="00383515">
        <w:t xml:space="preserve"> </w:t>
      </w:r>
      <w:r w:rsidRPr="00DB097A">
        <w:t xml:space="preserve">The </w:t>
      </w:r>
      <w:r w:rsidR="00E7683D">
        <w:t>PhysioNet</w:t>
      </w:r>
      <w:r w:rsidRPr="00DB097A">
        <w:t xml:space="preserve"> competition proposed a new metric, called the "Utility Score" for evaluating time-wise prediction accuracy and models which correctly predicted the sepsis onset around 12 hours before a physician's diagnosis</w:t>
      </w:r>
      <w:r w:rsidR="00BE3235">
        <w:t>.</w:t>
      </w:r>
      <w:r w:rsidR="00DE68AF">
        <w:t xml:space="preserve"> The available training data consists of two parts, training data A and B that are obtained from two hospital systems. We discuss the data </w:t>
      </w:r>
      <w:r w:rsidR="00B12D00">
        <w:t>in-</w:t>
      </w:r>
      <w:r w:rsidR="00DE68AF">
        <w:t>depth in</w:t>
      </w:r>
      <w:r w:rsidR="00600175">
        <w:t xml:space="preserve"> </w:t>
      </w:r>
      <w:r w:rsidR="00600175">
        <w:br/>
        <w:t xml:space="preserve">chapter </w:t>
      </w:r>
      <w:r w:rsidR="00DE68AF">
        <w:fldChar w:fldCharType="begin"/>
      </w:r>
      <w:r w:rsidR="00DE68AF">
        <w:instrText xml:space="preserve"> REF _Ref71619519 \r \h </w:instrText>
      </w:r>
      <w:r w:rsidR="00B12952">
        <w:instrText xml:space="preserve"> \* MERGEFORMAT </w:instrText>
      </w:r>
      <w:r w:rsidR="00DE68AF">
        <w:fldChar w:fldCharType="separate"/>
      </w:r>
      <w:r w:rsidR="00B26196">
        <w:t>4.1</w:t>
      </w:r>
      <w:r w:rsidR="00DE68AF">
        <w:fldChar w:fldCharType="end"/>
      </w:r>
      <w:r w:rsidR="00DE68AF">
        <w:t>.</w:t>
      </w:r>
      <w:r w:rsidR="009C196A">
        <w:t xml:space="preserve"> The two last columns of </w:t>
      </w:r>
      <w:r w:rsidR="009C196A">
        <w:fldChar w:fldCharType="begin"/>
      </w:r>
      <w:r w:rsidR="009C196A">
        <w:instrText xml:space="preserve"> REF _Ref68685264 \h </w:instrText>
      </w:r>
      <w:r w:rsidR="00B12952">
        <w:instrText xml:space="preserve"> \* MERGEFORMAT </w:instrText>
      </w:r>
      <w:r w:rsidR="009C196A">
        <w:fldChar w:fldCharType="separate"/>
      </w:r>
      <w:r w:rsidR="00B26196">
        <w:t xml:space="preserve">Table </w:t>
      </w:r>
      <w:r w:rsidR="00B26196">
        <w:rPr>
          <w:noProof/>
        </w:rPr>
        <w:t>2</w:t>
      </w:r>
      <w:r w:rsidR="009C196A">
        <w:fldChar w:fldCharType="end"/>
      </w:r>
      <w:r w:rsidR="00C00728">
        <w:t xml:space="preserve"> displays</w:t>
      </w:r>
      <w:r w:rsidR="009C196A">
        <w:t xml:space="preserve"> the mean utility score achieved by </w:t>
      </w:r>
      <w:r w:rsidR="00CA484E">
        <w:t xml:space="preserve">K-Fold </w:t>
      </w:r>
      <w:r w:rsidR="00B12D00">
        <w:t>cross-</w:t>
      </w:r>
      <w:r w:rsidR="00CA484E">
        <w:t>validation on the hidden</w:t>
      </w:r>
      <w:r w:rsidR="00C00728">
        <w:t xml:space="preserve"> full data and hidden dataset A &amp; B</w:t>
      </w:r>
      <w:r w:rsidR="00CC7B43">
        <w:t xml:space="preserve"> for each of the submissions</w:t>
      </w:r>
      <w:r w:rsidR="00C00728">
        <w:t>.</w:t>
      </w:r>
    </w:p>
    <w:p w14:paraId="713C0793" w14:textId="62DBF595" w:rsidR="004373DC" w:rsidRDefault="004373DC" w:rsidP="004373DC">
      <w:pPr>
        <w:pStyle w:val="Caption"/>
        <w:jc w:val="center"/>
      </w:pPr>
      <w:bookmarkStart w:id="128" w:name="_Ref68685264"/>
      <w:bookmarkStart w:id="129" w:name="_Toc70928366"/>
      <w:bookmarkStart w:id="130" w:name="_Toc72138008"/>
      <w:r>
        <w:t xml:space="preserve">Table </w:t>
      </w:r>
      <w:r w:rsidR="00306451">
        <w:fldChar w:fldCharType="begin"/>
      </w:r>
      <w:r w:rsidR="00306451">
        <w:instrText xml:space="preserve"> SEQ Table \* ARABIC </w:instrText>
      </w:r>
      <w:r w:rsidR="00306451">
        <w:fldChar w:fldCharType="separate"/>
      </w:r>
      <w:r w:rsidR="00B26196">
        <w:rPr>
          <w:noProof/>
        </w:rPr>
        <w:t>2</w:t>
      </w:r>
      <w:r w:rsidR="00306451">
        <w:fldChar w:fldCharType="end"/>
      </w:r>
      <w:bookmarkEnd w:id="128"/>
      <w:r>
        <w:t>: Top</w:t>
      </w:r>
      <w:r w:rsidR="00DE68AF">
        <w:t xml:space="preserve"> </w:t>
      </w:r>
      <w:r>
        <w:t>5 submission</w:t>
      </w:r>
      <w:r w:rsidR="00BD53CB">
        <w:t>s</w:t>
      </w:r>
      <w:r>
        <w:t xml:space="preserve"> for the </w:t>
      </w:r>
      <w:r w:rsidR="00E7683D">
        <w:t>PhysioNet</w:t>
      </w:r>
      <w:r>
        <w:t xml:space="preserve"> Challenge</w:t>
      </w:r>
      <w:bookmarkEnd w:id="129"/>
      <w:bookmarkEnd w:id="130"/>
    </w:p>
    <w:tbl>
      <w:tblPr>
        <w:tblStyle w:val="thesistable"/>
        <w:tblW w:w="0" w:type="auto"/>
        <w:jc w:val="center"/>
        <w:tblLook w:val="04A0" w:firstRow="1" w:lastRow="0" w:firstColumn="1" w:lastColumn="0" w:noHBand="0" w:noVBand="1"/>
      </w:tblPr>
      <w:tblGrid>
        <w:gridCol w:w="2621"/>
        <w:gridCol w:w="1942"/>
        <w:gridCol w:w="2133"/>
        <w:gridCol w:w="1134"/>
        <w:gridCol w:w="1230"/>
      </w:tblGrid>
      <w:tr w:rsidR="00856E9D" w:rsidRPr="001B1E8B" w14:paraId="6098F9BF" w14:textId="6B4D8862" w:rsidTr="00A208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D59646" w14:textId="69CD9EB1" w:rsidR="002503DC" w:rsidRPr="001B1E8B" w:rsidRDefault="002503DC" w:rsidP="002503DC">
            <w:pPr>
              <w:jc w:val="left"/>
              <w:rPr>
                <w:sz w:val="22"/>
                <w:szCs w:val="22"/>
              </w:rPr>
            </w:pPr>
            <w:r w:rsidRPr="001B1E8B">
              <w:rPr>
                <w:sz w:val="22"/>
                <w:szCs w:val="22"/>
              </w:rPr>
              <w:t>Publication</w:t>
            </w:r>
          </w:p>
        </w:tc>
        <w:tc>
          <w:tcPr>
            <w:tcW w:w="0" w:type="auto"/>
          </w:tcPr>
          <w:p w14:paraId="51F2CDC6" w14:textId="60D8DE94" w:rsidR="002503DC" w:rsidRPr="001B1E8B" w:rsidRDefault="002503DC" w:rsidP="002503DC">
            <w:pPr>
              <w:jc w:val="left"/>
              <w:cnfStyle w:val="100000000000" w:firstRow="1" w:lastRow="0" w:firstColumn="0" w:lastColumn="0" w:oddVBand="0" w:evenVBand="0" w:oddHBand="0" w:evenHBand="0" w:firstRowFirstColumn="0" w:firstRowLastColumn="0" w:lastRowFirstColumn="0" w:lastRowLastColumn="0"/>
              <w:rPr>
                <w:sz w:val="22"/>
                <w:szCs w:val="22"/>
              </w:rPr>
            </w:pPr>
            <w:r w:rsidRPr="001B1E8B">
              <w:rPr>
                <w:sz w:val="22"/>
                <w:szCs w:val="22"/>
              </w:rPr>
              <w:t>Missing data imputation</w:t>
            </w:r>
          </w:p>
        </w:tc>
        <w:tc>
          <w:tcPr>
            <w:tcW w:w="0" w:type="auto"/>
          </w:tcPr>
          <w:p w14:paraId="6ACD16AB" w14:textId="120016FD" w:rsidR="002503DC" w:rsidRPr="001B1E8B" w:rsidRDefault="002503DC" w:rsidP="002503DC">
            <w:pPr>
              <w:jc w:val="left"/>
              <w:cnfStyle w:val="100000000000" w:firstRow="1" w:lastRow="0" w:firstColumn="0" w:lastColumn="0" w:oddVBand="0" w:evenVBand="0" w:oddHBand="0" w:evenHBand="0" w:firstRowFirstColumn="0" w:firstRowLastColumn="0" w:lastRowFirstColumn="0" w:lastRowLastColumn="0"/>
              <w:rPr>
                <w:sz w:val="22"/>
                <w:szCs w:val="22"/>
              </w:rPr>
            </w:pPr>
            <w:r w:rsidRPr="001B1E8B">
              <w:rPr>
                <w:sz w:val="22"/>
                <w:szCs w:val="22"/>
              </w:rPr>
              <w:t>Sepsis prediction approach</w:t>
            </w:r>
          </w:p>
        </w:tc>
        <w:tc>
          <w:tcPr>
            <w:tcW w:w="0" w:type="auto"/>
          </w:tcPr>
          <w:p w14:paraId="42077548" w14:textId="0B15D9C0" w:rsidR="002503DC" w:rsidRPr="001B1E8B" w:rsidRDefault="002503DC" w:rsidP="00271025">
            <w:pPr>
              <w:jc w:val="left"/>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Util</w:t>
            </w:r>
            <w:r w:rsidR="0023004B">
              <w:rPr>
                <w:sz w:val="22"/>
                <w:szCs w:val="22"/>
              </w:rPr>
              <w:t>ity</w:t>
            </w:r>
            <w:r w:rsidRPr="001B1E8B">
              <w:rPr>
                <w:sz w:val="22"/>
                <w:szCs w:val="22"/>
              </w:rPr>
              <w:t xml:space="preserve"> Score</w:t>
            </w:r>
            <w:r>
              <w:rPr>
                <w:sz w:val="22"/>
                <w:szCs w:val="22"/>
              </w:rPr>
              <w:t xml:space="preserve"> on </w:t>
            </w:r>
            <w:r w:rsidR="00A13EB1">
              <w:rPr>
                <w:sz w:val="22"/>
                <w:szCs w:val="22"/>
              </w:rPr>
              <w:t xml:space="preserve">hidden </w:t>
            </w:r>
            <w:r w:rsidR="0018665C">
              <w:rPr>
                <w:sz w:val="22"/>
                <w:szCs w:val="22"/>
              </w:rPr>
              <w:t>test</w:t>
            </w:r>
            <w:r w:rsidR="00A13EB1">
              <w:rPr>
                <w:sz w:val="22"/>
                <w:szCs w:val="22"/>
              </w:rPr>
              <w:t xml:space="preserve"> </w:t>
            </w:r>
            <w:r>
              <w:rPr>
                <w:sz w:val="22"/>
                <w:szCs w:val="22"/>
              </w:rPr>
              <w:t>data</w:t>
            </w:r>
          </w:p>
        </w:tc>
        <w:tc>
          <w:tcPr>
            <w:tcW w:w="0" w:type="auto"/>
          </w:tcPr>
          <w:p w14:paraId="1876199B" w14:textId="574E8474" w:rsidR="002503DC" w:rsidRDefault="002503DC" w:rsidP="002503DC">
            <w:pPr>
              <w:jc w:val="left"/>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Util</w:t>
            </w:r>
            <w:r w:rsidR="0023004B">
              <w:rPr>
                <w:sz w:val="22"/>
                <w:szCs w:val="22"/>
              </w:rPr>
              <w:t>ity</w:t>
            </w:r>
            <w:r w:rsidRPr="001B1E8B">
              <w:rPr>
                <w:sz w:val="22"/>
                <w:szCs w:val="22"/>
              </w:rPr>
              <w:t xml:space="preserve"> Score</w:t>
            </w:r>
            <w:r>
              <w:rPr>
                <w:sz w:val="22"/>
                <w:szCs w:val="22"/>
              </w:rPr>
              <w:t xml:space="preserve"> on </w:t>
            </w:r>
            <w:r w:rsidR="00640409">
              <w:rPr>
                <w:sz w:val="22"/>
                <w:szCs w:val="22"/>
              </w:rPr>
              <w:t xml:space="preserve">hidden </w:t>
            </w:r>
            <w:r>
              <w:rPr>
                <w:sz w:val="22"/>
                <w:szCs w:val="22"/>
              </w:rPr>
              <w:t>data</w:t>
            </w:r>
            <w:r w:rsidR="00640409">
              <w:rPr>
                <w:sz w:val="22"/>
                <w:szCs w:val="22"/>
              </w:rPr>
              <w:t>set</w:t>
            </w:r>
            <w:r>
              <w:rPr>
                <w:sz w:val="22"/>
                <w:szCs w:val="22"/>
              </w:rPr>
              <w:t xml:space="preserve"> A &amp;</w:t>
            </w:r>
            <w:r w:rsidR="00FA318D">
              <w:rPr>
                <w:sz w:val="22"/>
                <w:szCs w:val="22"/>
              </w:rPr>
              <w:t xml:space="preserve"> </w:t>
            </w:r>
            <w:r>
              <w:rPr>
                <w:sz w:val="22"/>
                <w:szCs w:val="22"/>
              </w:rPr>
              <w:t>B</w:t>
            </w:r>
          </w:p>
        </w:tc>
      </w:tr>
      <w:tr w:rsidR="00856E9D" w:rsidRPr="001B1E8B" w14:paraId="1FCE9BF2" w14:textId="174C9162" w:rsidTr="00A208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B1EE00" w14:textId="72E7F7A0" w:rsidR="00853D51" w:rsidRPr="00674465" w:rsidRDefault="00853D51" w:rsidP="00D060AB">
            <w:pPr>
              <w:jc w:val="left"/>
              <w:rPr>
                <w:b w:val="0"/>
                <w:bCs w:val="0"/>
                <w:sz w:val="22"/>
                <w:szCs w:val="22"/>
              </w:rPr>
            </w:pPr>
            <w:r w:rsidRPr="00674465">
              <w:rPr>
                <w:b w:val="0"/>
                <w:bCs w:val="0"/>
                <w:sz w:val="22"/>
                <w:szCs w:val="22"/>
              </w:rPr>
              <w:t xml:space="preserve">The Signature-Based Model for Early Detection of Sepsis From Electronic Health Records in the Intensive Care Unit </w:t>
            </w:r>
            <w:r w:rsidRPr="00674465">
              <w:rPr>
                <w:sz w:val="22"/>
                <w:szCs w:val="22"/>
              </w:rPr>
              <w:fldChar w:fldCharType="begin"/>
            </w:r>
            <w:r w:rsidR="006727E0">
              <w:rPr>
                <w:b w:val="0"/>
                <w:bCs w:val="0"/>
                <w:sz w:val="22"/>
                <w:szCs w:val="22"/>
              </w:rPr>
              <w:instrText xml:space="preserve"> ADDIN ZOTERO_ITEM CSL_CITATION {"citationID":"v6jqdvEP","properties":{"formattedCitation":"[20]","plainCitation":"[20]","noteIndex":0},"citationItems":[{"id":65,"uris":["http://zotero.org/groups/2605537/items/NGF926TD"],"uri":["http://zotero.org/groups/2605537/items/NGF926TD"],"itemData":{"id":65,"type":"paper-conference","abstract":"Optimal feature selection leads to enhanced efﬁciency and accuracy when developing both supervised and unsupervised machine-learning models. In this work, a new signature-based regression model is proposed to automatically identify a patient’s risk of sepsis based on physiological data streams and to make a positive or negative prediction of sepsis for every time interval since admission to the intensive care unit. The gradient boosting machine algorithm that uses the features at the current time-points and the signature features extracted from the time-series to model the longitudinal effects of sepsis yields the utility function score of 0.360 (ofﬁcially ranked 1st, team name: ‘Can I get your Signature?’) on the full test set. The signature method shows a systematic and competitive approach to model sepsis by learning from health data streams.","DOI":"10.22489/CinC.2019.014","event":"2019 Computing in Cardiology Conference","language":"en","source":"DOI.org (Crossref)","title":"The Signature-Based Model for Early Detection of Sepsis from Electronic Health Records in the Intensive Care Unit","URL":"http://www.cinc.org/archives/2019/pdf/CinC2019-014.pdf","author":[{"family":"Morrill","given":"James"},{"family":"Kormilitzin","given":"Andrey"},{"family":"Nevado-Holgado","given":"Alejo"},{"family":"Swaminathan","given":"Sumanth"},{"family":"Howison","given":"Sam"},{"family":"Lyons","given":"Terry"}],"accessed":{"date-parts":[["2020",11,5]]},"issued":{"date-parts":[["2019",12,30]]}}}],"schema":"https://github.com/citation-style-language/schema/raw/master/csl-citation.json"} </w:instrText>
            </w:r>
            <w:r w:rsidRPr="00674465">
              <w:rPr>
                <w:sz w:val="22"/>
                <w:szCs w:val="22"/>
              </w:rPr>
              <w:fldChar w:fldCharType="separate"/>
            </w:r>
            <w:r w:rsidR="00F67CDD" w:rsidRPr="00674465">
              <w:rPr>
                <w:rFonts w:cs="Calibri"/>
                <w:b w:val="0"/>
                <w:bCs w:val="0"/>
                <w:sz w:val="22"/>
              </w:rPr>
              <w:t>[20]</w:t>
            </w:r>
            <w:r w:rsidRPr="00674465">
              <w:rPr>
                <w:sz w:val="22"/>
                <w:szCs w:val="22"/>
              </w:rPr>
              <w:fldChar w:fldCharType="end"/>
            </w:r>
          </w:p>
        </w:tc>
        <w:tc>
          <w:tcPr>
            <w:tcW w:w="0" w:type="auto"/>
          </w:tcPr>
          <w:p w14:paraId="30045922" w14:textId="0C3AB763" w:rsidR="00853D51" w:rsidRPr="001B1E8B" w:rsidRDefault="00853D51" w:rsidP="00D060AB">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Forward</w:t>
            </w:r>
            <w:r>
              <w:rPr>
                <w:sz w:val="22"/>
                <w:szCs w:val="22"/>
              </w:rPr>
              <w:t xml:space="preserve"> </w:t>
            </w:r>
            <w:r w:rsidRPr="001B1E8B">
              <w:rPr>
                <w:sz w:val="22"/>
                <w:szCs w:val="22"/>
              </w:rPr>
              <w:t>fil</w:t>
            </w:r>
            <w:r>
              <w:rPr>
                <w:sz w:val="22"/>
                <w:szCs w:val="22"/>
              </w:rPr>
              <w:t xml:space="preserve">ling </w:t>
            </w:r>
            <w:r w:rsidRPr="001B1E8B">
              <w:rPr>
                <w:sz w:val="22"/>
                <w:szCs w:val="22"/>
              </w:rPr>
              <w:t>method</w:t>
            </w:r>
          </w:p>
        </w:tc>
        <w:tc>
          <w:tcPr>
            <w:tcW w:w="0" w:type="auto"/>
          </w:tcPr>
          <w:p w14:paraId="31DC2CBE" w14:textId="25A5AB2E" w:rsidR="00853D51" w:rsidRPr="001B1E8B" w:rsidRDefault="00D1192C" w:rsidP="00AF2708">
            <w:pPr>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C</w:t>
            </w:r>
            <w:r w:rsidR="00037FD4">
              <w:rPr>
                <w:sz w:val="22"/>
                <w:szCs w:val="22"/>
              </w:rPr>
              <w:t xml:space="preserve">rafted </w:t>
            </w:r>
            <w:r w:rsidR="00853D51" w:rsidRPr="001B1E8B">
              <w:rPr>
                <w:sz w:val="22"/>
                <w:szCs w:val="22"/>
              </w:rPr>
              <w:t>featur</w:t>
            </w:r>
            <w:r>
              <w:rPr>
                <w:sz w:val="22"/>
                <w:szCs w:val="22"/>
              </w:rPr>
              <w:t>es</w:t>
            </w:r>
            <w:r w:rsidR="00037FD4">
              <w:rPr>
                <w:sz w:val="22"/>
                <w:szCs w:val="22"/>
              </w:rPr>
              <w:t xml:space="preserve"> </w:t>
            </w:r>
            <w:r w:rsidR="00853D51" w:rsidRPr="001B1E8B">
              <w:rPr>
                <w:sz w:val="22"/>
                <w:szCs w:val="22"/>
              </w:rPr>
              <w:t>+ signature Features</w:t>
            </w:r>
            <w:r w:rsidR="002B3826">
              <w:rPr>
                <w:sz w:val="22"/>
                <w:szCs w:val="22"/>
              </w:rPr>
              <w:t xml:space="preserve"> </w:t>
            </w:r>
            <w:r w:rsidR="002D3263">
              <w:rPr>
                <w:sz w:val="22"/>
                <w:szCs w:val="22"/>
              </w:rPr>
              <w:t xml:space="preserve">Light Gradient Boosting - </w:t>
            </w:r>
            <w:r w:rsidR="00853D51" w:rsidRPr="001B1E8B">
              <w:rPr>
                <w:sz w:val="22"/>
                <w:szCs w:val="22"/>
              </w:rPr>
              <w:t>5-</w:t>
            </w:r>
            <w:r w:rsidR="005B322C">
              <w:rPr>
                <w:sz w:val="22"/>
                <w:szCs w:val="22"/>
              </w:rPr>
              <w:t>f</w:t>
            </w:r>
            <w:r w:rsidR="00853D51" w:rsidRPr="001B1E8B">
              <w:rPr>
                <w:sz w:val="22"/>
                <w:szCs w:val="22"/>
              </w:rPr>
              <w:t>old</w:t>
            </w:r>
            <w:r w:rsidR="00164FD4">
              <w:rPr>
                <w:sz w:val="22"/>
                <w:szCs w:val="22"/>
              </w:rPr>
              <w:t xml:space="preserve"> </w:t>
            </w:r>
            <w:r w:rsidR="00674465">
              <w:rPr>
                <w:sz w:val="22"/>
                <w:szCs w:val="22"/>
              </w:rPr>
              <w:t>Cross Validation (</w:t>
            </w:r>
            <w:r w:rsidR="005B322C">
              <w:rPr>
                <w:sz w:val="22"/>
                <w:szCs w:val="22"/>
              </w:rPr>
              <w:t>CV</w:t>
            </w:r>
            <w:r w:rsidR="00674465">
              <w:rPr>
                <w:sz w:val="22"/>
                <w:szCs w:val="22"/>
              </w:rPr>
              <w:t>)</w:t>
            </w:r>
          </w:p>
        </w:tc>
        <w:tc>
          <w:tcPr>
            <w:tcW w:w="0" w:type="auto"/>
          </w:tcPr>
          <w:p w14:paraId="73EB2AE4" w14:textId="4A378524" w:rsidR="00853D51" w:rsidRPr="001B1E8B" w:rsidRDefault="00853D51" w:rsidP="00D060AB">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0</w:t>
            </w:r>
            <w:r w:rsidR="00DD508A">
              <w:rPr>
                <w:sz w:val="22"/>
                <w:szCs w:val="22"/>
              </w:rPr>
              <w:t>.</w:t>
            </w:r>
            <w:r w:rsidRPr="001B1E8B">
              <w:rPr>
                <w:sz w:val="22"/>
                <w:szCs w:val="22"/>
              </w:rPr>
              <w:t>360</w:t>
            </w:r>
          </w:p>
        </w:tc>
        <w:tc>
          <w:tcPr>
            <w:tcW w:w="0" w:type="auto"/>
          </w:tcPr>
          <w:p w14:paraId="6F7220EF" w14:textId="1D80A4C7" w:rsidR="00853D51" w:rsidRPr="001B1E8B" w:rsidRDefault="006D626A" w:rsidP="00D060AB">
            <w:pPr>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A: </w:t>
            </w:r>
            <w:r w:rsidRPr="001B1E8B">
              <w:rPr>
                <w:sz w:val="22"/>
                <w:szCs w:val="22"/>
              </w:rPr>
              <w:t>0</w:t>
            </w:r>
            <w:r w:rsidR="00DD508A">
              <w:rPr>
                <w:sz w:val="22"/>
                <w:szCs w:val="22"/>
              </w:rPr>
              <w:t>.</w:t>
            </w:r>
            <w:r w:rsidRPr="001B1E8B">
              <w:rPr>
                <w:sz w:val="22"/>
                <w:szCs w:val="22"/>
              </w:rPr>
              <w:t>433</w:t>
            </w:r>
            <w:r>
              <w:rPr>
                <w:sz w:val="22"/>
                <w:szCs w:val="22"/>
              </w:rPr>
              <w:br/>
              <w:t xml:space="preserve">B: </w:t>
            </w:r>
            <w:r w:rsidRPr="001B1E8B">
              <w:rPr>
                <w:sz w:val="22"/>
                <w:szCs w:val="22"/>
              </w:rPr>
              <w:t>0</w:t>
            </w:r>
            <w:r w:rsidR="00DD508A">
              <w:rPr>
                <w:sz w:val="22"/>
                <w:szCs w:val="22"/>
              </w:rPr>
              <w:t>.</w:t>
            </w:r>
            <w:r w:rsidRPr="001B1E8B">
              <w:rPr>
                <w:sz w:val="22"/>
                <w:szCs w:val="22"/>
              </w:rPr>
              <w:t>434</w:t>
            </w:r>
          </w:p>
        </w:tc>
      </w:tr>
      <w:tr w:rsidR="00856E9D" w:rsidRPr="001B1E8B" w14:paraId="5BDCB192" w14:textId="3688897C" w:rsidTr="00A2084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4414FFB" w14:textId="407D2322" w:rsidR="006D626A" w:rsidRPr="00674465" w:rsidRDefault="006D626A" w:rsidP="006D626A">
            <w:pPr>
              <w:jc w:val="left"/>
              <w:rPr>
                <w:b w:val="0"/>
                <w:bCs w:val="0"/>
                <w:sz w:val="22"/>
                <w:szCs w:val="22"/>
              </w:rPr>
            </w:pPr>
            <w:r w:rsidRPr="00674465">
              <w:rPr>
                <w:b w:val="0"/>
                <w:bCs w:val="0"/>
                <w:sz w:val="22"/>
                <w:szCs w:val="22"/>
                <w:lang w:val="en-US"/>
              </w:rPr>
              <w:t xml:space="preserve">Automated Prediction of Sepsis Onset Using Gradient Boosted Decision Trees </w:t>
            </w:r>
            <w:r w:rsidRPr="00674465">
              <w:rPr>
                <w:sz w:val="22"/>
                <w:szCs w:val="22"/>
                <w:lang w:val="en-US"/>
              </w:rPr>
              <w:fldChar w:fldCharType="begin"/>
            </w:r>
            <w:r w:rsidR="006727E0">
              <w:rPr>
                <w:b w:val="0"/>
                <w:bCs w:val="0"/>
                <w:sz w:val="22"/>
                <w:szCs w:val="22"/>
                <w:lang w:val="en-US"/>
              </w:rPr>
              <w:instrText xml:space="preserve"> ADDIN ZOTERO_ITEM CSL_CITATION {"citationID":"dsvZXRAe","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rsidRPr="00674465">
              <w:rPr>
                <w:sz w:val="22"/>
                <w:szCs w:val="22"/>
                <w:lang w:val="en-US"/>
              </w:rPr>
              <w:fldChar w:fldCharType="separate"/>
            </w:r>
            <w:r w:rsidR="00F67CDD" w:rsidRPr="00674465">
              <w:rPr>
                <w:rFonts w:cs="Calibri"/>
                <w:b w:val="0"/>
                <w:bCs w:val="0"/>
                <w:sz w:val="22"/>
              </w:rPr>
              <w:t>[21]</w:t>
            </w:r>
            <w:r w:rsidRPr="00674465">
              <w:rPr>
                <w:sz w:val="22"/>
                <w:szCs w:val="22"/>
                <w:lang w:val="en-US"/>
              </w:rPr>
              <w:fldChar w:fldCharType="end"/>
            </w:r>
          </w:p>
        </w:tc>
        <w:tc>
          <w:tcPr>
            <w:tcW w:w="0" w:type="auto"/>
          </w:tcPr>
          <w:p w14:paraId="68A62B72" w14:textId="6F82F324"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Log transformation + normalisation + mean filling</w:t>
            </w:r>
          </w:p>
        </w:tc>
        <w:tc>
          <w:tcPr>
            <w:tcW w:w="0" w:type="auto"/>
          </w:tcPr>
          <w:p w14:paraId="49DD9765" w14:textId="10F7163F"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 xml:space="preserve">Creating new features + Gradient Tree boosting </w:t>
            </w:r>
            <w:r w:rsidR="001D7FE0">
              <w:rPr>
                <w:sz w:val="22"/>
                <w:szCs w:val="22"/>
              </w:rPr>
              <w:t>+</w:t>
            </w:r>
            <w:r w:rsidRPr="001B1E8B">
              <w:rPr>
                <w:sz w:val="22"/>
                <w:szCs w:val="22"/>
              </w:rPr>
              <w:t xml:space="preserve"> 10-fold CV</w:t>
            </w:r>
          </w:p>
        </w:tc>
        <w:tc>
          <w:tcPr>
            <w:tcW w:w="0" w:type="auto"/>
          </w:tcPr>
          <w:p w14:paraId="24F3275C" w14:textId="4AC55157"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0</w:t>
            </w:r>
            <w:r w:rsidR="00DD508A">
              <w:rPr>
                <w:sz w:val="22"/>
                <w:szCs w:val="22"/>
              </w:rPr>
              <w:t>.</w:t>
            </w:r>
            <w:r w:rsidRPr="001B1E8B">
              <w:rPr>
                <w:sz w:val="22"/>
                <w:szCs w:val="22"/>
              </w:rPr>
              <w:t>345</w:t>
            </w:r>
          </w:p>
        </w:tc>
        <w:tc>
          <w:tcPr>
            <w:tcW w:w="0" w:type="auto"/>
          </w:tcPr>
          <w:p w14:paraId="2F0F2EF1" w14:textId="235B7955"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A: </w:t>
            </w:r>
            <w:r w:rsidRPr="001B1E8B">
              <w:rPr>
                <w:sz w:val="22"/>
                <w:szCs w:val="22"/>
              </w:rPr>
              <w:t>0</w:t>
            </w:r>
            <w:r w:rsidR="00DD508A">
              <w:rPr>
                <w:sz w:val="22"/>
                <w:szCs w:val="22"/>
              </w:rPr>
              <w:t>.</w:t>
            </w:r>
            <w:r w:rsidRPr="001B1E8B">
              <w:rPr>
                <w:sz w:val="22"/>
                <w:szCs w:val="22"/>
              </w:rPr>
              <w:t>409</w:t>
            </w:r>
            <w:r>
              <w:rPr>
                <w:sz w:val="22"/>
                <w:szCs w:val="22"/>
              </w:rPr>
              <w:br/>
              <w:t xml:space="preserve">B: </w:t>
            </w:r>
            <w:r w:rsidRPr="001B1E8B">
              <w:rPr>
                <w:sz w:val="22"/>
                <w:szCs w:val="22"/>
              </w:rPr>
              <w:t>0</w:t>
            </w:r>
            <w:r w:rsidR="00DD508A">
              <w:rPr>
                <w:sz w:val="22"/>
                <w:szCs w:val="22"/>
              </w:rPr>
              <w:t>.</w:t>
            </w:r>
            <w:r w:rsidRPr="001B1E8B">
              <w:rPr>
                <w:sz w:val="22"/>
                <w:szCs w:val="22"/>
              </w:rPr>
              <w:t>396</w:t>
            </w:r>
          </w:p>
        </w:tc>
      </w:tr>
      <w:tr w:rsidR="00856E9D" w:rsidRPr="001B1E8B" w14:paraId="16FB505C" w14:textId="306EE9BA" w:rsidTr="00A208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95039C" w14:textId="17D2F726" w:rsidR="006D626A" w:rsidRPr="00674465" w:rsidRDefault="006D626A" w:rsidP="006D626A">
            <w:pPr>
              <w:jc w:val="left"/>
              <w:rPr>
                <w:b w:val="0"/>
                <w:bCs w:val="0"/>
                <w:sz w:val="22"/>
                <w:szCs w:val="22"/>
              </w:rPr>
            </w:pPr>
            <w:r w:rsidRPr="00674465">
              <w:rPr>
                <w:b w:val="0"/>
                <w:bCs w:val="0"/>
                <w:sz w:val="22"/>
                <w:szCs w:val="22"/>
                <w:lang w:val="en-US"/>
              </w:rPr>
              <w:t>Sepsis Prediction in Intensive Care Unit Using Ensemble of XGBoost Models</w:t>
            </w:r>
            <w:r w:rsidRPr="00674465">
              <w:rPr>
                <w:sz w:val="22"/>
                <w:szCs w:val="22"/>
                <w:lang w:val="en-US"/>
              </w:rPr>
              <w:fldChar w:fldCharType="begin"/>
            </w:r>
            <w:r w:rsidR="006727E0">
              <w:rPr>
                <w:b w:val="0"/>
                <w:bCs w:val="0"/>
                <w:sz w:val="22"/>
                <w:szCs w:val="22"/>
                <w:lang w:val="en-US"/>
              </w:rPr>
              <w:instrText xml:space="preserve"> ADDIN ZOTERO_ITEM CSL_CITATION {"citationID":"qfIiSHNY","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Pr="00674465">
              <w:rPr>
                <w:sz w:val="22"/>
                <w:szCs w:val="22"/>
                <w:lang w:val="en-US"/>
              </w:rPr>
              <w:fldChar w:fldCharType="separate"/>
            </w:r>
            <w:r w:rsidR="00F67CDD" w:rsidRPr="00674465">
              <w:rPr>
                <w:rFonts w:cs="Calibri"/>
                <w:b w:val="0"/>
                <w:bCs w:val="0"/>
                <w:sz w:val="22"/>
              </w:rPr>
              <w:t>[22]</w:t>
            </w:r>
            <w:r w:rsidRPr="00674465">
              <w:rPr>
                <w:sz w:val="22"/>
                <w:szCs w:val="22"/>
                <w:lang w:val="en-US"/>
              </w:rPr>
              <w:fldChar w:fldCharType="end"/>
            </w:r>
          </w:p>
        </w:tc>
        <w:tc>
          <w:tcPr>
            <w:tcW w:w="0" w:type="auto"/>
          </w:tcPr>
          <w:p w14:paraId="3BB83BC8" w14:textId="71AFF65E"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Linear interpolation</w:t>
            </w:r>
          </w:p>
        </w:tc>
        <w:tc>
          <w:tcPr>
            <w:tcW w:w="0" w:type="auto"/>
          </w:tcPr>
          <w:p w14:paraId="25DA45C5" w14:textId="497B97AB"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Best 5 features</w:t>
            </w:r>
            <w:r w:rsidRPr="001B1E8B">
              <w:rPr>
                <w:sz w:val="22"/>
                <w:szCs w:val="22"/>
                <w:lang w:val="en-US"/>
              </w:rPr>
              <w:t xml:space="preserve"> + XGBoost</w:t>
            </w:r>
            <w:r w:rsidRPr="002B3826">
              <w:rPr>
                <w:sz w:val="22"/>
                <w:szCs w:val="22"/>
                <w:lang w:val="en-US"/>
              </w:rPr>
              <w:t xml:space="preserve"> </w:t>
            </w:r>
            <w:r w:rsidR="001D7FE0">
              <w:rPr>
                <w:sz w:val="22"/>
                <w:szCs w:val="22"/>
                <w:lang w:val="en-US"/>
              </w:rPr>
              <w:t xml:space="preserve">+ </w:t>
            </w:r>
            <w:r w:rsidRPr="001B1E8B">
              <w:rPr>
                <w:sz w:val="22"/>
                <w:szCs w:val="22"/>
              </w:rPr>
              <w:t>5-fold CV</w:t>
            </w:r>
          </w:p>
        </w:tc>
        <w:tc>
          <w:tcPr>
            <w:tcW w:w="0" w:type="auto"/>
          </w:tcPr>
          <w:p w14:paraId="56AC952D" w14:textId="4D051B62"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u w:val="single"/>
                <w:lang w:val="en-US"/>
              </w:rPr>
            </w:pPr>
            <w:r w:rsidRPr="001B1E8B">
              <w:rPr>
                <w:sz w:val="22"/>
                <w:szCs w:val="22"/>
                <w:lang w:val="en-US"/>
              </w:rPr>
              <w:t>0</w:t>
            </w:r>
            <w:r w:rsidR="00DD508A">
              <w:rPr>
                <w:sz w:val="22"/>
                <w:szCs w:val="22"/>
                <w:lang w:val="en-US"/>
              </w:rPr>
              <w:t>.</w:t>
            </w:r>
            <w:r w:rsidRPr="001B1E8B">
              <w:rPr>
                <w:sz w:val="22"/>
                <w:szCs w:val="22"/>
                <w:lang w:val="en-US"/>
              </w:rPr>
              <w:t>339</w:t>
            </w:r>
          </w:p>
        </w:tc>
        <w:tc>
          <w:tcPr>
            <w:tcW w:w="0" w:type="auto"/>
          </w:tcPr>
          <w:p w14:paraId="2A09598A" w14:textId="5E7986D7" w:rsidR="006D626A"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A: </w:t>
            </w:r>
            <w:r w:rsidRPr="001B1E8B">
              <w:rPr>
                <w:sz w:val="22"/>
                <w:szCs w:val="22"/>
              </w:rPr>
              <w:t>0</w:t>
            </w:r>
            <w:r w:rsidR="00DD508A">
              <w:rPr>
                <w:sz w:val="22"/>
                <w:szCs w:val="22"/>
              </w:rPr>
              <w:t>.</w:t>
            </w:r>
            <w:r w:rsidRPr="001B1E8B">
              <w:rPr>
                <w:sz w:val="22"/>
                <w:szCs w:val="22"/>
              </w:rPr>
              <w:t>422</w:t>
            </w:r>
            <w:r>
              <w:rPr>
                <w:sz w:val="22"/>
                <w:szCs w:val="22"/>
              </w:rPr>
              <w:br/>
              <w:t xml:space="preserve">B: </w:t>
            </w:r>
            <w:r w:rsidRPr="001B1E8B">
              <w:rPr>
                <w:sz w:val="22"/>
                <w:szCs w:val="22"/>
              </w:rPr>
              <w:t>0</w:t>
            </w:r>
            <w:r w:rsidR="00DD508A">
              <w:rPr>
                <w:sz w:val="22"/>
                <w:szCs w:val="22"/>
              </w:rPr>
              <w:t>.</w:t>
            </w:r>
            <w:r w:rsidRPr="001B1E8B">
              <w:rPr>
                <w:sz w:val="22"/>
                <w:szCs w:val="22"/>
              </w:rPr>
              <w:t>395</w:t>
            </w:r>
          </w:p>
        </w:tc>
      </w:tr>
      <w:tr w:rsidR="00856E9D" w:rsidRPr="001B1E8B" w14:paraId="1C0B3E71" w14:textId="6048BE78" w:rsidTr="00A2084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4696A3" w14:textId="328F13D5" w:rsidR="006D626A" w:rsidRPr="00674465" w:rsidRDefault="006D626A" w:rsidP="006D626A">
            <w:pPr>
              <w:jc w:val="left"/>
              <w:rPr>
                <w:b w:val="0"/>
                <w:bCs w:val="0"/>
                <w:sz w:val="22"/>
                <w:szCs w:val="22"/>
              </w:rPr>
            </w:pPr>
            <w:r w:rsidRPr="00674465">
              <w:rPr>
                <w:b w:val="0"/>
                <w:bCs w:val="0"/>
                <w:sz w:val="22"/>
                <w:szCs w:val="22"/>
              </w:rPr>
              <w:t>TASP A Time-Phased Model for Sepsis Prediction</w:t>
            </w:r>
            <w:r w:rsidRPr="00674465">
              <w:rPr>
                <w:sz w:val="22"/>
                <w:szCs w:val="22"/>
              </w:rPr>
              <w:fldChar w:fldCharType="begin"/>
            </w:r>
            <w:r w:rsidR="006727E0">
              <w:rPr>
                <w:b w:val="0"/>
                <w:bCs w:val="0"/>
                <w:sz w:val="22"/>
                <w:szCs w:val="22"/>
              </w:rPr>
              <w:instrText xml:space="preserve"> ADDIN ZOTERO_ITEM CSL_CITATION {"citationID":"WZK4TeKm","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Pr="00674465">
              <w:rPr>
                <w:sz w:val="22"/>
                <w:szCs w:val="22"/>
              </w:rPr>
              <w:fldChar w:fldCharType="separate"/>
            </w:r>
            <w:r w:rsidR="00F67CDD" w:rsidRPr="00674465">
              <w:rPr>
                <w:rFonts w:cs="Calibri"/>
                <w:b w:val="0"/>
                <w:bCs w:val="0"/>
                <w:sz w:val="22"/>
              </w:rPr>
              <w:t>[23]</w:t>
            </w:r>
            <w:r w:rsidRPr="00674465">
              <w:rPr>
                <w:sz w:val="22"/>
                <w:szCs w:val="22"/>
              </w:rPr>
              <w:fldChar w:fldCharType="end"/>
            </w:r>
          </w:p>
        </w:tc>
        <w:tc>
          <w:tcPr>
            <w:tcW w:w="0" w:type="auto"/>
          </w:tcPr>
          <w:p w14:paraId="290DD46A" w14:textId="7CBD1A43"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Forward filling missing data</w:t>
            </w:r>
          </w:p>
        </w:tc>
        <w:tc>
          <w:tcPr>
            <w:tcW w:w="0" w:type="auto"/>
          </w:tcPr>
          <w:p w14:paraId="129AC140" w14:textId="5631567E"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TASP (Light GBM + RNN) + 10-fold CV</w:t>
            </w:r>
          </w:p>
        </w:tc>
        <w:tc>
          <w:tcPr>
            <w:tcW w:w="0" w:type="auto"/>
          </w:tcPr>
          <w:p w14:paraId="699AC547" w14:textId="0C00E67C"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sidRPr="001B1E8B">
              <w:rPr>
                <w:sz w:val="22"/>
                <w:szCs w:val="22"/>
              </w:rPr>
              <w:t>0</w:t>
            </w:r>
            <w:r w:rsidR="00DD508A">
              <w:rPr>
                <w:sz w:val="22"/>
                <w:szCs w:val="22"/>
              </w:rPr>
              <w:t>.</w:t>
            </w:r>
            <w:r w:rsidRPr="001B1E8B">
              <w:rPr>
                <w:sz w:val="22"/>
                <w:szCs w:val="22"/>
              </w:rPr>
              <w:t>337</w:t>
            </w:r>
          </w:p>
        </w:tc>
        <w:tc>
          <w:tcPr>
            <w:tcW w:w="0" w:type="auto"/>
          </w:tcPr>
          <w:p w14:paraId="61BFF26F" w14:textId="77029759" w:rsidR="006D626A" w:rsidRPr="001B1E8B" w:rsidRDefault="006D626A" w:rsidP="006D626A">
            <w:pPr>
              <w:jc w:val="lef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A: </w:t>
            </w:r>
            <w:r w:rsidRPr="001B1E8B">
              <w:rPr>
                <w:sz w:val="22"/>
                <w:szCs w:val="22"/>
              </w:rPr>
              <w:t>0</w:t>
            </w:r>
            <w:r w:rsidR="00DD508A">
              <w:rPr>
                <w:sz w:val="22"/>
                <w:szCs w:val="22"/>
              </w:rPr>
              <w:t>.</w:t>
            </w:r>
            <w:r w:rsidRPr="001B1E8B">
              <w:rPr>
                <w:sz w:val="22"/>
                <w:szCs w:val="22"/>
              </w:rPr>
              <w:t>420</w:t>
            </w:r>
            <w:r>
              <w:rPr>
                <w:sz w:val="22"/>
                <w:szCs w:val="22"/>
              </w:rPr>
              <w:br/>
              <w:t xml:space="preserve">B: </w:t>
            </w:r>
            <w:r w:rsidRPr="001B1E8B">
              <w:rPr>
                <w:sz w:val="22"/>
                <w:szCs w:val="22"/>
              </w:rPr>
              <w:t>0</w:t>
            </w:r>
            <w:r w:rsidR="00DD508A">
              <w:rPr>
                <w:sz w:val="22"/>
                <w:szCs w:val="22"/>
              </w:rPr>
              <w:t>.</w:t>
            </w:r>
            <w:r w:rsidRPr="001B1E8B">
              <w:rPr>
                <w:sz w:val="22"/>
                <w:szCs w:val="22"/>
              </w:rPr>
              <w:t>401</w:t>
            </w:r>
          </w:p>
        </w:tc>
      </w:tr>
      <w:tr w:rsidR="00856E9D" w:rsidRPr="001B1E8B" w14:paraId="0282D0A0" w14:textId="275C6B05" w:rsidTr="00A208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6747C5" w14:textId="091C85BB" w:rsidR="006D626A" w:rsidRPr="00674465" w:rsidRDefault="006D626A" w:rsidP="006D626A">
            <w:pPr>
              <w:jc w:val="left"/>
              <w:rPr>
                <w:b w:val="0"/>
                <w:bCs w:val="0"/>
                <w:sz w:val="22"/>
                <w:szCs w:val="22"/>
              </w:rPr>
            </w:pPr>
            <w:r w:rsidRPr="00674465">
              <w:rPr>
                <w:b w:val="0"/>
                <w:bCs w:val="0"/>
                <w:sz w:val="22"/>
                <w:szCs w:val="22"/>
              </w:rPr>
              <w:t xml:space="preserve">Utilizing Informative Missingness for Early Prediction of Sepsis </w:t>
            </w:r>
            <w:r w:rsidRPr="00674465">
              <w:rPr>
                <w:sz w:val="22"/>
                <w:szCs w:val="22"/>
              </w:rPr>
              <w:fldChar w:fldCharType="begin"/>
            </w:r>
            <w:r w:rsidR="006727E0">
              <w:rPr>
                <w:b w:val="0"/>
                <w:bCs w:val="0"/>
                <w:sz w:val="22"/>
                <w:szCs w:val="22"/>
              </w:rPr>
              <w:instrText xml:space="preserve"> ADDIN ZOTERO_ITEM CSL_CITATION {"citationID":"ipJ8xV8w","properties":{"formattedCitation":"[24]","plainCitation":"[24]","noteIndex":0},"citationItems":[{"id":67,"uris":["http://zotero.org/groups/2605537/items/7IDY3FM3"],"uri":["http://zotero.org/groups/2605537/items/7IDY3FM3"],"itemData":{"id":67,"type":"paper-conference","abstract":"Aims: Physicians have to routinely make crucial decisions about patients’ health in the ICU. Sepsis affects about 35% of ICU patients, killing approximately 25% of the afﬂicted. In this paper, we aim to predict the occurrence of sepsis early by studying the missingness of physiological variables and using it with the overall trends in data.","DOI":"10.22489/CinC.2019.280","event":"2019 Computing in Cardiology Conference","language":"en","source":"DOI.org (Crossref)","title":"Utilizing Informative Missingness for Early Prediction of Sepsis","URL":"http://www.cinc.org/archives/2019/pdf/CinC2019-280.pdf","author":[{"family":"Singh","given":"Janmajay"},{"family":"Oshiro","given":"Kentaro"},{"family":"Krishnan","given":"Raghava"},{"family":"Sato","given":"Masahiro"},{"family":"Ohkuma","given":"Tomoko"},{"family":"Kato","given":"Noriji"}],"accessed":{"date-parts":[["2020",11,5]]},"issued":{"date-parts":[["2019",12,30]]}}}],"schema":"https://github.com/citation-style-language/schema/raw/master/csl-citation.json"} </w:instrText>
            </w:r>
            <w:r w:rsidRPr="00674465">
              <w:rPr>
                <w:sz w:val="22"/>
                <w:szCs w:val="22"/>
              </w:rPr>
              <w:fldChar w:fldCharType="separate"/>
            </w:r>
            <w:r w:rsidR="00F67CDD" w:rsidRPr="00674465">
              <w:rPr>
                <w:rFonts w:cs="Calibri"/>
                <w:b w:val="0"/>
                <w:bCs w:val="0"/>
                <w:sz w:val="22"/>
              </w:rPr>
              <w:t>[24]</w:t>
            </w:r>
            <w:r w:rsidRPr="00674465">
              <w:rPr>
                <w:sz w:val="22"/>
                <w:szCs w:val="22"/>
              </w:rPr>
              <w:fldChar w:fldCharType="end"/>
            </w:r>
          </w:p>
        </w:tc>
        <w:tc>
          <w:tcPr>
            <w:tcW w:w="0" w:type="auto"/>
          </w:tcPr>
          <w:p w14:paraId="73393EC8" w14:textId="07CB952B"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No filling</w:t>
            </w:r>
          </w:p>
        </w:tc>
        <w:tc>
          <w:tcPr>
            <w:tcW w:w="0" w:type="auto"/>
          </w:tcPr>
          <w:p w14:paraId="762A8659" w14:textId="1ECFF7E0"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Informative missingness (IM), sliding window + XGBoost</w:t>
            </w:r>
            <w:r w:rsidR="00C86059">
              <w:rPr>
                <w:sz w:val="22"/>
                <w:szCs w:val="22"/>
              </w:rPr>
              <w:t xml:space="preserve"> + </w:t>
            </w:r>
            <w:r w:rsidR="0008405B">
              <w:rPr>
                <w:sz w:val="22"/>
                <w:szCs w:val="22"/>
              </w:rPr>
              <w:t xml:space="preserve">5-fold </w:t>
            </w:r>
            <w:r w:rsidR="00A86D4F">
              <w:rPr>
                <w:sz w:val="22"/>
                <w:szCs w:val="22"/>
              </w:rPr>
              <w:t>CV</w:t>
            </w:r>
          </w:p>
        </w:tc>
        <w:tc>
          <w:tcPr>
            <w:tcW w:w="0" w:type="auto"/>
          </w:tcPr>
          <w:p w14:paraId="2B7DDED5" w14:textId="5F08B161"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sidRPr="001B1E8B">
              <w:rPr>
                <w:sz w:val="22"/>
                <w:szCs w:val="22"/>
              </w:rPr>
              <w:t>0</w:t>
            </w:r>
            <w:r w:rsidR="00DD508A">
              <w:rPr>
                <w:sz w:val="22"/>
                <w:szCs w:val="22"/>
              </w:rPr>
              <w:t>.</w:t>
            </w:r>
            <w:r w:rsidRPr="001B1E8B">
              <w:rPr>
                <w:sz w:val="22"/>
                <w:szCs w:val="22"/>
              </w:rPr>
              <w:t>337</w:t>
            </w:r>
          </w:p>
        </w:tc>
        <w:tc>
          <w:tcPr>
            <w:tcW w:w="0" w:type="auto"/>
          </w:tcPr>
          <w:p w14:paraId="1F82639A" w14:textId="586F2FEF" w:rsidR="006D626A" w:rsidRPr="001B1E8B" w:rsidRDefault="006D626A" w:rsidP="006D626A">
            <w:pPr>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A: </w:t>
            </w:r>
            <w:r w:rsidRPr="001B1E8B">
              <w:rPr>
                <w:sz w:val="22"/>
                <w:szCs w:val="22"/>
              </w:rPr>
              <w:t>0</w:t>
            </w:r>
            <w:r w:rsidR="00DD508A">
              <w:rPr>
                <w:sz w:val="22"/>
                <w:szCs w:val="22"/>
              </w:rPr>
              <w:t>.</w:t>
            </w:r>
            <w:r w:rsidRPr="001B1E8B">
              <w:rPr>
                <w:sz w:val="22"/>
                <w:szCs w:val="22"/>
              </w:rPr>
              <w:t>401</w:t>
            </w:r>
            <w:r>
              <w:rPr>
                <w:sz w:val="22"/>
                <w:szCs w:val="22"/>
              </w:rPr>
              <w:br/>
              <w:t xml:space="preserve">B: </w:t>
            </w:r>
            <w:r w:rsidRPr="001B1E8B">
              <w:rPr>
                <w:sz w:val="22"/>
                <w:szCs w:val="22"/>
              </w:rPr>
              <w:t>0</w:t>
            </w:r>
            <w:r w:rsidR="00DD508A">
              <w:rPr>
                <w:sz w:val="22"/>
                <w:szCs w:val="22"/>
              </w:rPr>
              <w:t>.</w:t>
            </w:r>
            <w:r w:rsidRPr="001B1E8B">
              <w:rPr>
                <w:sz w:val="22"/>
                <w:szCs w:val="22"/>
              </w:rPr>
              <w:t>407</w:t>
            </w:r>
          </w:p>
        </w:tc>
      </w:tr>
    </w:tbl>
    <w:p w14:paraId="4AF3B24E" w14:textId="46B31E82" w:rsidR="00B5297C" w:rsidRPr="00B65643" w:rsidRDefault="00495F33" w:rsidP="00B56BC2">
      <w:pPr>
        <w:spacing w:before="120"/>
      </w:pPr>
      <w:r w:rsidRPr="00495F33">
        <w:t xml:space="preserve">While the </w:t>
      </w:r>
      <w:r w:rsidR="00A2084F">
        <w:t>P</w:t>
      </w:r>
      <w:r w:rsidRPr="00495F33">
        <w:t>hysio</w:t>
      </w:r>
      <w:r w:rsidR="00A2084F">
        <w:t>N</w:t>
      </w:r>
      <w:r w:rsidRPr="00495F33">
        <w:t xml:space="preserve">et </w:t>
      </w:r>
      <w:r w:rsidR="00E37FD8">
        <w:t>C</w:t>
      </w:r>
      <w:r w:rsidRPr="00495F33">
        <w:t xml:space="preserve">hallenge organizers </w:t>
      </w:r>
      <w:r w:rsidR="004A70B4">
        <w:t>posed</w:t>
      </w:r>
      <w:r w:rsidRPr="00495F33">
        <w:t xml:space="preserve"> a </w:t>
      </w:r>
      <w:r w:rsidR="004A70B4">
        <w:t>challenge</w:t>
      </w:r>
      <w:r w:rsidRPr="00495F33">
        <w:t xml:space="preserve"> </w:t>
      </w:r>
      <w:r w:rsidR="007D7778">
        <w:t>of</w:t>
      </w:r>
      <w:r w:rsidRPr="00495F33">
        <w:t xml:space="preserve"> detecting sepsis</w:t>
      </w:r>
      <w:r w:rsidR="007D7778">
        <w:t xml:space="preserve"> in a timely manner</w:t>
      </w:r>
      <w:r w:rsidRPr="00495F33">
        <w:t xml:space="preserve">, the </w:t>
      </w:r>
      <w:r w:rsidR="00CF27C0">
        <w:t>provided</w:t>
      </w:r>
      <w:r w:rsidR="00862547">
        <w:t xml:space="preserve"> </w:t>
      </w:r>
      <w:r w:rsidRPr="00495F33">
        <w:t xml:space="preserve">data has missing data, making it difficult to train models to learn and predict sepsis. As a result, challenge participants used various strategies to deal with </w:t>
      </w:r>
      <w:r w:rsidR="00FD7EC5">
        <w:t xml:space="preserve">the missing </w:t>
      </w:r>
      <w:r w:rsidRPr="00495F33">
        <w:t>data and train sepsis prediction models</w:t>
      </w:r>
      <w:r w:rsidR="00CF27C0">
        <w:t>.</w:t>
      </w:r>
      <w:r w:rsidR="00670FE6">
        <w:t xml:space="preserve"> </w:t>
      </w:r>
      <w:r w:rsidR="00D3750D">
        <w:t>T</w:t>
      </w:r>
      <w:r w:rsidR="00696328">
        <w:t xml:space="preserve">he methods used by each paper to solve these two problems are mentioned in </w:t>
      </w:r>
      <w:r w:rsidR="00696328">
        <w:fldChar w:fldCharType="begin"/>
      </w:r>
      <w:r w:rsidR="00696328">
        <w:instrText xml:space="preserve"> REF _Ref68685264 \h </w:instrText>
      </w:r>
      <w:r w:rsidR="000046B9">
        <w:instrText xml:space="preserve"> \* MERGEFORMAT </w:instrText>
      </w:r>
      <w:r w:rsidR="00696328">
        <w:fldChar w:fldCharType="separate"/>
      </w:r>
      <w:r w:rsidR="00B26196">
        <w:t xml:space="preserve">Table </w:t>
      </w:r>
      <w:r w:rsidR="00B26196">
        <w:rPr>
          <w:noProof/>
        </w:rPr>
        <w:t>2</w:t>
      </w:r>
      <w:r w:rsidR="00696328">
        <w:fldChar w:fldCharType="end"/>
      </w:r>
      <w:r w:rsidR="00696328">
        <w:t xml:space="preserve"> as well as their utility score for the data.</w:t>
      </w:r>
      <w:r w:rsidR="002D6283">
        <w:t xml:space="preserve"> </w:t>
      </w:r>
      <w:r w:rsidR="00600175">
        <w:br/>
      </w:r>
      <w:r w:rsidR="00696328">
        <w:t xml:space="preserve">The utility score is </w:t>
      </w:r>
      <w:r w:rsidR="000507F8">
        <w:t xml:space="preserve">an </w:t>
      </w:r>
      <w:r w:rsidR="00696328">
        <w:t xml:space="preserve">evaluation metric that was designed for the </w:t>
      </w:r>
      <w:r w:rsidR="00E7683D">
        <w:t>PhysioNet</w:t>
      </w:r>
      <w:r w:rsidR="00696328">
        <w:t xml:space="preserve"> Challenge.</w:t>
      </w:r>
    </w:p>
    <w:p w14:paraId="63D6C544" w14:textId="24E287F7" w:rsidR="008D43EF" w:rsidRPr="00BB0C69" w:rsidRDefault="008D43EF">
      <w:pPr>
        <w:pStyle w:val="Heading3"/>
      </w:pPr>
      <w:bookmarkStart w:id="131" w:name="_Ref70494177"/>
      <w:bookmarkStart w:id="132" w:name="_Toc72176198"/>
      <w:r w:rsidRPr="00BB0C69">
        <w:lastRenderedPageBreak/>
        <w:t xml:space="preserve">The Signature-Based Model for Early Detection of Sepsis </w:t>
      </w:r>
      <w:r w:rsidR="00D54E6C" w:rsidRPr="00BB0C69">
        <w:t>from</w:t>
      </w:r>
      <w:r w:rsidRPr="00BB0C69">
        <w:t xml:space="preserve"> Electronic Health Records in the Intensive Care Unit</w:t>
      </w:r>
      <w:bookmarkEnd w:id="131"/>
      <w:bookmarkEnd w:id="132"/>
    </w:p>
    <w:p w14:paraId="559CFE73" w14:textId="2EAEED5E" w:rsidR="00310F8D" w:rsidRPr="00B65643" w:rsidRDefault="00767A18" w:rsidP="0003343E">
      <w:r w:rsidRPr="00B65643">
        <w:t>James Morrill</w:t>
      </w:r>
      <w:r w:rsidR="00192B2F">
        <w:t xml:space="preserve"> et al.</w:t>
      </w:r>
      <w:r w:rsidR="009E5D88">
        <w:t xml:space="preserve"> </w:t>
      </w:r>
      <w:r w:rsidR="00185CD3" w:rsidRPr="00B65643">
        <w:fldChar w:fldCharType="begin"/>
      </w:r>
      <w:r w:rsidR="005A60FC">
        <w:instrText xml:space="preserve"> ADDIN ZOTERO_ITEM CSL_CITATION {"citationID":"ONg1eelq","properties":{"formattedCitation":"[20]","plainCitation":"[20]","noteIndex":0},"citationItems":[{"id":65,"uris":["http://zotero.org/groups/2605537/items/NGF926TD"],"uri":["http://zotero.org/groups/2605537/items/NGF926TD"],"itemData":{"id":65,"type":"paper-conference","abstract":"Optimal feature selection leads to enhanced efﬁciency and accuracy when developing both supervised and unsupervised machine-learning models. In this work, a new signature-based regression model is proposed to automatically identify a patient’s risk of sepsis based on physiological data streams and to make a positive or negative prediction of sepsis for every time interval since admission to the intensive care unit. The gradient boosting machine algorithm that uses the features at the current time-points and the signature features extracted from the time-series to model the longitudinal effects of sepsis yields the utility function score of 0.360 (ofﬁcially ranked 1st, team name: ‘Can I get your Signature?’) on the full test set. The signature method shows a systematic and competitive approach to model sepsis by learning from health data streams.","DOI":"10.22489/CinC.2019.014","event":"2019 Computing in Cardiology Conference","language":"en","source":"DOI.org (Crossref)","title":"The Signature-Based Model for Early Detection of Sepsis from Electronic Health Records in the Intensive Care Unit","URL":"http://www.cinc.org/archives/2019/pdf/CinC2019-014.pdf","author":[{"family":"Morrill","given":"James"},{"family":"Kormilitzin","given":"Andrey"},{"family":"Nevado-Holgado","given":"Alejo"},{"family":"Swaminathan","given":"Sumanth"},{"family":"Howison","given":"Sam"},{"family":"Lyons","given":"Terry"}],"accessed":{"date-parts":[["2020",11,5]]},"issued":{"date-parts":[["2019",12,30]]}}}],"schema":"https://github.com/citation-style-language/schema/raw/master/csl-citation.json"} </w:instrText>
      </w:r>
      <w:r w:rsidR="00185CD3" w:rsidRPr="00B65643">
        <w:fldChar w:fldCharType="separate"/>
      </w:r>
      <w:r w:rsidR="005A60FC" w:rsidRPr="005A60FC">
        <w:t>[20]</w:t>
      </w:r>
      <w:r w:rsidR="00185CD3" w:rsidRPr="00B65643">
        <w:fldChar w:fldCharType="end"/>
      </w:r>
      <w:r w:rsidR="007654BE" w:rsidRPr="00B65643">
        <w:t xml:space="preserve"> </w:t>
      </w:r>
      <w:r w:rsidRPr="00B65643">
        <w:t xml:space="preserve">achieved the highest overall utility score of all </w:t>
      </w:r>
      <w:r w:rsidR="00BD180E">
        <w:t xml:space="preserve">the </w:t>
      </w:r>
      <w:r w:rsidRPr="00B65643">
        <w:t xml:space="preserve">challenge submissions. This research uses a signature-based machine learning method which generates the risk score </w:t>
      </w:r>
      <w:r w:rsidR="0061375D">
        <w:t>for</w:t>
      </w:r>
      <w:r w:rsidR="0061375D" w:rsidRPr="00B65643">
        <w:t xml:space="preserve"> a patient </w:t>
      </w:r>
      <w:r w:rsidR="0061375D">
        <w:t>to</w:t>
      </w:r>
      <w:r w:rsidR="0061375D" w:rsidRPr="00B65643">
        <w:t xml:space="preserve"> develop sepsis.</w:t>
      </w:r>
      <w:r w:rsidRPr="00B65643">
        <w:t xml:space="preserve"> The risk score is calculated using hourly averaged patient data from the time since </w:t>
      </w:r>
      <w:r w:rsidR="00B31536">
        <w:t xml:space="preserve">ICU </w:t>
      </w:r>
      <w:r w:rsidRPr="00B65643">
        <w:t xml:space="preserve">admission </w:t>
      </w:r>
      <w:r w:rsidR="00B31536">
        <w:t>until</w:t>
      </w:r>
      <w:r w:rsidR="00B31536" w:rsidRPr="00B65643">
        <w:t xml:space="preserve"> </w:t>
      </w:r>
      <w:r w:rsidRPr="00B65643">
        <w:t>the current time.</w:t>
      </w:r>
    </w:p>
    <w:p w14:paraId="4F35BF81" w14:textId="0433AFB6" w:rsidR="000155EC" w:rsidRPr="00B65643" w:rsidRDefault="00DA224E" w:rsidP="00214A83">
      <w:r w:rsidRPr="00B65643">
        <w:t xml:space="preserve">The forward filling method is used to impute the missing data values in the training dataset. When there is no previous existing </w:t>
      </w:r>
      <w:r w:rsidR="00D14CB2">
        <w:t xml:space="preserve">feature </w:t>
      </w:r>
      <w:r w:rsidRPr="00B65643">
        <w:t>value, the value is left as a</w:t>
      </w:r>
      <w:r w:rsidR="00951C82">
        <w:t xml:space="preserve"> Not a Number</w:t>
      </w:r>
      <w:r w:rsidRPr="00B65643">
        <w:t xml:space="preserve"> </w:t>
      </w:r>
      <w:r w:rsidR="00951C82">
        <w:t>(</w:t>
      </w:r>
      <w:r w:rsidRPr="00B65643">
        <w:t>NaN</w:t>
      </w:r>
      <w:r w:rsidR="00951C82">
        <w:t>)</w:t>
      </w:r>
      <w:r w:rsidRPr="00B65643">
        <w:t xml:space="preserve"> value.</w:t>
      </w:r>
      <w:r w:rsidR="00951C82">
        <w:t xml:space="preserve"> </w:t>
      </w:r>
      <w:r w:rsidRPr="00B65643">
        <w:t>Since a lot of medical data is missing, this research creates additional features.</w:t>
      </w:r>
      <w:r w:rsidR="00214A83">
        <w:br/>
      </w:r>
      <w:r w:rsidRPr="00B65643">
        <w:t>These additional</w:t>
      </w:r>
      <w:r w:rsidRPr="00B65643" w:rsidDel="000155EC">
        <w:t xml:space="preserve"> </w:t>
      </w:r>
      <w:r w:rsidRPr="00B65643">
        <w:t>features are</w:t>
      </w:r>
      <w:r w:rsidR="000155EC">
        <w:t>:</w:t>
      </w:r>
    </w:p>
    <w:p w14:paraId="17F96B94" w14:textId="6F784B5D" w:rsidR="00B5297C" w:rsidRPr="00EE6C80" w:rsidRDefault="00B5297C" w:rsidP="002D4CA4">
      <w:pPr>
        <w:pStyle w:val="ListParagraph"/>
        <w:numPr>
          <w:ilvl w:val="0"/>
          <w:numId w:val="40"/>
        </w:numPr>
      </w:pPr>
      <w:r w:rsidRPr="00EE6C80">
        <w:t>ShockIndex: the ratio of Heart Rate and</w:t>
      </w:r>
      <w:r w:rsidR="00424D22" w:rsidRPr="00EE6C80">
        <w:t xml:space="preserve"> </w:t>
      </w:r>
      <w:r w:rsidRPr="00EE6C80">
        <w:t>Systolic Blood Pressure</w:t>
      </w:r>
      <w:r w:rsidR="00FD3589" w:rsidRPr="00EE6C80">
        <w:t xml:space="preserve"> (SBP)</w:t>
      </w:r>
    </w:p>
    <w:p w14:paraId="56A0BAC5" w14:textId="77777777" w:rsidR="00B5297C" w:rsidRPr="00EE6C80" w:rsidRDefault="00B5297C" w:rsidP="002D4CA4">
      <w:pPr>
        <w:pStyle w:val="ListParagraph"/>
        <w:numPr>
          <w:ilvl w:val="0"/>
          <w:numId w:val="40"/>
        </w:numPr>
      </w:pPr>
      <w:r w:rsidRPr="00EE6C80">
        <w:t>BUN/CR: the ratio between Bilirubin and Creatinine</w:t>
      </w:r>
    </w:p>
    <w:p w14:paraId="6F2A05A2" w14:textId="77777777" w:rsidR="00B5297C" w:rsidRPr="00EE6C80" w:rsidRDefault="00B5297C" w:rsidP="002D4CA4">
      <w:pPr>
        <w:pStyle w:val="ListParagraph"/>
        <w:numPr>
          <w:ilvl w:val="0"/>
          <w:numId w:val="40"/>
        </w:numPr>
      </w:pPr>
      <w:r w:rsidRPr="00EE6C80">
        <w:t>PartialSOFA: Score of the SOFA components that are found in the challenge data</w:t>
      </w:r>
    </w:p>
    <w:p w14:paraId="3A271189" w14:textId="7AAD6443" w:rsidR="00B5297C" w:rsidRPr="00047DF8" w:rsidRDefault="00B5297C" w:rsidP="002D4CA4">
      <w:pPr>
        <w:pStyle w:val="ListParagraph"/>
        <w:numPr>
          <w:ilvl w:val="0"/>
          <w:numId w:val="40"/>
        </w:numPr>
      </w:pPr>
      <w:r w:rsidRPr="00EE6C80">
        <w:t xml:space="preserve">SOFA Deterioration: Binary label </w:t>
      </w:r>
      <w:r w:rsidR="00393105" w:rsidRPr="00EE6C80">
        <w:t xml:space="preserve">which is </w:t>
      </w:r>
      <w:r w:rsidR="001E4536" w:rsidRPr="0022259A">
        <w:t>equal to</w:t>
      </w:r>
      <w:r w:rsidRPr="0022259A">
        <w:t xml:space="preserve"> </w:t>
      </w:r>
      <w:r w:rsidR="002A62CA" w:rsidRPr="0022259A">
        <w:t>1</w:t>
      </w:r>
      <w:r w:rsidRPr="0022259A">
        <w:t xml:space="preserve"> if PartialSOFA is increased by 2 in the last 24 hours</w:t>
      </w:r>
    </w:p>
    <w:p w14:paraId="1CC22B52" w14:textId="3DD7D93B" w:rsidR="00337E18" w:rsidRDefault="008D7B80" w:rsidP="002D4CA4">
      <w:r w:rsidRPr="00B65643">
        <w:t xml:space="preserve">Because these measurements were taken infrequently, the laboratory features and temperature vital sign are sparsely filled (high missing data score). This research assumes that the frequency at which </w:t>
      </w:r>
      <w:r w:rsidR="009D79C0">
        <w:t xml:space="preserve">hourly </w:t>
      </w:r>
      <w:r w:rsidRPr="00B65643">
        <w:t xml:space="preserve">measurements are taken indicates the patient’s health condition and severity. When measurements are more frequently taken, this means that doctors are more concerned with the patient's health condition. As a result, a new feature was </w:t>
      </w:r>
      <w:r>
        <w:t>included</w:t>
      </w:r>
      <w:r w:rsidRPr="00B65643">
        <w:t xml:space="preserve"> which counts the number of measurements taken during a given time window. </w:t>
      </w:r>
      <w:r>
        <w:t>Additionally, the minimum and maximum value of the eight vital signs using a sliding window were also included.</w:t>
      </w:r>
    </w:p>
    <w:p w14:paraId="67998C0D" w14:textId="13679E2A" w:rsidR="006D7B47" w:rsidRPr="006D7B47" w:rsidRDefault="00A06241" w:rsidP="002D4CA4">
      <w:r w:rsidRPr="64A5EF7B">
        <w:t xml:space="preserve">For the reliable and early prediction of sepsis, the stratified 5-fold cross-validation method is used. By using </w:t>
      </w:r>
      <w:r w:rsidRPr="00B77878">
        <w:t xml:space="preserve">this method, each fold contains approximately the same number of time points and septic cases. The Light Gradient Boost </w:t>
      </w:r>
      <w:r w:rsidR="003375FB" w:rsidRPr="00B77878">
        <w:t xml:space="preserve">Machine </w:t>
      </w:r>
      <w:r w:rsidRPr="00B77878">
        <w:t>(LGBM) is used as the algorithm to regress against the predicted sepsis labels. Next, a gradient-free optimization algorithm is used to determine the optimal cut-off threshold for th</w:t>
      </w:r>
      <w:r w:rsidR="00916BA6" w:rsidRPr="00B77878">
        <w:t>e</w:t>
      </w:r>
      <w:r w:rsidRPr="00B77878">
        <w:t xml:space="preserve"> sepsis</w:t>
      </w:r>
      <w:r w:rsidRPr="64A5EF7B">
        <w:t xml:space="preserve"> probability </w:t>
      </w:r>
      <w:r w:rsidR="006D7B47" w:rsidRPr="64A5EF7B">
        <w:t xml:space="preserve">for maximizing the </w:t>
      </w:r>
      <w:r w:rsidRPr="64A5EF7B">
        <w:t xml:space="preserve">utility score on the training </w:t>
      </w:r>
      <w:r w:rsidR="00F30F27">
        <w:t>data</w:t>
      </w:r>
      <w:r w:rsidRPr="64A5EF7B">
        <w:t>set. Both the regressor and threshold are applied to the test set to make an overall prediction and evaluate the score. This model that is constructed with hand-crafted features and signatures achieves an average utility score of 0.430</w:t>
      </w:r>
      <w:r w:rsidR="006D7B47" w:rsidRPr="64A5EF7B">
        <w:t xml:space="preserve">. This </w:t>
      </w:r>
      <w:r w:rsidRPr="64A5EF7B">
        <w:t>is the highest achieved score of the submissions.</w:t>
      </w:r>
    </w:p>
    <w:p w14:paraId="19F9947D" w14:textId="3DD7D93B" w:rsidR="00865DC1" w:rsidRDefault="0003343E" w:rsidP="002D4CA4">
      <w:r w:rsidRPr="00B65643">
        <w:t xml:space="preserve">The use of signature values significantly improves the utility score. By performing </w:t>
      </w:r>
      <w:r w:rsidR="00EA1758" w:rsidRPr="00B65643">
        <w:t xml:space="preserve">the </w:t>
      </w:r>
      <w:r w:rsidRPr="00B65643">
        <w:t xml:space="preserve">signature transformation, important details from the time series are uncovered which can be used to classify cases of </w:t>
      </w:r>
      <w:r w:rsidR="009A6091" w:rsidRPr="00B65643">
        <w:t>sepsis.</w:t>
      </w:r>
    </w:p>
    <w:p w14:paraId="6056623B" w14:textId="3DD7D93B" w:rsidR="00B5297C" w:rsidRPr="00F668E1" w:rsidRDefault="000453C7">
      <w:pPr>
        <w:spacing w:after="0"/>
        <w:jc w:val="left"/>
        <w:rPr>
          <w:highlight w:val="yellow"/>
        </w:rPr>
      </w:pPr>
      <w:r>
        <w:rPr>
          <w:highlight w:val="yellow"/>
        </w:rPr>
        <w:br w:type="page"/>
      </w:r>
    </w:p>
    <w:p w14:paraId="1DF9E6C3" w14:textId="4D8C9A75" w:rsidR="008D43EF" w:rsidRDefault="008D43EF">
      <w:pPr>
        <w:pStyle w:val="Heading3"/>
      </w:pPr>
      <w:bookmarkStart w:id="133" w:name="_Toc72176199"/>
      <w:r>
        <w:lastRenderedPageBreak/>
        <w:t>Automated Prediction of Sepsis Onset Using Gradient Boosted Decision Trees</w:t>
      </w:r>
      <w:bookmarkEnd w:id="133"/>
    </w:p>
    <w:p w14:paraId="33BC22DE" w14:textId="07F3FC03" w:rsidR="00DC32B4" w:rsidRPr="00DC32B4" w:rsidRDefault="000D48A0" w:rsidP="00DC32B4">
      <w:pPr>
        <w:pStyle w:val="Standard"/>
      </w:pPr>
      <w:r>
        <w:rPr>
          <w:noProof/>
        </w:rPr>
        <mc:AlternateContent>
          <mc:Choice Requires="wpg">
            <w:drawing>
              <wp:anchor distT="0" distB="0" distL="114300" distR="114300" simplePos="0" relativeHeight="251658255" behindDoc="0" locked="0" layoutInCell="1" allowOverlap="1" wp14:anchorId="142EDED9" wp14:editId="1E05FBB7">
                <wp:simplePos x="0" y="0"/>
                <wp:positionH relativeFrom="margin">
                  <wp:posOffset>47625</wp:posOffset>
                </wp:positionH>
                <wp:positionV relativeFrom="paragraph">
                  <wp:posOffset>1894205</wp:posOffset>
                </wp:positionV>
                <wp:extent cx="5759450" cy="1208405"/>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5759450" cy="1208405"/>
                          <a:chOff x="0" y="0"/>
                          <a:chExt cx="5759450" cy="1212352"/>
                        </a:xfrm>
                      </wpg:grpSpPr>
                      <pic:pic xmlns:pic="http://schemas.openxmlformats.org/drawingml/2006/picture">
                        <pic:nvPicPr>
                          <pic:cNvPr id="79" name="Picture 79"/>
                          <pic:cNvPicPr>
                            <a:picLocks noChangeAspect="1"/>
                          </pic:cNvPicPr>
                        </pic:nvPicPr>
                        <pic:blipFill>
                          <a:blip r:embed="rId37" cstate="print">
                            <a:extLst>
                              <a:ext uri="{28A0092B-C50C-407E-A947-70E740481C1C}">
                                <a14:useLocalDpi xmlns:a14="http://schemas.microsoft.com/office/drawing/2010/main" val="0"/>
                              </a:ext>
                            </a:extLst>
                          </a:blip>
                          <a:srcRect t="708" b="708"/>
                          <a:stretch/>
                        </pic:blipFill>
                        <pic:spPr>
                          <a:xfrm>
                            <a:off x="0" y="0"/>
                            <a:ext cx="5759450" cy="856615"/>
                          </a:xfrm>
                          <a:prstGeom prst="rect">
                            <a:avLst/>
                          </a:prstGeom>
                        </pic:spPr>
                      </pic:pic>
                      <wps:wsp>
                        <wps:cNvPr id="6" name="Text Box 6"/>
                        <wps:cNvSpPr txBox="1"/>
                        <wps:spPr>
                          <a:xfrm>
                            <a:off x="0" y="924170"/>
                            <a:ext cx="5623560" cy="288182"/>
                          </a:xfrm>
                          <a:prstGeom prst="rect">
                            <a:avLst/>
                          </a:prstGeom>
                          <a:solidFill>
                            <a:prstClr val="white"/>
                          </a:solidFill>
                          <a:ln>
                            <a:noFill/>
                          </a:ln>
                        </wps:spPr>
                        <wps:txbx>
                          <w:txbxContent>
                            <w:p w14:paraId="1B30C7DC" w14:textId="27478102" w:rsidR="00AF2A4D" w:rsidRPr="00E33EE7" w:rsidRDefault="00AF2A4D" w:rsidP="00184528">
                              <w:pPr>
                                <w:pStyle w:val="Caption"/>
                                <w:jc w:val="left"/>
                                <w:rPr>
                                  <w:rFonts w:eastAsia="F" w:cs="F"/>
                                  <w:noProof/>
                                  <w:sz w:val="24"/>
                                  <w:lang w:eastAsia="nl-BE"/>
                                </w:rPr>
                              </w:pPr>
                              <w:bookmarkStart w:id="134" w:name="_Ref69823511"/>
                              <w:bookmarkStart w:id="135" w:name="_Toc70928347"/>
                              <w:bookmarkStart w:id="136" w:name="_Toc72247460"/>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4</w:t>
                              </w:r>
                              <w:r>
                                <w:fldChar w:fldCharType="end"/>
                              </w:r>
                              <w:bookmarkEnd w:id="134"/>
                              <w:r>
                                <w:t xml:space="preserve">: Data processing of paper 2 </w:t>
                              </w:r>
                              <w:r w:rsidRPr="00B65643">
                                <w:fldChar w:fldCharType="begin"/>
                              </w:r>
                              <w:r w:rsidR="008942C4">
                                <w:instrText xml:space="preserve"> ADDIN ZOTERO_ITEM CSL_CITATION {"citationID":"RHaIW9iY","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rsidRPr="00B65643">
                                <w:fldChar w:fldCharType="separate"/>
                              </w:r>
                              <w:r w:rsidR="00645F5C" w:rsidRPr="00645F5C">
                                <w:rPr>
                                  <w:rFonts w:cs="Calibri"/>
                                </w:rPr>
                                <w:t>[21]</w:t>
                              </w:r>
                              <w:bookmarkEnd w:id="135"/>
                              <w:bookmarkEnd w:id="136"/>
                              <w:r w:rsidRPr="00B6564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2EDED9" id="Group 7" o:spid="_x0000_s1057" style="position:absolute;left:0;text-align:left;margin-left:3.75pt;margin-top:149.15pt;width:453.5pt;height:95.15pt;z-index:251658255;mso-position-horizontal-relative:margin;mso-height-relative:margin" coordsize="57594,121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">
                <v:shape id="Picture 79" o:spid="_x0000_s1058" type="#_x0000_t75" style="position:absolute;width:57594;height:8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">
                  <v:imagedata r:id="rId38" o:title="" croptop="464f" cropbottom="464f"/>
                </v:shape>
                <v:shape id="Text Box 6" o:spid="_x0000_s1059" type="#_x0000_t202" style="position:absolute;top:9241;width:56235;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B30C7DC" w14:textId="27478102" w:rsidR="00AF2A4D" w:rsidRPr="00E33EE7" w:rsidRDefault="00AF2A4D" w:rsidP="00184528">
                        <w:pPr>
                          <w:pStyle w:val="Caption"/>
                          <w:jc w:val="left"/>
                          <w:rPr>
                            <w:rFonts w:eastAsia="F" w:cs="F"/>
                            <w:noProof/>
                            <w:sz w:val="24"/>
                            <w:lang w:eastAsia="nl-BE"/>
                          </w:rPr>
                        </w:pPr>
                        <w:bookmarkStart w:id="137" w:name="_Ref69823511"/>
                        <w:bookmarkStart w:id="138" w:name="_Toc70928347"/>
                        <w:bookmarkStart w:id="139" w:name="_Toc72247460"/>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4</w:t>
                        </w:r>
                        <w:r>
                          <w:fldChar w:fldCharType="end"/>
                        </w:r>
                        <w:bookmarkEnd w:id="137"/>
                        <w:r>
                          <w:t xml:space="preserve">: Data processing of paper 2 </w:t>
                        </w:r>
                        <w:r w:rsidRPr="00B65643">
                          <w:fldChar w:fldCharType="begin"/>
                        </w:r>
                        <w:r w:rsidR="008942C4">
                          <w:instrText xml:space="preserve"> ADDIN ZOTERO_ITEM CSL_CITATION {"citationID":"RHaIW9iY","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rsidRPr="00B65643">
                          <w:fldChar w:fldCharType="separate"/>
                        </w:r>
                        <w:r w:rsidR="00645F5C" w:rsidRPr="00645F5C">
                          <w:rPr>
                            <w:rFonts w:cs="Calibri"/>
                          </w:rPr>
                          <w:t>[21]</w:t>
                        </w:r>
                        <w:bookmarkEnd w:id="138"/>
                        <w:bookmarkEnd w:id="139"/>
                        <w:r w:rsidRPr="00B65643">
                          <w:fldChar w:fldCharType="end"/>
                        </w:r>
                      </w:p>
                    </w:txbxContent>
                  </v:textbox>
                </v:shape>
                <w10:wrap type="topAndBottom" anchorx="margin"/>
              </v:group>
            </w:pict>
          </mc:Fallback>
        </mc:AlternateContent>
      </w:r>
      <w:r w:rsidR="00927EFF" w:rsidRPr="00B65643">
        <w:t xml:space="preserve">In this research, two data </w:t>
      </w:r>
      <w:r w:rsidR="00927EFF">
        <w:t>pre-</w:t>
      </w:r>
      <w:r w:rsidR="00927EFF" w:rsidRPr="00B65643">
        <w:t xml:space="preserve">processing steps are performed. The first pre-processing step performs a </w:t>
      </w:r>
      <w:r w:rsidR="00927EFF">
        <w:t>log-</w:t>
      </w:r>
      <w:r w:rsidR="00927EFF" w:rsidRPr="00B65643">
        <w:t>transform</w:t>
      </w:r>
      <w:r w:rsidR="00927EFF">
        <w:t xml:space="preserve">ation of </w:t>
      </w:r>
      <w:r w:rsidR="00927EFF" w:rsidRPr="00B65643">
        <w:t xml:space="preserve">the data. Following this data transformation, </w:t>
      </w:r>
      <w:r w:rsidR="00972E61">
        <w:t xml:space="preserve">the second pre-processing step is executed where </w:t>
      </w:r>
      <w:r w:rsidR="00927EFF" w:rsidRPr="00B65643">
        <w:t xml:space="preserve">the data is normalized and the missing values in data are replaced by mean </w:t>
      </w:r>
      <w:r w:rsidR="00927EFF">
        <w:t xml:space="preserve">values </w:t>
      </w:r>
      <w:r w:rsidR="00927EFF" w:rsidRPr="00B65643">
        <w:t>until the first valid (not NaN) value.</w:t>
      </w:r>
      <w:r w:rsidR="00504863">
        <w:t xml:space="preserve"> </w:t>
      </w:r>
      <w:r w:rsidR="00504863" w:rsidRPr="00B65643">
        <w:t xml:space="preserve">In </w:t>
      </w:r>
      <w:r w:rsidR="00504863">
        <w:fldChar w:fldCharType="begin"/>
      </w:r>
      <w:r w:rsidR="00504863">
        <w:instrText xml:space="preserve"> REF _Ref69823511 \h </w:instrText>
      </w:r>
      <w:r w:rsidR="00504863">
        <w:fldChar w:fldCharType="separate"/>
      </w:r>
      <w:r w:rsidR="00B26196">
        <w:t xml:space="preserve">Figure </w:t>
      </w:r>
      <w:r w:rsidR="00B26196">
        <w:rPr>
          <w:noProof/>
        </w:rPr>
        <w:t>3</w:t>
      </w:r>
      <w:r w:rsidR="00B26196">
        <w:t>.</w:t>
      </w:r>
      <w:r w:rsidR="00B26196">
        <w:rPr>
          <w:noProof/>
        </w:rPr>
        <w:t>4</w:t>
      </w:r>
      <w:r w:rsidR="00504863">
        <w:fldChar w:fldCharType="end"/>
      </w:r>
      <w:r w:rsidR="00504863">
        <w:t>,</w:t>
      </w:r>
      <w:r w:rsidR="00504863" w:rsidRPr="00B65643">
        <w:t xml:space="preserve"> the steps implemented by this paper are shown.</w:t>
      </w:r>
      <w:r w:rsidR="00927EFF" w:rsidRPr="00B65643">
        <w:t xml:space="preserve"> After this operation, the next feature variables were replaced with the most recent present value. Following this missing data imputation step, new additional features are augmented</w:t>
      </w:r>
      <w:r w:rsidR="00927EFF">
        <w:t>.</w:t>
      </w:r>
      <w:r w:rsidR="006C27C9" w:rsidRPr="00B65643">
        <w:t xml:space="preserve"> </w:t>
      </w:r>
      <w:r w:rsidR="004369DB">
        <w:t>As shown in</w:t>
      </w:r>
      <w:r w:rsidR="004369DB" w:rsidRPr="00B65643">
        <w:t xml:space="preserve"> </w:t>
      </w:r>
      <w:r w:rsidR="006C27C9" w:rsidRPr="00B65643">
        <w:t>the feature block of</w:t>
      </w:r>
      <w:r w:rsidR="001428D0" w:rsidRPr="00F860C0">
        <w:t xml:space="preserve"> </w:t>
      </w:r>
      <w:r w:rsidR="001428D0">
        <w:rPr>
          <w:u w:val="single"/>
        </w:rPr>
        <w:fldChar w:fldCharType="begin"/>
      </w:r>
      <w:r w:rsidR="001428D0">
        <w:rPr>
          <w:u w:val="single"/>
        </w:rPr>
        <w:instrText xml:space="preserve"> REF _Ref69823511 \h </w:instrText>
      </w:r>
      <w:r w:rsidR="00927EFF">
        <w:rPr>
          <w:u w:val="single"/>
        </w:rPr>
        <w:instrText xml:space="preserve"> \* MERGEFORMAT </w:instrText>
      </w:r>
      <w:r w:rsidR="001428D0">
        <w:rPr>
          <w:u w:val="single"/>
        </w:rPr>
      </w:r>
      <w:r w:rsidR="001428D0">
        <w:rPr>
          <w:u w:val="single"/>
        </w:rPr>
        <w:fldChar w:fldCharType="separate"/>
      </w:r>
      <w:r w:rsidR="00B26196">
        <w:t xml:space="preserve">Figure </w:t>
      </w:r>
      <w:r w:rsidR="00B26196">
        <w:rPr>
          <w:noProof/>
        </w:rPr>
        <w:t>3.4</w:t>
      </w:r>
      <w:r w:rsidR="001428D0">
        <w:rPr>
          <w:u w:val="single"/>
        </w:rPr>
        <w:fldChar w:fldCharType="end"/>
      </w:r>
      <w:r w:rsidR="006C27C9" w:rsidRPr="00B65643">
        <w:t xml:space="preserve">, </w:t>
      </w:r>
      <w:r w:rsidR="00A47717">
        <w:t>t</w:t>
      </w:r>
      <w:r w:rsidR="00A47717" w:rsidRPr="00B65643">
        <w:t>hree additional feature sets</w:t>
      </w:r>
      <w:r w:rsidR="0014416E">
        <w:t>,</w:t>
      </w:r>
      <w:r w:rsidR="00A47717">
        <w:t xml:space="preserve"> besides the original 40 features,</w:t>
      </w:r>
      <w:r w:rsidR="00A47717" w:rsidRPr="00B65643">
        <w:t xml:space="preserve"> will be created.</w:t>
      </w:r>
    </w:p>
    <w:p w14:paraId="6C5FAD80" w14:textId="396AAB8C" w:rsidR="00DF7A45" w:rsidRPr="00B65643" w:rsidRDefault="00FB1E06" w:rsidP="007A26AF">
      <w:r w:rsidRPr="00B65643">
        <w:t xml:space="preserve">The first additional feature set that was used is a 34-length mask vector to indicate whether or not the feature data is missing. The mask has a value </w:t>
      </w:r>
      <w:r>
        <w:t>of</w:t>
      </w:r>
      <w:r w:rsidRPr="00B65643">
        <w:t xml:space="preserve"> </w:t>
      </w:r>
      <w:r>
        <w:t>one</w:t>
      </w:r>
      <w:r w:rsidRPr="00B65643">
        <w:t xml:space="preserve"> </w:t>
      </w:r>
      <w:r w:rsidR="00D738AF">
        <w:t>when</w:t>
      </w:r>
      <w:r w:rsidR="00D738AF" w:rsidRPr="00B65643">
        <w:t xml:space="preserve"> </w:t>
      </w:r>
      <w:r w:rsidRPr="00B65643">
        <w:t xml:space="preserve">the original feature was present and a value of </w:t>
      </w:r>
      <w:r>
        <w:t xml:space="preserve">zero </w:t>
      </w:r>
      <w:r w:rsidRPr="00B65643">
        <w:t>when the original feature was missing and imputed at that time</w:t>
      </w:r>
      <w:r w:rsidR="00632F89">
        <w:t xml:space="preserve"> instance</w:t>
      </w:r>
      <w:r w:rsidRPr="00B65643">
        <w:t>. The original feature set is supplemented with additional features like an 8-length delta, which tracks the changes of the vital sign variables at time steps</w:t>
      </w:r>
      <w:r>
        <w:t>,</w:t>
      </w:r>
      <w:r w:rsidRPr="00B65643">
        <w:t xml:space="preserve"> and an 8-length variance vector</w:t>
      </w:r>
      <w:r w:rsidR="0037779B">
        <w:t xml:space="preserve"> of the </w:t>
      </w:r>
      <w:r w:rsidR="00454390">
        <w:t>eight</w:t>
      </w:r>
      <w:r w:rsidR="0037779B">
        <w:t xml:space="preserve"> vital signs</w:t>
      </w:r>
      <w:r w:rsidRPr="00B65643">
        <w:t xml:space="preserve">. As a result, </w:t>
      </w:r>
      <w:r w:rsidR="008138AF">
        <w:t xml:space="preserve">depending on which additional feature sets are used, </w:t>
      </w:r>
      <w:r w:rsidRPr="00B65643">
        <w:t>a vector with L=74/82/90 features is used for each hour of data. Before this vector is applied to the classifier, the features of the current hour are appended with the features of the previous 3 to 9 hours</w:t>
      </w:r>
      <w:r>
        <w:t xml:space="preserve"> </w:t>
      </w:r>
      <w:r w:rsidRPr="00B65643">
        <w:t xml:space="preserve">(H). But if the current hour is less than H, then the feature vector will be appended with zeros. Therefore, a vector with </w:t>
      </w:r>
      <m:oMath>
        <m:r>
          <m:rPr>
            <m:sty m:val="p"/>
          </m:rPr>
          <w:rPr>
            <w:rFonts w:ascii="Cambria Math" w:hAnsi="Cambria Math"/>
          </w:rPr>
          <m:t>L*H</m:t>
        </m:r>
      </m:oMath>
      <w:r w:rsidRPr="00B65643">
        <w:t xml:space="preserve"> features is created and is fed into the classifier</w:t>
      </w:r>
      <w:r w:rsidR="0014416E">
        <w:t xml:space="preserve"> </w:t>
      </w:r>
      <w:r w:rsidRPr="00B65643">
        <w:fldChar w:fldCharType="begin"/>
      </w:r>
      <w:r w:rsidR="006727E0">
        <w:instrText xml:space="preserve"> ADDIN ZOTERO_ITEM CSL_CITATION {"citationID":"cv4i0pb2","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rsidRPr="00B65643">
        <w:fldChar w:fldCharType="separate"/>
      </w:r>
      <w:r w:rsidR="00F67CDD" w:rsidRPr="00F67CDD">
        <w:rPr>
          <w:rFonts w:cs="Calibri"/>
        </w:rPr>
        <w:t>[21]</w:t>
      </w:r>
      <w:r w:rsidRPr="00B65643">
        <w:fldChar w:fldCharType="end"/>
      </w:r>
      <w:r w:rsidRPr="00B65643">
        <w:t>.</w:t>
      </w:r>
    </w:p>
    <w:p w14:paraId="093159A0" w14:textId="7A018C96" w:rsidR="00E61F9C" w:rsidRPr="00B65643" w:rsidRDefault="006C27C9" w:rsidP="00B75FFA">
      <w:r w:rsidRPr="00B65643">
        <w:t>The algorithm</w:t>
      </w:r>
      <w:r w:rsidR="000E67C7" w:rsidRPr="00B65643">
        <w:t>'</w:t>
      </w:r>
      <w:r w:rsidRPr="00B65643">
        <w:t>s performance for each prediction is</w:t>
      </w:r>
      <w:r w:rsidRPr="00B65643">
        <w:rPr>
          <w:rFonts w:cs="Calibri"/>
        </w:rPr>
        <w:t xml:space="preserve"> measured using the utility score defined by the </w:t>
      </w:r>
      <w:r w:rsidR="00E37FD8">
        <w:rPr>
          <w:rFonts w:cs="Calibri"/>
        </w:rPr>
        <w:t>c</w:t>
      </w:r>
      <w:r w:rsidRPr="00B65643">
        <w:rPr>
          <w:rFonts w:cs="Calibri"/>
        </w:rPr>
        <w:t xml:space="preserve">hallenge. </w:t>
      </w:r>
      <w:r w:rsidR="00E61F9C" w:rsidRPr="00B65643">
        <w:t xml:space="preserve">The algorithm's performance for each prediction is measured using the utility score defined by the </w:t>
      </w:r>
      <w:r w:rsidR="00984656">
        <w:t>c</w:t>
      </w:r>
      <w:r w:rsidR="00E61F9C" w:rsidRPr="00B65643">
        <w:t xml:space="preserve">hallenge. The utility function rewards classifiers who predict sepsis onset time 12 hours before and 3 hours after the </w:t>
      </w:r>
      <w:r w:rsidR="00F232F1">
        <w:t>onset time of sepsis</w:t>
      </w:r>
      <w:r w:rsidR="00E61F9C" w:rsidRPr="00B65643">
        <w:t>.</w:t>
      </w:r>
    </w:p>
    <w:p w14:paraId="45D126F5" w14:textId="3693D644" w:rsidR="006C27C9" w:rsidRPr="00B65643" w:rsidRDefault="001B5568" w:rsidP="00B75FFA">
      <w:pPr>
        <w:rPr>
          <w:szCs w:val="24"/>
        </w:rPr>
      </w:pPr>
      <w:r w:rsidRPr="00B65643">
        <w:t xml:space="preserve">A gradient Boosting model, with up to 30 trees, is used as a classifier to predict the early occurrence of sepsis. Various models were tested and compared using </w:t>
      </w:r>
      <w:r w:rsidR="008745D1">
        <w:t xml:space="preserve">a </w:t>
      </w:r>
      <w:r w:rsidRPr="00B65643">
        <w:t>stratified 3-fold. Models were trained for 40 epochs at a learning rate of 0.2. The submitted model was trained using</w:t>
      </w:r>
      <w:r w:rsidRPr="00B65643" w:rsidDel="000507F8">
        <w:t xml:space="preserve"> </w:t>
      </w:r>
      <w:r w:rsidRPr="00B65643">
        <w:t>10-fold cross-validation, a learning rate of 0.1, and the AUPRC score of the validation dataset for each fold is monitored for early stopping</w:t>
      </w:r>
      <w:r w:rsidR="0014416E">
        <w:t xml:space="preserve"> </w:t>
      </w:r>
      <w:r>
        <w:fldChar w:fldCharType="begin"/>
      </w:r>
      <w:r w:rsidR="006727E0">
        <w:instrText xml:space="preserve"> ADDIN ZOTERO_ITEM CSL_CITATION {"citationID":"SoLNvSUi","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fldChar w:fldCharType="separate"/>
      </w:r>
      <w:r w:rsidR="00F67CDD" w:rsidRPr="00F67CDD">
        <w:rPr>
          <w:rFonts w:cs="Calibri"/>
        </w:rPr>
        <w:t>[21]</w:t>
      </w:r>
      <w:r>
        <w:fldChar w:fldCharType="end"/>
      </w:r>
      <w:r w:rsidR="00442AC9">
        <w:t>.</w:t>
      </w:r>
    </w:p>
    <w:p w14:paraId="2BCD7D1C" w14:textId="5EB753CC" w:rsidR="0046377F" w:rsidRDefault="00DF7A45" w:rsidP="005B277F">
      <w:r w:rsidRPr="00B65643">
        <w:t>From these experiments, they found that the best performance for a classifier was obtained when H=6, data of current hours and 6 previous hours, combined with the missing data mask and the variance vectors. This configuration obtained a mean utility score of 0</w:t>
      </w:r>
      <w:r w:rsidR="003F4096">
        <w:t>.</w:t>
      </w:r>
      <w:r w:rsidRPr="00B65643">
        <w:t>3981 on the holdout fold, after 3-fold validation.</w:t>
      </w:r>
    </w:p>
    <w:p w14:paraId="5AC31C60" w14:textId="06CF546F" w:rsidR="00F53BC8" w:rsidRDefault="00DF7A45" w:rsidP="001275D9">
      <w:r w:rsidRPr="00B65643">
        <w:lastRenderedPageBreak/>
        <w:t xml:space="preserve">However, they </w:t>
      </w:r>
      <w:r w:rsidR="00E4100D" w:rsidRPr="00B65643">
        <w:t>were not</w:t>
      </w:r>
      <w:r w:rsidRPr="00B65643">
        <w:t xml:space="preserve"> able to submit this model for testing in the official phase of the competition. But a model with H=5 </w:t>
      </w:r>
      <w:r w:rsidR="009D48AD" w:rsidRPr="00B65643">
        <w:t xml:space="preserve">combined with the </w:t>
      </w:r>
      <w:r w:rsidRPr="00B65643">
        <w:t>base</w:t>
      </w:r>
      <w:r w:rsidR="009D48AD" w:rsidRPr="00B65643">
        <w:t xml:space="preserve"> features</w:t>
      </w:r>
      <w:r w:rsidRPr="00B65643">
        <w:t xml:space="preserve"> </w:t>
      </w:r>
      <w:r w:rsidR="009D48AD" w:rsidRPr="00B65643">
        <w:t>and</w:t>
      </w:r>
      <w:r w:rsidRPr="00B65643">
        <w:t xml:space="preserve"> mask vectors was trained on the full training dataset</w:t>
      </w:r>
      <w:r w:rsidR="006F51B0">
        <w:t xml:space="preserve"> and i</w:t>
      </w:r>
      <w:r w:rsidRPr="00B65643">
        <w:t>t obtained a 3-fold cross-validated score of 0</w:t>
      </w:r>
      <w:r w:rsidR="003F4096">
        <w:t>.</w:t>
      </w:r>
      <w:r w:rsidRPr="00B65643">
        <w:t>3933 and a 10-fold cross-validated score of 0</w:t>
      </w:r>
      <w:r w:rsidR="003F4096">
        <w:t>.</w:t>
      </w:r>
      <w:r w:rsidRPr="00B65643">
        <w:t>400</w:t>
      </w:r>
      <w:r w:rsidR="0014416E">
        <w:t>.</w:t>
      </w:r>
      <w:r w:rsidRPr="00B65643">
        <w:t xml:space="preserve"> This trained model was submitted for final testing on the unseen test </w:t>
      </w:r>
      <w:r w:rsidR="00E7683D" w:rsidRPr="00B65643">
        <w:t>data,</w:t>
      </w:r>
      <w:r w:rsidRPr="00B65643">
        <w:t xml:space="preserve"> and it achieved the second</w:t>
      </w:r>
      <w:r w:rsidR="006121D3" w:rsidRPr="00B65643">
        <w:t>-</w:t>
      </w:r>
      <w:r w:rsidRPr="00B65643">
        <w:t>highest official score of the competition with a utility score of 0</w:t>
      </w:r>
      <w:r w:rsidR="00DD508A">
        <w:t>.</w:t>
      </w:r>
      <w:r w:rsidRPr="00B65643">
        <w:t>345 on the complete test set.</w:t>
      </w:r>
    </w:p>
    <w:p w14:paraId="28F77A08" w14:textId="7E874CED" w:rsidR="00F53BC8" w:rsidRDefault="00F53BC8" w:rsidP="00AC3392">
      <w:pPr>
        <w:pStyle w:val="Heading3"/>
      </w:pPr>
      <w:bookmarkStart w:id="140" w:name="_Toc72176200"/>
      <w:r>
        <w:t>Sepsis Prediction in Intensive Care Unit Using Ensemble of XG</w:t>
      </w:r>
      <w:r w:rsidR="00591FA4">
        <w:t>B</w:t>
      </w:r>
      <w:r>
        <w:t>oost Models</w:t>
      </w:r>
      <w:bookmarkEnd w:id="140"/>
    </w:p>
    <w:p w14:paraId="287ECFF9" w14:textId="68BF5969" w:rsidR="00FA2A25" w:rsidRDefault="00F53BC8" w:rsidP="00063194">
      <w:r w:rsidRPr="00E93C66">
        <w:t xml:space="preserve">Compared to the other </w:t>
      </w:r>
      <w:r w:rsidR="009B4AA4" w:rsidRPr="00E93C66">
        <w:t xml:space="preserve">submissions </w:t>
      </w:r>
      <w:r w:rsidRPr="00E93C66">
        <w:t>of the top</w:t>
      </w:r>
      <w:r w:rsidR="00E75347" w:rsidRPr="00E93C66">
        <w:t xml:space="preserve"> </w:t>
      </w:r>
      <w:r w:rsidR="001A5BA7" w:rsidRPr="00E93C66">
        <w:t>five</w:t>
      </w:r>
      <w:r w:rsidRPr="00E93C66">
        <w:t xml:space="preserve">, this paper makes use of ensemble model learning. </w:t>
      </w:r>
      <w:r w:rsidR="009B4AA4" w:rsidRPr="00E93C66">
        <w:t xml:space="preserve">The ensemble model learning method is </w:t>
      </w:r>
      <w:r w:rsidR="008A4A80" w:rsidRPr="00E93C66">
        <w:t xml:space="preserve">a </w:t>
      </w:r>
      <w:r w:rsidR="009B4AA4" w:rsidRPr="00E93C66">
        <w:t xml:space="preserve">process where multiple models are created to predict an outcome. In this </w:t>
      </w:r>
      <w:r w:rsidR="00BE646A">
        <w:t>research</w:t>
      </w:r>
      <w:r w:rsidR="009B4AA4" w:rsidRPr="00E93C66">
        <w:t>, different XGBoost models were trained on the dataset, followed by the aggregation of the predictions of each model into a</w:t>
      </w:r>
      <w:r w:rsidR="008A4A80" w:rsidRPr="00E93C66">
        <w:t>n</w:t>
      </w:r>
      <w:r w:rsidR="009B4AA4" w:rsidRPr="00E93C66">
        <w:t xml:space="preserve"> "ensembled" model.</w:t>
      </w:r>
    </w:p>
    <w:p w14:paraId="5614FBE4" w14:textId="42EAAF76" w:rsidR="00F626C8" w:rsidRPr="00E93C66" w:rsidRDefault="00663CCC" w:rsidP="00063194">
      <w:r>
        <w:rPr>
          <w:noProof/>
        </w:rPr>
        <mc:AlternateContent>
          <mc:Choice Requires="wpg">
            <w:drawing>
              <wp:anchor distT="0" distB="0" distL="114300" distR="114300" simplePos="0" relativeHeight="251658251" behindDoc="0" locked="0" layoutInCell="1" allowOverlap="1" wp14:anchorId="20EA2B0F" wp14:editId="2156212A">
                <wp:simplePos x="0" y="0"/>
                <wp:positionH relativeFrom="margin">
                  <wp:align>center</wp:align>
                </wp:positionH>
                <wp:positionV relativeFrom="paragraph">
                  <wp:posOffset>1562100</wp:posOffset>
                </wp:positionV>
                <wp:extent cx="5436000" cy="2575560"/>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5436000" cy="2575560"/>
                          <a:chOff x="-1905" y="146798"/>
                          <a:chExt cx="5418455" cy="2502092"/>
                        </a:xfrm>
                      </wpg:grpSpPr>
                      <pic:pic xmlns:pic="http://schemas.openxmlformats.org/drawingml/2006/picture">
                        <pic:nvPicPr>
                          <pic:cNvPr id="9" name="Picture 9"/>
                          <pic:cNvPicPr>
                            <a:picLocks noChangeAspect="1"/>
                          </pic:cNvPicPr>
                        </pic:nvPicPr>
                        <pic:blipFill rotWithShape="1">
                          <a:blip r:embed="rId39" cstate="print">
                            <a:extLst>
                              <a:ext uri="{BEBA8EAE-BF5A-486C-A8C5-ECC9F3942E4B}">
                                <a14:imgProps xmlns:a14="http://schemas.microsoft.com/office/drawing/2010/main">
                                  <a14:imgLayer r:embed="rId40">
                                    <a14:imgEffect>
                                      <a14:sharpenSoften amount="25000"/>
                                    </a14:imgEffect>
                                  </a14:imgLayer>
                                </a14:imgProps>
                              </a:ext>
                              <a:ext uri="{28A0092B-C50C-407E-A947-70E740481C1C}">
                                <a14:useLocalDpi xmlns:a14="http://schemas.microsoft.com/office/drawing/2010/main" val="0"/>
                              </a:ext>
                            </a:extLst>
                          </a:blip>
                          <a:srcRect l="2207" t="4680" r="7" b="2"/>
                          <a:stretch/>
                        </pic:blipFill>
                        <pic:spPr>
                          <a:xfrm>
                            <a:off x="-1342" y="146798"/>
                            <a:ext cx="5417892" cy="2210111"/>
                          </a:xfrm>
                          <a:prstGeom prst="rect">
                            <a:avLst/>
                          </a:prstGeom>
                        </pic:spPr>
                      </pic:pic>
                      <wps:wsp>
                        <wps:cNvPr id="10" name="Text Box 10"/>
                        <wps:cNvSpPr txBox="1"/>
                        <wps:spPr>
                          <a:xfrm>
                            <a:off x="-1905" y="2369281"/>
                            <a:ext cx="5366929" cy="279609"/>
                          </a:xfrm>
                          <a:prstGeom prst="rect">
                            <a:avLst/>
                          </a:prstGeom>
                          <a:solidFill>
                            <a:prstClr val="white"/>
                          </a:solidFill>
                          <a:ln>
                            <a:noFill/>
                          </a:ln>
                        </wps:spPr>
                        <wps:txbx>
                          <w:txbxContent>
                            <w:p w14:paraId="38C16839" w14:textId="62969E15" w:rsidR="00AF2A4D" w:rsidRPr="001E00DF" w:rsidRDefault="00AF2A4D" w:rsidP="00184528">
                              <w:pPr>
                                <w:pStyle w:val="Caption"/>
                                <w:jc w:val="left"/>
                                <w:rPr>
                                  <w:noProof/>
                                  <w:sz w:val="24"/>
                                  <w:lang w:eastAsia="nl-BE"/>
                                </w:rPr>
                              </w:pPr>
                              <w:bookmarkStart w:id="141" w:name="_Ref69823883"/>
                              <w:bookmarkStart w:id="142" w:name="_Toc70928348"/>
                              <w:bookmarkStart w:id="143" w:name="_Toc72247461"/>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5</w:t>
                              </w:r>
                              <w:r>
                                <w:fldChar w:fldCharType="end"/>
                              </w:r>
                              <w:bookmarkEnd w:id="141"/>
                              <w:r>
                                <w:t xml:space="preserve">: Training strategy of paper 3 </w:t>
                              </w:r>
                              <w:r w:rsidRPr="00E93C66">
                                <w:fldChar w:fldCharType="begin"/>
                              </w:r>
                              <w:r w:rsidR="00C44223">
                                <w:instrText xml:space="preserve"> ADDIN ZOTERO_ITEM CSL_CITATION {"citationID":"tfdYx49M","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Pr="00E93C66">
                                <w:fldChar w:fldCharType="separate"/>
                              </w:r>
                              <w:r w:rsidR="00645F5C" w:rsidRPr="00645F5C">
                                <w:rPr>
                                  <w:rFonts w:cs="Calibri"/>
                                </w:rPr>
                                <w:t>[22]</w:t>
                              </w:r>
                              <w:bookmarkEnd w:id="142"/>
                              <w:bookmarkEnd w:id="143"/>
                              <w:r w:rsidRPr="00E93C66">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EA2B0F" id="Group 12" o:spid="_x0000_s1060" style="position:absolute;left:0;text-align:left;margin-left:0;margin-top:123pt;width:428.05pt;height:202.8pt;z-index:251658251;mso-position-horizontal:center;mso-position-horizontal-relative:margin;mso-width-relative:margin;mso-height-relative:margin" coordorigin="-19,1467" coordsize="54184,25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">
                <v:shape id="Picture 9" o:spid="_x0000_s1061" type="#_x0000_t75" style="position:absolute;left:-13;top:1467;width:54178;height:2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">
                  <v:imagedata r:id="rId41" o:title="" croptop="3067f" cropbottom="1f" cropleft="1446f" cropright="5f"/>
                </v:shape>
                <v:shape id="Text Box 10" o:spid="_x0000_s1062" type="#_x0000_t202" style="position:absolute;left:-19;top:23692;width:53669;height:2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8C16839" w14:textId="62969E15" w:rsidR="00AF2A4D" w:rsidRPr="001E00DF" w:rsidRDefault="00AF2A4D" w:rsidP="00184528">
                        <w:pPr>
                          <w:pStyle w:val="Caption"/>
                          <w:jc w:val="left"/>
                          <w:rPr>
                            <w:noProof/>
                            <w:sz w:val="24"/>
                            <w:lang w:eastAsia="nl-BE"/>
                          </w:rPr>
                        </w:pPr>
                        <w:bookmarkStart w:id="144" w:name="_Ref69823883"/>
                        <w:bookmarkStart w:id="145" w:name="_Toc70928348"/>
                        <w:bookmarkStart w:id="146" w:name="_Toc72247461"/>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5</w:t>
                        </w:r>
                        <w:r>
                          <w:fldChar w:fldCharType="end"/>
                        </w:r>
                        <w:bookmarkEnd w:id="144"/>
                        <w:r>
                          <w:t xml:space="preserve">: Training strategy of paper 3 </w:t>
                        </w:r>
                        <w:r w:rsidRPr="00E93C66">
                          <w:fldChar w:fldCharType="begin"/>
                        </w:r>
                        <w:r w:rsidR="00C44223">
                          <w:instrText xml:space="preserve"> ADDIN ZOTERO_ITEM CSL_CITATION {"citationID":"tfdYx49M","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Pr="00E93C66">
                          <w:fldChar w:fldCharType="separate"/>
                        </w:r>
                        <w:r w:rsidR="00645F5C" w:rsidRPr="00645F5C">
                          <w:rPr>
                            <w:rFonts w:cs="Calibri"/>
                          </w:rPr>
                          <w:t>[22]</w:t>
                        </w:r>
                        <w:bookmarkEnd w:id="145"/>
                        <w:bookmarkEnd w:id="146"/>
                        <w:r w:rsidRPr="00E93C66">
                          <w:fldChar w:fldCharType="end"/>
                        </w:r>
                      </w:p>
                    </w:txbxContent>
                  </v:textbox>
                </v:shape>
                <w10:wrap type="topAndBottom" anchorx="margin"/>
              </v:group>
            </w:pict>
          </mc:Fallback>
        </mc:AlternateContent>
      </w:r>
      <w:r w:rsidR="008012F8" w:rsidRPr="00E93C66">
        <w:t>In</w:t>
      </w:r>
      <w:r w:rsidR="005518F6">
        <w:t xml:space="preserve"> </w:t>
      </w:r>
      <w:r w:rsidR="005518F6">
        <w:fldChar w:fldCharType="begin"/>
      </w:r>
      <w:r w:rsidR="005518F6">
        <w:instrText xml:space="preserve"> REF _Ref69823883 \h </w:instrText>
      </w:r>
      <w:r w:rsidR="005518F6">
        <w:fldChar w:fldCharType="separate"/>
      </w:r>
      <w:r w:rsidR="00B26196">
        <w:t xml:space="preserve">Figure </w:t>
      </w:r>
      <w:r w:rsidR="00B26196">
        <w:rPr>
          <w:noProof/>
        </w:rPr>
        <w:t>3</w:t>
      </w:r>
      <w:r w:rsidR="00B26196">
        <w:t>.</w:t>
      </w:r>
      <w:r w:rsidR="00B26196">
        <w:rPr>
          <w:noProof/>
        </w:rPr>
        <w:t>5</w:t>
      </w:r>
      <w:r w:rsidR="005518F6">
        <w:fldChar w:fldCharType="end"/>
      </w:r>
      <w:r w:rsidR="00F626C8">
        <w:t xml:space="preserve">, </w:t>
      </w:r>
      <w:r w:rsidR="00F626C8" w:rsidRPr="00E93C66">
        <w:t xml:space="preserve">the steps for reliable prediction of sepsis implemented by this paper are shown. They implement two features pre-processing steps: feature extraction and feature selection. The "provided" dataset is divided into 2 parts. The split parts are respectively used for the feature selection step and 10% of the training data is used for the feature selection and tuning of the hyperparameters </w:t>
      </w:r>
      <w:r w:rsidR="00F626C8">
        <w:t>while</w:t>
      </w:r>
      <w:r w:rsidR="00F626C8" w:rsidRPr="00E93C66">
        <w:t xml:space="preserve"> the other 90% is used for training the ensemble classifier.</w:t>
      </w:r>
      <w:r>
        <w:br/>
      </w:r>
      <w:r w:rsidR="00F626C8" w:rsidRPr="00E93C66">
        <w:t>A classifier is an algorithm that uses training data to understand how given input variables relate to output labels.</w:t>
      </w:r>
    </w:p>
    <w:p w14:paraId="74A1A6B2" w14:textId="1CAC30D2" w:rsidR="007D1D9E" w:rsidRPr="00E93C66" w:rsidRDefault="008319F0" w:rsidP="008319F0">
      <w:r w:rsidRPr="00E93C66">
        <w:t>In the feature extraction step, two different types of features are obtained from the dataset.</w:t>
      </w:r>
      <w:r w:rsidR="00373C8B">
        <w:t xml:space="preserve"> </w:t>
      </w:r>
      <w:r w:rsidRPr="00E93C66">
        <w:t>The first type of feature identifies covariates that are missing less than 70% of the time.</w:t>
      </w:r>
      <w:r w:rsidR="00663CCC">
        <w:br/>
      </w:r>
      <w:r w:rsidRPr="00E93C66">
        <w:t>This set of features consists of the first 7 vital signs and the demographics features of the patient’s data. Before this type of feature is extracted, the missing values are imputed using linear interpolation. But if all the values of the patient's observation are missing, then these values will be replaced by the mean value. When the missing data is imputed, the following feature sets are extracted</w:t>
      </w:r>
      <w:r w:rsidR="00504863">
        <w:t xml:space="preserve"> </w:t>
      </w:r>
      <w:r w:rsidR="00740257" w:rsidRPr="00E93C66">
        <w:fldChar w:fldCharType="begin"/>
      </w:r>
      <w:r w:rsidR="006727E0">
        <w:instrText xml:space="preserve"> ADDIN ZOTERO_ITEM CSL_CITATION {"citationID":"GqfL8tCA","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00740257" w:rsidRPr="00E93C66">
        <w:fldChar w:fldCharType="separate"/>
      </w:r>
      <w:r w:rsidR="00F67CDD" w:rsidRPr="00F67CDD">
        <w:rPr>
          <w:rFonts w:cs="Calibri"/>
        </w:rPr>
        <w:t>[22]</w:t>
      </w:r>
      <w:r w:rsidR="00740257" w:rsidRPr="00E93C66">
        <w:fldChar w:fldCharType="end"/>
      </w:r>
      <w:r w:rsidRPr="00E93C66">
        <w:t>:</w:t>
      </w:r>
    </w:p>
    <w:p w14:paraId="5C898D61" w14:textId="4326654C" w:rsidR="002B2231" w:rsidRPr="00E93C66" w:rsidRDefault="000C2043" w:rsidP="00EC058B">
      <w:pPr>
        <w:pStyle w:val="ListParagraph"/>
        <w:numPr>
          <w:ilvl w:val="0"/>
          <w:numId w:val="42"/>
        </w:numPr>
      </w:pPr>
      <w:r w:rsidRPr="00E93C66">
        <w:lastRenderedPageBreak/>
        <w:t>Sliding window</w:t>
      </w:r>
      <w:r w:rsidR="002B2231" w:rsidRPr="00E93C66">
        <w:t xml:space="preserve"> based features.</w:t>
      </w:r>
      <w:r w:rsidR="008E37D4" w:rsidRPr="00E93C66">
        <w:t xml:space="preserve"> </w:t>
      </w:r>
      <w:r w:rsidR="006C7673" w:rsidRPr="00E93C66">
        <w:t xml:space="preserve">For </w:t>
      </w:r>
      <w:r w:rsidR="0034186B">
        <w:t>these</w:t>
      </w:r>
      <w:r w:rsidR="0034186B" w:rsidRPr="00E93C66">
        <w:t xml:space="preserve"> types of features</w:t>
      </w:r>
      <w:r w:rsidR="006C7673" w:rsidRPr="00E93C66">
        <w:t xml:space="preserve">, the </w:t>
      </w:r>
      <w:r w:rsidR="00D06C81" w:rsidRPr="00E93C66">
        <w:t>m</w:t>
      </w:r>
      <w:r w:rsidR="008E37D4" w:rsidRPr="00E93C66">
        <w:t>ean, minimum,</w:t>
      </w:r>
      <w:r w:rsidR="002E400D" w:rsidRPr="00E93C66">
        <w:t xml:space="preserve"> </w:t>
      </w:r>
      <w:r w:rsidR="008E37D4" w:rsidRPr="00E93C66">
        <w:t>maximum, median, variance, 95%, 99%, 5%, and 1%</w:t>
      </w:r>
      <w:r w:rsidR="006C7673" w:rsidRPr="00E93C66">
        <w:t xml:space="preserve"> </w:t>
      </w:r>
      <w:r w:rsidR="008E37D4" w:rsidRPr="00E93C66">
        <w:t xml:space="preserve">quantiles are calculated </w:t>
      </w:r>
      <w:r w:rsidR="00F21A3E" w:rsidRPr="00E93C66">
        <w:t xml:space="preserve">over </w:t>
      </w:r>
      <w:r w:rsidR="002611A4">
        <w:t>two</w:t>
      </w:r>
      <w:r w:rsidR="00F21A3E" w:rsidRPr="00E93C66">
        <w:t xml:space="preserve"> window sizes</w:t>
      </w:r>
      <w:r w:rsidR="007506C2" w:rsidRPr="00E93C66">
        <w:t>. He</w:t>
      </w:r>
      <w:r w:rsidR="003F05AA" w:rsidRPr="00E93C66">
        <w:t xml:space="preserve">re </w:t>
      </w:r>
      <w:r w:rsidR="00A91736" w:rsidRPr="00E93C66">
        <w:t xml:space="preserve">the window size is the </w:t>
      </w:r>
      <w:r w:rsidR="008E37D4" w:rsidRPr="00E93C66">
        <w:t>last 5 and 11 hours</w:t>
      </w:r>
      <w:r w:rsidR="0090649B" w:rsidRPr="00E93C66">
        <w:t>.</w:t>
      </w:r>
      <w:r w:rsidR="00C0678B" w:rsidRPr="00E93C66">
        <w:t xml:space="preserve"> Two different </w:t>
      </w:r>
      <w:r w:rsidR="00F84CB2" w:rsidRPr="00E93C66">
        <w:t xml:space="preserve">windows were used to gather </w:t>
      </w:r>
      <w:r w:rsidR="00A07149" w:rsidRPr="00E93C66">
        <w:t>the short and long-term evolution of the covariates.</w:t>
      </w:r>
    </w:p>
    <w:p w14:paraId="168E888D" w14:textId="463DBA92" w:rsidR="00EC7C70" w:rsidRPr="00E93C66" w:rsidRDefault="009B68BD" w:rsidP="00EC058B">
      <w:pPr>
        <w:pStyle w:val="ListParagraph"/>
        <w:numPr>
          <w:ilvl w:val="0"/>
          <w:numId w:val="42"/>
        </w:numPr>
      </w:pPr>
      <w:r w:rsidRPr="00E93C66">
        <w:t>Non-</w:t>
      </w:r>
      <w:r w:rsidR="00966C50" w:rsidRPr="00E93C66">
        <w:t>sliding-window based features</w:t>
      </w:r>
      <w:r w:rsidR="00714D9A">
        <w:t xml:space="preserve">: </w:t>
      </w:r>
      <w:r w:rsidR="00714D9A" w:rsidRPr="004169C2">
        <w:t>The provided observations are used to measure energy, Shannon entropy, mean of the first differences, and observation lengths</w:t>
      </w:r>
      <w:r w:rsidR="00591FA4">
        <w:t>.</w:t>
      </w:r>
    </w:p>
    <w:p w14:paraId="5BC7F7F4" w14:textId="0D873C27" w:rsidR="00966C50" w:rsidRPr="00E93C66" w:rsidRDefault="00966C50" w:rsidP="00EC058B">
      <w:pPr>
        <w:pStyle w:val="ListParagraph"/>
        <w:numPr>
          <w:ilvl w:val="0"/>
          <w:numId w:val="42"/>
        </w:numPr>
      </w:pPr>
      <w:r w:rsidRPr="00E93C66">
        <w:t xml:space="preserve">The last observation values of the 13 covariates are </w:t>
      </w:r>
      <w:r w:rsidR="00271330">
        <w:t xml:space="preserve">used </w:t>
      </w:r>
      <w:r w:rsidR="009735B7" w:rsidRPr="00E93C66">
        <w:t xml:space="preserve">as </w:t>
      </w:r>
      <w:r w:rsidR="00874B3B" w:rsidRPr="00E93C66">
        <w:t xml:space="preserve">“new” </w:t>
      </w:r>
      <w:r w:rsidRPr="00E93C66">
        <w:t>features.</w:t>
      </w:r>
    </w:p>
    <w:p w14:paraId="4CC1510B" w14:textId="71FE05E8" w:rsidR="00F54323" w:rsidRPr="00E93C66" w:rsidRDefault="008879EA" w:rsidP="00075658">
      <w:r w:rsidRPr="00E93C66">
        <w:t xml:space="preserve">The second type of features consists of all the features except the age and gender feature because they are constant during the patient's measurements. Sequence abstraction is used to represent the data </w:t>
      </w:r>
      <w:r>
        <w:t>absence</w:t>
      </w:r>
      <w:r w:rsidRPr="00E93C66">
        <w:t xml:space="preserve">. Each sequence is defined as a set of consecutive measurements where the values are either missing or present. </w:t>
      </w:r>
      <w:r w:rsidR="00253103" w:rsidRPr="00E93C66">
        <w:t>This mean</w:t>
      </w:r>
      <w:r w:rsidR="00B4496C" w:rsidRPr="00E93C66">
        <w:t>s</w:t>
      </w:r>
      <w:r w:rsidR="00253103" w:rsidRPr="00E93C66">
        <w:t xml:space="preserve"> that </w:t>
      </w:r>
      <w:r w:rsidR="00F54323" w:rsidRPr="00E93C66">
        <w:t xml:space="preserve">each sequence can only have missing or present values. </w:t>
      </w:r>
      <w:r w:rsidR="00493A47" w:rsidRPr="00E93C66">
        <w:t xml:space="preserve">For example, the </w:t>
      </w:r>
      <w:r w:rsidR="00E14805" w:rsidRPr="00E93C66">
        <w:t xml:space="preserve">HR </w:t>
      </w:r>
      <w:r w:rsidR="00493A47" w:rsidRPr="00E93C66">
        <w:t xml:space="preserve">measurement </w:t>
      </w:r>
      <w:r w:rsidR="001505F9" w:rsidRPr="00E93C66">
        <w:t>for 6 hours are</w:t>
      </w:r>
      <w:r w:rsidR="00B66053" w:rsidRPr="00E93C66">
        <w:t xml:space="preserve"> </w:t>
      </w:r>
      <w:r w:rsidR="001505F9" w:rsidRPr="00E93C66">
        <w:t>{NaN, 95, 110, NaN, NaN</w:t>
      </w:r>
      <w:r w:rsidR="00D723C8" w:rsidRPr="00E93C66">
        <w:t>, 100</w:t>
      </w:r>
      <w:r w:rsidR="001505F9" w:rsidRPr="00E93C66">
        <w:t>}</w:t>
      </w:r>
      <w:r w:rsidR="00110C50" w:rsidRPr="00E93C66">
        <w:t xml:space="preserve">. </w:t>
      </w:r>
      <w:r w:rsidR="00671B9F" w:rsidRPr="00E93C66">
        <w:t xml:space="preserve">Based </w:t>
      </w:r>
      <w:r w:rsidR="00817521" w:rsidRPr="00E93C66">
        <w:t xml:space="preserve">on </w:t>
      </w:r>
      <w:r w:rsidR="00671B9F" w:rsidRPr="00E93C66">
        <w:t xml:space="preserve">the </w:t>
      </w:r>
      <w:r w:rsidR="001675B3" w:rsidRPr="00E93C66">
        <w:t>definition</w:t>
      </w:r>
      <w:r w:rsidR="00FC7ABA" w:rsidRPr="00E93C66">
        <w:t xml:space="preserve">, </w:t>
      </w:r>
      <w:r w:rsidR="00347032" w:rsidRPr="00E93C66">
        <w:t xml:space="preserve">the </w:t>
      </w:r>
      <w:r w:rsidR="00FC7ABA" w:rsidRPr="00E93C66">
        <w:t xml:space="preserve">4 </w:t>
      </w:r>
      <w:r w:rsidR="00D00EDC" w:rsidRPr="00E93C66">
        <w:t xml:space="preserve">sequences </w:t>
      </w:r>
      <w:r w:rsidR="00914181" w:rsidRPr="00E93C66">
        <w:t>t</w:t>
      </w:r>
      <w:r w:rsidR="00347032" w:rsidRPr="00E93C66">
        <w:t xml:space="preserve">hat </w:t>
      </w:r>
      <w:r w:rsidR="00BD01A3" w:rsidRPr="00E93C66">
        <w:t>c</w:t>
      </w:r>
      <w:r w:rsidR="00D00EDC" w:rsidRPr="00E93C66">
        <w:t xml:space="preserve">an be </w:t>
      </w:r>
      <w:r w:rsidR="001E2747" w:rsidRPr="00E93C66">
        <w:t>abstracted</w:t>
      </w:r>
      <w:r w:rsidR="00347032" w:rsidRPr="00E93C66">
        <w:t xml:space="preserve"> are: {NaN}, {</w:t>
      </w:r>
      <w:r w:rsidR="00D723C8" w:rsidRPr="00E93C66">
        <w:t>95,110</w:t>
      </w:r>
      <w:r w:rsidR="00347032" w:rsidRPr="00E93C66">
        <w:t>}, {</w:t>
      </w:r>
      <w:r w:rsidR="00D723C8" w:rsidRPr="00E93C66">
        <w:t>NaN, NaN</w:t>
      </w:r>
      <w:r w:rsidR="00347032" w:rsidRPr="00E93C66">
        <w:t>},</w:t>
      </w:r>
      <w:r w:rsidR="00A07043" w:rsidRPr="00E93C66">
        <w:t xml:space="preserve"> </w:t>
      </w:r>
      <w:r w:rsidR="00347032" w:rsidRPr="00E93C66">
        <w:t>{</w:t>
      </w:r>
      <w:r w:rsidR="00D723C8" w:rsidRPr="00E93C66">
        <w:t>100</w:t>
      </w:r>
      <w:r w:rsidR="00347032" w:rsidRPr="00E93C66">
        <w:t>}</w:t>
      </w:r>
      <w:r w:rsidR="00B66053" w:rsidRPr="00E93C66">
        <w:t xml:space="preserve">. </w:t>
      </w:r>
      <w:r w:rsidR="00F54323" w:rsidRPr="00E93C66">
        <w:t>Using the sequence abstraction</w:t>
      </w:r>
      <w:r w:rsidR="001852BC" w:rsidRPr="00E93C66">
        <w:t xml:space="preserve">, </w:t>
      </w:r>
      <w:r w:rsidR="00F54323" w:rsidRPr="00E93C66">
        <w:t>the following features are calculated</w:t>
      </w:r>
      <w:r w:rsidR="00075658">
        <w:t xml:space="preserve"> </w:t>
      </w:r>
      <w:r w:rsidR="00485B5B" w:rsidRPr="00E93C66">
        <w:fldChar w:fldCharType="begin"/>
      </w:r>
      <w:r w:rsidR="006727E0">
        <w:instrText xml:space="preserve"> ADDIN ZOTERO_ITEM CSL_CITATION {"citationID":"QRMjk57h","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00485B5B" w:rsidRPr="00E93C66">
        <w:fldChar w:fldCharType="separate"/>
      </w:r>
      <w:r w:rsidR="00F67CDD" w:rsidRPr="00F67CDD">
        <w:rPr>
          <w:rFonts w:cs="Calibri"/>
        </w:rPr>
        <w:t>[22]</w:t>
      </w:r>
      <w:r w:rsidR="00485B5B" w:rsidRPr="00E93C66">
        <w:fldChar w:fldCharType="end"/>
      </w:r>
      <w:r w:rsidR="00F54323" w:rsidRPr="00E93C66">
        <w:t>:</w:t>
      </w:r>
    </w:p>
    <w:p w14:paraId="754428A6" w14:textId="46D870C2" w:rsidR="00BD01A3" w:rsidRPr="00E93C66" w:rsidRDefault="00BD01A3" w:rsidP="00F260EC">
      <w:pPr>
        <w:pStyle w:val="ListParagraph"/>
        <w:numPr>
          <w:ilvl w:val="0"/>
          <w:numId w:val="19"/>
        </w:numPr>
      </w:pPr>
      <w:r w:rsidRPr="00E93C66">
        <w:t>Mean and variance of the lengths of sequences along</w:t>
      </w:r>
      <w:r w:rsidR="001D4C51" w:rsidRPr="00E93C66">
        <w:t xml:space="preserve"> with</w:t>
      </w:r>
      <w:r w:rsidRPr="00E93C66">
        <w:t xml:space="preserve"> each covariate, L</w:t>
      </w:r>
      <w:r w:rsidRPr="00E93C66">
        <w:rPr>
          <w:vertAlign w:val="subscript"/>
        </w:rPr>
        <w:t>C</w:t>
      </w:r>
    </w:p>
    <w:p w14:paraId="6F360929" w14:textId="786A986B" w:rsidR="00BD01A3" w:rsidRPr="00E93C66" w:rsidRDefault="00BD01A3" w:rsidP="00F260EC">
      <w:pPr>
        <w:pStyle w:val="ListParagraph"/>
        <w:numPr>
          <w:ilvl w:val="0"/>
          <w:numId w:val="19"/>
        </w:numPr>
      </w:pPr>
      <w:r w:rsidRPr="00E93C66">
        <w:t>Summation and variance of the lengths of sequences with only valid values along</w:t>
      </w:r>
      <w:r w:rsidR="001D4C51" w:rsidRPr="00E93C66">
        <w:t xml:space="preserve"> with</w:t>
      </w:r>
      <w:r w:rsidRPr="00E93C66">
        <w:t xml:space="preserve"> each covariate, L</w:t>
      </w:r>
      <w:r w:rsidRPr="00E93C66">
        <w:rPr>
          <w:vertAlign w:val="subscript"/>
        </w:rPr>
        <w:t>CV</w:t>
      </w:r>
    </w:p>
    <w:p w14:paraId="36CC7C1D" w14:textId="2C6627D3" w:rsidR="00BD01A3" w:rsidRPr="00E93C66" w:rsidRDefault="00BD01A3" w:rsidP="00F260EC">
      <w:pPr>
        <w:pStyle w:val="ListParagraph"/>
        <w:numPr>
          <w:ilvl w:val="0"/>
          <w:numId w:val="19"/>
        </w:numPr>
      </w:pPr>
      <w:r w:rsidRPr="00E93C66">
        <w:t>Mean and variance of the lengths of sequences along</w:t>
      </w:r>
      <w:r w:rsidR="00D74E83" w:rsidRPr="00E93C66">
        <w:t xml:space="preserve"> with</w:t>
      </w:r>
      <w:r w:rsidRPr="00E93C66">
        <w:t xml:space="preserve"> each observation, L</w:t>
      </w:r>
      <w:r w:rsidRPr="00E93C66">
        <w:rPr>
          <w:vertAlign w:val="subscript"/>
        </w:rPr>
        <w:t>O</w:t>
      </w:r>
      <w:r w:rsidRPr="00E93C66">
        <w:t>, in the last 5 hours</w:t>
      </w:r>
    </w:p>
    <w:p w14:paraId="5A67F24D" w14:textId="4CE40040" w:rsidR="005747BE" w:rsidRDefault="000C12A3" w:rsidP="00075658">
      <w:r w:rsidRPr="00E93C66">
        <w:rPr>
          <w:noProof/>
        </w:rPr>
        <mc:AlternateContent>
          <mc:Choice Requires="wpg">
            <w:drawing>
              <wp:anchor distT="0" distB="0" distL="114300" distR="114300" simplePos="0" relativeHeight="251658252" behindDoc="0" locked="0" layoutInCell="1" allowOverlap="1" wp14:anchorId="5F1E8F83" wp14:editId="33672E85">
                <wp:simplePos x="0" y="0"/>
                <wp:positionH relativeFrom="margin">
                  <wp:align>center</wp:align>
                </wp:positionH>
                <wp:positionV relativeFrom="margin">
                  <wp:align>bottom</wp:align>
                </wp:positionV>
                <wp:extent cx="3960000" cy="2641765"/>
                <wp:effectExtent l="0" t="0" r="2540" b="6350"/>
                <wp:wrapTopAndBottom/>
                <wp:docPr id="38" name="Group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960000" cy="2641765"/>
                          <a:chOff x="1776" y="-17254"/>
                          <a:chExt cx="3555022" cy="2292640"/>
                        </a:xfrm>
                      </wpg:grpSpPr>
                      <pic:pic xmlns:pic="http://schemas.openxmlformats.org/drawingml/2006/picture">
                        <pic:nvPicPr>
                          <pic:cNvPr id="34" name="Picture 34"/>
                          <pic:cNvPicPr>
                            <a:picLocks noChangeAspect="1"/>
                          </pic:cNvPicPr>
                        </pic:nvPicPr>
                        <pic:blipFill>
                          <a:blip r:embed="rId42" cstate="print">
                            <a:extLst>
                              <a:ext uri="{28A0092B-C50C-407E-A947-70E740481C1C}">
                                <a14:useLocalDpi xmlns:a14="http://schemas.microsoft.com/office/drawing/2010/main" val="0"/>
                              </a:ext>
                            </a:extLst>
                          </a:blip>
                          <a:srcRect l="107" r="107"/>
                          <a:stretch/>
                        </pic:blipFill>
                        <pic:spPr bwMode="auto">
                          <a:xfrm>
                            <a:off x="1776" y="-17254"/>
                            <a:ext cx="3555022" cy="2004023"/>
                          </a:xfrm>
                          <a:prstGeom prst="rect">
                            <a:avLst/>
                          </a:prstGeom>
                          <a:noFill/>
                          <a:ln>
                            <a:noFill/>
                          </a:ln>
                        </pic:spPr>
                      </pic:pic>
                      <wps:wsp>
                        <wps:cNvPr id="37" name="Text Box 37"/>
                        <wps:cNvSpPr txBox="1"/>
                        <wps:spPr>
                          <a:xfrm>
                            <a:off x="2106" y="2014912"/>
                            <a:ext cx="3554692" cy="260474"/>
                          </a:xfrm>
                          <a:prstGeom prst="rect">
                            <a:avLst/>
                          </a:prstGeom>
                          <a:solidFill>
                            <a:prstClr val="white"/>
                          </a:solidFill>
                          <a:ln>
                            <a:noFill/>
                          </a:ln>
                        </wps:spPr>
                        <wps:txbx>
                          <w:txbxContent>
                            <w:p w14:paraId="6498FD26" w14:textId="674076AD" w:rsidR="00AF2A4D" w:rsidRPr="008A3379" w:rsidRDefault="00AF2A4D" w:rsidP="00184528">
                              <w:pPr>
                                <w:pStyle w:val="Caption"/>
                                <w:jc w:val="left"/>
                              </w:pPr>
                              <w:bookmarkStart w:id="147" w:name="_Ref70606538"/>
                              <w:bookmarkStart w:id="148" w:name="_Toc70928349"/>
                              <w:bookmarkStart w:id="149" w:name="_Toc72247462"/>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6</w:t>
                              </w:r>
                              <w:r>
                                <w:fldChar w:fldCharType="end"/>
                              </w:r>
                              <w:bookmarkEnd w:id="147"/>
                              <w:r>
                                <w:t xml:space="preserve">: </w:t>
                              </w:r>
                              <w:r w:rsidRPr="00B579BD">
                                <w:t>Sequence abstraction for HR, Temp and SBP covariates</w:t>
                              </w:r>
                              <w:r>
                                <w:t xml:space="preserve"> </w:t>
                              </w:r>
                              <w:r w:rsidRPr="004C4548">
                                <w:rPr>
                                  <w:highlight w:val="cyan"/>
                                </w:rPr>
                                <w:fldChar w:fldCharType="begin"/>
                              </w:r>
                              <w:r w:rsidR="00C44223">
                                <w:instrText xml:space="preserve"> ADDIN ZOTERO_ITEM CSL_CITATION {"citationID":"pi2CewJR","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Pr="004C4548">
                                <w:rPr>
                                  <w:highlight w:val="cyan"/>
                                </w:rPr>
                                <w:fldChar w:fldCharType="separate"/>
                              </w:r>
                              <w:r w:rsidR="00645F5C" w:rsidRPr="00645F5C">
                                <w:rPr>
                                  <w:rFonts w:cs="Calibri"/>
                                </w:rPr>
                                <w:t>[22]</w:t>
                              </w:r>
                              <w:bookmarkEnd w:id="148"/>
                              <w:bookmarkEnd w:id="149"/>
                              <w:r w:rsidRPr="004C4548">
                                <w:rPr>
                                  <w:highlight w:val="cy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1E8F83" id="Group 38" o:spid="_x0000_s1063" style="position:absolute;left:0;text-align:left;margin-left:0;margin-top:0;width:311.8pt;height:208pt;z-index:251658252;mso-position-horizontal:center;mso-position-horizontal-relative:margin;mso-position-vertical:bottom;mso-position-vertical-relative:margin;mso-width-relative:margin;mso-height-relative:margin" coordorigin="17,-172" coordsize="35550,22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">
                <o:lock v:ext="edit" aspectratio="t"/>
                <v:shape id="Picture 34" o:spid="_x0000_s1064" type="#_x0000_t75" style="position:absolute;left:17;top:-172;width:35550;height:2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">
                  <v:imagedata r:id="rId43" o:title="" cropleft="70f" cropright="70f"/>
                </v:shape>
                <v:shape id="Text Box 37" o:spid="_x0000_s1065" type="#_x0000_t202" style="position:absolute;left:21;top:20149;width:35546;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6498FD26" w14:textId="674076AD" w:rsidR="00AF2A4D" w:rsidRPr="008A3379" w:rsidRDefault="00AF2A4D" w:rsidP="00184528">
                        <w:pPr>
                          <w:pStyle w:val="Caption"/>
                          <w:jc w:val="left"/>
                        </w:pPr>
                        <w:bookmarkStart w:id="150" w:name="_Ref70606538"/>
                        <w:bookmarkStart w:id="151" w:name="_Toc70928349"/>
                        <w:bookmarkStart w:id="152" w:name="_Toc72247462"/>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6</w:t>
                        </w:r>
                        <w:r>
                          <w:fldChar w:fldCharType="end"/>
                        </w:r>
                        <w:bookmarkEnd w:id="150"/>
                        <w:r>
                          <w:t xml:space="preserve">: </w:t>
                        </w:r>
                        <w:r w:rsidRPr="00B579BD">
                          <w:t>Sequence abstraction for HR, Temp and SBP covariates</w:t>
                        </w:r>
                        <w:r>
                          <w:t xml:space="preserve"> </w:t>
                        </w:r>
                        <w:r w:rsidRPr="004C4548">
                          <w:rPr>
                            <w:highlight w:val="cyan"/>
                          </w:rPr>
                          <w:fldChar w:fldCharType="begin"/>
                        </w:r>
                        <w:r w:rsidR="00C44223">
                          <w:instrText xml:space="preserve"> ADDIN ZOTERO_ITEM CSL_CITATION {"citationID":"pi2CewJR","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Pr="004C4548">
                          <w:rPr>
                            <w:highlight w:val="cyan"/>
                          </w:rPr>
                          <w:fldChar w:fldCharType="separate"/>
                        </w:r>
                        <w:r w:rsidR="00645F5C" w:rsidRPr="00645F5C">
                          <w:rPr>
                            <w:rFonts w:cs="Calibri"/>
                          </w:rPr>
                          <w:t>[22]</w:t>
                        </w:r>
                        <w:bookmarkEnd w:id="151"/>
                        <w:bookmarkEnd w:id="152"/>
                        <w:r w:rsidRPr="004C4548">
                          <w:rPr>
                            <w:highlight w:val="cyan"/>
                          </w:rPr>
                          <w:fldChar w:fldCharType="end"/>
                        </w:r>
                      </w:p>
                    </w:txbxContent>
                  </v:textbox>
                </v:shape>
                <w10:wrap type="topAndBottom" anchorx="margin" anchory="margin"/>
              </v:group>
            </w:pict>
          </mc:Fallback>
        </mc:AlternateContent>
      </w:r>
      <w:r w:rsidR="00AE1A0B">
        <w:t xml:space="preserve">An example of the sequence abstraction is shown in </w:t>
      </w:r>
      <w:r w:rsidR="00AE1A0B">
        <w:fldChar w:fldCharType="begin"/>
      </w:r>
      <w:r w:rsidR="00AE1A0B">
        <w:instrText xml:space="preserve"> REF _Ref70606538 \h </w:instrText>
      </w:r>
      <w:r w:rsidR="00075658">
        <w:instrText xml:space="preserve"> \* MERGEFORMAT </w:instrText>
      </w:r>
      <w:r w:rsidR="00AE1A0B">
        <w:fldChar w:fldCharType="separate"/>
      </w:r>
      <w:r w:rsidR="00B26196">
        <w:t xml:space="preserve">Figure </w:t>
      </w:r>
      <w:r w:rsidR="00B26196">
        <w:rPr>
          <w:noProof/>
        </w:rPr>
        <w:t>3.6</w:t>
      </w:r>
      <w:r w:rsidR="00AE1A0B">
        <w:fldChar w:fldCharType="end"/>
      </w:r>
      <w:r w:rsidR="00AE1A0B">
        <w:t xml:space="preserve">. </w:t>
      </w:r>
      <w:r w:rsidR="005747BE" w:rsidRPr="00E93C66">
        <w:t>It should be noted that the input clinical data var</w:t>
      </w:r>
      <w:r w:rsidR="00D27931" w:rsidRPr="00E93C66">
        <w:t>ies</w:t>
      </w:r>
      <w:r w:rsidR="005747BE" w:rsidRPr="00E93C66">
        <w:t xml:space="preserve"> in duration and the number of </w:t>
      </w:r>
      <w:r w:rsidR="004304BA" w:rsidRPr="00E93C66">
        <w:t>observations may</w:t>
      </w:r>
      <w:r w:rsidR="00050B18" w:rsidRPr="00E93C66">
        <w:t xml:space="preserve"> </w:t>
      </w:r>
      <w:r w:rsidR="005747BE" w:rsidRPr="00E93C66">
        <w:t xml:space="preserve">be </w:t>
      </w:r>
      <w:r w:rsidR="00050B18" w:rsidRPr="00E93C66">
        <w:t>in</w:t>
      </w:r>
      <w:r w:rsidR="005747BE" w:rsidRPr="00E93C66">
        <w:t xml:space="preserve">sufficient to exclude the functionalities of the sliding window. In these cases, </w:t>
      </w:r>
      <w:r w:rsidR="004304BA" w:rsidRPr="00E93C66">
        <w:t xml:space="preserve">the </w:t>
      </w:r>
      <w:r w:rsidR="005747BE" w:rsidRPr="00E93C66">
        <w:t xml:space="preserve">first observation is used to </w:t>
      </w:r>
      <w:r w:rsidR="009368CA" w:rsidRPr="00E93C66">
        <w:t>fill</w:t>
      </w:r>
      <w:r w:rsidR="005747BE" w:rsidRPr="00E93C66">
        <w:t xml:space="preserve"> the clinical results. The padding sum corresponds to the difference between the number of observations in the data and the number of observations needed. This allows the raw data to be converted into a fixed-length function space. </w:t>
      </w:r>
      <w:r w:rsidR="00EA4BD5" w:rsidRPr="00E93C66">
        <w:t>Conditional</w:t>
      </w:r>
      <w:r w:rsidR="005747BE" w:rsidRPr="00E93C66">
        <w:t xml:space="preserve"> methods can also be </w:t>
      </w:r>
      <w:r w:rsidR="00CB0031" w:rsidRPr="00E93C66">
        <w:t>used for</w:t>
      </w:r>
      <w:r w:rsidR="005747BE" w:rsidRPr="00E93C66">
        <w:t xml:space="preserve"> such complex data, such as XG</w:t>
      </w:r>
      <w:r w:rsidR="00F82301">
        <w:t>B</w:t>
      </w:r>
      <w:r w:rsidR="005747BE" w:rsidRPr="00E93C66">
        <w:t>oost and random forest</w:t>
      </w:r>
      <w:r w:rsidR="001852BC" w:rsidRPr="00E93C66">
        <w:t xml:space="preserve"> </w:t>
      </w:r>
      <w:r w:rsidR="001852BC" w:rsidRPr="00E93C66">
        <w:fldChar w:fldCharType="begin"/>
      </w:r>
      <w:r w:rsidR="006727E0">
        <w:instrText xml:space="preserve"> ADDIN ZOTERO_ITEM CSL_CITATION {"citationID":"7UY9N3gS","properties":{"formattedCitation":"[22]","plainCitation":"[22]","noteIndex":0},"citationItems":[{"id":61,"uris":["http://zotero.org/groups/2605537/items/6VJI8W8E"],"uri":["http://zotero.org/groups/2605537/items/6VJI8W8E"],"itemData":{"id":61,"type":"paper-conference","abstract":"Sepsis is caused by the dysregulated host response to infection and potentially is the main cause of 6 million death annually. It is a highly dynamic syndrome and therefore the early prediction of sepsis plays a key role in reducing its high associated mortality. However, this is a challenging task because there is no specific and accurate test or scoring system to perform early prediction. In this paper, we present a systematic approach for sepsis prediction. We also propose a new set of features to model the missingness in clinical data. The pipeline of the proposed method comprises three major components: feature extraction, feature selection, and classification. In total, 407 features are extracted from the clinical data. Then, five different sets of features are selected using a wrapper feature selection algorithm based on XGboost. The selected features are extracted from both valid and missing clinical data. Afterwards, an ensemble model consists of five XGboost models is used for sepsis prediction. The proposed algorithm is ranked officially as third place in the PhysioNet/Computing in Cardiology Challenge 2019 with an overall utility score of 0.339 on the unseen test dataset (our team name: Separatrix).","DOI":"10.22489/CinC.2019.238","event":"2019 Computing in Cardiology Conference","language":"en","source":"DOI.org (Crossref)","title":"Sepsis Prediction in Intensive Care Unit Using Ensemble of XGboost Models","URL":"http://www.cinc.org/archives/2019/pdf/CinC2019-238.pdf","author":[{"family":"Zabihi","given":"Morteza"},{"family":"Kiranyaz","given":"Serkan"},{"family":"Gabbouj","given":"Moncef"}],"accessed":{"date-parts":[["2020",11,5]]},"issued":{"date-parts":[["2019",12,30]]}}}],"schema":"https://github.com/citation-style-language/schema/raw/master/csl-citation.json"} </w:instrText>
      </w:r>
      <w:r w:rsidR="001852BC" w:rsidRPr="00E93C66">
        <w:fldChar w:fldCharType="separate"/>
      </w:r>
      <w:r w:rsidR="00F67CDD" w:rsidRPr="00F67CDD">
        <w:rPr>
          <w:rFonts w:cs="Calibri"/>
        </w:rPr>
        <w:t>[22]</w:t>
      </w:r>
      <w:r w:rsidR="001852BC" w:rsidRPr="00E93C66">
        <w:fldChar w:fldCharType="end"/>
      </w:r>
      <w:r w:rsidR="004C4548" w:rsidRPr="00E93C66">
        <w:t>.</w:t>
      </w:r>
    </w:p>
    <w:p w14:paraId="3322BA6D" w14:textId="0DE1AF39" w:rsidR="006F6F6C" w:rsidRDefault="004225CC" w:rsidP="00C244F0">
      <w:r w:rsidRPr="00E93C66">
        <w:lastRenderedPageBreak/>
        <w:t xml:space="preserve">The onset prediction of sepsis is done using a classification algorithm that consists of </w:t>
      </w:r>
      <w:r w:rsidR="00CB369F">
        <w:t>two</w:t>
      </w:r>
      <w:r w:rsidRPr="00E93C66">
        <w:t xml:space="preserve"> steps.</w:t>
      </w:r>
      <w:r w:rsidR="00EA0535">
        <w:t xml:space="preserve"> </w:t>
      </w:r>
      <w:r w:rsidRPr="00E93C66">
        <w:t>In the first step, five sets of the best performing features and hyper-parameters of each fold are selected. The feature selection and hyper-parameter tuning are performed using 5-fold cross-validation. The</w:t>
      </w:r>
      <w:r w:rsidR="004C3BCE" w:rsidRPr="00E93C66">
        <w:t xml:space="preserve"> </w:t>
      </w:r>
      <w:r w:rsidRPr="00E93C66">
        <w:t>feature selection is performed using a wrapper feature selection algorithm which is based on XG</w:t>
      </w:r>
      <w:r w:rsidR="00F82301">
        <w:t>B</w:t>
      </w:r>
      <w:r w:rsidRPr="00E93C66">
        <w:t>oost. The important metric is the number of times that a particular feature was split on in the XG</w:t>
      </w:r>
      <w:r w:rsidR="00F82301">
        <w:t>B</w:t>
      </w:r>
      <w:r w:rsidRPr="00E93C66">
        <w:t>oost algorithm.</w:t>
      </w:r>
    </w:p>
    <w:p w14:paraId="2E3D9C03" w14:textId="39A2102F" w:rsidR="006976E6" w:rsidRPr="00E93C66" w:rsidRDefault="004225CC" w:rsidP="00C244F0">
      <w:r w:rsidRPr="00E93C66">
        <w:t>The tuning of the hyperparameters is implemented using the grid search method. This is a method that finds the (hyper) parameters that give the highest accuracy score for a given model</w:t>
      </w:r>
      <w:r w:rsidR="00D2628A">
        <w:t xml:space="preserve">, </w:t>
      </w:r>
      <w:r w:rsidRPr="00E93C66">
        <w:t>in this case, XGBoost.</w:t>
      </w:r>
    </w:p>
    <w:p w14:paraId="62558C4F" w14:textId="77777777" w:rsidR="00DF01CF" w:rsidRDefault="00BC738B" w:rsidP="00C244F0">
      <w:r w:rsidRPr="00E93C66">
        <w:t>In the second step, the different ensemble classifiers are trained. An ensemble of five XG</w:t>
      </w:r>
      <w:r w:rsidR="007747F4" w:rsidRPr="00E93C66">
        <w:t>B</w:t>
      </w:r>
      <w:r w:rsidRPr="00E93C66">
        <w:t>oost models is used for predicting the sepsis labels. An XGBoost model is a decision tree-based ensemble model that uses the gradient boosting paradigm. This ensemble model is trained using 90% of the (originally) provided dataset. However, five models need to be trained. Therefore, the 90% dataset is divided into 5 equal subsets. Each subset is used for training using one of the five distinct XGBoost models. The prediction model is created using the geometric means of the five model results. This model will be used to predict the (Sepsis) labels based on a given dataset.</w:t>
      </w:r>
    </w:p>
    <w:p w14:paraId="69738890" w14:textId="66A6F598" w:rsidR="00016FBD" w:rsidRPr="009D323C" w:rsidRDefault="00016FBD" w:rsidP="00C244F0">
      <w:r w:rsidRPr="00E93C66">
        <w:t xml:space="preserve">The scores for the </w:t>
      </w:r>
      <w:r w:rsidR="00E7683D">
        <w:t>PhysioNet</w:t>
      </w:r>
      <w:r w:rsidRPr="00E93C66">
        <w:t xml:space="preserve"> </w:t>
      </w:r>
      <w:r w:rsidR="00803128">
        <w:t>C</w:t>
      </w:r>
      <w:r w:rsidRPr="00E93C66">
        <w:t xml:space="preserve">hallenge </w:t>
      </w:r>
      <w:r w:rsidR="00EC5501">
        <w:t xml:space="preserve">2019 </w:t>
      </w:r>
      <w:r w:rsidRPr="00E93C66">
        <w:t>were achieved using the prediction model in a 5-fold cross-validation scheme using training data. Since the model is trained on the provided data (</w:t>
      </w:r>
      <w:r>
        <w:t xml:space="preserve">training </w:t>
      </w:r>
      <w:r w:rsidR="000B7B29">
        <w:t>data</w:t>
      </w:r>
      <w:r>
        <w:t>s</w:t>
      </w:r>
      <w:r w:rsidRPr="00E93C66">
        <w:t>et A and B), it has a high score for these unseen datasets. It received util</w:t>
      </w:r>
      <w:r>
        <w:t>ity</w:t>
      </w:r>
      <w:r w:rsidRPr="00E93C66">
        <w:t xml:space="preserve"> scores of 0.422 and 0.395 </w:t>
      </w:r>
      <w:r w:rsidR="00E41D1D" w:rsidRPr="00E41D1D">
        <w:t>respectively</w:t>
      </w:r>
      <w:r w:rsidR="00E41D1D" w:rsidRPr="00E93C66">
        <w:t xml:space="preserve"> </w:t>
      </w:r>
      <w:r w:rsidRPr="00E93C66">
        <w:t>for the unseen datasets A and B. However, the model performs wrong for the unseen dataset of a third hospital. It had a util</w:t>
      </w:r>
      <w:r w:rsidR="00E5093A">
        <w:t>ity</w:t>
      </w:r>
      <w:r w:rsidRPr="00E93C66">
        <w:t xml:space="preserve"> score of</w:t>
      </w:r>
      <w:r w:rsidR="00F62816">
        <w:t xml:space="preserve"> </w:t>
      </w:r>
      <w:r w:rsidRPr="00E93C66">
        <w:t>-0.146.</w:t>
      </w:r>
    </w:p>
    <w:p w14:paraId="4D2D1AF5" w14:textId="24FE6CA2" w:rsidR="00AA5604" w:rsidRDefault="00140497">
      <w:pPr>
        <w:spacing w:after="0"/>
        <w:jc w:val="left"/>
      </w:pPr>
      <w:r>
        <w:br w:type="page"/>
      </w:r>
    </w:p>
    <w:p w14:paraId="198C0842" w14:textId="1D58E585" w:rsidR="003B7728" w:rsidRDefault="003B7728" w:rsidP="00885DBF">
      <w:pPr>
        <w:pStyle w:val="Heading3"/>
      </w:pPr>
      <w:bookmarkStart w:id="153" w:name="_Toc72176201"/>
      <w:r>
        <w:lastRenderedPageBreak/>
        <w:t>TASP A Time-Phased Model for Sepsis Prediction</w:t>
      </w:r>
      <w:bookmarkEnd w:id="153"/>
    </w:p>
    <w:p w14:paraId="537271AC" w14:textId="16F8CD98" w:rsidR="00CD0D22" w:rsidRPr="00DB097A" w:rsidRDefault="00184BA6" w:rsidP="00F725C1">
      <w:r w:rsidRPr="00DB097A">
        <w:t>Since the occurrence of sepsis is time-dependent, they developed a time-phased model for the early prediction of sepsis</w:t>
      </w:r>
      <w:r>
        <w:t xml:space="preserve"> (TASP)</w:t>
      </w:r>
      <w:r w:rsidRPr="00DB097A">
        <w:t>. In this research, a machine learning model is used to determine the risk for each hour of ICU stay. After a data analysis of the provided dataset,</w:t>
      </w:r>
      <w:r w:rsidR="00F87C0F">
        <w:br/>
      </w:r>
      <w:r w:rsidRPr="00DB097A">
        <w:t xml:space="preserve">a relation was found between the occurrence of sepsis and the ICU </w:t>
      </w:r>
      <w:r>
        <w:t xml:space="preserve">Length </w:t>
      </w:r>
      <w:r w:rsidR="008C53D2">
        <w:t>o</w:t>
      </w:r>
      <w:r>
        <w:t>f Stay (</w:t>
      </w:r>
      <w:r w:rsidRPr="00DB097A">
        <w:t>LOS</w:t>
      </w:r>
      <w:r>
        <w:t>)</w:t>
      </w:r>
      <w:r w:rsidRPr="00DB097A">
        <w:t xml:space="preserve"> feature.</w:t>
      </w:r>
      <w:r>
        <w:t xml:space="preserve"> </w:t>
      </w:r>
      <w:r w:rsidRPr="00DB097A">
        <w:t xml:space="preserve">A time-phased model was developed to predict the sepsis onset. </w:t>
      </w:r>
      <w:r>
        <w:t xml:space="preserve">In </w:t>
      </w:r>
      <w:r>
        <w:fldChar w:fldCharType="begin"/>
      </w:r>
      <w:r>
        <w:instrText xml:space="preserve"> REF _Ref69824898 \h </w:instrText>
      </w:r>
      <w:r>
        <w:fldChar w:fldCharType="separate"/>
      </w:r>
      <w:r w:rsidR="00B26196">
        <w:t xml:space="preserve">Figure </w:t>
      </w:r>
      <w:r w:rsidR="00B26196">
        <w:rPr>
          <w:noProof/>
        </w:rPr>
        <w:t>3</w:t>
      </w:r>
      <w:r w:rsidR="00B26196">
        <w:t>.</w:t>
      </w:r>
      <w:r w:rsidR="00B26196">
        <w:rPr>
          <w:noProof/>
        </w:rPr>
        <w:t>7</w:t>
      </w:r>
      <w:r>
        <w:fldChar w:fldCharType="end"/>
      </w:r>
      <w:r>
        <w:t>, the composition of the TASP model is shown. There can be observed that</w:t>
      </w:r>
      <w:r w:rsidRPr="00DB097A">
        <w:t xml:space="preserve"> different frameworks are used to predict the onset of sepsis for different durations of ICU </w:t>
      </w:r>
      <w:r>
        <w:t>LOS</w:t>
      </w:r>
      <w:r w:rsidRPr="00DB097A">
        <w:t>. The training data is sliced into three parts based on the length of stay in the ICU</w:t>
      </w:r>
      <w:r>
        <w:t>.</w:t>
      </w:r>
      <w:r w:rsidR="00F725C1" w:rsidRPr="00DB097A">
        <w:t xml:space="preserve"> These three parts</w:t>
      </w:r>
      <w:bookmarkStart w:id="154" w:name="_Hlk69819384"/>
      <w:r w:rsidR="00F87C0F">
        <w:t xml:space="preserve"> </w:t>
      </w:r>
      <w:r w:rsidR="004C3BCE" w:rsidRPr="00DB097A">
        <w:fldChar w:fldCharType="begin"/>
      </w:r>
      <w:r w:rsidR="006727E0">
        <w:instrText xml:space="preserve"> ADDIN ZOTERO_ITEM CSL_CITATION {"citationID":"JKkKK9VK","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004C3BCE" w:rsidRPr="00DB097A">
        <w:fldChar w:fldCharType="separate"/>
      </w:r>
      <w:r w:rsidR="00F67CDD" w:rsidRPr="00F67CDD">
        <w:rPr>
          <w:rFonts w:cs="Calibri"/>
        </w:rPr>
        <w:t>[23]</w:t>
      </w:r>
      <w:r w:rsidR="004C3BCE" w:rsidRPr="00DB097A">
        <w:fldChar w:fldCharType="end"/>
      </w:r>
      <w:bookmarkEnd w:id="154"/>
      <w:r w:rsidR="004C3BCE" w:rsidRPr="00DB097A">
        <w:t xml:space="preserve"> </w:t>
      </w:r>
      <w:r w:rsidR="00F725C1" w:rsidRPr="00DB097A">
        <w:t>are</w:t>
      </w:r>
      <w:r w:rsidR="00CD0D22" w:rsidRPr="00DB097A">
        <w:t>:</w:t>
      </w:r>
    </w:p>
    <w:p w14:paraId="687FB2B7" w14:textId="3866CEA9" w:rsidR="00CD0D22" w:rsidRPr="00DB097A" w:rsidRDefault="00CD0D22" w:rsidP="00F260EC">
      <w:pPr>
        <w:pStyle w:val="ListParagraph"/>
        <w:numPr>
          <w:ilvl w:val="0"/>
          <w:numId w:val="17"/>
        </w:numPr>
      </w:pPr>
      <w:r w:rsidRPr="00DB097A">
        <w:t>Early</w:t>
      </w:r>
      <w:r w:rsidR="00A33452">
        <w:t xml:space="preserve"> </w:t>
      </w:r>
      <w:r w:rsidRPr="00DB097A">
        <w:t>stage</w:t>
      </w:r>
      <w:r w:rsidR="006E5271">
        <w:t>:</w:t>
      </w:r>
      <w:r w:rsidRPr="00DB097A">
        <w:t xml:space="preserve"> This stage contains the data where IC</w:t>
      </w:r>
      <w:r w:rsidR="00A81BB3" w:rsidRPr="00DB097A">
        <w:t>U</w:t>
      </w:r>
      <w:r w:rsidR="00EC6858" w:rsidRPr="00DB097A">
        <w:t xml:space="preserve"> </w:t>
      </w:r>
      <w:r w:rsidRPr="00DB097A">
        <w:t>L</w:t>
      </w:r>
      <w:r w:rsidR="00EC6858" w:rsidRPr="00DB097A">
        <w:t>O</w:t>
      </w:r>
      <w:r w:rsidRPr="00DB097A">
        <w:t>S is between 1 and 9 hours</w:t>
      </w:r>
    </w:p>
    <w:p w14:paraId="05F81184" w14:textId="137F5720" w:rsidR="00CD0D22" w:rsidRPr="00DB097A" w:rsidRDefault="00CD0D22" w:rsidP="00F260EC">
      <w:pPr>
        <w:pStyle w:val="ListParagraph"/>
        <w:numPr>
          <w:ilvl w:val="0"/>
          <w:numId w:val="17"/>
        </w:numPr>
      </w:pPr>
      <w:r w:rsidRPr="00DB097A">
        <w:t>Middle</w:t>
      </w:r>
      <w:r w:rsidR="00A33452">
        <w:t xml:space="preserve"> </w:t>
      </w:r>
      <w:r w:rsidRPr="00DB097A">
        <w:t xml:space="preserve">Stage: </w:t>
      </w:r>
      <w:r w:rsidR="005579F9" w:rsidRPr="00DB097A">
        <w:t xml:space="preserve">Here, </w:t>
      </w:r>
      <w:r w:rsidRPr="00DB097A">
        <w:t>the ICU</w:t>
      </w:r>
      <w:r w:rsidR="00EC6858" w:rsidRPr="00DB097A">
        <w:t xml:space="preserve"> </w:t>
      </w:r>
      <w:r w:rsidRPr="00DB097A">
        <w:t>LOS feature is between 10 and 49 hours</w:t>
      </w:r>
    </w:p>
    <w:p w14:paraId="18C4B22C" w14:textId="5B130209" w:rsidR="00CD0D22" w:rsidRDefault="00AE24A3" w:rsidP="00F260EC">
      <w:pPr>
        <w:pStyle w:val="ListParagraph"/>
        <w:numPr>
          <w:ilvl w:val="0"/>
          <w:numId w:val="17"/>
        </w:numPr>
      </w:pPr>
      <w:r>
        <w:rPr>
          <w:noProof/>
        </w:rPr>
        <mc:AlternateContent>
          <mc:Choice Requires="wpg">
            <w:drawing>
              <wp:anchor distT="0" distB="0" distL="114300" distR="114300" simplePos="0" relativeHeight="251658253" behindDoc="0" locked="0" layoutInCell="1" allowOverlap="1" wp14:anchorId="6F3C9C26" wp14:editId="63665DC2">
                <wp:simplePos x="0" y="0"/>
                <wp:positionH relativeFrom="margin">
                  <wp:align>center</wp:align>
                </wp:positionH>
                <wp:positionV relativeFrom="paragraph">
                  <wp:posOffset>311521</wp:posOffset>
                </wp:positionV>
                <wp:extent cx="5760000" cy="2415600"/>
                <wp:effectExtent l="0" t="0" r="0" b="3810"/>
                <wp:wrapTopAndBottom/>
                <wp:docPr id="89" name="Group 8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415600"/>
                          <a:chOff x="0" y="1"/>
                          <a:chExt cx="5760720" cy="2420124"/>
                        </a:xfrm>
                      </wpg:grpSpPr>
                      <wpg:grpSp>
                        <wpg:cNvPr id="68" name="Group 68"/>
                        <wpg:cNvGrpSpPr/>
                        <wpg:grpSpPr>
                          <a:xfrm>
                            <a:off x="0" y="1"/>
                            <a:ext cx="5760720" cy="2094864"/>
                            <a:chOff x="0" y="1"/>
                            <a:chExt cx="5760720" cy="2095070"/>
                          </a:xfrm>
                        </wpg:grpSpPr>
                        <pic:pic xmlns:pic="http://schemas.openxmlformats.org/drawingml/2006/picture">
                          <pic:nvPicPr>
                            <pic:cNvPr id="69" name="Picture 69"/>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5286"/>
                              <a:ext cx="5760720" cy="2089785"/>
                            </a:xfrm>
                            <a:prstGeom prst="rect">
                              <a:avLst/>
                            </a:prstGeom>
                            <a:noFill/>
                            <a:ln>
                              <a:noFill/>
                            </a:ln>
                          </pic:spPr>
                        </pic:pic>
                        <wpg:grpSp>
                          <wpg:cNvPr id="70" name="Group 70"/>
                          <wpg:cNvGrpSpPr/>
                          <wpg:grpSpPr>
                            <a:xfrm>
                              <a:off x="0" y="1"/>
                              <a:ext cx="5589768" cy="2095070"/>
                              <a:chOff x="0" y="1"/>
                              <a:chExt cx="5589768" cy="2095070"/>
                            </a:xfrm>
                          </wpg:grpSpPr>
                          <wps:wsp>
                            <wps:cNvPr id="72" name="Text Box 72"/>
                            <wps:cNvSpPr txBox="1"/>
                            <wps:spPr>
                              <a:xfrm>
                                <a:off x="0" y="14288"/>
                                <a:ext cx="759040" cy="362901"/>
                              </a:xfrm>
                              <a:prstGeom prst="rect">
                                <a:avLst/>
                              </a:prstGeom>
                              <a:solidFill>
                                <a:srgbClr val="E7E6E6"/>
                              </a:solidFill>
                              <a:ln w="6350">
                                <a:solidFill>
                                  <a:sysClr val="window" lastClr="FFFFFF"/>
                                </a:solidFill>
                              </a:ln>
                            </wps:spPr>
                            <wps:txbx>
                              <w:txbxContent>
                                <w:p w14:paraId="7040E053" w14:textId="77777777" w:rsidR="00AF2A4D" w:rsidRPr="000D7A93" w:rsidRDefault="00AF2A4D" w:rsidP="005F2C76">
                                  <w:pPr>
                                    <w:spacing w:after="0" w:line="240" w:lineRule="auto"/>
                                    <w:jc w:val="center"/>
                                    <w:rPr>
                                      <w:sz w:val="18"/>
                                      <w:szCs w:val="16"/>
                                      <w:lang w:val="nl-BE"/>
                                    </w:rPr>
                                  </w:pPr>
                                  <w:r w:rsidRPr="000D7A93">
                                    <w:rPr>
                                      <w:sz w:val="18"/>
                                      <w:szCs w:val="16"/>
                                      <w:lang w:val="nl-BE"/>
                                    </w:rPr>
                                    <w:t>M1</w:t>
                                  </w:r>
                                </w:p>
                                <w:p w14:paraId="03EABCF4" w14:textId="77777777" w:rsidR="00AF2A4D" w:rsidRPr="000D7A93" w:rsidRDefault="00AF2A4D" w:rsidP="005F2C76">
                                  <w:pPr>
                                    <w:jc w:val="center"/>
                                    <w:rPr>
                                      <w:sz w:val="18"/>
                                      <w:szCs w:val="16"/>
                                      <w:lang w:val="nl-BE"/>
                                    </w:rPr>
                                  </w:pPr>
                                  <w:r w:rsidRPr="000D7A93">
                                    <w:rPr>
                                      <w:sz w:val="18"/>
                                      <w:szCs w:val="16"/>
                                      <w:lang w:val="nl-BE"/>
                                    </w:rPr>
                                    <w:t>LightGBM</w:t>
                                  </w:r>
                                </w:p>
                                <w:p w14:paraId="5F5F8639" w14:textId="77777777" w:rsidR="00AF2A4D" w:rsidRPr="000D7A93" w:rsidRDefault="00AF2A4D" w:rsidP="005F2C76">
                                  <w:pPr>
                                    <w:jc w:val="center"/>
                                    <w:rPr>
                                      <w:sz w:val="18"/>
                                      <w:szCs w:val="16"/>
                                      <w:lang w:val="nl-BE"/>
                                    </w:rPr>
                                  </w:pP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s:wsp>
                            <wps:cNvPr id="76" name="Text Box 76"/>
                            <wps:cNvSpPr txBox="1"/>
                            <wps:spPr>
                              <a:xfrm>
                                <a:off x="895350" y="1"/>
                                <a:ext cx="2580060" cy="371475"/>
                              </a:xfrm>
                              <a:prstGeom prst="rect">
                                <a:avLst/>
                              </a:prstGeom>
                              <a:solidFill>
                                <a:srgbClr val="E7E6E6"/>
                              </a:solidFill>
                              <a:ln w="6350">
                                <a:solidFill>
                                  <a:sysClr val="window" lastClr="FFFFFF"/>
                                </a:solidFill>
                              </a:ln>
                            </wps:spPr>
                            <wps:txbx>
                              <w:txbxContent>
                                <w:p w14:paraId="6EAD31A4" w14:textId="77777777" w:rsidR="00AF2A4D" w:rsidRDefault="00AF2A4D" w:rsidP="005F2C76">
                                  <w:pPr>
                                    <w:spacing w:after="0" w:line="240" w:lineRule="auto"/>
                                    <w:jc w:val="center"/>
                                    <w:rPr>
                                      <w:sz w:val="18"/>
                                      <w:szCs w:val="16"/>
                                      <w:lang w:val="nl-BE"/>
                                    </w:rPr>
                                  </w:pPr>
                                  <w:r>
                                    <w:rPr>
                                      <w:sz w:val="18"/>
                                      <w:szCs w:val="16"/>
                                      <w:lang w:val="nl-BE"/>
                                    </w:rPr>
                                    <w:t>M2</w:t>
                                  </w:r>
                                </w:p>
                                <w:p w14:paraId="055640DD" w14:textId="77777777" w:rsidR="00AF2A4D" w:rsidRDefault="00AF2A4D" w:rsidP="005F2C76">
                                  <w:pPr>
                                    <w:jc w:val="center"/>
                                    <w:rPr>
                                      <w:sz w:val="18"/>
                                      <w:szCs w:val="16"/>
                                      <w:lang w:val="nl-BE"/>
                                    </w:rPr>
                                  </w:pPr>
                                  <w:r>
                                    <w:rPr>
                                      <w:sz w:val="18"/>
                                      <w:szCs w:val="16"/>
                                      <w:lang w:val="nl-BE"/>
                                    </w:rPr>
                                    <w:t>LightGBM</w:t>
                                  </w:r>
                                </w:p>
                                <w:p w14:paraId="5903217F" w14:textId="77777777" w:rsidR="00AF2A4D" w:rsidRPr="00011339" w:rsidRDefault="00AF2A4D" w:rsidP="005F2C76">
                                  <w:pPr>
                                    <w:jc w:val="center"/>
                                    <w:rPr>
                                      <w:sz w:val="18"/>
                                      <w:szCs w:val="16"/>
                                      <w:lang w:val="nl-BE"/>
                                    </w:rPr>
                                  </w:pP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s:wsp>
                            <wps:cNvPr id="78" name="Text Box 78"/>
                            <wps:cNvSpPr txBox="1"/>
                            <wps:spPr>
                              <a:xfrm>
                                <a:off x="3629025" y="19050"/>
                                <a:ext cx="1960743" cy="371475"/>
                              </a:xfrm>
                              <a:prstGeom prst="rect">
                                <a:avLst/>
                              </a:prstGeom>
                              <a:solidFill>
                                <a:srgbClr val="E7E6E6"/>
                              </a:solidFill>
                              <a:ln w="6350">
                                <a:solidFill>
                                  <a:sysClr val="window" lastClr="FFFFFF"/>
                                </a:solidFill>
                              </a:ln>
                            </wps:spPr>
                            <wps:txbx>
                              <w:txbxContent>
                                <w:p w14:paraId="6828DC5A" w14:textId="77777777" w:rsidR="00AF2A4D" w:rsidRDefault="00AF2A4D" w:rsidP="005F2C76">
                                  <w:pPr>
                                    <w:spacing w:after="0" w:line="240" w:lineRule="auto"/>
                                    <w:jc w:val="center"/>
                                    <w:rPr>
                                      <w:sz w:val="18"/>
                                      <w:szCs w:val="16"/>
                                      <w:lang w:val="nl-BE"/>
                                    </w:rPr>
                                  </w:pPr>
                                  <w:r>
                                    <w:rPr>
                                      <w:sz w:val="18"/>
                                      <w:szCs w:val="16"/>
                                      <w:lang w:val="nl-BE"/>
                                    </w:rPr>
                                    <w:t>M3</w:t>
                                  </w:r>
                                </w:p>
                                <w:p w14:paraId="029A5306" w14:textId="77777777" w:rsidR="00AF2A4D" w:rsidRPr="00011339" w:rsidRDefault="00AF2A4D" w:rsidP="005F2C76">
                                  <w:pPr>
                                    <w:jc w:val="center"/>
                                    <w:rPr>
                                      <w:sz w:val="18"/>
                                      <w:szCs w:val="16"/>
                                      <w:lang w:val="nl-BE"/>
                                    </w:rPr>
                                  </w:pPr>
                                  <w:r>
                                    <w:rPr>
                                      <w:sz w:val="18"/>
                                      <w:szCs w:val="16"/>
                                      <w:lang w:val="nl-BE"/>
                                    </w:rPr>
                                    <w:t>Recurrent Neural Network</w:t>
                                  </w:r>
                                </w:p>
                              </w:txbxContent>
                            </wps:txbx>
                            <wps:bodyPr rot="0" spcFirstLastPara="0" vertOverflow="overflow" horzOverflow="overflow" vert="horz" wrap="square" lIns="108000" tIns="36000" rIns="91440" bIns="36000" numCol="1" spcCol="0" rtlCol="0" fromWordArt="0" anchor="t" anchorCtr="0" forceAA="0" compatLnSpc="1">
                              <a:prstTxWarp prst="textNoShape">
                                <a:avLst/>
                              </a:prstTxWarp>
                              <a:noAutofit/>
                            </wps:bodyPr>
                          </wps:wsp>
                          <wps:wsp>
                            <wps:cNvPr id="81" name="Text Box 81"/>
                            <wps:cNvSpPr txBox="1"/>
                            <wps:spPr>
                              <a:xfrm>
                                <a:off x="261937" y="1885950"/>
                                <a:ext cx="496358" cy="209121"/>
                              </a:xfrm>
                              <a:prstGeom prst="rect">
                                <a:avLst/>
                              </a:prstGeom>
                              <a:solidFill>
                                <a:sysClr val="window" lastClr="FFFFFF"/>
                              </a:solidFill>
                              <a:ln w="6350">
                                <a:noFill/>
                              </a:ln>
                            </wps:spPr>
                            <wps:txbx>
                              <w:txbxContent>
                                <w:p w14:paraId="756FB6FD" w14:textId="77777777" w:rsidR="00AF2A4D" w:rsidRPr="005F2C76" w:rsidRDefault="00AF2A4D" w:rsidP="005F2C76">
                                  <w:pPr>
                                    <w:spacing w:after="0" w:line="240" w:lineRule="auto"/>
                                    <w:jc w:val="center"/>
                                    <w:rPr>
                                      <w:b/>
                                      <w:bCs/>
                                      <w:color w:val="ED7D31"/>
                                      <w:sz w:val="14"/>
                                      <w:szCs w:val="14"/>
                                      <w:lang w:val="nl-BE"/>
                                    </w:rPr>
                                  </w:pPr>
                                  <w:r w:rsidRPr="001C73F2">
                                    <w:rPr>
                                      <w:b/>
                                      <w:color w:val="ED7D31"/>
                                      <w:sz w:val="14"/>
                                      <w:szCs w:val="14"/>
                                    </w:rPr>
                                    <w:t>Early</w:t>
                                  </w:r>
                                  <w:r w:rsidRPr="005F2C76">
                                    <w:rPr>
                                      <w:b/>
                                      <w:bCs/>
                                      <w:color w:val="ED7D31"/>
                                      <w:sz w:val="14"/>
                                      <w:szCs w:val="14"/>
                                      <w:lang w:val="nl-BE"/>
                                    </w:rPr>
                                    <w:t xml:space="preserve"> Stage</w:t>
                                  </w:r>
                                </w:p>
                                <w:p w14:paraId="59CBEF63"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1 ~ 9</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wps:wsp>
                            <wps:cNvPr id="82" name="Text Box 82"/>
                            <wps:cNvSpPr txBox="1"/>
                            <wps:spPr>
                              <a:xfrm>
                                <a:off x="1995054" y="1881002"/>
                                <a:ext cx="572764" cy="214068"/>
                              </a:xfrm>
                              <a:prstGeom prst="rect">
                                <a:avLst/>
                              </a:prstGeom>
                              <a:solidFill>
                                <a:sysClr val="window" lastClr="FFFFFF"/>
                              </a:solidFill>
                              <a:ln w="6350">
                                <a:noFill/>
                              </a:ln>
                            </wps:spPr>
                            <wps:txbx>
                              <w:txbxContent>
                                <w:p w14:paraId="7FAB93E2" w14:textId="77777777" w:rsidR="00AF2A4D" w:rsidRPr="005F2C76" w:rsidRDefault="00AF2A4D" w:rsidP="005F2C76">
                                  <w:pPr>
                                    <w:spacing w:after="0" w:line="240" w:lineRule="auto"/>
                                    <w:jc w:val="center"/>
                                    <w:rPr>
                                      <w:b/>
                                      <w:bCs/>
                                      <w:color w:val="ED7D31"/>
                                      <w:sz w:val="14"/>
                                      <w:szCs w:val="14"/>
                                      <w:lang w:val="nl-BE"/>
                                    </w:rPr>
                                  </w:pPr>
                                  <w:r w:rsidRPr="001C73F2">
                                    <w:rPr>
                                      <w:b/>
                                      <w:color w:val="ED7D31"/>
                                      <w:sz w:val="14"/>
                                      <w:szCs w:val="14"/>
                                    </w:rPr>
                                    <w:t>Middle</w:t>
                                  </w:r>
                                  <w:r w:rsidRPr="005F2C76">
                                    <w:rPr>
                                      <w:b/>
                                      <w:bCs/>
                                      <w:color w:val="ED7D31"/>
                                      <w:sz w:val="14"/>
                                      <w:szCs w:val="14"/>
                                      <w:lang w:val="nl-BE"/>
                                    </w:rPr>
                                    <w:t xml:space="preserve"> Stage</w:t>
                                  </w:r>
                                </w:p>
                                <w:p w14:paraId="74554D05"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10 ~ 49</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wps:wsp>
                            <wps:cNvPr id="87" name="Text Box 87"/>
                            <wps:cNvSpPr txBox="1"/>
                            <wps:spPr>
                              <a:xfrm>
                                <a:off x="4386262" y="1881188"/>
                                <a:ext cx="524706" cy="213883"/>
                              </a:xfrm>
                              <a:prstGeom prst="rect">
                                <a:avLst/>
                              </a:prstGeom>
                              <a:solidFill>
                                <a:sysClr val="window" lastClr="FFFFFF"/>
                              </a:solidFill>
                              <a:ln w="6350">
                                <a:noFill/>
                              </a:ln>
                            </wps:spPr>
                            <wps:txbx>
                              <w:txbxContent>
                                <w:p w14:paraId="0778A5D7"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Late Stage</w:t>
                                  </w:r>
                                </w:p>
                                <w:p w14:paraId="3A7EE7AC"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50+</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wpg:grpSp>
                      </wpg:grpSp>
                      <wps:wsp>
                        <wps:cNvPr id="88" name="Text Box 88"/>
                        <wps:cNvSpPr txBox="1"/>
                        <wps:spPr>
                          <a:xfrm>
                            <a:off x="0" y="2132104"/>
                            <a:ext cx="5688000" cy="288021"/>
                          </a:xfrm>
                          <a:prstGeom prst="rect">
                            <a:avLst/>
                          </a:prstGeom>
                          <a:solidFill>
                            <a:prstClr val="white"/>
                          </a:solidFill>
                          <a:ln>
                            <a:noFill/>
                          </a:ln>
                        </wps:spPr>
                        <wps:txbx>
                          <w:txbxContent>
                            <w:p w14:paraId="0503E1FB" w14:textId="4F4D0223" w:rsidR="00AF2A4D" w:rsidRPr="00765546" w:rsidRDefault="00AF2A4D" w:rsidP="00184528">
                              <w:pPr>
                                <w:pStyle w:val="Caption"/>
                                <w:jc w:val="left"/>
                                <w:rPr>
                                  <w:rFonts w:eastAsia="Calibri"/>
                                  <w:noProof/>
                                  <w:sz w:val="24"/>
                                </w:rPr>
                              </w:pPr>
                              <w:bookmarkStart w:id="155" w:name="_Ref69824898"/>
                              <w:bookmarkStart w:id="156" w:name="_Toc70928350"/>
                              <w:bookmarkStart w:id="157" w:name="_Toc72247463"/>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7</w:t>
                              </w:r>
                              <w:r>
                                <w:fldChar w:fldCharType="end"/>
                              </w:r>
                              <w:bookmarkEnd w:id="155"/>
                              <w:r>
                                <w:t xml:space="preserve">: Architecture of the TASP model </w:t>
                              </w:r>
                              <w:r w:rsidRPr="00DB097A">
                                <w:fldChar w:fldCharType="begin"/>
                              </w:r>
                              <w:r w:rsidR="00D6696D">
                                <w:instrText xml:space="preserve"> ADDIN ZOTERO_ITEM CSL_CITATION {"citationID":"g3tDGddf","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Pr="00DB097A">
                                <w:fldChar w:fldCharType="separate"/>
                              </w:r>
                              <w:r w:rsidR="0037608E" w:rsidRPr="0037608E">
                                <w:rPr>
                                  <w:rFonts w:cs="Calibri"/>
                                </w:rPr>
                                <w:t>[23]</w:t>
                              </w:r>
                              <w:bookmarkEnd w:id="156"/>
                              <w:bookmarkEnd w:id="157"/>
                              <w:r w:rsidRPr="00DB097A">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3C9C26" id="Group 89" o:spid="_x0000_s1066" style="position:absolute;left:0;text-align:left;margin-left:0;margin-top:24.55pt;width:453.55pt;height:190.2pt;z-index:251658253;mso-position-horizontal:center;mso-position-horizontal-relative:margin;mso-width-relative:margin;mso-height-relative:margin" coordorigin="" coordsize="57607,242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">
                <o:lock v:ext="edit" aspectratio="t"/>
                <v:group id="Group 68" o:spid="_x0000_s1067" style="position:absolute;width:57607;height:20948" coordorigin="" coordsize="57607,20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69" o:spid="_x0000_s1068" type="#_x0000_t75" style="position:absolute;top:52;width:57607;height:20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">
                    <v:imagedata r:id="rId45" o:title=""/>
                  </v:shape>
                  <v:group id="Group 70" o:spid="_x0000_s1069" style="position:absolute;width:55897;height:20950" coordorigin="" coordsize="55897,20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Text Box 72" o:spid="_x0000_s1070" type="#_x0000_t202" style="position:absolute;top:142;width:7590;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" fillcolor="#e7e6e6" strokecolor="window" strokeweight=".5pt">
                      <v:textbox inset=",1mm,,1mm">
                        <w:txbxContent>
                          <w:p w14:paraId="7040E053" w14:textId="77777777" w:rsidR="00AF2A4D" w:rsidRPr="000D7A93" w:rsidRDefault="00AF2A4D" w:rsidP="005F2C76">
                            <w:pPr>
                              <w:spacing w:after="0" w:line="240" w:lineRule="auto"/>
                              <w:jc w:val="center"/>
                              <w:rPr>
                                <w:sz w:val="18"/>
                                <w:szCs w:val="16"/>
                                <w:lang w:val="nl-BE"/>
                              </w:rPr>
                            </w:pPr>
                            <w:r w:rsidRPr="000D7A93">
                              <w:rPr>
                                <w:sz w:val="18"/>
                                <w:szCs w:val="16"/>
                                <w:lang w:val="nl-BE"/>
                              </w:rPr>
                              <w:t>M1</w:t>
                            </w:r>
                          </w:p>
                          <w:p w14:paraId="03EABCF4" w14:textId="77777777" w:rsidR="00AF2A4D" w:rsidRPr="000D7A93" w:rsidRDefault="00AF2A4D" w:rsidP="005F2C76">
                            <w:pPr>
                              <w:jc w:val="center"/>
                              <w:rPr>
                                <w:sz w:val="18"/>
                                <w:szCs w:val="16"/>
                                <w:lang w:val="nl-BE"/>
                              </w:rPr>
                            </w:pPr>
                            <w:r w:rsidRPr="000D7A93">
                              <w:rPr>
                                <w:sz w:val="18"/>
                                <w:szCs w:val="16"/>
                                <w:lang w:val="nl-BE"/>
                              </w:rPr>
                              <w:t>LightGBM</w:t>
                            </w:r>
                          </w:p>
                          <w:p w14:paraId="5F5F8639" w14:textId="77777777" w:rsidR="00AF2A4D" w:rsidRPr="000D7A93" w:rsidRDefault="00AF2A4D" w:rsidP="005F2C76">
                            <w:pPr>
                              <w:jc w:val="center"/>
                              <w:rPr>
                                <w:sz w:val="18"/>
                                <w:szCs w:val="16"/>
                                <w:lang w:val="nl-BE"/>
                              </w:rPr>
                            </w:pPr>
                          </w:p>
                        </w:txbxContent>
                      </v:textbox>
                    </v:shape>
                    <v:shape id="Text Box 76" o:spid="_x0000_s1071" type="#_x0000_t202" style="position:absolute;left:8953;width:25801;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" fillcolor="#e7e6e6" strokecolor="window" strokeweight=".5pt">
                      <v:textbox inset=",1mm,,1mm">
                        <w:txbxContent>
                          <w:p w14:paraId="6EAD31A4" w14:textId="77777777" w:rsidR="00AF2A4D" w:rsidRDefault="00AF2A4D" w:rsidP="005F2C76">
                            <w:pPr>
                              <w:spacing w:after="0" w:line="240" w:lineRule="auto"/>
                              <w:jc w:val="center"/>
                              <w:rPr>
                                <w:sz w:val="18"/>
                                <w:szCs w:val="16"/>
                                <w:lang w:val="nl-BE"/>
                              </w:rPr>
                            </w:pPr>
                            <w:r>
                              <w:rPr>
                                <w:sz w:val="18"/>
                                <w:szCs w:val="16"/>
                                <w:lang w:val="nl-BE"/>
                              </w:rPr>
                              <w:t>M2</w:t>
                            </w:r>
                          </w:p>
                          <w:p w14:paraId="055640DD" w14:textId="77777777" w:rsidR="00AF2A4D" w:rsidRDefault="00AF2A4D" w:rsidP="005F2C76">
                            <w:pPr>
                              <w:jc w:val="center"/>
                              <w:rPr>
                                <w:sz w:val="18"/>
                                <w:szCs w:val="16"/>
                                <w:lang w:val="nl-BE"/>
                              </w:rPr>
                            </w:pPr>
                            <w:r>
                              <w:rPr>
                                <w:sz w:val="18"/>
                                <w:szCs w:val="16"/>
                                <w:lang w:val="nl-BE"/>
                              </w:rPr>
                              <w:t>LightGBM</w:t>
                            </w:r>
                          </w:p>
                          <w:p w14:paraId="5903217F" w14:textId="77777777" w:rsidR="00AF2A4D" w:rsidRPr="00011339" w:rsidRDefault="00AF2A4D" w:rsidP="005F2C76">
                            <w:pPr>
                              <w:jc w:val="center"/>
                              <w:rPr>
                                <w:sz w:val="18"/>
                                <w:szCs w:val="16"/>
                                <w:lang w:val="nl-BE"/>
                              </w:rPr>
                            </w:pPr>
                          </w:p>
                        </w:txbxContent>
                      </v:textbox>
                    </v:shape>
                    <v:shape id="Text Box 78" o:spid="_x0000_s1072" type="#_x0000_t202" style="position:absolute;left:36290;top:190;width:1960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" fillcolor="#e7e6e6" strokecolor="window" strokeweight=".5pt">
                      <v:textbox inset="3mm,1mm,,1mm">
                        <w:txbxContent>
                          <w:p w14:paraId="6828DC5A" w14:textId="77777777" w:rsidR="00AF2A4D" w:rsidRDefault="00AF2A4D" w:rsidP="005F2C76">
                            <w:pPr>
                              <w:spacing w:after="0" w:line="240" w:lineRule="auto"/>
                              <w:jc w:val="center"/>
                              <w:rPr>
                                <w:sz w:val="18"/>
                                <w:szCs w:val="16"/>
                                <w:lang w:val="nl-BE"/>
                              </w:rPr>
                            </w:pPr>
                            <w:r>
                              <w:rPr>
                                <w:sz w:val="18"/>
                                <w:szCs w:val="16"/>
                                <w:lang w:val="nl-BE"/>
                              </w:rPr>
                              <w:t>M3</w:t>
                            </w:r>
                          </w:p>
                          <w:p w14:paraId="029A5306" w14:textId="77777777" w:rsidR="00AF2A4D" w:rsidRPr="00011339" w:rsidRDefault="00AF2A4D" w:rsidP="005F2C76">
                            <w:pPr>
                              <w:jc w:val="center"/>
                              <w:rPr>
                                <w:sz w:val="18"/>
                                <w:szCs w:val="16"/>
                                <w:lang w:val="nl-BE"/>
                              </w:rPr>
                            </w:pPr>
                            <w:r>
                              <w:rPr>
                                <w:sz w:val="18"/>
                                <w:szCs w:val="16"/>
                                <w:lang w:val="nl-BE"/>
                              </w:rPr>
                              <w:t>Recurrent Neural Network</w:t>
                            </w:r>
                          </w:p>
                        </w:txbxContent>
                      </v:textbox>
                    </v:shape>
                    <v:shape id="Text Box 81" o:spid="_x0000_s1073" type="#_x0000_t202" style="position:absolute;left:2619;top:18859;width:4963;height:2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" fillcolor="window" stroked="f" strokeweight=".5pt">
                      <v:textbox inset="1mm,0,1mm,0">
                        <w:txbxContent>
                          <w:p w14:paraId="756FB6FD" w14:textId="77777777" w:rsidR="00AF2A4D" w:rsidRPr="005F2C76" w:rsidRDefault="00AF2A4D" w:rsidP="005F2C76">
                            <w:pPr>
                              <w:spacing w:after="0" w:line="240" w:lineRule="auto"/>
                              <w:jc w:val="center"/>
                              <w:rPr>
                                <w:b/>
                                <w:bCs/>
                                <w:color w:val="ED7D31"/>
                                <w:sz w:val="14"/>
                                <w:szCs w:val="14"/>
                                <w:lang w:val="nl-BE"/>
                              </w:rPr>
                            </w:pPr>
                            <w:r w:rsidRPr="001C73F2">
                              <w:rPr>
                                <w:b/>
                                <w:color w:val="ED7D31"/>
                                <w:sz w:val="14"/>
                                <w:szCs w:val="14"/>
                              </w:rPr>
                              <w:t>Early</w:t>
                            </w:r>
                            <w:r w:rsidRPr="005F2C76">
                              <w:rPr>
                                <w:b/>
                                <w:bCs/>
                                <w:color w:val="ED7D31"/>
                                <w:sz w:val="14"/>
                                <w:szCs w:val="14"/>
                                <w:lang w:val="nl-BE"/>
                              </w:rPr>
                              <w:t xml:space="preserve"> Stage</w:t>
                            </w:r>
                          </w:p>
                          <w:p w14:paraId="59CBEF63"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1 ~ 9</w:t>
                            </w:r>
                          </w:p>
                        </w:txbxContent>
                      </v:textbox>
                    </v:shape>
                    <v:shape id="Text Box 82" o:spid="_x0000_s1074" type="#_x0000_t202" style="position:absolute;left:19950;top:18810;width:572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" fillcolor="window" stroked="f" strokeweight=".5pt">
                      <v:textbox inset="1mm,0,1mm,0">
                        <w:txbxContent>
                          <w:p w14:paraId="7FAB93E2" w14:textId="77777777" w:rsidR="00AF2A4D" w:rsidRPr="005F2C76" w:rsidRDefault="00AF2A4D" w:rsidP="005F2C76">
                            <w:pPr>
                              <w:spacing w:after="0" w:line="240" w:lineRule="auto"/>
                              <w:jc w:val="center"/>
                              <w:rPr>
                                <w:b/>
                                <w:bCs/>
                                <w:color w:val="ED7D31"/>
                                <w:sz w:val="14"/>
                                <w:szCs w:val="14"/>
                                <w:lang w:val="nl-BE"/>
                              </w:rPr>
                            </w:pPr>
                            <w:r w:rsidRPr="001C73F2">
                              <w:rPr>
                                <w:b/>
                                <w:color w:val="ED7D31"/>
                                <w:sz w:val="14"/>
                                <w:szCs w:val="14"/>
                              </w:rPr>
                              <w:t>Middle</w:t>
                            </w:r>
                            <w:r w:rsidRPr="005F2C76">
                              <w:rPr>
                                <w:b/>
                                <w:bCs/>
                                <w:color w:val="ED7D31"/>
                                <w:sz w:val="14"/>
                                <w:szCs w:val="14"/>
                                <w:lang w:val="nl-BE"/>
                              </w:rPr>
                              <w:t xml:space="preserve"> Stage</w:t>
                            </w:r>
                          </w:p>
                          <w:p w14:paraId="74554D05"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10 ~ 49</w:t>
                            </w:r>
                          </w:p>
                        </w:txbxContent>
                      </v:textbox>
                    </v:shape>
                    <v:shape id="Text Box 87" o:spid="_x0000_s1075" type="#_x0000_t202" style="position:absolute;left:43862;top:18811;width:5247;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" fillcolor="window" stroked="f" strokeweight=".5pt">
                      <v:textbox inset="1mm,0,1mm,0">
                        <w:txbxContent>
                          <w:p w14:paraId="0778A5D7"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Late Stage</w:t>
                            </w:r>
                          </w:p>
                          <w:p w14:paraId="3A7EE7AC" w14:textId="77777777" w:rsidR="00AF2A4D" w:rsidRPr="005F2C76" w:rsidRDefault="00AF2A4D" w:rsidP="005F2C76">
                            <w:pPr>
                              <w:spacing w:after="0" w:line="240" w:lineRule="auto"/>
                              <w:jc w:val="center"/>
                              <w:rPr>
                                <w:b/>
                                <w:bCs/>
                                <w:color w:val="ED7D31"/>
                                <w:sz w:val="14"/>
                                <w:szCs w:val="14"/>
                                <w:lang w:val="nl-BE"/>
                              </w:rPr>
                            </w:pPr>
                            <w:r w:rsidRPr="005F2C76">
                              <w:rPr>
                                <w:b/>
                                <w:bCs/>
                                <w:color w:val="ED7D31"/>
                                <w:sz w:val="14"/>
                                <w:szCs w:val="14"/>
                                <w:lang w:val="nl-BE"/>
                              </w:rPr>
                              <w:t>50+</w:t>
                            </w:r>
                          </w:p>
                        </w:txbxContent>
                      </v:textbox>
                    </v:shape>
                  </v:group>
                </v:group>
                <v:shape id="Text Box 88" o:spid="_x0000_s1076" type="#_x0000_t202" style="position:absolute;top:21321;width:56880;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503E1FB" w14:textId="4F4D0223" w:rsidR="00AF2A4D" w:rsidRPr="00765546" w:rsidRDefault="00AF2A4D" w:rsidP="00184528">
                        <w:pPr>
                          <w:pStyle w:val="Caption"/>
                          <w:jc w:val="left"/>
                          <w:rPr>
                            <w:rFonts w:eastAsia="Calibri"/>
                            <w:noProof/>
                            <w:sz w:val="24"/>
                          </w:rPr>
                        </w:pPr>
                        <w:bookmarkStart w:id="158" w:name="_Ref69824898"/>
                        <w:bookmarkStart w:id="159" w:name="_Toc70928350"/>
                        <w:bookmarkStart w:id="160" w:name="_Toc72247463"/>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7</w:t>
                        </w:r>
                        <w:r>
                          <w:fldChar w:fldCharType="end"/>
                        </w:r>
                        <w:bookmarkEnd w:id="158"/>
                        <w:r>
                          <w:t xml:space="preserve">: Architecture of the TASP model </w:t>
                        </w:r>
                        <w:r w:rsidRPr="00DB097A">
                          <w:fldChar w:fldCharType="begin"/>
                        </w:r>
                        <w:r w:rsidR="00D6696D">
                          <w:instrText xml:space="preserve"> ADDIN ZOTERO_ITEM CSL_CITATION {"citationID":"g3tDGddf","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Pr="00DB097A">
                          <w:fldChar w:fldCharType="separate"/>
                        </w:r>
                        <w:r w:rsidR="0037608E" w:rsidRPr="0037608E">
                          <w:rPr>
                            <w:rFonts w:cs="Calibri"/>
                          </w:rPr>
                          <w:t>[23]</w:t>
                        </w:r>
                        <w:bookmarkEnd w:id="159"/>
                        <w:bookmarkEnd w:id="160"/>
                        <w:r w:rsidRPr="00DB097A">
                          <w:fldChar w:fldCharType="end"/>
                        </w:r>
                      </w:p>
                    </w:txbxContent>
                  </v:textbox>
                </v:shape>
                <w10:wrap type="topAndBottom" anchorx="margin"/>
              </v:group>
            </w:pict>
          </mc:Fallback>
        </mc:AlternateContent>
      </w:r>
      <w:r w:rsidR="00CD0D22" w:rsidRPr="00DB097A">
        <w:t>Late</w:t>
      </w:r>
      <w:r w:rsidR="00A33452">
        <w:t xml:space="preserve"> </w:t>
      </w:r>
      <w:r w:rsidR="00CD0D22" w:rsidRPr="00DB097A">
        <w:t>stage</w:t>
      </w:r>
      <w:r w:rsidR="0073298D" w:rsidRPr="00DB097A">
        <w:t xml:space="preserve">: </w:t>
      </w:r>
      <w:r w:rsidR="00CD0D22" w:rsidRPr="00DB097A">
        <w:t>ICU</w:t>
      </w:r>
      <w:r w:rsidR="00EC6858" w:rsidRPr="00DB097A">
        <w:t xml:space="preserve"> </w:t>
      </w:r>
      <w:r w:rsidR="00CD0D22" w:rsidRPr="00DB097A">
        <w:t>LOS is greater than 50 hours</w:t>
      </w:r>
    </w:p>
    <w:p w14:paraId="76D5ACBD" w14:textId="7B4D771F" w:rsidR="00CC436B" w:rsidRDefault="00D774F1" w:rsidP="00CC436B">
      <w:r w:rsidRPr="00DB097A">
        <w:t>D</w:t>
      </w:r>
      <w:r w:rsidR="00A5793B" w:rsidRPr="00DB097A">
        <w:t>ata analysis</w:t>
      </w:r>
      <w:r w:rsidR="00724397" w:rsidRPr="00DB097A">
        <w:t xml:space="preserve"> is p</w:t>
      </w:r>
      <w:r w:rsidR="006A3EAF" w:rsidRPr="00DB097A">
        <w:t>er</w:t>
      </w:r>
      <w:r w:rsidR="00724397" w:rsidRPr="00DB097A">
        <w:t xml:space="preserve">formed </w:t>
      </w:r>
      <w:r w:rsidR="00A81BB3" w:rsidRPr="00DB097A">
        <w:t>to examine</w:t>
      </w:r>
      <w:r w:rsidR="00724397" w:rsidRPr="00DB097A">
        <w:t xml:space="preserve"> </w:t>
      </w:r>
      <w:r w:rsidR="00A5793B" w:rsidRPr="00DB097A">
        <w:t>the relation</w:t>
      </w:r>
      <w:r w:rsidR="00724397" w:rsidRPr="00DB097A">
        <w:t xml:space="preserve"> </w:t>
      </w:r>
      <w:r w:rsidR="00A5793B" w:rsidRPr="00DB097A">
        <w:t>between the features and the missing data pattern</w:t>
      </w:r>
      <w:r w:rsidR="00A81BB3" w:rsidRPr="00DB097A">
        <w:t>.</w:t>
      </w:r>
      <w:r w:rsidR="00A5793B" w:rsidRPr="00DB097A">
        <w:t xml:space="preserve"> Three observations were made after </w:t>
      </w:r>
      <w:r w:rsidR="00D52E1C" w:rsidRPr="00DB097A">
        <w:t>data analysis</w:t>
      </w:r>
      <w:r w:rsidR="00A5793B" w:rsidRPr="00DB097A">
        <w:t>.</w:t>
      </w:r>
    </w:p>
    <w:p w14:paraId="775A321A" w14:textId="2B609C0C" w:rsidR="00DF01CF" w:rsidRDefault="00276F1D" w:rsidP="00AA5604">
      <w:r w:rsidRPr="00DB097A">
        <w:t xml:space="preserve">The first observation is that the laboratory features have a high (&gt; 90%) missing value score. When most of these values are missing (NaN value), it is difficult to impute these missing data parts for different learning methods. Next, there is an imbalance in the training data. </w:t>
      </w:r>
      <w:r w:rsidRPr="0086137A">
        <w:t>Of the more than 40,000 patients, only 2932 patients (7,27%) develop sepsis during the ICU stay.</w:t>
      </w:r>
      <w:r w:rsidR="00A83FCC">
        <w:br/>
      </w:r>
      <w:r w:rsidRPr="00DB097A">
        <w:t>The ratio of the sepsis labels is 98,2% for the negative</w:t>
      </w:r>
      <w:r w:rsidR="001B2189">
        <w:t xml:space="preserve"> label</w:t>
      </w:r>
      <w:r w:rsidRPr="00DB097A">
        <w:t xml:space="preserve"> (Sepsis Label =</w:t>
      </w:r>
      <w:r>
        <w:t xml:space="preserve"> </w:t>
      </w:r>
      <w:r w:rsidRPr="00DB097A">
        <w:t>0) and 1,8% for the positive label (Sepsis label</w:t>
      </w:r>
      <w:r>
        <w:t xml:space="preserve"> </w:t>
      </w:r>
      <w:r w:rsidRPr="00DB097A">
        <w:t>=</w:t>
      </w:r>
      <w:r>
        <w:t xml:space="preserve"> </w:t>
      </w:r>
      <w:r w:rsidRPr="00DB097A">
        <w:t>1). The final observation is that the incidence (</w:t>
      </w:r>
      <w:r>
        <w:t xml:space="preserve">number of </w:t>
      </w:r>
      <w:r w:rsidRPr="00DB097A">
        <w:t xml:space="preserve">new sepsis diagnosis/hour) of sepsis is non-linearly related to ICU stay time. The </w:t>
      </w:r>
      <w:r w:rsidR="003F1621">
        <w:t xml:space="preserve">sepsis </w:t>
      </w:r>
      <w:r w:rsidRPr="00DB097A">
        <w:t>incidence of a patient who stayed for a long period in the ICU is higher compared to the previous stages</w:t>
      </w:r>
      <w:r>
        <w:t>.</w:t>
      </w:r>
    </w:p>
    <w:p w14:paraId="1E005DF8" w14:textId="6C2F9D84" w:rsidR="001F55EF" w:rsidRDefault="00A76F38" w:rsidP="00AA5604">
      <w:r w:rsidRPr="00DB097A">
        <w:t>In</w:t>
      </w:r>
      <w:r w:rsidR="00AE24A3">
        <w:t xml:space="preserve"> </w:t>
      </w:r>
      <w:r w:rsidR="00AE24A3">
        <w:fldChar w:fldCharType="begin"/>
      </w:r>
      <w:r w:rsidR="00AE24A3">
        <w:instrText xml:space="preserve"> REF _Ref69824898 \h </w:instrText>
      </w:r>
      <w:r w:rsidR="00227680">
        <w:instrText xml:space="preserve"> \* MERGEFORMAT </w:instrText>
      </w:r>
      <w:r w:rsidR="00AE24A3">
        <w:fldChar w:fldCharType="separate"/>
      </w:r>
      <w:r w:rsidR="00B26196">
        <w:t xml:space="preserve">Figure </w:t>
      </w:r>
      <w:r w:rsidR="00B26196">
        <w:rPr>
          <w:noProof/>
        </w:rPr>
        <w:t>3.7</w:t>
      </w:r>
      <w:r w:rsidR="00AE24A3">
        <w:fldChar w:fldCharType="end"/>
      </w:r>
      <w:r w:rsidRPr="00DB097A">
        <w:t>, t</w:t>
      </w:r>
      <w:r w:rsidR="00192B26" w:rsidRPr="00DB097A">
        <w:t>he architecture of the developed TASP model is displayed. The TASP model is a time-dependent combination of three sub-models. These sub-models consist of two tree-based methods and an RNN-based method, that are trained on different data parts with different feature sets.</w:t>
      </w:r>
    </w:p>
    <w:p w14:paraId="36474BFE" w14:textId="77777777" w:rsidR="00F62816" w:rsidRDefault="00F62816" w:rsidP="00227680"/>
    <w:p w14:paraId="08EA758C" w14:textId="5997F964" w:rsidR="00A5793B" w:rsidRDefault="00A5793B" w:rsidP="00227680">
      <w:r w:rsidRPr="00DB097A">
        <w:lastRenderedPageBreak/>
        <w:t>Each hourly measured data from the training data contains a</w:t>
      </w:r>
      <w:r w:rsidR="006A3EAF" w:rsidRPr="00DB097A">
        <w:t>n</w:t>
      </w:r>
      <w:r w:rsidRPr="00DB097A">
        <w:t xml:space="preserve"> officially defined label.</w:t>
      </w:r>
      <w:r w:rsidR="009D384E">
        <w:t xml:space="preserve"> </w:t>
      </w:r>
      <w:r w:rsidR="000478CD" w:rsidRPr="00DB097A">
        <w:t>W</w:t>
      </w:r>
      <w:r w:rsidRPr="00DB097A">
        <w:t>hen a new hourly measurement of an unseen ICU stay is given, the TASP model will select the corresponding sub-model to make a sepsis prediction</w:t>
      </w:r>
      <w:r w:rsidR="003B7174" w:rsidRPr="00DB097A">
        <w:t>.</w:t>
      </w:r>
      <w:r w:rsidR="001F55EF">
        <w:t xml:space="preserve"> </w:t>
      </w:r>
      <w:r w:rsidRPr="00DB097A">
        <w:t>For each of the earlier mentioned time-related stages, a sub</w:t>
      </w:r>
      <w:r w:rsidR="006A3EAF" w:rsidRPr="00DB097A">
        <w:t>-</w:t>
      </w:r>
      <w:r w:rsidRPr="00DB097A">
        <w:t xml:space="preserve">model </w:t>
      </w:r>
      <w:r w:rsidR="003B7174" w:rsidRPr="00DB097A">
        <w:t xml:space="preserve">is trained. </w:t>
      </w:r>
      <w:r w:rsidR="000478CD" w:rsidRPr="00DB097A">
        <w:t xml:space="preserve">The </w:t>
      </w:r>
      <w:r w:rsidR="003C6E73" w:rsidRPr="00DB097A">
        <w:t xml:space="preserve">different </w:t>
      </w:r>
      <w:r w:rsidR="000478CD" w:rsidRPr="00DB097A">
        <w:t>sub-models are briefly discussed below</w:t>
      </w:r>
      <w:r w:rsidR="003C6E73" w:rsidRPr="00DB097A">
        <w:t>.</w:t>
      </w:r>
    </w:p>
    <w:p w14:paraId="6510B64B" w14:textId="6EFA04F7" w:rsidR="004E014A" w:rsidRPr="00DB097A" w:rsidRDefault="00837450" w:rsidP="00FC720B">
      <w:pPr>
        <w:spacing w:before="120"/>
        <w:rPr>
          <w:u w:val="single"/>
        </w:rPr>
      </w:pPr>
      <w:r w:rsidRPr="00DB097A">
        <w:rPr>
          <w:u w:val="single"/>
        </w:rPr>
        <w:t xml:space="preserve">M1: </w:t>
      </w:r>
      <w:r w:rsidR="00424D22" w:rsidRPr="00DB097A">
        <w:rPr>
          <w:u w:val="single"/>
        </w:rPr>
        <w:t>E</w:t>
      </w:r>
      <w:r w:rsidRPr="00DB097A">
        <w:rPr>
          <w:u w:val="single"/>
        </w:rPr>
        <w:t>arly</w:t>
      </w:r>
      <w:r w:rsidR="006A3EAF" w:rsidRPr="00DB097A">
        <w:rPr>
          <w:u w:val="single"/>
        </w:rPr>
        <w:t>-</w:t>
      </w:r>
      <w:r w:rsidRPr="00DB097A">
        <w:rPr>
          <w:u w:val="single"/>
        </w:rPr>
        <w:t>stage sub-model</w:t>
      </w:r>
    </w:p>
    <w:p w14:paraId="5FE9F140" w14:textId="029EED7D" w:rsidR="00837450" w:rsidRPr="00DB097A" w:rsidRDefault="00276F1D" w:rsidP="00837450">
      <w:r>
        <w:t>A</w:t>
      </w:r>
      <w:r w:rsidR="00AE2BC2" w:rsidRPr="00DB097A">
        <w:t xml:space="preserve">n independent tree-based model is trained on the first 9 hours of all patients to predict the sepsis risk in the early stage. For each case in the early stages, a set of features are created. There are 5 feature sets. </w:t>
      </w:r>
      <w:r w:rsidR="00E279F7">
        <w:t xml:space="preserve">Some </w:t>
      </w:r>
      <w:r w:rsidR="00AE2BC2" w:rsidRPr="00DB097A">
        <w:t>of these feature sets are:</w:t>
      </w:r>
    </w:p>
    <w:p w14:paraId="2CD90EB9" w14:textId="62B9F4B7" w:rsidR="00837450" w:rsidRPr="00DB097A" w:rsidRDefault="00837450" w:rsidP="00F260EC">
      <w:pPr>
        <w:pStyle w:val="ListParagraph"/>
        <w:numPr>
          <w:ilvl w:val="0"/>
          <w:numId w:val="18"/>
        </w:numPr>
      </w:pPr>
      <w:r w:rsidRPr="00DB097A">
        <w:t>F1: the original features for the specific hour</w:t>
      </w:r>
    </w:p>
    <w:p w14:paraId="1E16AD52" w14:textId="2C675753" w:rsidR="00837450" w:rsidRPr="00DB097A" w:rsidRDefault="00837450" w:rsidP="00F260EC">
      <w:pPr>
        <w:pStyle w:val="ListParagraph"/>
        <w:numPr>
          <w:ilvl w:val="0"/>
          <w:numId w:val="18"/>
        </w:numPr>
      </w:pPr>
      <w:r w:rsidRPr="00DB097A">
        <w:t xml:space="preserve">F2: the </w:t>
      </w:r>
      <w:r w:rsidR="00AA1746" w:rsidRPr="00DB097A">
        <w:t>m</w:t>
      </w:r>
      <w:r w:rsidRPr="00DB097A">
        <w:t>in, max, mean, std, max-min</w:t>
      </w:r>
      <w:r w:rsidR="00424D22" w:rsidRPr="00DB097A">
        <w:t xml:space="preserve"> </w:t>
      </w:r>
      <w:r w:rsidRPr="00DB097A">
        <w:t>of the 8 vital signs in the previous 6</w:t>
      </w:r>
      <w:r w:rsidR="006A3EAF" w:rsidRPr="00DB097A">
        <w:t>-</w:t>
      </w:r>
      <w:r w:rsidRPr="00DB097A">
        <w:t>hour wi</w:t>
      </w:r>
      <w:r w:rsidR="00E9653E">
        <w:t>n</w:t>
      </w:r>
      <w:r w:rsidRPr="00DB097A">
        <w:t>dow</w:t>
      </w:r>
    </w:p>
    <w:p w14:paraId="127BC7D5" w14:textId="0D68CE4E" w:rsidR="006A3EAF" w:rsidRPr="00DB097A" w:rsidRDefault="00E342EA" w:rsidP="00C64460">
      <w:r>
        <w:t xml:space="preserve">The </w:t>
      </w:r>
      <w:r w:rsidR="00540BD7" w:rsidRPr="00DB097A">
        <w:t>LightGBM is used to train the early-stage model using the 139 “created” features. The LightGBM framework is an efficient gradient boosting tree which has been widely used for classification and regression problems. Because LightGBM is less susceptible to overfitting, the forward filling method is used to impute missing values</w:t>
      </w:r>
      <w:r w:rsidR="00F13AE6">
        <w:t xml:space="preserve"> </w:t>
      </w:r>
      <w:r w:rsidR="00540BD7">
        <w:fldChar w:fldCharType="begin"/>
      </w:r>
      <w:r w:rsidR="006727E0">
        <w:instrText xml:space="preserve"> ADDIN ZOTERO_ITEM CSL_CITATION {"citationID":"GuOa9knx","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00540BD7">
        <w:fldChar w:fldCharType="separate"/>
      </w:r>
      <w:r w:rsidR="00F67CDD" w:rsidRPr="00F67CDD">
        <w:rPr>
          <w:rFonts w:cs="Calibri"/>
        </w:rPr>
        <w:t>[23]</w:t>
      </w:r>
      <w:r w:rsidR="00540BD7">
        <w:fldChar w:fldCharType="end"/>
      </w:r>
      <w:r w:rsidR="00540BD7" w:rsidRPr="00DB097A">
        <w:t>.</w:t>
      </w:r>
    </w:p>
    <w:p w14:paraId="10281988" w14:textId="678B00B6" w:rsidR="00837450" w:rsidRPr="00DB097A" w:rsidRDefault="00837450" w:rsidP="00FC720B">
      <w:pPr>
        <w:spacing w:before="120"/>
        <w:rPr>
          <w:u w:val="single"/>
        </w:rPr>
      </w:pPr>
      <w:r w:rsidRPr="00DB097A">
        <w:rPr>
          <w:u w:val="single"/>
        </w:rPr>
        <w:t xml:space="preserve">M2: </w:t>
      </w:r>
      <w:r w:rsidR="00424D22" w:rsidRPr="00DB097A">
        <w:rPr>
          <w:u w:val="single"/>
        </w:rPr>
        <w:t>M</w:t>
      </w:r>
      <w:r w:rsidRPr="00DB097A">
        <w:rPr>
          <w:u w:val="single"/>
        </w:rPr>
        <w:t>iddle stage sub-model</w:t>
      </w:r>
    </w:p>
    <w:p w14:paraId="09C478A0" w14:textId="5944223B" w:rsidR="004354C1" w:rsidRPr="00DB097A" w:rsidRDefault="004354C1" w:rsidP="00C64460">
      <w:r w:rsidRPr="00DB097A">
        <w:t>Since the data size is much larger than the data of the early stage, two new sliding windows of 12 and 24 hours are added to the existing dataset. Besides, the addition of the sliding windows, the number of feature measurements are added to the features set. This represents the measurement frequency. Similar to the early stage, the missing values will be imputed using the forward filling method. Since this stage has a low sepsis rate, the weights for positive instances are increased. In contrast to the early stage, this model is trained on the complete data, rather than on the data of the middle stage. This allows the model to benefit from the information of the other stages</w:t>
      </w:r>
      <w:r w:rsidR="002F4E4E">
        <w:t xml:space="preserve"> </w:t>
      </w:r>
      <w:r w:rsidR="002F4E4E">
        <w:fldChar w:fldCharType="begin"/>
      </w:r>
      <w:r w:rsidR="002F4E4E">
        <w:instrText xml:space="preserve"> ADDIN ZOTERO_ITEM CSL_CITATION {"citationID":"SZvK6cAb","properties":{"formattedCitation":"[23]","plainCitation":"[23]","noteIndex":0},"citationItems":[{"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002F4E4E">
        <w:fldChar w:fldCharType="separate"/>
      </w:r>
      <w:r w:rsidR="002F4E4E" w:rsidRPr="002F4E4E">
        <w:t>[23]</w:t>
      </w:r>
      <w:r w:rsidR="002F4E4E">
        <w:fldChar w:fldCharType="end"/>
      </w:r>
      <w:r w:rsidRPr="00DB097A">
        <w:t>.</w:t>
      </w:r>
    </w:p>
    <w:p w14:paraId="37899C3E" w14:textId="6EA1CA1E" w:rsidR="00837450" w:rsidRPr="00DB097A" w:rsidRDefault="00837450" w:rsidP="00FC720B">
      <w:pPr>
        <w:spacing w:before="120"/>
        <w:rPr>
          <w:u w:val="single"/>
        </w:rPr>
      </w:pPr>
      <w:r w:rsidRPr="00DB097A">
        <w:rPr>
          <w:u w:val="single"/>
        </w:rPr>
        <w:t xml:space="preserve">M3: </w:t>
      </w:r>
      <w:r w:rsidR="00424D22" w:rsidRPr="00DB097A">
        <w:rPr>
          <w:u w:val="single"/>
        </w:rPr>
        <w:t>L</w:t>
      </w:r>
      <w:r w:rsidRPr="00DB097A">
        <w:rPr>
          <w:u w:val="single"/>
        </w:rPr>
        <w:t>ate</w:t>
      </w:r>
      <w:r w:rsidR="006A3EAF" w:rsidRPr="00DB097A">
        <w:rPr>
          <w:u w:val="single"/>
        </w:rPr>
        <w:t>-</w:t>
      </w:r>
      <w:r w:rsidRPr="00DB097A">
        <w:rPr>
          <w:u w:val="single"/>
        </w:rPr>
        <w:t>stage sub-model</w:t>
      </w:r>
    </w:p>
    <w:p w14:paraId="4D47304B" w14:textId="5ACFBE7C" w:rsidR="00BF2E6F" w:rsidRPr="00DB097A" w:rsidRDefault="00665BD5" w:rsidP="00C64460">
      <w:r w:rsidRPr="00DB097A">
        <w:t>In this study, a</w:t>
      </w:r>
      <w:r w:rsidR="00540BD7">
        <w:t xml:space="preserve"> Recurrent Neural Network</w:t>
      </w:r>
      <w:r w:rsidRPr="00DB097A">
        <w:t xml:space="preserve"> </w:t>
      </w:r>
      <w:r w:rsidR="00540BD7">
        <w:t>(</w:t>
      </w:r>
      <w:r w:rsidRPr="00DB097A">
        <w:t>RNN</w:t>
      </w:r>
      <w:r w:rsidR="00540BD7">
        <w:t xml:space="preserve">) </w:t>
      </w:r>
      <w:r w:rsidRPr="00DB097A">
        <w:t xml:space="preserve">is used for the sepsis prediction in this late stage. </w:t>
      </w:r>
      <w:r w:rsidR="00BF2E6F" w:rsidRPr="00DB097A">
        <w:t xml:space="preserve">A Recurrent Neural Network is a good framework to capture the transitory relations in sequential data. Since this has learnable decay rates, </w:t>
      </w:r>
      <w:r w:rsidR="00814890">
        <w:t xml:space="preserve">a </w:t>
      </w:r>
      <w:r w:rsidR="00814890" w:rsidRPr="00941147">
        <w:t>Gated Recurrent Unit with a Decay</w:t>
      </w:r>
      <w:r w:rsidR="00814890">
        <w:t xml:space="preserve"> (</w:t>
      </w:r>
      <w:r w:rsidR="00BF2E6F" w:rsidRPr="00DB097A">
        <w:t>GRU-D</w:t>
      </w:r>
      <w:r w:rsidR="00814890">
        <w:t>)</w:t>
      </w:r>
      <w:r w:rsidR="00BF2E6F" w:rsidRPr="00DB097A">
        <w:t xml:space="preserve"> can measure the influence of the missing parts for final prediction. For each hour, </w:t>
      </w:r>
      <w:r w:rsidR="00A670B7">
        <w:br/>
      </w:r>
      <w:r w:rsidR="00BF2E6F" w:rsidRPr="00DB097A">
        <w:t xml:space="preserve">the GRU-D can generate a hidden layer using the original 39 features. After the hidden layer is created, it is combined with the earlier constructed feature set. </w:t>
      </w:r>
      <w:r w:rsidR="00365D35">
        <w:t xml:space="preserve">This is followed </w:t>
      </w:r>
      <w:r w:rsidR="00817B1B">
        <w:t>by</w:t>
      </w:r>
      <w:r w:rsidR="00BF2E6F" w:rsidRPr="00DB097A">
        <w:t xml:space="preserve"> a multi-layer perceptron </w:t>
      </w:r>
      <w:r w:rsidR="00365D35">
        <w:t xml:space="preserve">which </w:t>
      </w:r>
      <w:r w:rsidR="00BF2E6F" w:rsidRPr="00DB097A">
        <w:t>is used to make an hourly prediction for the onset of sepsis</w:t>
      </w:r>
      <w:r w:rsidR="00BF2E6F">
        <w:t>.</w:t>
      </w:r>
    </w:p>
    <w:p w14:paraId="1B9706D8" w14:textId="446F5AD1" w:rsidR="009540D3" w:rsidRDefault="00BF2E6F" w:rsidP="00C64460">
      <w:r w:rsidRPr="00DB097A">
        <w:t>The two tree-based sub-models used for the early and middle stages are implemented using the LightGBM framework. The used parameters for this framework are a learning rate of 0.01, number of leaves = 70 and a minimum of 1000 instances in each leaf. The RNN sub-model for late-stage has the following core parameters. It has a hidden layer size of 39 and uses a learning rate of 0.0005. Most of the parameters in the three sub-models utilize the default parameters values. For each sub-model, 10-fold cross-validation is used to determine the best cut-off for the provided training dataset.</w:t>
      </w:r>
    </w:p>
    <w:p w14:paraId="4135BF46" w14:textId="17746787" w:rsidR="00DF01CF" w:rsidRDefault="003B7728" w:rsidP="00885DBF">
      <w:pPr>
        <w:pStyle w:val="Heading3"/>
      </w:pPr>
      <w:bookmarkStart w:id="161" w:name="_Toc72176202"/>
      <w:r>
        <w:lastRenderedPageBreak/>
        <w:t>Utilizing Informative Missingness for Early Prediction of Sepsis</w:t>
      </w:r>
      <w:bookmarkEnd w:id="161"/>
    </w:p>
    <w:p w14:paraId="4ACB585C" w14:textId="444D68D8" w:rsidR="00FE2BAA" w:rsidRPr="00DB097A" w:rsidRDefault="00674541" w:rsidP="00726749">
      <w:r w:rsidRPr="00DB097A">
        <w:t>I</w:t>
      </w:r>
      <w:r w:rsidR="00FE2BAA" w:rsidRPr="00DB097A">
        <w:t>n contrast to the previous</w:t>
      </w:r>
      <w:r w:rsidR="003545A6" w:rsidRPr="00DB097A">
        <w:t>ly</w:t>
      </w:r>
      <w:r w:rsidR="00FE2BAA" w:rsidRPr="00DB097A">
        <w:t xml:space="preserve"> discussed research, this paper</w:t>
      </w:r>
      <w:r w:rsidR="00A670B7">
        <w:t xml:space="preserve"> </w:t>
      </w:r>
      <w:r w:rsidR="002A5D31" w:rsidRPr="00DB097A">
        <w:fldChar w:fldCharType="begin"/>
      </w:r>
      <w:r w:rsidR="006727E0">
        <w:instrText xml:space="preserve"> ADDIN ZOTERO_ITEM CSL_CITATION {"citationID":"fO63KJtt","properties":{"formattedCitation":"[24]","plainCitation":"[24]","noteIndex":0},"citationItems":[{"id":67,"uris":["http://zotero.org/groups/2605537/items/7IDY3FM3"],"uri":["http://zotero.org/groups/2605537/items/7IDY3FM3"],"itemData":{"id":67,"type":"paper-conference","abstract":"Aims: Physicians have to routinely make crucial decisions about patients’ health in the ICU. Sepsis affects about 35% of ICU patients, killing approximately 25% of the afﬂicted. In this paper, we aim to predict the occurrence of sepsis early by studying the missingness of physiological variables and using it with the overall trends in data.","DOI":"10.22489/CinC.2019.280","event":"2019 Computing in Cardiology Conference","language":"en","source":"DOI.org (Crossref)","title":"Utilizing Informative Missingness for Early Prediction of Sepsis","URL":"http://www.cinc.org/archives/2019/pdf/CinC2019-280.pdf","author":[{"family":"Singh","given":"Janmajay"},{"family":"Oshiro","given":"Kentaro"},{"family":"Krishnan","given":"Raghava"},{"family":"Sato","given":"Masahiro"},{"family":"Ohkuma","given":"Tomoko"},{"family":"Kato","given":"Noriji"}],"accessed":{"date-parts":[["2020",11,5]]},"issued":{"date-parts":[["2019",12,30]]}}}],"schema":"https://github.com/citation-style-language/schema/raw/master/csl-citation.json"} </w:instrText>
      </w:r>
      <w:r w:rsidR="002A5D31" w:rsidRPr="00DB097A">
        <w:fldChar w:fldCharType="separate"/>
      </w:r>
      <w:r w:rsidR="009B282E" w:rsidRPr="009B282E">
        <w:rPr>
          <w:rFonts w:cs="Calibri"/>
        </w:rPr>
        <w:t>[24]</w:t>
      </w:r>
      <w:r w:rsidR="002A5D31" w:rsidRPr="00DB097A">
        <w:fldChar w:fldCharType="end"/>
      </w:r>
      <w:r w:rsidR="00FE2BAA" w:rsidRPr="00DB097A">
        <w:t xml:space="preserve"> focuses on the informative missingness of the dataset for </w:t>
      </w:r>
      <w:r w:rsidR="0045326F" w:rsidRPr="00DB097A">
        <w:t>predicting</w:t>
      </w:r>
      <w:r w:rsidR="00FE2BAA" w:rsidRPr="00DB097A">
        <w:t xml:space="preserve"> sepsis.</w:t>
      </w:r>
    </w:p>
    <w:p w14:paraId="6488B745" w14:textId="0341E88B" w:rsidR="00726749" w:rsidRPr="00DB097A" w:rsidRDefault="00815BB2" w:rsidP="00C64460">
      <w:r w:rsidRPr="00DB097A">
        <w:t xml:space="preserve">For this purpose, this research developed an XGBoost-based model for the early prediction of sepsis. Because the dataset shows certain characteristics, a naive model, which is only based on previous observations, </w:t>
      </w:r>
      <w:r>
        <w:t>is</w:t>
      </w:r>
      <w:r w:rsidRPr="00DB097A">
        <w:t xml:space="preserve"> therefore not suitable for this task.</w:t>
      </w:r>
      <w:r w:rsidR="00C346BE">
        <w:t xml:space="preserve"> T</w:t>
      </w:r>
      <w:r w:rsidRPr="00DB097A">
        <w:t>h</w:t>
      </w:r>
      <w:r w:rsidR="00C346BE">
        <w:t>e</w:t>
      </w:r>
      <w:r w:rsidRPr="00DB097A">
        <w:t xml:space="preserve"> research proves the existence and importance of patterns in the missing data (informative missingness) and uses this to develop a more accurate model</w:t>
      </w:r>
      <w:r>
        <w:t>.</w:t>
      </w:r>
    </w:p>
    <w:p w14:paraId="45D693DF" w14:textId="77777777" w:rsidR="00DF01CF" w:rsidRDefault="00815BB2" w:rsidP="00C64460">
      <w:r>
        <w:t>A</w:t>
      </w:r>
      <w:r w:rsidR="007B5ECA" w:rsidRPr="00DB097A">
        <w:t xml:space="preserve">n initial study of the dataset was conducted, from which it was concluded that there is variation in ICU length of stay (ICU LOS) between non-sepsis and sepsis patients. The majority of patients who were not diagnosed with sepsis spent less than 60 hours in the ICU (with a mean LOS of 37 hours and </w:t>
      </w:r>
      <w:r w:rsidR="00CC0106">
        <w:t xml:space="preserve">a standard </w:t>
      </w:r>
      <w:r w:rsidR="00CC0106" w:rsidRPr="0001598C">
        <w:t>deviation</w:t>
      </w:r>
      <w:r w:rsidR="00CC0106">
        <w:t xml:space="preserve"> (std) </w:t>
      </w:r>
      <w:r w:rsidR="007B5ECA" w:rsidRPr="00DB097A">
        <w:t xml:space="preserve">of 15.8 hours). Patients with Sepsis, on the other hand, spend more time in the ICU (a </w:t>
      </w:r>
      <w:r w:rsidR="00CC0106">
        <w:t>mean LOS</w:t>
      </w:r>
      <w:r w:rsidR="007B5ECA" w:rsidRPr="00DB097A">
        <w:t xml:space="preserve"> of 60 hours with a standard deviation of 59.2 hours).</w:t>
      </w:r>
      <w:r w:rsidR="00134C3C" w:rsidRPr="00DB097A">
        <w:t xml:space="preserve"> </w:t>
      </w:r>
      <w:r w:rsidR="007B5ECA" w:rsidRPr="00DB097A">
        <w:t>This may be related to increased complications in treatment due to sepsis.</w:t>
      </w:r>
    </w:p>
    <w:p w14:paraId="5A7EE0D2" w14:textId="4DACEF84" w:rsidR="00D25A80" w:rsidRDefault="005B52FD" w:rsidP="00FE2BAA">
      <w:r w:rsidRPr="00DB097A">
        <w:rPr>
          <w:noProof/>
        </w:rPr>
        <mc:AlternateContent>
          <mc:Choice Requires="wpg">
            <w:drawing>
              <wp:anchor distT="0" distB="0" distL="114300" distR="114300" simplePos="0" relativeHeight="251658256" behindDoc="0" locked="0" layoutInCell="1" allowOverlap="1" wp14:anchorId="609E2CCE" wp14:editId="1B0D75C4">
                <wp:simplePos x="0" y="0"/>
                <wp:positionH relativeFrom="margin">
                  <wp:align>center</wp:align>
                </wp:positionH>
                <wp:positionV relativeFrom="margin">
                  <wp:posOffset>4115131</wp:posOffset>
                </wp:positionV>
                <wp:extent cx="4679950" cy="2983230"/>
                <wp:effectExtent l="0" t="0" r="6350" b="7620"/>
                <wp:wrapTopAndBottom/>
                <wp:docPr id="91" name="Group 9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79950" cy="2983230"/>
                          <a:chOff x="407" y="0"/>
                          <a:chExt cx="4533085" cy="2894634"/>
                        </a:xfrm>
                      </wpg:grpSpPr>
                      <pic:pic xmlns:pic="http://schemas.openxmlformats.org/drawingml/2006/picture">
                        <pic:nvPicPr>
                          <pic:cNvPr id="92" name="Picture 92"/>
                          <pic:cNvPicPr>
                            <a:picLocks noChangeAspect="1"/>
                          </pic:cNvPicPr>
                        </pic:nvPicPr>
                        <pic:blipFill>
                          <a:blip r:embed="rId46">
                            <a:extLst>
                              <a:ext uri="{28A0092B-C50C-407E-A947-70E740481C1C}">
                                <a14:useLocalDpi xmlns:a14="http://schemas.microsoft.com/office/drawing/2010/main" val="0"/>
                              </a:ext>
                            </a:extLst>
                          </a:blip>
                          <a:srcRect/>
                          <a:stretch/>
                        </pic:blipFill>
                        <pic:spPr>
                          <a:xfrm>
                            <a:off x="407" y="0"/>
                            <a:ext cx="4533085" cy="2562860"/>
                          </a:xfrm>
                          <a:prstGeom prst="rect">
                            <a:avLst/>
                          </a:prstGeom>
                        </pic:spPr>
                      </pic:pic>
                      <wps:wsp>
                        <wps:cNvPr id="93" name="Text Box 93"/>
                        <wps:cNvSpPr txBox="1"/>
                        <wps:spPr>
                          <a:xfrm>
                            <a:off x="407" y="2615210"/>
                            <a:ext cx="4496637" cy="279424"/>
                          </a:xfrm>
                          <a:prstGeom prst="rect">
                            <a:avLst/>
                          </a:prstGeom>
                          <a:solidFill>
                            <a:prstClr val="white"/>
                          </a:solidFill>
                          <a:ln>
                            <a:noFill/>
                          </a:ln>
                        </wps:spPr>
                        <wps:txbx>
                          <w:txbxContent>
                            <w:p w14:paraId="6F132B0B" w14:textId="79536291" w:rsidR="005B52FD" w:rsidRPr="00A865A4" w:rsidRDefault="005B52FD" w:rsidP="005B52FD">
                              <w:pPr>
                                <w:pStyle w:val="Caption"/>
                                <w:jc w:val="left"/>
                              </w:pPr>
                              <w:bookmarkStart w:id="162" w:name="_Ref70868372"/>
                              <w:bookmarkStart w:id="163" w:name="_Toc70928351"/>
                              <w:bookmarkStart w:id="164" w:name="_Toc72247464"/>
                              <w:r w:rsidRPr="00740257">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8</w:t>
                              </w:r>
                              <w:r>
                                <w:fldChar w:fldCharType="end"/>
                              </w:r>
                              <w:bookmarkEnd w:id="162"/>
                              <w:r w:rsidRPr="00740257">
                                <w:t>: Data pre-processing steps for model with IM</w:t>
                              </w:r>
                              <w:r w:rsidR="00EE04DD">
                                <w:t xml:space="preserve"> </w:t>
                              </w:r>
                              <w:r w:rsidRPr="00740257">
                                <w:fldChar w:fldCharType="begin"/>
                              </w:r>
                              <w:r w:rsidR="0031745E">
                                <w:instrText xml:space="preserve"> ADDIN ZOTERO_ITEM CSL_CITATION {"citationID":"F2TVZc9p","properties":{"formattedCitation":"[24]","plainCitation":"[24]","noteIndex":0},"citationItems":[{"id":67,"uris":["http://zotero.org/groups/2605537/items/7IDY3FM3"],"uri":["http://zotero.org/groups/2605537/items/7IDY3FM3"],"itemData":{"id":67,"type":"paper-conference","abstract":"Aims: Physicians have to routinely make crucial decisions about patients’ health in the ICU. Sepsis affects about 35% of ICU patients, killing approximately 25% of the afﬂicted. In this paper, we aim to predict the occurrence of sepsis early by studying the missingness of physiological variables and using it with the overall trends in data.","DOI":"10.22489/CinC.2019.280","event":"2019 Computing in Cardiology Conference","language":"en","source":"DOI.org (Crossref)","title":"Utilizing Informative Missingness for Early Prediction of Sepsis","URL":"http://www.cinc.org/archives/2019/pdf/CinC2019-280.pdf","author":[{"family":"Singh","given":"Janmajay"},{"family":"Oshiro","given":"Kentaro"},{"family":"Krishnan","given":"Raghava"},{"family":"Sato","given":"Masahiro"},{"family":"Ohkuma","given":"Tomoko"},{"family":"Kato","given":"Noriji"}],"accessed":{"date-parts":[["2020",11,5]]},"issued":{"date-parts":[["2019",12,30]]}}}],"schema":"https://github.com/citation-style-language/schema/raw/master/csl-citation.json"} </w:instrText>
                              </w:r>
                              <w:r w:rsidRPr="00740257">
                                <w:fldChar w:fldCharType="separate"/>
                              </w:r>
                              <w:r w:rsidR="008B3B48" w:rsidRPr="008B3B48">
                                <w:rPr>
                                  <w:rFonts w:cs="Calibri"/>
                                </w:rPr>
                                <w:t>[24]</w:t>
                              </w:r>
                              <w:bookmarkEnd w:id="163"/>
                              <w:bookmarkEnd w:id="164"/>
                              <w:r w:rsidRPr="0074025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E2CCE" id="Group 91" o:spid="_x0000_s1077" style="position:absolute;left:0;text-align:left;margin-left:0;margin-top:324.05pt;width:368.5pt;height:234.9pt;z-index:251658256;mso-position-horizontal:center;mso-position-horizontal-relative:margin;mso-position-vertical-relative:margin;mso-width-relative:margin;mso-height-relative:margin" coordorigin="4" coordsize="45330,28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">
                <o:lock v:ext="edit" aspectratio="t"/>
                <v:shape id="Picture 92" o:spid="_x0000_s1078" type="#_x0000_t75" style="position:absolute;left:4;width:45330;height:25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">
                  <v:imagedata r:id="rId47" o:title=""/>
                </v:shape>
                <v:shape id="Text Box 93" o:spid="_x0000_s1079" type="#_x0000_t202" style="position:absolute;left:4;top:26152;width:44966;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0lzxQAAANsAAAAPAAAAZHJzL2Rvd25yZXYueG1sRI9Pa8JA&#10;FMTvBb/D8oReim6agt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AEI0lzxQAAANsAAAAP&#10;AAAAAAAAAAAAAAAAAAcCAABkcnMvZG93bnJldi54bWxQSwUGAAAAAAMAAwC3AAAA+QIAAAAA&#10;" stroked="f">
                  <v:textbox inset="0,0,0,0">
                    <w:txbxContent>
                      <w:p w14:paraId="6F132B0B" w14:textId="79536291" w:rsidR="005B52FD" w:rsidRPr="00A865A4" w:rsidRDefault="005B52FD" w:rsidP="005B52FD">
                        <w:pPr>
                          <w:pStyle w:val="Caption"/>
                          <w:jc w:val="left"/>
                        </w:pPr>
                        <w:bookmarkStart w:id="165" w:name="_Ref70868372"/>
                        <w:bookmarkStart w:id="166" w:name="_Toc70928351"/>
                        <w:bookmarkStart w:id="167" w:name="_Toc72247464"/>
                        <w:r w:rsidRPr="00740257">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8</w:t>
                        </w:r>
                        <w:r>
                          <w:fldChar w:fldCharType="end"/>
                        </w:r>
                        <w:bookmarkEnd w:id="165"/>
                        <w:r w:rsidRPr="00740257">
                          <w:t>: Data pre-processing steps for model with IM</w:t>
                        </w:r>
                        <w:r w:rsidR="00EE04DD">
                          <w:t xml:space="preserve"> </w:t>
                        </w:r>
                        <w:r w:rsidRPr="00740257">
                          <w:fldChar w:fldCharType="begin"/>
                        </w:r>
                        <w:r w:rsidR="0031745E">
                          <w:instrText xml:space="preserve"> ADDIN ZOTERO_ITEM CSL_CITATION {"citationID":"F2TVZc9p","properties":{"formattedCitation":"[24]","plainCitation":"[24]","noteIndex":0},"citationItems":[{"id":67,"uris":["http://zotero.org/groups/2605537/items/7IDY3FM3"],"uri":["http://zotero.org/groups/2605537/items/7IDY3FM3"],"itemData":{"id":67,"type":"paper-conference","abstract":"Aims: Physicians have to routinely make crucial decisions about patients’ health in the ICU. Sepsis affects about 35% of ICU patients, killing approximately 25% of the afﬂicted. In this paper, we aim to predict the occurrence of sepsis early by studying the missingness of physiological variables and using it with the overall trends in data.","DOI":"10.22489/CinC.2019.280","event":"2019 Computing in Cardiology Conference","language":"en","source":"DOI.org (Crossref)","title":"Utilizing Informative Missingness for Early Prediction of Sepsis","URL":"http://www.cinc.org/archives/2019/pdf/CinC2019-280.pdf","author":[{"family":"Singh","given":"Janmajay"},{"family":"Oshiro","given":"Kentaro"},{"family":"Krishnan","given":"Raghava"},{"family":"Sato","given":"Masahiro"},{"family":"Ohkuma","given":"Tomoko"},{"family":"Kato","given":"Noriji"}],"accessed":{"date-parts":[["2020",11,5]]},"issued":{"date-parts":[["2019",12,30]]}}}],"schema":"https://github.com/citation-style-language/schema/raw/master/csl-citation.json"} </w:instrText>
                        </w:r>
                        <w:r w:rsidRPr="00740257">
                          <w:fldChar w:fldCharType="separate"/>
                        </w:r>
                        <w:r w:rsidR="008B3B48" w:rsidRPr="008B3B48">
                          <w:rPr>
                            <w:rFonts w:cs="Calibri"/>
                          </w:rPr>
                          <w:t>[24]</w:t>
                        </w:r>
                        <w:bookmarkEnd w:id="166"/>
                        <w:bookmarkEnd w:id="167"/>
                        <w:r w:rsidRPr="00740257">
                          <w:fldChar w:fldCharType="end"/>
                        </w:r>
                      </w:p>
                    </w:txbxContent>
                  </v:textbox>
                </v:shape>
                <w10:wrap type="topAndBottom" anchorx="margin" anchory="margin"/>
              </v:group>
            </w:pict>
          </mc:Fallback>
        </mc:AlternateContent>
      </w:r>
      <w:r w:rsidR="00402A3A" w:rsidRPr="00DB097A">
        <w:t>For this research, a model based on the XGBoost algorithm was implemented for sepsis prediction. The data will undergo pre-processing steps, where additional features will be created and added to the original dataset</w:t>
      </w:r>
      <w:r w:rsidR="008F36FB">
        <w:t xml:space="preserve">, which are </w:t>
      </w:r>
      <w:r w:rsidR="00ED583A">
        <w:t>displayed in</w:t>
      </w:r>
      <w:r w:rsidR="004E445B">
        <w:t xml:space="preserve"> </w:t>
      </w:r>
      <w:r w:rsidR="004E445B">
        <w:fldChar w:fldCharType="begin"/>
      </w:r>
      <w:r w:rsidR="004E445B">
        <w:instrText xml:space="preserve"> REF _Ref70868372 \h </w:instrText>
      </w:r>
      <w:r w:rsidR="004E445B">
        <w:fldChar w:fldCharType="separate"/>
      </w:r>
      <w:r w:rsidR="00B26196" w:rsidRPr="00740257">
        <w:t xml:space="preserve">Figure </w:t>
      </w:r>
      <w:r w:rsidR="00B26196">
        <w:rPr>
          <w:noProof/>
        </w:rPr>
        <w:t>3</w:t>
      </w:r>
      <w:r w:rsidR="00B26196">
        <w:t>.</w:t>
      </w:r>
      <w:r w:rsidR="00B26196">
        <w:rPr>
          <w:noProof/>
        </w:rPr>
        <w:t>8</w:t>
      </w:r>
      <w:r w:rsidR="004E445B">
        <w:fldChar w:fldCharType="end"/>
      </w:r>
      <w:r w:rsidR="00402A3A" w:rsidRPr="00DB097A">
        <w:t>.</w:t>
      </w:r>
    </w:p>
    <w:p w14:paraId="0B5AA916" w14:textId="3778A82A" w:rsidR="00FE2BAA" w:rsidRPr="00671BFF" w:rsidRDefault="00FE2BAA" w:rsidP="000926FB">
      <w:r w:rsidRPr="00DB097A">
        <w:t xml:space="preserve">The dataset is a series of records, </w:t>
      </w:r>
      <w:r w:rsidR="00402A3A" w:rsidRPr="00DB097A">
        <w:t xml:space="preserve">where </w:t>
      </w:r>
      <w:r w:rsidRPr="00DB097A">
        <w:t>each observatio</w:t>
      </w:r>
      <w:r w:rsidR="00402A3A" w:rsidRPr="00DB097A">
        <w:t>n</w:t>
      </w:r>
      <w:r w:rsidRPr="00DB097A">
        <w:t xml:space="preserve"> can be denoted as </w:t>
      </w:r>
      <m:oMath>
        <m:sSub>
          <m:sSubPr>
            <m:ctrlPr>
              <w:rPr>
                <w:rFonts w:ascii="Cambria Math" w:eastAsiaTheme="minorHAnsi" w:hAnsi="Cambria Math"/>
                <w:i/>
                <w:szCs w:val="22"/>
                <w:lang w:eastAsia="en-US"/>
              </w:rPr>
            </m:ctrlPr>
          </m:sSubPr>
          <m:e>
            <m:r>
              <w:rPr>
                <w:rFonts w:ascii="Cambria Math" w:hAnsi="Cambria Math"/>
              </w:rPr>
              <m:t>x</m:t>
            </m:r>
          </m:e>
          <m:sub>
            <m:r>
              <w:rPr>
                <w:rFonts w:ascii="Cambria Math" w:hAnsi="Cambria Math"/>
              </w:rPr>
              <m:t>t</m:t>
            </m:r>
          </m:sub>
        </m:sSub>
        <m:r>
          <w:rPr>
            <w:rFonts w:ascii="Cambria Math" w:hAnsi="Cambria Math"/>
          </w:rPr>
          <m:t>∈</m:t>
        </m:r>
        <m:sSup>
          <m:sSupPr>
            <m:ctrlPr>
              <w:rPr>
                <w:rFonts w:ascii="Cambria Math" w:eastAsiaTheme="minorHAnsi" w:hAnsi="Cambria Math"/>
                <w:i/>
                <w:szCs w:val="22"/>
                <w:lang w:eastAsia="en-US"/>
              </w:rPr>
            </m:ctrlPr>
          </m:sSupPr>
          <m:e>
            <m:r>
              <m:rPr>
                <m:scr m:val="double-struck"/>
              </m:rPr>
              <w:rPr>
                <w:rFonts w:ascii="Cambria Math" w:hAnsi="Cambria Math"/>
              </w:rPr>
              <m:t>R</m:t>
            </m:r>
          </m:e>
          <m:sup>
            <m:r>
              <w:rPr>
                <w:rFonts w:ascii="Cambria Math" w:hAnsi="Cambria Math"/>
              </w:rPr>
              <m:t>d</m:t>
            </m:r>
          </m:sup>
        </m:sSup>
      </m:oMath>
      <w:r w:rsidRPr="00DB097A">
        <w:t xml:space="preserve">, </w:t>
      </w:r>
      <w:r w:rsidR="001504D1">
        <w:br/>
      </w:r>
      <w:r w:rsidRPr="00DB097A">
        <w:t>where t is the time of observation</w:t>
      </w:r>
      <w:r w:rsidR="004668D9">
        <w:t xml:space="preserve">, x is </w:t>
      </w:r>
      <w:r w:rsidR="000926FB">
        <w:t>the observation</w:t>
      </w:r>
      <w:r w:rsidRPr="00DB097A">
        <w:t xml:space="preserve"> and d is the number of features.</w:t>
      </w:r>
      <w:r w:rsidR="00E47E80">
        <w:t xml:space="preserve"> </w:t>
      </w:r>
      <w:r w:rsidR="00DE6F50" w:rsidRPr="00DB097A">
        <w:t>Because</w:t>
      </w:r>
      <w:r w:rsidRPr="00DB097A">
        <w:t xml:space="preserve"> XGBoost is not a sequence learned model, a non-overlapping window of </w:t>
      </w:r>
      <w:r w:rsidR="00ED583A">
        <w:t>(</w:t>
      </w:r>
      <w:r w:rsidRPr="00DB097A">
        <w:t>w</w:t>
      </w:r>
      <w:r w:rsidR="00ED583A">
        <w:t>)</w:t>
      </w:r>
      <w:r w:rsidRPr="00DB097A">
        <w:t xml:space="preserve"> hourly measurements </w:t>
      </w:r>
      <w:r w:rsidR="00506B90" w:rsidRPr="00DB097A">
        <w:t xml:space="preserve">is </w:t>
      </w:r>
      <w:r w:rsidR="00E86797" w:rsidRPr="00DB097A">
        <w:t xml:space="preserve">created </w:t>
      </w:r>
      <w:r w:rsidRPr="00DB097A">
        <w:t xml:space="preserve">and will be used as a single input. </w:t>
      </w:r>
      <w:r w:rsidR="00E47E80" w:rsidRPr="00E27378">
        <w:t>To forecast the Sepsis Label at time</w:t>
      </w:r>
      <w:r w:rsidR="00E47E80">
        <w:t xml:space="preserve"> </w:t>
      </w:r>
      <m:oMath>
        <m:r>
          <w:rPr>
            <w:rFonts w:ascii="Cambria Math" w:hAnsi="Cambria Math"/>
          </w:rPr>
          <m:t>t</m:t>
        </m:r>
      </m:oMath>
      <w:r w:rsidR="00E47E80">
        <w:t xml:space="preserve">, </w:t>
      </w:r>
      <w:r w:rsidR="00E47E80" w:rsidRPr="00DB097A">
        <w:t xml:space="preserve">the records from </w:t>
      </w:r>
      <m:oMath>
        <m:sSub>
          <m:sSubPr>
            <m:ctrlPr>
              <w:rPr>
                <w:rFonts w:ascii="Cambria Math" w:hAnsi="Cambria Math"/>
                <w:i/>
              </w:rPr>
            </m:ctrlPr>
          </m:sSubPr>
          <m:e>
            <m:r>
              <w:rPr>
                <w:rFonts w:ascii="Cambria Math" w:hAnsi="Cambria Math"/>
              </w:rPr>
              <m:t>x</m:t>
            </m:r>
          </m:e>
          <m:sub>
            <m:r>
              <w:rPr>
                <w:rFonts w:ascii="Cambria Math" w:hAnsi="Cambria Math"/>
                <w:vertAlign w:val="subscript"/>
              </w:rPr>
              <m:t>t-w+1</m:t>
            </m:r>
          </m:sub>
        </m:sSub>
      </m:oMath>
      <w:r w:rsidR="00E47E80" w:rsidRPr="00DB097A">
        <w:t xml:space="preserve">to </w:t>
      </w:r>
      <m:oMath>
        <m:sSub>
          <m:sSubPr>
            <m:ctrlPr>
              <w:rPr>
                <w:rFonts w:ascii="Cambria Math" w:hAnsi="Cambria Math"/>
                <w:i/>
              </w:rPr>
            </m:ctrlPr>
          </m:sSubPr>
          <m:e>
            <m:r>
              <w:rPr>
                <w:rFonts w:ascii="Cambria Math" w:hAnsi="Cambria Math"/>
              </w:rPr>
              <m:t>x</m:t>
            </m:r>
          </m:e>
          <m:sub>
            <m:r>
              <w:rPr>
                <w:rFonts w:ascii="Cambria Math" w:hAnsi="Cambria Math"/>
                <w:vertAlign w:val="subscript"/>
              </w:rPr>
              <m:t>t</m:t>
            </m:r>
          </m:sub>
        </m:sSub>
      </m:oMath>
      <w:r w:rsidR="00E47E80">
        <w:t xml:space="preserve">consisting of </w:t>
      </w:r>
      <m:oMath>
        <m:r>
          <w:rPr>
            <w:rFonts w:ascii="Cambria Math" w:hAnsi="Cambria Math"/>
          </w:rPr>
          <m:t>d*w</m:t>
        </m:r>
      </m:oMath>
      <w:r w:rsidR="008A10BB">
        <w:t xml:space="preserve"> </w:t>
      </w:r>
      <w:r w:rsidR="00E47E80">
        <w:t xml:space="preserve">features are concatenated. </w:t>
      </w:r>
      <w:r w:rsidRPr="00DB097A">
        <w:t xml:space="preserve">The </w:t>
      </w:r>
      <w:r w:rsidR="00E47E80">
        <w:t xml:space="preserve">sliding </w:t>
      </w:r>
      <w:r w:rsidRPr="00DB097A">
        <w:t>window is moved by 1</w:t>
      </w:r>
      <w:r w:rsidR="00070F18">
        <w:t xml:space="preserve"> hour </w:t>
      </w:r>
      <w:r w:rsidRPr="00DB097A">
        <w:t xml:space="preserve">to incorporate new hourly data. The use of sliding windows results </w:t>
      </w:r>
      <w:r w:rsidR="00CE7669" w:rsidRPr="00DB097A">
        <w:t xml:space="preserve">in </w:t>
      </w:r>
      <w:r w:rsidRPr="00DB097A">
        <w:t>that each hourly measurement is used multiple times as input.</w:t>
      </w:r>
    </w:p>
    <w:p w14:paraId="3C206858" w14:textId="2294D042" w:rsidR="003758C1" w:rsidRPr="00DB097A" w:rsidRDefault="003758C1" w:rsidP="004E2EFA">
      <w:r w:rsidRPr="00DB097A">
        <w:lastRenderedPageBreak/>
        <w:t xml:space="preserve">Each observatio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B097A">
        <w:t xml:space="preserve"> is used as an input without missing data imputation. This means that the missing values are represented by NaN.</w:t>
      </w:r>
      <w:r>
        <w:t xml:space="preserve"> </w:t>
      </w:r>
      <w:r w:rsidR="00FD2C6D">
        <w:t xml:space="preserve">A masking vector is generated to represent missing value patterns, </w:t>
      </w:r>
      <w:r w:rsidR="00FD2C6D" w:rsidRPr="00E80868">
        <w:t xml:space="preserve">where </w:t>
      </w:r>
      <w:r w:rsidR="00AA223D" w:rsidRPr="00E80868">
        <w:t xml:space="preserve">it </w:t>
      </w:r>
      <w:r w:rsidR="00FD2C6D" w:rsidRPr="00E80868">
        <w:t>is</w:t>
      </w:r>
      <w:r w:rsidR="00FD2C6D">
        <w:t xml:space="preserve"> equal to zero indicates that a feature value is missing at time t and equal to one indicates that the feature value is present at time t.</w:t>
      </w:r>
    </w:p>
    <w:p w14:paraId="02F23493" w14:textId="0993B2FA" w:rsidR="00DF01CF" w:rsidRDefault="002A51B8" w:rsidP="004E2EFA">
      <w:r w:rsidRPr="00DB097A">
        <w:t xml:space="preserve">The Utility Score metric was designed to predict sepsis up to six hours before </w:t>
      </w:r>
      <m:oMath>
        <m:sSub>
          <m:sSubPr>
            <m:ctrlPr>
              <w:rPr>
                <w:rFonts w:ascii="Cambria Math" w:hAnsi="Cambria Math"/>
                <w:i/>
              </w:rPr>
            </m:ctrlPr>
          </m:sSubPr>
          <m:e>
            <m:r>
              <w:rPr>
                <w:rFonts w:ascii="Cambria Math" w:hAnsi="Cambria Math"/>
              </w:rPr>
              <m:t>t</m:t>
            </m:r>
          </m:e>
          <m:sub>
            <m:r>
              <w:rPr>
                <w:rFonts w:ascii="Cambria Math" w:hAnsi="Cambria Math"/>
                <w:vertAlign w:val="subscript"/>
              </w:rPr>
              <m:t>optimal</m:t>
            </m:r>
            <m:r>
              <m:rPr>
                <m:sty m:val="p"/>
              </m:rPr>
              <w:rPr>
                <w:rFonts w:ascii="Cambria Math" w:hAnsi="Cambria Math"/>
              </w:rPr>
              <m:t xml:space="preserve"> </m:t>
            </m:r>
          </m:sub>
        </m:sSub>
      </m:oMath>
      <w:r w:rsidRPr="00DB097A">
        <w:t xml:space="preserve">and twelve hours before </w:t>
      </w:r>
      <m:oMath>
        <m:sSub>
          <m:sSubPr>
            <m:ctrlPr>
              <w:rPr>
                <w:rFonts w:ascii="Cambria Math" w:hAnsi="Cambria Math"/>
                <w:i/>
              </w:rPr>
            </m:ctrlPr>
          </m:sSubPr>
          <m:e>
            <m:r>
              <w:rPr>
                <w:rFonts w:ascii="Cambria Math" w:hAnsi="Cambria Math"/>
              </w:rPr>
              <m:t>t</m:t>
            </m:r>
          </m:e>
          <m:sub>
            <m:r>
              <w:rPr>
                <w:rFonts w:ascii="Cambria Math" w:hAnsi="Cambria Math"/>
                <w:vertAlign w:val="subscript"/>
              </w:rPr>
              <m:t>sepsis</m:t>
            </m:r>
          </m:sub>
        </m:sSub>
      </m:oMath>
      <w:r w:rsidRPr="00DB097A">
        <w:t>, resulting in a positive utility score. Since a non-sequential model and a limited window size was used, it is possible to shift further back to promote an earlier forecast. For Sepsis patients</w:t>
      </w:r>
      <w:r>
        <w:t xml:space="preserve">, </w:t>
      </w:r>
      <w:r w:rsidRPr="00DB097A">
        <w:t>this</w:t>
      </w:r>
      <w:r>
        <w:t xml:space="preserve"> mean</w:t>
      </w:r>
      <w:r w:rsidR="00CB69FB">
        <w:t>s</w:t>
      </w:r>
      <w:r>
        <w:t xml:space="preserve"> that </w:t>
      </w:r>
      <w:r w:rsidRPr="00DB097A">
        <w:t xml:space="preserve">SepsisLabel = 1 if t </w:t>
      </w:r>
      <w:r>
        <w:t>&gt;</w:t>
      </w:r>
      <w:r w:rsidRPr="00DB097A">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epsis-</m:t>
            </m:r>
            <m:d>
              <m:dPr>
                <m:ctrlPr>
                  <w:rPr>
                    <w:rFonts w:ascii="Cambria Math" w:hAnsi="Cambria Math"/>
                    <w:i/>
                    <w:vertAlign w:val="subscript"/>
                  </w:rPr>
                </m:ctrlPr>
              </m:dPr>
              <m:e>
                <m:r>
                  <w:rPr>
                    <w:rFonts w:ascii="Cambria Math" w:hAnsi="Cambria Math"/>
                    <w:vertAlign w:val="subscript"/>
                  </w:rPr>
                  <m:t>6+k</m:t>
                </m:r>
                <m:ctrlPr>
                  <w:rPr>
                    <w:rFonts w:ascii="Cambria Math" w:hAnsi="Cambria Math"/>
                    <w:vertAlign w:val="subscript"/>
                  </w:rPr>
                </m:ctrlPr>
              </m:e>
            </m:d>
          </m:sub>
        </m:sSub>
      </m:oMath>
      <w:r w:rsidR="00373C8B">
        <w:t xml:space="preserve"> </w:t>
      </w:r>
      <w:r w:rsidRPr="00DB097A">
        <w:t xml:space="preserve">and </w:t>
      </w:r>
      <w:r w:rsidR="008C2CC3">
        <w:br/>
      </w:r>
      <w:r w:rsidRPr="00DB097A">
        <w:t xml:space="preserve">SepsisLabel = 0 if t &lt; </w:t>
      </w:r>
      <m:oMath>
        <m:sSub>
          <m:sSubPr>
            <m:ctrlPr>
              <w:rPr>
                <w:rFonts w:ascii="Cambria Math" w:hAnsi="Cambria Math"/>
                <w:i/>
              </w:rPr>
            </m:ctrlPr>
          </m:sSubPr>
          <m:e>
            <m:r>
              <w:rPr>
                <w:rFonts w:ascii="Cambria Math" w:hAnsi="Cambria Math"/>
              </w:rPr>
              <m:t>t</m:t>
            </m:r>
          </m:e>
          <m:sub>
            <m:r>
              <w:rPr>
                <w:rFonts w:ascii="Cambria Math" w:hAnsi="Cambria Math"/>
                <w:vertAlign w:val="subscript"/>
              </w:rPr>
              <m:t>sepsis-</m:t>
            </m:r>
            <m:d>
              <m:dPr>
                <m:ctrlPr>
                  <w:rPr>
                    <w:rFonts w:ascii="Cambria Math" w:hAnsi="Cambria Math"/>
                    <w:i/>
                    <w:vertAlign w:val="subscript"/>
                  </w:rPr>
                </m:ctrlPr>
              </m:dPr>
              <m:e>
                <m:r>
                  <w:rPr>
                    <w:rFonts w:ascii="Cambria Math" w:hAnsi="Cambria Math"/>
                    <w:vertAlign w:val="subscript"/>
                  </w:rPr>
                  <m:t>6 + k</m:t>
                </m:r>
              </m:e>
            </m:d>
          </m:sub>
        </m:sSub>
      </m:oMath>
      <w:r>
        <w:t xml:space="preserve">. </w:t>
      </w:r>
      <w:r w:rsidRPr="00DB097A">
        <w:t>An experiment was conducted for different values of K, and</w:t>
      </w:r>
      <w:r w:rsidRPr="00DB097A" w:rsidDel="00B23976">
        <w:t xml:space="preserve"> </w:t>
      </w:r>
      <w:r w:rsidR="00B23976">
        <w:t>it</w:t>
      </w:r>
      <w:r w:rsidR="00B23976" w:rsidRPr="00DB097A">
        <w:t xml:space="preserve"> </w:t>
      </w:r>
      <w:r w:rsidRPr="00DB097A">
        <w:t>was found that k = 3 achieves the highest utility score on the training data</w:t>
      </w:r>
      <w:r w:rsidR="00B34137">
        <w:t xml:space="preserve"> </w:t>
      </w:r>
      <w:r w:rsidR="003D1536">
        <w:fldChar w:fldCharType="begin"/>
      </w:r>
      <w:r w:rsidR="006727E0">
        <w:instrText xml:space="preserve"> ADDIN ZOTERO_ITEM CSL_CITATION {"citationID":"6SeY1qcM","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3D1536">
        <w:fldChar w:fldCharType="separate"/>
      </w:r>
      <w:r w:rsidR="00E93E5D" w:rsidRPr="00E93E5D">
        <w:rPr>
          <w:rFonts w:cs="Calibri"/>
        </w:rPr>
        <w:t>[7]</w:t>
      </w:r>
      <w:r w:rsidR="003D1536">
        <w:fldChar w:fldCharType="end"/>
      </w:r>
      <w:r w:rsidRPr="00DB097A">
        <w:t>.</w:t>
      </w:r>
    </w:p>
    <w:p w14:paraId="74553EBF" w14:textId="4B75D827" w:rsidR="002A51B8" w:rsidRPr="00DB097A" w:rsidRDefault="002A51B8" w:rsidP="004E2EFA">
      <w:r w:rsidRPr="00DB097A">
        <w:t>Before the XGBoost model is developed, 20% of the training data is randomly (patient-wise) selected and will be used to evaluate the performance of the final result. The best hyperparameters are found using 5-fold cross-validation on the other 80% of the training data</w:t>
      </w:r>
      <w:r w:rsidR="003D1536">
        <w:t>.</w:t>
      </w:r>
    </w:p>
    <w:p w14:paraId="7CFA7499" w14:textId="3418E5CB" w:rsidR="003D1536" w:rsidRDefault="003D1536" w:rsidP="003D1536">
      <w:bookmarkStart w:id="168" w:name="_Toc59180821"/>
      <w:bookmarkStart w:id="169" w:name="_Toc59567210"/>
      <w:bookmarkStart w:id="170" w:name="_Toc61187123"/>
      <w:bookmarkStart w:id="171" w:name="_Toc67578905"/>
      <w:bookmarkStart w:id="172" w:name="_Toc61187124"/>
      <w:bookmarkStart w:id="173" w:name="_Toc62635622"/>
      <w:bookmarkStart w:id="174" w:name="_Toc59119717"/>
    </w:p>
    <w:p w14:paraId="5E052571" w14:textId="3BDAD7EF" w:rsidR="003D1536" w:rsidRDefault="003D1536" w:rsidP="006A7891">
      <w:pPr>
        <w:spacing w:after="0"/>
        <w:jc w:val="left"/>
      </w:pPr>
      <w:r>
        <w:br w:type="page"/>
      </w:r>
    </w:p>
    <w:p w14:paraId="37B9557C" w14:textId="2F58031A" w:rsidR="00AB326C" w:rsidRPr="003D1536" w:rsidRDefault="00AB326C" w:rsidP="003D1536">
      <w:pPr>
        <w:pStyle w:val="Heading2"/>
      </w:pPr>
      <w:bookmarkStart w:id="175" w:name="_Ref70848827"/>
      <w:bookmarkStart w:id="176" w:name="_Toc72176203"/>
      <w:r w:rsidRPr="00E57A98">
        <w:lastRenderedPageBreak/>
        <w:t>Importance of early prediction for the medical sector</w:t>
      </w:r>
      <w:bookmarkEnd w:id="168"/>
      <w:bookmarkEnd w:id="169"/>
      <w:bookmarkEnd w:id="170"/>
      <w:bookmarkEnd w:id="171"/>
      <w:bookmarkEnd w:id="175"/>
      <w:bookmarkEnd w:id="176"/>
    </w:p>
    <w:p w14:paraId="531F95F9" w14:textId="5E477DA1" w:rsidR="00E84414" w:rsidRPr="00662E20" w:rsidRDefault="002959B0" w:rsidP="006527CF">
      <w:r>
        <w:t xml:space="preserve">Sepsis can </w:t>
      </w:r>
      <w:r w:rsidR="000908D2">
        <w:t>damage</w:t>
      </w:r>
      <w:r>
        <w:t xml:space="preserve"> healthy tissues by spreading locally. In the worst case, it can </w:t>
      </w:r>
      <w:r w:rsidR="00170A8C">
        <w:t xml:space="preserve">even form </w:t>
      </w:r>
      <w:r w:rsidR="009B68BD">
        <w:t xml:space="preserve">a </w:t>
      </w:r>
      <w:r w:rsidR="000B2227">
        <w:t xml:space="preserve">blood </w:t>
      </w:r>
      <w:r w:rsidR="00F4175B">
        <w:t>clot</w:t>
      </w:r>
      <w:r w:rsidR="00D41663">
        <w:t xml:space="preserve"> and</w:t>
      </w:r>
      <w:r>
        <w:t xml:space="preserve"> restrict the blood flow to vital organs</w:t>
      </w:r>
      <w:r w:rsidR="00D41663">
        <w:t>,</w:t>
      </w:r>
      <w:r>
        <w:t xml:space="preserve"> resulting in organ failure and eventually death.</w:t>
      </w:r>
      <w:r w:rsidR="0087005D">
        <w:t xml:space="preserve"> </w:t>
      </w:r>
      <w:r w:rsidR="006527CF" w:rsidRPr="006644E6">
        <w:t>W</w:t>
      </w:r>
      <w:r w:rsidR="00541E75" w:rsidRPr="006644E6">
        <w:t>ith</w:t>
      </w:r>
      <w:r w:rsidR="006527CF" w:rsidRPr="006644E6">
        <w:t xml:space="preserve"> timely identi</w:t>
      </w:r>
      <w:r w:rsidR="00E318FA" w:rsidRPr="006644E6">
        <w:t>fi</w:t>
      </w:r>
      <w:r w:rsidR="00861F02" w:rsidRPr="006644E6">
        <w:t>cation</w:t>
      </w:r>
      <w:r w:rsidR="006527CF" w:rsidRPr="006644E6">
        <w:t xml:space="preserve"> and</w:t>
      </w:r>
      <w:r w:rsidR="00861F02" w:rsidRPr="006644E6">
        <w:t xml:space="preserve"> treatment</w:t>
      </w:r>
      <w:r w:rsidR="00D305E3" w:rsidRPr="006644E6">
        <w:t>,</w:t>
      </w:r>
      <w:r w:rsidR="006527CF" w:rsidRPr="006644E6">
        <w:t xml:space="preserve"> sepsis is curable.</w:t>
      </w:r>
      <w:r w:rsidR="006527CF" w:rsidRPr="00AB326C">
        <w:t xml:space="preserve"> </w:t>
      </w:r>
      <w:r w:rsidR="00382FE4">
        <w:t>A</w:t>
      </w:r>
      <w:r w:rsidR="006527CF" w:rsidRPr="00AB326C">
        <w:t xml:space="preserve">ntibiotics and intravenous fluids </w:t>
      </w:r>
      <w:r w:rsidR="009A1270">
        <w:t xml:space="preserve">administration </w:t>
      </w:r>
      <w:r w:rsidR="006527CF" w:rsidRPr="00AB326C">
        <w:t xml:space="preserve">should start immediately after diagnosis. </w:t>
      </w:r>
      <w:r w:rsidR="006527CF" w:rsidRPr="00662E20">
        <w:t xml:space="preserve">Research has shown that for every hour of delay in the administration of antibiotics, </w:t>
      </w:r>
      <w:r w:rsidR="00E46EBE">
        <w:t xml:space="preserve">there is </w:t>
      </w:r>
      <w:r w:rsidR="006527CF" w:rsidRPr="00662E20">
        <w:t xml:space="preserve">an associated 6% rise in mortality </w:t>
      </w:r>
      <w:r w:rsidR="006527CF" w:rsidRPr="00662E20">
        <w:fldChar w:fldCharType="begin"/>
      </w:r>
      <w:r w:rsidR="006727E0">
        <w:instrText xml:space="preserve"> ADDIN ZOTERO_ITEM CSL_CITATION {"citationID":"YUjWv5B8","properties":{"formattedCitation":"[2], [3]","plainCitation":"[2], [3]","noteIndex":0},"citationItems":[{"id":158,"uris":["http://zotero.org/groups/2605537/items/K3G5ICWJ"],"uri":["http://zotero.org/groups/2605537/items/K3G5ICWJ"],"itemData":{"id":158,"type":"article-journal","abstract":"&lt;p&gt;Sepsis is among the most common reasons for admission to ICUs throughout the world, and it is believed to be the third most common cause of death in the United States. The pathogenetic mechanism and physiologic changes associated with sepsis are exceedingly complex, but our understanding is evolving rapidly. The major pathophysiologic changes in patients with septic shock include vasoplegic shock (distributive shock), myocardial depression, altered microvascular flow, and a diffuse endothelial injury. These pathophysiologic changes play a central role in the management of sepsis. The early management of patients with severe sepsis and septic shock centers on the administration of antibiotics, IV fluids, and vasoactive agents, followed by source control. However, the specific approach to the resuscitation of patients with septic shock remains highly controversial. This review provides a practical and physiologic-based approach to the early management of sepsis and explores the controversies surrounding the management of this complex condition.&lt;/p&gt;","container-title":"CHEST","DOI":"10.1378/chest.13-2104","ISSN":"0012-3692","issue":"6","journalAbbreviation":"CHEST","language":"English","note":"publisher: Elsevier\nPMID: 24889440","page":"1407-1418","source":"journal.chestnet.org","title":"Early Management of Severe Sepsis: Concepts and Controversies","title-short":"Early Management of Severe Sepsis","volume":"145","author":[{"family":"Marik","given":"Paul E."}],"issued":{"date-parts":[["2014",6,1]]}}},{"id":159,"uris":["http://zotero.org/groups/2605537/items/RTHMYPY5"],"uri":["http://zotero.org/groups/2605537/items/RTHMYPY5"],"itemData":{"id":159,"type":"article-journal","container-title":"Clinical Medicine","DOI":"10.7861/clinmedicine.12-3-276","ISSN":"1470-2118","issue":"3","journalAbbreviation":"Clin Med (Lond)","note":"PMID: 22783783\nPMCID: PMC4953494","page":"276-280","source":"PubMed Central","title":"Sepsis: recognition and treatment","title-short":"Sepsis","volume":"12","author":[{"family":"Soong","given":"J"},{"family":"Soni","given":"N"}],"issued":{"date-parts":[["2012",6]]}}}],"schema":"https://github.com/citation-style-language/schema/raw/master/csl-citation.json"} </w:instrText>
      </w:r>
      <w:r w:rsidR="006527CF" w:rsidRPr="00662E20">
        <w:fldChar w:fldCharType="separate"/>
      </w:r>
      <w:r w:rsidR="009B282E" w:rsidRPr="009B282E">
        <w:rPr>
          <w:rFonts w:cs="Calibri"/>
        </w:rPr>
        <w:t>[2], [3]</w:t>
      </w:r>
      <w:r w:rsidR="006527CF" w:rsidRPr="00662E20">
        <w:fldChar w:fldCharType="end"/>
      </w:r>
      <w:r w:rsidR="006527CF" w:rsidRPr="00662E20">
        <w:t>.</w:t>
      </w:r>
    </w:p>
    <w:p w14:paraId="7EFF3E87" w14:textId="27A11227" w:rsidR="003A1026" w:rsidRDefault="006527CF" w:rsidP="003A1026">
      <w:r w:rsidRPr="00662E20">
        <w:t xml:space="preserve">Even with highly developed medicine and advanced technology today, </w:t>
      </w:r>
      <w:r w:rsidR="004226FC">
        <w:t xml:space="preserve">the </w:t>
      </w:r>
      <w:r w:rsidRPr="00662E20">
        <w:t>mortality rate</w:t>
      </w:r>
      <w:r w:rsidR="00A4700A">
        <w:t xml:space="preserve"> remains</w:t>
      </w:r>
      <w:r w:rsidRPr="00662E20">
        <w:t xml:space="preserve"> between 25% to 30% for severe sepsis and 40% to 70% for septic shock. Annually, twenty per</w:t>
      </w:r>
      <w:r w:rsidR="00A91B8E">
        <w:t xml:space="preserve"> </w:t>
      </w:r>
      <w:r w:rsidRPr="00662E20">
        <w:t xml:space="preserve">cent </w:t>
      </w:r>
      <w:r w:rsidR="00890172">
        <w:t xml:space="preserve">of the </w:t>
      </w:r>
      <w:r w:rsidRPr="00662E20">
        <w:t>in-hospital death</w:t>
      </w:r>
      <w:r w:rsidR="00890172">
        <w:t>s</w:t>
      </w:r>
      <w:r w:rsidRPr="00662E20">
        <w:t xml:space="preserve"> </w:t>
      </w:r>
      <w:r w:rsidR="00890172">
        <w:t>are</w:t>
      </w:r>
      <w:r w:rsidR="00890172" w:rsidRPr="00662E20">
        <w:t xml:space="preserve"> </w:t>
      </w:r>
      <w:r w:rsidRPr="00662E20">
        <w:t xml:space="preserve">caused by sepsis </w:t>
      </w:r>
      <w:r w:rsidRPr="00662E20">
        <w:fldChar w:fldCharType="begin"/>
      </w:r>
      <w:r w:rsidR="006727E0">
        <w:instrText xml:space="preserve"> ADDIN ZOTERO_ITEM CSL_CITATION {"citationID":"bSBRa3ru","properties":{"formattedCitation":"[1]","plainCitation":"[1]","noteIndex":0},"citationItems":[{"id":207,"uris":["http://zotero.org/groups/2605537/items/V27IS5UT"],"uri":["http://zotero.org/groups/2605537/items/V27IS5UT"],"itemData":{"id":207,"type":"webpage","title":"The effect of age on the development and outcome of adult sepsis - PubMed","URL":"https://pubmed.ncbi.nlm.nih.gov/16374151/","accessed":{"date-parts":[["2021",1,3]]}}}],"schema":"https://github.com/citation-style-language/schema/raw/master/csl-citation.json"} </w:instrText>
      </w:r>
      <w:r w:rsidRPr="00662E20">
        <w:fldChar w:fldCharType="separate"/>
      </w:r>
      <w:r w:rsidR="00D51473" w:rsidRPr="00D51473">
        <w:rPr>
          <w:rFonts w:cs="Calibri"/>
        </w:rPr>
        <w:t>[1]</w:t>
      </w:r>
      <w:r w:rsidRPr="00662E20">
        <w:fldChar w:fldCharType="end"/>
      </w:r>
      <w:r w:rsidRPr="00662E20">
        <w:t xml:space="preserve">. </w:t>
      </w:r>
      <w:r w:rsidR="00F948FB">
        <w:t>Earlier detection can help mitigate the risk of sepsis</w:t>
      </w:r>
      <w:r w:rsidR="00584C93">
        <w:t xml:space="preserve">. </w:t>
      </w:r>
      <w:r w:rsidRPr="00662E20">
        <w:t>The earlier it is detected, the earlier the treatment can begin</w:t>
      </w:r>
      <w:r w:rsidR="00EC7B67">
        <w:t>,</w:t>
      </w:r>
      <w:r w:rsidR="00543655">
        <w:t xml:space="preserve"> </w:t>
      </w:r>
      <w:r w:rsidR="00543655">
        <w:br/>
      </w:r>
      <w:r w:rsidRPr="00662E20">
        <w:t xml:space="preserve">the less </w:t>
      </w:r>
      <w:r w:rsidR="00CC11D7">
        <w:t xml:space="preserve">harm is done </w:t>
      </w:r>
      <w:r w:rsidRPr="00662E20">
        <w:t xml:space="preserve">to the body and the </w:t>
      </w:r>
      <w:r w:rsidR="00F11081">
        <w:t>hi</w:t>
      </w:r>
      <w:r w:rsidR="006839AC">
        <w:t xml:space="preserve">gher the </w:t>
      </w:r>
      <w:r w:rsidR="00BF5A04">
        <w:t>chance of sur</w:t>
      </w:r>
      <w:r w:rsidR="00157C36">
        <w:t>vival</w:t>
      </w:r>
      <w:r w:rsidRPr="00662E20">
        <w:t xml:space="preserve">. </w:t>
      </w:r>
      <w:r w:rsidRPr="00AB326C">
        <w:t xml:space="preserve">Early treatment is </w:t>
      </w:r>
      <w:r w:rsidR="0036469C">
        <w:t xml:space="preserve">as </w:t>
      </w:r>
      <w:r w:rsidRPr="00AB326C">
        <w:t xml:space="preserve">crucial </w:t>
      </w:r>
      <w:r w:rsidR="00915B2E">
        <w:t>for</w:t>
      </w:r>
      <w:r w:rsidRPr="00AB326C">
        <w:t xml:space="preserve"> the survival of a patient</w:t>
      </w:r>
      <w:r w:rsidR="00462C84">
        <w:t xml:space="preserve"> </w:t>
      </w:r>
      <w:r w:rsidR="0036469C">
        <w:t>as</w:t>
      </w:r>
      <w:r w:rsidR="00954F73">
        <w:t xml:space="preserve"> </w:t>
      </w:r>
      <w:r w:rsidRPr="00AB326C">
        <w:t xml:space="preserve">early recognition. However, it is difficult to recognize sepsis even for doctors, let alone in the early stage. In an international survey investigating the views of clinicians, 86% of responders felt that the symptoms could easily be misattributed to other medical conditions </w:t>
      </w:r>
      <w:r>
        <w:fldChar w:fldCharType="begin"/>
      </w:r>
      <w:r w:rsidR="006727E0">
        <w:instrText xml:space="preserve"> ADDIN ZOTERO_ITEM CSL_CITATION {"citationID":"CHvW0o9S","properties":{"formattedCitation":"[25]","plainCitation":"[25]","noteIndex":0},"citationItems":[{"id":209,"uris":["http://zotero.org/groups/2605537/items/NGGY8RSJ"],"uri":["http://zotero.org/groups/2605537/items/NGGY8RSJ"],"itemData":{"id":209,"type":"article-journal","abstract":"BACKGROUND: To be able to diagnose and treat sepsis better it is important not only to improve the knowledge about definitions and pathophysiology, but also to gain more insight into specialists' perception of, and attitude towards, the current diagnosis and treatment of sepsis.\nMETHODS: The study was conducted as a prospective, international survey by structured telephone interview. The subjects were intensive care physicians and other specialist physicians caring for intensive care unit (ICU) patients.\nRESULTS: The 1058 physicians who were interviewed (including 529 intensivists) agreed that sepsis is a leading cause of death on the ICU and that the incidence of sepsis is increasing, but that the symptoms of sepsis can easily be misattributed to other conditions. Physicians were concerned that this could lead to under-reporting of sepsis. Two-thirds (67%) were concerned that a common definition is lacking and 83% said it is likely that sepsis is frequently missed. Not more than 17% agreed on any one definition.\nCONCLUSION: There is a general awareness about the inadequacy of the current definitions of sepsis. Physicians caring for patients with sepsis recognise the difficulty of defining and diagnosing sepsis and are aware that they miss the diagnosis frequently.","container-title":"Critical Care (London, England)","DOI":"10.1186/cc2959","ISSN":"1466-609X","issue":"6","journalAbbreviation":"Crit Care","language":"eng","note":"PMID: 15566585\nPMCID: PMC1065059","page":"R409-413","source":"PubMed","title":"An international sepsis survey: a study of doctors' knowledge and perception about sepsis","title-short":"An international sepsis survey","volume":"8","author":[{"family":"Poeze","given":"Martijn"},{"family":"Ramsay","given":"Graham"},{"family":"Gerlach","given":"Herwig"},{"family":"Rubulotta","given":"Francesca"},{"family":"Levy","given":"Mitchel"}],"issued":{"date-parts":[["2004",12]]}}}],"schema":"https://github.com/citation-style-language/schema/raw/master/csl-citation.json"} </w:instrText>
      </w:r>
      <w:r>
        <w:fldChar w:fldCharType="separate"/>
      </w:r>
      <w:r w:rsidR="00D51473" w:rsidRPr="00D51473">
        <w:rPr>
          <w:rFonts w:cs="Calibri"/>
        </w:rPr>
        <w:t>[25]</w:t>
      </w:r>
      <w:r>
        <w:fldChar w:fldCharType="end"/>
      </w:r>
      <w:r w:rsidRPr="00AB326C">
        <w:t xml:space="preserve">. </w:t>
      </w:r>
      <w:r w:rsidR="001E348D" w:rsidRPr="001E348D">
        <w:t>Most of the complications arise due to delay caused by this conflict.</w:t>
      </w:r>
      <w:r w:rsidRPr="00AB326C">
        <w:t xml:space="preserve"> </w:t>
      </w:r>
      <w:r w:rsidR="003A1026">
        <w:t>In two recent studies</w:t>
      </w:r>
      <w:r w:rsidR="0036469C">
        <w:t xml:space="preserve"> </w:t>
      </w:r>
      <w:r w:rsidR="003A1026">
        <w:fldChar w:fldCharType="begin"/>
      </w:r>
      <w:r w:rsidR="00047DF8">
        <w:instrText xml:space="preserve"> ADDIN ZOTERO_ITEM CSL_CITATION {"citationID":"uFyL9863","properties":{"formattedCitation":"[6], [12]","plainCitation":"[6], [12]","noteIndex":0},"citationItems":[{"id":231,"uris":["http://zotero.org/groups/2605537/items/EUKYNC9I"],"uri":["http://zotero.org/groups/2605537/items/EUKYNC9I"],"itemData":{"id":231,"type":"article-journal","container-title":"Critical Care Medicine","DOI":"10.1097/01.CCM.0000217961.75225.E9","ISSN":"0090-3493","issue":"6","journalAbbreviation":"Critical Care Medicine","language":"en","page":"1589-1596","source":"DOI.org (Crossref)","title":"Duration of hypotension before initiation of effective antimicrobial therapy is the critical determinant of survival in human septic shock*:","title-short":"Duration of hypotension before initiation of effective antimicrobial therapy is the critical determinant of survival in human septic shock*","volume":"34","author":[{"family":"Kumar","given":"Anand"},{"family":"Roberts","given":"Daniel"},{"family":"Wood","given":"Kenneth E."},{"family":"Light","given":"Bruce"},{"family":"Parrillo","given":"Joseph E."},{"family":"Sharma","given":"Satendra"},{"family":"Suppes","given":"Robert"},{"family":"Feinstein","given":"Daniel"},{"family":"Zanotti","given":"Sergio"},{"family":"Taiberg","given":"Leo"},{"family":"Gurka","given":"David"},{"family":"Kumar","given":"Aseem"},{"family":"Cheang","given":"Mary"}],"issued":{"date-parts":[["2006",6]]}}},{"id":232,"uris":["http://zotero.org/groups/2605537/items/RRRNM4EH"],"uri":["http://zotero.org/groups/2605537/items/RRRNM4EH"],"itemData":{"id":232,"type":"article-journal","abstract":"BACKGROUND: In 2013, New York began requiring hospitals to follow protocols for the early identification and treatment of sepsis. However, there is controversy about whether more rapid treatment of sepsis improves outcomes in patients.\nMETHODS: We studied data from patients with sepsis and septic shock that were reported to the New York State Department of Health from April 1, 2014, to June 30, 2016. Patients had a sepsis protocol initiated within 6 hours after arrival in the emergency department and had all items in a 3-hour bundle of care for patients with sepsis (i.e., blood cultures, broad-spectrum antibiotic agents, and lactate measurement) completed within 12 hours. Multilevel models were used to assess the associations between the time until completion of the 3-hour bundle and risk-adjusted mortality. We also examined the times to the administration of antibiotics and to the completion of an initial bolus of intravenous fluid.\nRESULTS: Among 49,331 patients at 149 hospitals, 40,696 (82.5%) had the 3-hour bundle completed within 3 hours. The median time to completion of the 3-hour bundle was 1.30 hours (interquartile range, 0.65 to 2.35), the median time to the administration of antibiotics was 0.95 hours (interquartile range, 0.35 to 1.95), and the median time to completion of the fluid bolus was 2.56 hours (interquartile range, 1.33 to 4.20). Among patients who had the 3-hour bundle completed within 12 hours, a longer time to the completion of the bundle was associated with higher risk-adjusted in-hospital mortality (odds ratio, 1.04 per hour; 95% confidence interval [CI], 1.02 to 1.05; P&lt;0.001), as was a longer time to the administration of antibiotics (odds ratio, 1.04 per hour; 95% CI, 1.03 to 1.06; P&lt;0.001) but not a longer time to the completion of a bolus of intravenous fluids (odds ratio, 1.01 per hour; 95% CI, 0.99 to 1.02; P=0.21).\nCONCLUSIONS: More rapid completion of a 3-hour bundle of sepsis care and rapid administration of antibiotics, but not rapid completion of an initial bolus of intravenous fluids, were associated with lower risk-adjusted in-hospital mortality. (Funded by the National Institutes of Health and others.).","container-title":"The New England Journal of Medicine","DOI":"10.1056/NEJMoa1703058","ISSN":"1533-4406","issue":"23","journalAbbreviation":"N Engl J Med","language":"eng","note":"PMID: 28528569\nPMCID: PMC5538258","page":"2235-2244","source":"PubMed","title":"Time to Treatment and Mortality during Mandated Emergency Care for Sepsis","volume":"376","author":[{"family":"Seymour","given":"Christopher W."},{"family":"Gesten","given":"Foster"},{"family":"Prescott","given":"Hallie C."},{"family":"Friedrich","given":"Marcus E."},{"family":"Iwashyna","given":"Theodore J."},{"family":"Phillips","given":"Gary S."},{"family":"Lemeshow","given":"Stanley"},{"family":"Osborn","given":"Tiffany"},{"family":"Terry","given":"Kathleen M."},{"family":"Levy","given":"Mitchell M."}],"issued":{"date-parts":[["2017",6,8]]}}}],"schema":"https://github.com/citation-style-language/schema/raw/master/csl-citation.json"} </w:instrText>
      </w:r>
      <w:r w:rsidR="003A1026">
        <w:fldChar w:fldCharType="separate"/>
      </w:r>
      <w:r w:rsidR="00047DF8" w:rsidRPr="00047DF8">
        <w:rPr>
          <w:rFonts w:cs="Calibri"/>
        </w:rPr>
        <w:t>[6], [12]</w:t>
      </w:r>
      <w:r w:rsidR="003A1026">
        <w:fldChar w:fldCharType="end"/>
      </w:r>
      <w:r w:rsidR="003A1026">
        <w:t xml:space="preserve">, </w:t>
      </w:r>
      <w:r w:rsidR="00233EF1">
        <w:t xml:space="preserve">researchers </w:t>
      </w:r>
      <w:r w:rsidR="003A1026">
        <w:t xml:space="preserve">suggest that there will be increased mortality by </w:t>
      </w:r>
      <w:r w:rsidR="003A1026" w:rsidRPr="00A52D2B">
        <w:t xml:space="preserve">septic patients who </w:t>
      </w:r>
      <w:r w:rsidR="003A1026">
        <w:t xml:space="preserve">have </w:t>
      </w:r>
      <w:r w:rsidR="003A1026" w:rsidRPr="00A52D2B">
        <w:t>experienced delays in</w:t>
      </w:r>
      <w:r w:rsidR="003A1026">
        <w:t xml:space="preserve"> their</w:t>
      </w:r>
      <w:r w:rsidR="003A1026" w:rsidRPr="00A52D2B">
        <w:t xml:space="preserve"> </w:t>
      </w:r>
      <w:r w:rsidR="003A1026">
        <w:t>(</w:t>
      </w:r>
      <w:r w:rsidR="003A1026" w:rsidRPr="00A52D2B">
        <w:t>antibiotic</w:t>
      </w:r>
      <w:r w:rsidR="003A1026">
        <w:t>)</w:t>
      </w:r>
      <w:r w:rsidR="003A1026" w:rsidRPr="00A52D2B">
        <w:t xml:space="preserve"> </w:t>
      </w:r>
      <w:r w:rsidR="003A1026">
        <w:t>treatment.</w:t>
      </w:r>
      <w:r w:rsidR="003A1026" w:rsidRPr="00497059">
        <w:t xml:space="preserve"> </w:t>
      </w:r>
      <w:r w:rsidR="00852106">
        <w:br/>
      </w:r>
      <w:r w:rsidR="003A1026" w:rsidRPr="00A52D2B">
        <w:t xml:space="preserve">This effect is even more </w:t>
      </w:r>
      <w:r w:rsidR="003A1026">
        <w:t xml:space="preserve">serious for </w:t>
      </w:r>
      <w:r w:rsidR="003A1026" w:rsidRPr="00A52D2B">
        <w:t>patients</w:t>
      </w:r>
      <w:r w:rsidR="003A1026">
        <w:t xml:space="preserve"> who are </w:t>
      </w:r>
      <w:r w:rsidR="003A1026" w:rsidRPr="00A52D2B">
        <w:t>suffering from septic shock, where hourly delays were associated with a 4-8 % increase in mortality per hour</w:t>
      </w:r>
      <w:r w:rsidR="000E2C8A">
        <w:t xml:space="preserve"> </w:t>
      </w:r>
      <w:r w:rsidR="00987BD2">
        <w:fldChar w:fldCharType="begin"/>
      </w:r>
      <w:r w:rsidR="006727E0">
        <w:instrText xml:space="preserve"> ADDIN ZOTERO_ITEM CSL_CITATION {"citationID":"56iKiiXV","properties":{"formattedCitation":"[12]","plainCitation":"[12]","noteIndex":0},"citationItems":[{"id":231,"uris":["http://zotero.org/groups/2605537/items/EUKYNC9I"],"uri":["http://zotero.org/groups/2605537/items/EUKYNC9I"],"itemData":{"id":231,"type":"article-journal","container-title":"Critical Care Medicine","DOI":"10.1097/01.CCM.0000217961.75225.E9","ISSN":"0090-3493","issue":"6","journalAbbreviation":"Critical Care Medicine","language":"en","page":"1589-1596","source":"DOI.org (Crossref)","title":"Duration of hypotension before initiation of effective antimicrobial therapy is the critical determinant of survival in human septic shock*:","title-short":"Duration of hypotension before initiation of effective antimicrobial therapy is the critical determinant of survival in human septic shock*","volume":"34","author":[{"family":"Kumar","given":"Anand"},{"family":"Roberts","given":"Daniel"},{"family":"Wood","given":"Kenneth E."},{"family":"Light","given":"Bruce"},{"family":"Parrillo","given":"Joseph E."},{"family":"Sharma","given":"Satendra"},{"family":"Suppes","given":"Robert"},{"family":"Feinstein","given":"Daniel"},{"family":"Zanotti","given":"Sergio"},{"family":"Taiberg","given":"Leo"},{"family":"Gurka","given":"David"},{"family":"Kumar","given":"Aseem"},{"family":"Cheang","given":"Mary"}],"issued":{"date-parts":[["2006",6]]}}}],"schema":"https://github.com/citation-style-language/schema/raw/master/csl-citation.json"} </w:instrText>
      </w:r>
      <w:r w:rsidR="00987BD2">
        <w:fldChar w:fldCharType="separate"/>
      </w:r>
      <w:r w:rsidR="00987BD2" w:rsidRPr="00987BD2">
        <w:rPr>
          <w:rFonts w:cs="Calibri"/>
        </w:rPr>
        <w:t>[12]</w:t>
      </w:r>
      <w:r w:rsidR="00987BD2">
        <w:fldChar w:fldCharType="end"/>
      </w:r>
      <w:r w:rsidR="003A1026">
        <w:t>.</w:t>
      </w:r>
    </w:p>
    <w:p w14:paraId="12387FA9" w14:textId="77777777" w:rsidR="00DF01CF" w:rsidRDefault="006527CF" w:rsidP="006527CF">
      <w:r w:rsidRPr="00AB326C">
        <w:t>When the typical symptoms of sepsis manifest, the disease has already progressed to a certain degree, and the patient’s life is already in danger.</w:t>
      </w:r>
    </w:p>
    <w:p w14:paraId="26C2567C" w14:textId="22D48DD7" w:rsidR="003E5FAE" w:rsidRPr="003E5FAE" w:rsidRDefault="00AB326C" w:rsidP="003E5FAE">
      <w:r w:rsidRPr="00AB326C">
        <w:t>It will be much better if the sepsis can be predicted early, with which the cost of treatment, the impairment sepsis cause to the patient body, the pain the patient goes through, and the chance of death will all decrease. That is the trend to fight sepsis.</w:t>
      </w:r>
      <w:r w:rsidR="00AF660D">
        <w:t xml:space="preserve"> </w:t>
      </w:r>
      <w:r w:rsidR="00BC1A1A">
        <w:t>As technology</w:t>
      </w:r>
      <w:r w:rsidR="00725877">
        <w:t xml:space="preserve"> is</w:t>
      </w:r>
      <w:r w:rsidR="00BC1A1A">
        <w:t xml:space="preserve"> developing</w:t>
      </w:r>
      <w:r w:rsidR="00BC1A1A" w:rsidRPr="00AB326C">
        <w:t>, algorithm</w:t>
      </w:r>
      <w:r w:rsidR="00BC1A1A">
        <w:t>s</w:t>
      </w:r>
      <w:r w:rsidR="00BC1A1A" w:rsidRPr="00AB326C">
        <w:t xml:space="preserve"> implemented with machine learning can be applied to predict sepsis based on vital signs. </w:t>
      </w:r>
      <w:r w:rsidR="00AF660D">
        <w:t xml:space="preserve">As </w:t>
      </w:r>
      <w:r w:rsidR="006806E1">
        <w:t>technolo</w:t>
      </w:r>
      <w:r w:rsidR="00D04D0C">
        <w:t>gy developing</w:t>
      </w:r>
      <w:r w:rsidRPr="00AB326C">
        <w:t>, algorithm</w:t>
      </w:r>
      <w:r w:rsidR="006013E0">
        <w:t>s</w:t>
      </w:r>
      <w:r w:rsidRPr="00AB326C">
        <w:t xml:space="preserve"> implemented with machine learning can be applied to predict sepsis based on </w:t>
      </w:r>
      <w:r w:rsidR="00625162">
        <w:t>clinical data</w:t>
      </w:r>
      <w:r w:rsidRPr="00AB326C">
        <w:t xml:space="preserve">. Currently, some algorithms to predict sepsis for patients in ICU have </w:t>
      </w:r>
      <w:r w:rsidR="00094499">
        <w:t>already</w:t>
      </w:r>
      <w:r w:rsidRPr="00AB326C">
        <w:t xml:space="preserve"> come out </w:t>
      </w:r>
      <w:r>
        <w:fldChar w:fldCharType="begin"/>
      </w:r>
      <w:r w:rsidR="00047DF8">
        <w:instrText xml:space="preserve"> ADDIN ZOTERO_ITEM CSL_CITATION {"citationID":"UqgAxtT3","properties":{"formattedCitation":"[26], [27]","plainCitation":"[26], [27]","noteIndex":0},"citationItems":[{"id":157,"uris":["http://zotero.org/groups/2605537/items/HXT9LWTF"],"uri":["http://zotero.org/groups/2605537/items/HXT9LWTF"],"itemData":{"id":157,"type":"article-journal","abstract":"Severe sepsis is a major cause of morbidity and mortality, claiming between 36000 and 64 000 lives annually in the UK, with a mortality rate of 35%. International guidelines for the management of severe sepsis were published in 2004 by the Surviving Sepsis Campaign and condensed into two Care Bundles. In 2010, the Campaign published results from its improvement programme showing that, although an absolute mortality reduction of 5.4% was seen over a 2 year period in line with increasing compliance with the Bundles, reliability was not achieved and Bundle compliance reached only 31%. This article explores current challenges in sepsis care and opportunities for further improvements. Basic care tasks [microbiological sampling and antibiotic delivery within 1 h, ﬂuid resuscitation, and risk stratiﬁcation using serum lactate (or alternative)] are likely to beneﬁt patients most, yet are unreliably performed. Barriers include lack of awareness and robust process, the lack of supporting controlled trials, and complex diagnostic criteria leading to recognition delays. Reliable, timely delivery of more complex life-saving tasks (such as early goal-directed therapy) demands greater awareness, faster recognition and initiation of basic care, and more effective collaboration between clinicians and nurses on the front line, in critical care and in specialist support services, such as microbiology and infectious diseases. Organizations such as Survive Sepsis, the Surviving Sepsis Campaign and the Global Sepsis Alliance are working to raise awareness and promote further improvement initiatives. Future developments will focus on sepsis biomarkers and microarray techniques to rapidly screen for pathogens, risk stratiﬁcation using genetic proﬁling, and the development of novel therapeutic agents targeting immunomodulation.","container-title":"Journal of Antimicrobial Chemotherapy","DOI":"10.1093/jac/dkq515","ISSN":"0305-7453, 1460-2091","issue":"Supplement 2","journalAbbreviation":"Journal of Antimicrobial Chemotherapy","language":"en","page":"ii11-ii23","source":"DOI.org (Crossref)","title":"Surviving the first hours in sepsis: getting the basics right (an intensivist's perspective)","title-short":"Surviving the first hours in sepsis","volume":"66","author":[{"family":"Daniels","given":"R."}],"issued":{"date-parts":[["2011",4,1]]}}},{"id":162,"uris":["http://zotero.org/groups/2605537/items/WRG5PMDX"],"uri":["http://zotero.org/groups/2605537/items/WRG5PMDX"],"itemData":{"id":162,"type":"article-journal","abstract":"Severe sepsis is a common clinical problem associated with a high mortality rate. Goal-directed therapy involves algorithmic adjustment of central venous pressure, mean arterial pressure, and central venous oxygen saturation to balance systemic oxygen supply with oxygen demand. In this study, goal-directed therapy, initiated early, reduced in-hospital mortality from 46.5 percent to 30.5 percent.","container-title":"New England Journal of Medicine","DOI":"10.1056/NEJMoa010307","ISSN":"0028-4793","issue":"19","note":"publisher: Massachusetts Medical Society\n_eprint: https://doi.org/10.1056/NEJMoa010307\nPMID: 11794169","page":"1368-1377","source":"Taylor and Francis+NEJM","title":"Early Goal-Directed Therapy in the Treatment of Severe Sepsis and Septic Shock","volume":"345","author":[{"family":"Rivers","given":"Emanuel"},{"family":"Nguyen","given":"Bryant"},{"family":"Havstad","given":"Suzanne"},{"family":"Ressler","given":"Julie"},{"family":"Muzzin","given":"Alexandria"},{"family":"Knoblich","given":"Bernhard"},{"family":"Peterson","given":"Edward"},{"family":"Tomlanovich","given":"Michael"}],"issued":{"date-parts":[["2001",11,8]]}}}],"schema":"https://github.com/citation-style-language/schema/raw/master/csl-citation.json"} </w:instrText>
      </w:r>
      <w:r>
        <w:fldChar w:fldCharType="separate"/>
      </w:r>
      <w:r w:rsidR="00047DF8" w:rsidRPr="00047DF8">
        <w:rPr>
          <w:rFonts w:cs="Calibri"/>
        </w:rPr>
        <w:t>[26], [27]</w:t>
      </w:r>
      <w:r>
        <w:fldChar w:fldCharType="end"/>
      </w:r>
      <w:r>
        <w:t>.</w:t>
      </w:r>
    </w:p>
    <w:p w14:paraId="16B91F0F" w14:textId="60BD5AEF" w:rsidR="001609A4" w:rsidRDefault="001609A4">
      <w:pPr>
        <w:spacing w:after="0"/>
        <w:jc w:val="left"/>
      </w:pPr>
      <w:r>
        <w:br w:type="page"/>
      </w:r>
    </w:p>
    <w:p w14:paraId="3247AD74" w14:textId="77777777" w:rsidR="00DF01CF" w:rsidRDefault="004A0869" w:rsidP="004A0869">
      <w:pPr>
        <w:pStyle w:val="Heading3"/>
      </w:pPr>
      <w:bookmarkStart w:id="177" w:name="_Toc69912301"/>
      <w:bookmarkStart w:id="178" w:name="_Ref71826613"/>
      <w:bookmarkStart w:id="179" w:name="_Toc72176204"/>
      <w:bookmarkStart w:id="180" w:name="_Toc59567211"/>
      <w:bookmarkStart w:id="181" w:name="_Toc67578906"/>
      <w:bookmarkEnd w:id="172"/>
      <w:bookmarkEnd w:id="173"/>
      <w:r w:rsidRPr="00DA1F08">
        <w:lastRenderedPageBreak/>
        <w:t>Currently existing state of the art</w:t>
      </w:r>
      <w:bookmarkEnd w:id="177"/>
      <w:bookmarkEnd w:id="178"/>
      <w:bookmarkEnd w:id="179"/>
    </w:p>
    <w:bookmarkEnd w:id="180"/>
    <w:bookmarkEnd w:id="181"/>
    <w:p w14:paraId="46A838B4" w14:textId="7708A584" w:rsidR="00AB326C" w:rsidRPr="00AB326C" w:rsidRDefault="0018161E" w:rsidP="00113D05">
      <w:r>
        <w:t xml:space="preserve">A </w:t>
      </w:r>
      <w:r w:rsidR="00AB326C" w:rsidRPr="00AB326C">
        <w:t xml:space="preserve">machine </w:t>
      </w:r>
      <w:r w:rsidR="003832BF" w:rsidRPr="00AB326C">
        <w:t>learning</w:t>
      </w:r>
      <w:r w:rsidR="003832BF">
        <w:t>-</w:t>
      </w:r>
      <w:r>
        <w:t>ba</w:t>
      </w:r>
      <w:r w:rsidR="00DB60A6">
        <w:t>se</w:t>
      </w:r>
      <w:r>
        <w:t>d</w:t>
      </w:r>
      <w:r w:rsidR="00DB60A6">
        <w:t xml:space="preserve"> </w:t>
      </w:r>
      <w:r w:rsidR="00AB326C" w:rsidRPr="00AB326C">
        <w:t>algorithm</w:t>
      </w:r>
      <w:r w:rsidR="00DB60A6">
        <w:t>, InSight</w:t>
      </w:r>
      <w:r w:rsidR="00044F1A">
        <w:t xml:space="preserve"> [27]</w:t>
      </w:r>
      <w:r w:rsidR="00DB60A6">
        <w:t>,</w:t>
      </w:r>
      <w:r w:rsidR="00BB16BC">
        <w:t xml:space="preserve"> </w:t>
      </w:r>
      <w:r w:rsidR="00B164A9">
        <w:t xml:space="preserve">has succeeded in predicting </w:t>
      </w:r>
      <w:r w:rsidR="0052076E">
        <w:t xml:space="preserve">sepsis </w:t>
      </w:r>
      <w:r w:rsidR="00253295">
        <w:t xml:space="preserve">four hours ahead </w:t>
      </w:r>
      <w:r w:rsidR="008C5CDE">
        <w:t>us</w:t>
      </w:r>
      <w:r w:rsidR="00B164A9">
        <w:t>ing</w:t>
      </w:r>
      <w:r w:rsidR="008C5CDE">
        <w:t xml:space="preserve"> only six vital signs </w:t>
      </w:r>
      <w:r w:rsidR="00B55F86">
        <w:t xml:space="preserve">with gradient </w:t>
      </w:r>
      <w:r w:rsidR="00D96BB5">
        <w:t>tree boosting</w:t>
      </w:r>
      <w:r w:rsidR="00AB326C" w:rsidRPr="00AB326C">
        <w:t xml:space="preserve">. It outperforms the existing sepsis scoring system. </w:t>
      </w:r>
      <w:r w:rsidR="00FF1E55">
        <w:t>The Ar</w:t>
      </w:r>
      <w:r w:rsidR="00FF1E55" w:rsidRPr="00CC7D00">
        <w:t xml:space="preserve">ea </w:t>
      </w:r>
      <w:r w:rsidR="00FF1E55">
        <w:t>U</w:t>
      </w:r>
      <w:r w:rsidR="00FF1E55" w:rsidRPr="00CC7D00">
        <w:t>nder Receiver Operating Characteristics</w:t>
      </w:r>
      <w:r w:rsidR="00FF1E55">
        <w:t xml:space="preserve"> (AUROC</w:t>
      </w:r>
      <w:r w:rsidR="00FF1E55" w:rsidRPr="00CC7D00">
        <w:t>)</w:t>
      </w:r>
      <w:r w:rsidR="00FF1E55">
        <w:t xml:space="preserve"> is a performance metric score for a machine learning model. It is calculated on the true positive and false negative predictions the model gives together with different threshold values.</w:t>
      </w:r>
      <w:r w:rsidR="00DF01CF">
        <w:t xml:space="preserve"> </w:t>
      </w:r>
      <w:r w:rsidR="00C83FBC">
        <w:br/>
      </w:r>
      <w:r w:rsidR="00F64408">
        <w:t xml:space="preserve">For </w:t>
      </w:r>
      <w:r w:rsidR="005B5E9A">
        <w:t>example</w:t>
      </w:r>
      <w:r w:rsidR="00F64408">
        <w:t>, i</w:t>
      </w:r>
      <w:r w:rsidR="00FF1E55">
        <w:t xml:space="preserve">f the probability is larger than or equal to the threshold value, it will be classified into the positive class, numerically one, or into the negative class, zero. AUROC ranges from zero to one and is used as a summary of the model skill. The higher it is, the better the prediction values match the actual values, and the more suitable the machine learning model is for this situation. InSight is </w:t>
      </w:r>
      <w:r w:rsidR="00FF1E55" w:rsidRPr="00AB326C">
        <w:t xml:space="preserve">the first sepsis screening system </w:t>
      </w:r>
      <w:r w:rsidR="00FF1E55" w:rsidRPr="00284734">
        <w:t xml:space="preserve">to exceed the </w:t>
      </w:r>
      <w:r w:rsidR="00353B8E">
        <w:t>AUROC</w:t>
      </w:r>
      <w:r w:rsidR="001E20F8">
        <w:t xml:space="preserve"> </w:t>
      </w:r>
      <w:r w:rsidR="00885197">
        <w:t xml:space="preserve">score </w:t>
      </w:r>
      <w:r w:rsidR="00FF1E55" w:rsidRPr="00284734">
        <w:t>of 0.90 using only vital sign inputs</w:t>
      </w:r>
      <w:r w:rsidR="00FF1E55">
        <w:t xml:space="preserve"> </w:t>
      </w:r>
      <w:r w:rsidR="00AB326C">
        <w:fldChar w:fldCharType="begin"/>
      </w:r>
      <w:r w:rsidR="006727E0">
        <w:instrText xml:space="preserve"> ADDIN ZOTERO_ITEM CSL_CITATION {"citationID":"EoXuO5wu","properties":{"formattedCitation":"[28]","plainCitation":"[28]","noteIndex":0},"citationItems":[{"id":176,"uris":["http://zotero.org/groups/2605537/items/567D5GJB"],"uri":["http://zotero.org/groups/2605537/items/567D5GJB"],"itemData":{"id":176,"type":"article-journal","abstract":"Objectives We validate a machine learning-based sepsis-prediction algorithm (InSight) for the detection and prediction of three sepsis-related gold standards, using only six vital signs. We evaluate robustness to missing data, customisation to site-specific data using transfer learning and generalisability to new settings.\nDesign A machine-learning algorithm with gradient tree boosting. Features for prediction were created from combinations of six vital sign measurements and their changes over time.\nSetting A mixed-ward retrospective dataset from the University of California, San Francisco (UCSF) Medical Center (San Francisco, California, USA) as the primary source, an intensive care unit dataset from the Beth Israel Deaconess Medical Center (Boston, Massachusetts, USA) as a transfer-learning source and four additional institutions’ datasets to evaluate generalisability.\nParticipants 684 443 total encounters, with 90 353 encounters from June 2011 to March 2016 at UCSF.\nInterventions None.\nPrimary and secondary outcome measures Area under the receiver operating characteristic (AUROC) curve for detection and prediction of sepsis, severe sepsis and septic shock.\nResults For detection of sepsis and severe sepsis, InSight achieves an AUROC curve of 0.92 (95% CI 0.90 to 0.93) and 0.87 (95% CI 0.86 to 0.88), respectively. Four hours before onset, InSight predicts septic shock with an AUROC of 0.96 (95% CI 0.94 to 0.98) and severe sepsis with an AUROC of 0.85 (95% CI 0.79 to 0.91).\nConclusions InSight outperforms existing sepsis scoring systems in identifying and predicting sepsis, severe sepsis and septic shock. This is the first sepsis screening system to exceed an AUROC of 0.90 using only vital sign inputs. InSight is robust to missing data, can be customised to novel hospital data using a small fraction of site data and retains strong discrimination across all institutions.","container-title":"BMJ Open","DOI":"10.1136/bmjopen-2017-017833","ISSN":"2044-6055, 2044-6055","issue":"1","language":"en","note":"publisher: British Medical Journal Publishing Group\nsection: Health informatics\nPMID: 29374661","page":"e017833","source":"bmjopen.bmj.com","title":"Multicentre validation of a sepsis prediction algorithm using only vital sign data in the emergency department, general ward and ICU","volume":"8","author":[{"family":"Mao","given":"Qingqing"},{"family":"Jay","given":"Melissa"},{"family":"Hoffman","given":"Jana L."},{"family":"Calvert","given":"Jacob"},{"family":"Barton","given":"Christopher"},{"family":"Shimabukuro","given":"David"},{"family":"Shieh","given":"Lisa"},{"family":"Chettipally","given":"Uli"},{"family":"Fletcher","given":"Grant"},{"family":"Kerem","given":"Yaniv"},{"family":"Zhou","given":"Yifan"},{"family":"Das","given":"Ritankar"}],"issued":{"date-parts":[["2018",1,1]]}}}],"schema":"https://github.com/citation-style-language/schema/raw/master/csl-citation.json"} </w:instrText>
      </w:r>
      <w:r w:rsidR="00AB326C">
        <w:fldChar w:fldCharType="separate"/>
      </w:r>
      <w:r w:rsidR="00537735" w:rsidRPr="00537735">
        <w:rPr>
          <w:rFonts w:cs="Calibri"/>
        </w:rPr>
        <w:t>[28]</w:t>
      </w:r>
      <w:r w:rsidR="00AB326C">
        <w:fldChar w:fldCharType="end"/>
      </w:r>
      <w:r w:rsidR="00AB326C" w:rsidRPr="00AB326C">
        <w:t>.</w:t>
      </w:r>
    </w:p>
    <w:p w14:paraId="72494CCB" w14:textId="06CF528A" w:rsidR="00580D6F" w:rsidRDefault="00AB326C" w:rsidP="00AB326C">
      <w:pPr>
        <w:rPr>
          <w:lang w:eastAsia="zh-CN"/>
        </w:rPr>
      </w:pPr>
      <w:r w:rsidRPr="00AB326C">
        <w:rPr>
          <w:lang w:eastAsia="zh-CN"/>
        </w:rPr>
        <w:t xml:space="preserve">Another method called </w:t>
      </w:r>
      <w:r w:rsidRPr="00AB326C">
        <w:t>Artificial Intelligence Sepsis Expert (</w:t>
      </w:r>
      <w:r w:rsidRPr="00AB326C">
        <w:rPr>
          <w:lang w:eastAsia="zh-CN"/>
        </w:rPr>
        <w:t xml:space="preserve">AISE) can accurately predict the onset of sepsis in an ICU patient </w:t>
      </w:r>
      <w:r w:rsidR="001E20F8">
        <w:rPr>
          <w:lang w:eastAsia="zh-CN"/>
        </w:rPr>
        <w:t>four</w:t>
      </w:r>
      <w:r w:rsidRPr="00AB326C">
        <w:rPr>
          <w:lang w:eastAsia="zh-CN"/>
        </w:rPr>
        <w:t xml:space="preserve"> to </w:t>
      </w:r>
      <w:r w:rsidR="001E20F8">
        <w:rPr>
          <w:lang w:eastAsia="zh-CN"/>
        </w:rPr>
        <w:t>twelve</w:t>
      </w:r>
      <w:r w:rsidRPr="00AB326C">
        <w:rPr>
          <w:lang w:eastAsia="zh-CN"/>
        </w:rPr>
        <w:t xml:space="preserve"> hours before clinical recognition. </w:t>
      </w:r>
      <w:r w:rsidR="00655C7B" w:rsidRPr="00655C7B">
        <w:rPr>
          <w:lang w:eastAsia="zh-CN"/>
        </w:rPr>
        <w:t>This is a machine learning algorithm</w:t>
      </w:r>
      <w:r w:rsidRPr="00AB326C">
        <w:rPr>
          <w:lang w:eastAsia="zh-CN"/>
        </w:rPr>
        <w:t xml:space="preserve">, which is capable of predicting severe sepsis onset up to 48 hours in advance using only readily available vital signs extracted from the existing patient electronic health records, which reached </w:t>
      </w:r>
      <w:r w:rsidRPr="00B070F7">
        <w:rPr>
          <w:lang w:eastAsia="zh-CN"/>
        </w:rPr>
        <w:t>an AURO</w:t>
      </w:r>
      <w:r w:rsidR="00885197">
        <w:rPr>
          <w:lang w:eastAsia="zh-CN"/>
        </w:rPr>
        <w:t>C</w:t>
      </w:r>
      <w:r w:rsidR="00A350A7">
        <w:rPr>
          <w:lang w:eastAsia="zh-CN"/>
        </w:rPr>
        <w:t xml:space="preserve"> </w:t>
      </w:r>
      <w:r w:rsidR="002247E7" w:rsidRPr="00B070F7">
        <w:rPr>
          <w:lang w:eastAsia="zh-CN"/>
        </w:rPr>
        <w:t>score</w:t>
      </w:r>
      <w:r w:rsidRPr="00B070F7">
        <w:rPr>
          <w:lang w:eastAsia="zh-CN"/>
        </w:rPr>
        <w:t xml:space="preserve"> </w:t>
      </w:r>
      <w:r w:rsidR="00A350A7">
        <w:rPr>
          <w:lang w:eastAsia="zh-CN"/>
        </w:rPr>
        <w:t>of</w:t>
      </w:r>
      <w:r w:rsidRPr="00AB326C">
        <w:rPr>
          <w:lang w:eastAsia="zh-CN"/>
        </w:rPr>
        <w:t xml:space="preserve"> </w:t>
      </w:r>
      <w:r w:rsidR="00AF2A4D">
        <w:rPr>
          <w:lang w:eastAsia="zh-CN"/>
        </w:rPr>
        <w:t>0.</w:t>
      </w:r>
      <w:r w:rsidRPr="00AB326C">
        <w:rPr>
          <w:lang w:eastAsia="zh-CN"/>
        </w:rPr>
        <w:t xml:space="preserve">93 </w:t>
      </w:r>
      <w:r>
        <w:rPr>
          <w:lang w:eastAsia="zh-CN"/>
        </w:rPr>
        <w:fldChar w:fldCharType="begin"/>
      </w:r>
      <w:r w:rsidR="006727E0">
        <w:rPr>
          <w:lang w:eastAsia="zh-CN"/>
        </w:rPr>
        <w:instrText xml:space="preserve"> ADDIN ZOTERO_ITEM CSL_CITATION {"citationID":"Ivx2pUr4","properties":{"formattedCitation":"[29]","plainCitation":"[29]","noteIndex":0},"citationItems":[{"id":175,"uris":["http://zotero.org/groups/2605537/items/RPUAAZ83"],"uri":["http://zotero.org/groups/2605537/items/RPUAAZ83"],"itemData":{"id":175,"type":"article-journal","abstract":"Severe sepsis and septic shock are among the leading causes of death in the United States and sepsis remains one of the most expensive conditions to diagnose and treat. Accurate early diagnosis and treatment can reduce the risk of adverse patient outcomes, but the efficacy of traditional rule-based screening methods is limited. The purpose of this study was to develop and validate a machine learning algorithm (MLA) for severe sepsis prediction up to 48 h before onset using a diverse patient dataset.","container-title":"BMC Medical Informatics and Decision Making","DOI":"10.1186/s12911-020-01284-x","ISSN":"1472-6947","issue":"1","journalAbbreviation":"BMC Medical Informatics and Decision Making","page":"276","source":"BioMed Central","title":"Validation of a machine learning algorithm for early severe sepsis prediction: a retrospective study predicting severe sepsis up to 48 h in advance using a diverse dataset from 461 US hospitals","title-short":"Validation of a machine learning algorithm for early severe sepsis prediction","volume":"20","author":[{"family":"Burdick","given":"Hoyt"},{"family":"Pino","given":"Eduardo"},{"family":"Gabel-Comeau","given":"Denise"},{"family":"Gu","given":"Carol"},{"family":"Roberts","given":"Jonathan"},{"family":"Le","given":"Sidney"},{"family":"Slote","given":"Joseph"},{"family":"Saber","given":"Nicholas"},{"family":"Pellegrini","given":"Emily"},{"family":"Green-Saxena","given":"Abigail"},{"family":"Hoffman","given":"Jana"},{"family":"Das","given":"Ritankar"}],"issued":{"date-parts":[["2020",10,27]]}}}],"schema":"https://github.com/citation-style-language/schema/raw/master/csl-citation.json"} </w:instrText>
      </w:r>
      <w:r>
        <w:rPr>
          <w:lang w:eastAsia="zh-CN"/>
        </w:rPr>
        <w:fldChar w:fldCharType="separate"/>
      </w:r>
      <w:r w:rsidR="00F67CDD" w:rsidRPr="00F67CDD">
        <w:rPr>
          <w:rFonts w:cs="Calibri"/>
        </w:rPr>
        <w:t>[29]</w:t>
      </w:r>
      <w:r>
        <w:rPr>
          <w:lang w:eastAsia="zh-CN"/>
        </w:rPr>
        <w:fldChar w:fldCharType="end"/>
      </w:r>
      <w:r w:rsidRPr="00AB326C">
        <w:rPr>
          <w:lang w:eastAsia="zh-CN"/>
        </w:rPr>
        <w:t>.</w:t>
      </w:r>
    </w:p>
    <w:p w14:paraId="673B7290" w14:textId="61D6DB11" w:rsidR="007E16BA" w:rsidRDefault="00135711" w:rsidP="00AB326C">
      <w:pPr>
        <w:rPr>
          <w:lang w:eastAsia="zh-CN"/>
        </w:rPr>
      </w:pPr>
      <w:r>
        <w:rPr>
          <w:lang w:eastAsia="zh-CN"/>
        </w:rPr>
        <w:t xml:space="preserve">Not only in </w:t>
      </w:r>
      <w:r w:rsidR="00BB07BB">
        <w:rPr>
          <w:lang w:eastAsia="zh-CN"/>
        </w:rPr>
        <w:t>the</w:t>
      </w:r>
      <w:r>
        <w:rPr>
          <w:lang w:eastAsia="zh-CN"/>
        </w:rPr>
        <w:t xml:space="preserve"> </w:t>
      </w:r>
      <w:r w:rsidR="005E0542">
        <w:rPr>
          <w:lang w:eastAsia="zh-CN"/>
        </w:rPr>
        <w:t xml:space="preserve">early detection of </w:t>
      </w:r>
      <w:r>
        <w:rPr>
          <w:lang w:eastAsia="zh-CN"/>
        </w:rPr>
        <w:t xml:space="preserve">sepsis but also </w:t>
      </w:r>
      <w:r w:rsidR="00580D6F">
        <w:rPr>
          <w:lang w:eastAsia="zh-CN"/>
        </w:rPr>
        <w:t xml:space="preserve">in predicting </w:t>
      </w:r>
      <w:r w:rsidR="009F523A">
        <w:rPr>
          <w:lang w:eastAsia="zh-CN"/>
        </w:rPr>
        <w:t xml:space="preserve">mortality rate </w:t>
      </w:r>
      <w:r w:rsidR="00A46A36">
        <w:rPr>
          <w:lang w:eastAsia="zh-CN"/>
        </w:rPr>
        <w:t xml:space="preserve">did machine </w:t>
      </w:r>
      <w:r w:rsidR="009F1D5C">
        <w:rPr>
          <w:lang w:eastAsia="zh-CN"/>
        </w:rPr>
        <w:t>learning-</w:t>
      </w:r>
      <w:r w:rsidR="00A46A36">
        <w:rPr>
          <w:lang w:eastAsia="zh-CN"/>
        </w:rPr>
        <w:t>based algorithm</w:t>
      </w:r>
      <w:r w:rsidR="002B1AFE">
        <w:rPr>
          <w:lang w:eastAsia="zh-CN"/>
        </w:rPr>
        <w:t>s</w:t>
      </w:r>
      <w:r w:rsidR="00A46A36">
        <w:rPr>
          <w:lang w:eastAsia="zh-CN"/>
        </w:rPr>
        <w:t xml:space="preserve"> show </w:t>
      </w:r>
      <w:r w:rsidR="00DC204F">
        <w:rPr>
          <w:lang w:eastAsia="zh-CN"/>
        </w:rPr>
        <w:t>their</w:t>
      </w:r>
      <w:r w:rsidR="00A46A36">
        <w:rPr>
          <w:lang w:eastAsia="zh-CN"/>
        </w:rPr>
        <w:t xml:space="preserve"> competence and accuracy</w:t>
      </w:r>
      <w:r w:rsidR="00B84C47">
        <w:rPr>
          <w:lang w:eastAsia="zh-CN"/>
        </w:rPr>
        <w:t xml:space="preserve"> </w:t>
      </w:r>
      <w:r w:rsidR="00E261CE">
        <w:rPr>
          <w:lang w:eastAsia="zh-CN"/>
        </w:rPr>
        <w:fldChar w:fldCharType="begin"/>
      </w:r>
      <w:r w:rsidR="006727E0">
        <w:rPr>
          <w:lang w:eastAsia="zh-CN"/>
        </w:rPr>
        <w:instrText xml:space="preserve"> ADDIN ZOTERO_ITEM CSL_CITATION {"citationID":"fwH9bJJF","properties":{"formattedCitation":"[30]","plainCitation":"[30]","noteIndex":0},"citationItems":[{"id":247,"uris":["http://zotero.org/groups/2605537/items/3JJN6N3F"],"uri":["http://zotero.org/groups/2605537/items/3JJN6N3F"],"itemData":{"id":247,"type":"article-journal","abstract":"Like other scientific fields, such as cosmology, high-energy physics, or even the life sciences, medicine and healthcare face the challenge of an extremely quick transformation into data-driven sciences. This challenge entails the daunting task of extracting usable knowledge from these data using algorithmic methods. In the medical context this may for instance realized through the design of medical decision support systems for diagnosis, prognosis and patient management. The intensive care unit (ICU), and by extension the whole area of critical care, is becoming one of the most data-driven clinical environments.","container-title":"BioMedical Engineering OnLine","DOI":"10.1186/s12938-018-0569-2","ISSN":"1475-925X","issue":"1","journalAbbreviation":"BioMedical Engineering OnLine","page":"135","source":"BioMed Central","title":"Machine learning in critical care: state-of-the-art and a sepsis case study","title-short":"Machine learning in critical care","volume":"17","author":[{"family":"Vellido","given":"Alfredo"},{"family":"Ribas","given":"Vicent"},{"family":"Morales","given":"Carles"},{"family":"Ruiz Sanmartín","given":"Adolfo"},{"family":"Ruiz Rodríguez","given":"Juan Carlos"}],"issued":{"date-parts":[["2018",11,20]]}}}],"schema":"https://github.com/citation-style-language/schema/raw/master/csl-citation.json"} </w:instrText>
      </w:r>
      <w:r w:rsidR="00E261CE">
        <w:rPr>
          <w:lang w:eastAsia="zh-CN"/>
        </w:rPr>
        <w:fldChar w:fldCharType="separate"/>
      </w:r>
      <w:r w:rsidR="00F67CDD" w:rsidRPr="00F67CDD">
        <w:rPr>
          <w:rFonts w:cs="Calibri"/>
        </w:rPr>
        <w:t>[30]</w:t>
      </w:r>
      <w:r w:rsidR="00E261CE">
        <w:rPr>
          <w:lang w:eastAsia="zh-CN"/>
        </w:rPr>
        <w:fldChar w:fldCharType="end"/>
      </w:r>
      <w:r w:rsidR="00A46A36">
        <w:rPr>
          <w:lang w:eastAsia="zh-CN"/>
        </w:rPr>
        <w:t>.</w:t>
      </w:r>
      <w:r w:rsidR="00E261CE">
        <w:rPr>
          <w:lang w:eastAsia="zh-CN"/>
        </w:rPr>
        <w:t xml:space="preserve"> </w:t>
      </w:r>
      <w:r w:rsidR="007867EF">
        <w:rPr>
          <w:lang w:eastAsia="zh-CN"/>
        </w:rPr>
        <w:t xml:space="preserve">Nowadays, the AI </w:t>
      </w:r>
      <w:r w:rsidR="008146CC">
        <w:rPr>
          <w:lang w:eastAsia="zh-CN"/>
        </w:rPr>
        <w:t xml:space="preserve">Clinician, a computational </w:t>
      </w:r>
      <w:r w:rsidR="00276175">
        <w:rPr>
          <w:lang w:eastAsia="zh-CN"/>
        </w:rPr>
        <w:t>model with reinforcement learning</w:t>
      </w:r>
      <w:r w:rsidR="00CF389C">
        <w:rPr>
          <w:lang w:eastAsia="zh-CN"/>
        </w:rPr>
        <w:t xml:space="preserve">, which </w:t>
      </w:r>
      <w:r w:rsidR="00BB206C">
        <w:rPr>
          <w:lang w:eastAsia="zh-CN"/>
        </w:rPr>
        <w:t>can</w:t>
      </w:r>
      <w:r w:rsidR="00CF389C">
        <w:rPr>
          <w:lang w:eastAsia="zh-CN"/>
        </w:rPr>
        <w:t xml:space="preserve"> </w:t>
      </w:r>
      <w:r w:rsidR="00C90040">
        <w:rPr>
          <w:lang w:eastAsia="zh-CN"/>
        </w:rPr>
        <w:t>dynamically give suggestions for the optimal treatment on sepsis patients in ICU</w:t>
      </w:r>
      <w:r w:rsidR="00970671">
        <w:rPr>
          <w:lang w:eastAsia="zh-CN"/>
        </w:rPr>
        <w:t>, has come out</w:t>
      </w:r>
      <w:r w:rsidR="00CA49B3">
        <w:rPr>
          <w:lang w:eastAsia="zh-CN"/>
        </w:rPr>
        <w:t xml:space="preserve"> and been validated</w:t>
      </w:r>
      <w:r w:rsidR="00FF327D">
        <w:rPr>
          <w:lang w:eastAsia="zh-CN"/>
        </w:rPr>
        <w:t xml:space="preserve"> </w:t>
      </w:r>
      <w:r w:rsidR="009242F0">
        <w:rPr>
          <w:lang w:eastAsia="zh-CN"/>
        </w:rPr>
        <w:fldChar w:fldCharType="begin"/>
      </w:r>
      <w:r w:rsidR="006727E0">
        <w:rPr>
          <w:lang w:eastAsia="zh-CN"/>
        </w:rPr>
        <w:instrText xml:space="preserve"> ADDIN ZOTERO_ITEM CSL_CITATION {"citationID":"ANNAn6ok","properties":{"formattedCitation":"[31]","plainCitation":"[31]","noteIndex":0},"citationItems":[{"id":246,"uris":["http://zotero.org/groups/2605537/items/YTNHELR4"],"uri":["http://zotero.org/groups/2605537/items/YTNHELR4"],"itemData":{"id":246,"type":"article-journal","abstract":"Sepsis is the third leading cause of death worldwide and the main cause of mortality in hospitals1–3, but the best treatment strategy remains uncertain. In particular, evidence suggests that current practices in the administration of intravenous fluids and vasopressors are suboptimal and likely induce harm in a proportion of patients1,4–6. To tackle this sequential decision-making problem, we developed a reinforcement learning agent, the Artificial Intelligence (AI) Clinician, which extracted implicit knowledge from an amount of patient data that exceeds by many-fold the life-time experience of human clinicians and learned optimal treatment by analyzing a myriad of (mostly suboptimal) treatment decisions. We demonstrate that the value of the AI Clinician’s selected treatment is on average reliably higher than human clinicians. In a large validation cohort independent of the training data, mortality was lowest in patients for whom clinicians’ actual doses matched the AI decisions. Our model provides individualized and clinically interpretable treatment decisions for sepsis that could improve patient outcomes.","container-title":"Nature Medicine","DOI":"10.1038/s41591-018-0213-5","ISSN":"1546-170X","issue":"11","language":"en","note":"number: 11\npublisher: Nature Publishing Group","page":"1716-1720","source":"www.nature.com","title":"The Artificial Intelligence Clinician learns optimal treatment strategies for sepsis in intensive care","volume":"24","author":[{"family":"Komorowski","given":"Matthieu"},{"family":"Celi","given":"Leo A."},{"family":"Badawi","given":"Omar"},{"family":"Gordon","given":"Anthony C."},{"family":"Faisal","given":"A. Aldo"}],"issued":{"date-parts":[["2018",11]]}}}],"schema":"https://github.com/citation-style-language/schema/raw/master/csl-citation.json"} </w:instrText>
      </w:r>
      <w:r w:rsidR="009242F0">
        <w:rPr>
          <w:lang w:eastAsia="zh-CN"/>
        </w:rPr>
        <w:fldChar w:fldCharType="separate"/>
      </w:r>
      <w:r w:rsidR="00F67CDD" w:rsidRPr="00F67CDD">
        <w:rPr>
          <w:rFonts w:cs="Calibri"/>
        </w:rPr>
        <w:t>[31]</w:t>
      </w:r>
      <w:r w:rsidR="009242F0">
        <w:rPr>
          <w:lang w:eastAsia="zh-CN"/>
        </w:rPr>
        <w:fldChar w:fldCharType="end"/>
      </w:r>
      <w:r w:rsidR="00FF327D">
        <w:rPr>
          <w:lang w:eastAsia="zh-CN"/>
        </w:rPr>
        <w:t>.</w:t>
      </w:r>
    </w:p>
    <w:p w14:paraId="3D479149" w14:textId="67A34EA1" w:rsidR="00A841B3" w:rsidRDefault="00A841B3" w:rsidP="00AB326C">
      <w:pPr>
        <w:rPr>
          <w:lang w:eastAsia="zh-CN"/>
        </w:rPr>
      </w:pPr>
      <w:r>
        <w:rPr>
          <w:lang w:eastAsia="zh-CN"/>
        </w:rPr>
        <w:t xml:space="preserve">Despite these </w:t>
      </w:r>
      <w:r w:rsidR="0069385F">
        <w:rPr>
          <w:lang w:eastAsia="zh-CN"/>
        </w:rPr>
        <w:t xml:space="preserve">promising </w:t>
      </w:r>
      <w:r w:rsidR="00C16A58">
        <w:rPr>
          <w:lang w:eastAsia="zh-CN"/>
        </w:rPr>
        <w:t xml:space="preserve">achievements, </w:t>
      </w:r>
      <w:r w:rsidR="001D46EF">
        <w:rPr>
          <w:lang w:eastAsia="zh-CN"/>
        </w:rPr>
        <w:t>it is still in the development stage and</w:t>
      </w:r>
      <w:r w:rsidR="00CC342D">
        <w:rPr>
          <w:lang w:eastAsia="zh-CN"/>
        </w:rPr>
        <w:t xml:space="preserve"> still</w:t>
      </w:r>
      <w:r w:rsidR="001D46EF">
        <w:rPr>
          <w:lang w:eastAsia="zh-CN"/>
        </w:rPr>
        <w:t xml:space="preserve"> has</w:t>
      </w:r>
      <w:r w:rsidR="00CC342D">
        <w:rPr>
          <w:lang w:eastAsia="zh-CN"/>
        </w:rPr>
        <w:t xml:space="preserve"> a long way to go</w:t>
      </w:r>
      <w:r w:rsidR="004E596E">
        <w:rPr>
          <w:lang w:eastAsia="zh-CN"/>
        </w:rPr>
        <w:t xml:space="preserve">. </w:t>
      </w:r>
      <w:r w:rsidR="00D31775">
        <w:rPr>
          <w:lang w:eastAsia="zh-CN"/>
        </w:rPr>
        <w:t xml:space="preserve">The selection of the most appropriate treatment needs </w:t>
      </w:r>
      <w:r w:rsidR="003F2A9A">
        <w:rPr>
          <w:lang w:eastAsia="zh-CN"/>
        </w:rPr>
        <w:t xml:space="preserve">the </w:t>
      </w:r>
      <w:r w:rsidR="00A568D3">
        <w:rPr>
          <w:lang w:eastAsia="zh-CN"/>
        </w:rPr>
        <w:t xml:space="preserve">physician’s experience and judgement, patient’s </w:t>
      </w:r>
      <w:r w:rsidR="00596DBA">
        <w:rPr>
          <w:lang w:eastAsia="zh-CN"/>
        </w:rPr>
        <w:t xml:space="preserve">will, </w:t>
      </w:r>
      <w:r w:rsidR="00412612">
        <w:rPr>
          <w:lang w:eastAsia="zh-CN"/>
        </w:rPr>
        <w:t xml:space="preserve">physical condition </w:t>
      </w:r>
      <w:r w:rsidR="00B0770D">
        <w:rPr>
          <w:lang w:eastAsia="zh-CN"/>
        </w:rPr>
        <w:t xml:space="preserve">and </w:t>
      </w:r>
      <w:r w:rsidR="00412612">
        <w:rPr>
          <w:lang w:eastAsia="zh-CN"/>
        </w:rPr>
        <w:t>examination result</w:t>
      </w:r>
      <w:r w:rsidR="00B0770D">
        <w:rPr>
          <w:lang w:eastAsia="zh-CN"/>
        </w:rPr>
        <w:t xml:space="preserve">, and </w:t>
      </w:r>
      <w:r w:rsidR="00334DCF">
        <w:rPr>
          <w:lang w:eastAsia="zh-CN"/>
        </w:rPr>
        <w:t>profound knowledge for his/her medical history</w:t>
      </w:r>
      <w:r w:rsidR="00537735">
        <w:rPr>
          <w:lang w:eastAsia="zh-CN"/>
        </w:rPr>
        <w:t xml:space="preserve"> </w:t>
      </w:r>
      <w:r w:rsidR="00537735">
        <w:rPr>
          <w:lang w:eastAsia="zh-CN"/>
        </w:rPr>
        <w:fldChar w:fldCharType="begin"/>
      </w:r>
      <w:r w:rsidR="006727E0">
        <w:rPr>
          <w:lang w:eastAsia="zh-CN"/>
        </w:rPr>
        <w:instrText xml:space="preserve"> ADDIN ZOTERO_ITEM CSL_CITATION {"citationID":"aYc03X2h","properties":{"formattedCitation":"[32]","plainCitation":"[32]","noteIndex":0},"citationItems":[{"id":244,"uris":["http://zotero.org/groups/2605537/items/DSTYZUQR"],"uri":["http://zotero.org/groups/2605537/items/DSTYZUQR"],"itemData":{"id":244,"type":"article-journal","container-title":"Intensive Care Medicine","DOI":"10.1007/s00134-020-05947-1","ISSN":"1432-1238","issue":"2","journalAbbreviation":"Intensive Care Med","language":"en","page":"378-380","source":"Springer Link","title":"Clinical management of sepsis can be improved by artificial intelligence: no","title-short":"Clinical management of sepsis can be improved by artificial intelligence","volume":"46","author":[{"family":"Garnacho-Montero","given":"José"},{"family":"Martín-Loeches","given":"Ignacio"}],"issued":{"date-parts":[["2020",2,1]]}}}],"schema":"https://github.com/citation-style-language/schema/raw/master/csl-citation.json"} </w:instrText>
      </w:r>
      <w:r w:rsidR="00537735">
        <w:rPr>
          <w:lang w:eastAsia="zh-CN"/>
        </w:rPr>
        <w:fldChar w:fldCharType="separate"/>
      </w:r>
      <w:r w:rsidR="00537735" w:rsidRPr="00F67CDD">
        <w:rPr>
          <w:rFonts w:cs="Calibri"/>
        </w:rPr>
        <w:t>[32]</w:t>
      </w:r>
      <w:r w:rsidR="00537735">
        <w:rPr>
          <w:lang w:eastAsia="zh-CN"/>
        </w:rPr>
        <w:fldChar w:fldCharType="end"/>
      </w:r>
      <w:r w:rsidR="00334DCF">
        <w:rPr>
          <w:lang w:eastAsia="zh-CN"/>
        </w:rPr>
        <w:t xml:space="preserve">. </w:t>
      </w:r>
      <w:r w:rsidR="00596DBA">
        <w:rPr>
          <w:lang w:eastAsia="zh-CN"/>
        </w:rPr>
        <w:t xml:space="preserve">The inputs </w:t>
      </w:r>
      <w:r w:rsidR="00392954">
        <w:rPr>
          <w:lang w:eastAsia="zh-CN"/>
        </w:rPr>
        <w:t xml:space="preserve">for </w:t>
      </w:r>
      <w:r w:rsidR="00596DBA">
        <w:rPr>
          <w:lang w:eastAsia="zh-CN"/>
        </w:rPr>
        <w:t xml:space="preserve">an algorithm </w:t>
      </w:r>
      <w:r w:rsidR="00CD188C">
        <w:rPr>
          <w:lang w:eastAsia="zh-CN"/>
        </w:rPr>
        <w:t>are</w:t>
      </w:r>
      <w:r w:rsidR="00392954">
        <w:rPr>
          <w:lang w:eastAsia="zh-CN"/>
        </w:rPr>
        <w:t xml:space="preserve"> always</w:t>
      </w:r>
      <w:r w:rsidR="00CD188C">
        <w:rPr>
          <w:lang w:eastAsia="zh-CN"/>
        </w:rPr>
        <w:t xml:space="preserve"> limited </w:t>
      </w:r>
      <w:r w:rsidR="00697854">
        <w:t>as opposed to a physician</w:t>
      </w:r>
      <w:r w:rsidR="00FC76B9">
        <w:t>.</w:t>
      </w:r>
      <w:r w:rsidR="000C2DC3">
        <w:rPr>
          <w:lang w:eastAsia="zh-CN"/>
        </w:rPr>
        <w:t xml:space="preserve"> </w:t>
      </w:r>
      <w:r w:rsidR="00432B95">
        <w:rPr>
          <w:lang w:eastAsia="zh-CN"/>
        </w:rPr>
        <w:t>M</w:t>
      </w:r>
      <w:r w:rsidR="00052D51">
        <w:rPr>
          <w:lang w:eastAsia="zh-CN"/>
        </w:rPr>
        <w:t>any clinic</w:t>
      </w:r>
      <w:r w:rsidR="00203E8F">
        <w:rPr>
          <w:lang w:eastAsia="zh-CN"/>
        </w:rPr>
        <w:t xml:space="preserve">ians remain reluctant to incorporate </w:t>
      </w:r>
      <w:r w:rsidR="00007A37">
        <w:rPr>
          <w:lang w:eastAsia="zh-CN"/>
        </w:rPr>
        <w:t>AI algorithms into their daily clinical pr</w:t>
      </w:r>
      <w:r w:rsidR="00606D97">
        <w:rPr>
          <w:lang w:eastAsia="zh-CN"/>
        </w:rPr>
        <w:t xml:space="preserve">actice due to the time, efforts and </w:t>
      </w:r>
      <w:r w:rsidR="00FD6408">
        <w:rPr>
          <w:lang w:eastAsia="zh-CN"/>
        </w:rPr>
        <w:t xml:space="preserve">expenses </w:t>
      </w:r>
      <w:r w:rsidR="00606D97">
        <w:rPr>
          <w:lang w:eastAsia="zh-CN"/>
        </w:rPr>
        <w:t>it will cost</w:t>
      </w:r>
      <w:r w:rsidR="006F75FA">
        <w:rPr>
          <w:lang w:eastAsia="zh-CN"/>
        </w:rPr>
        <w:t xml:space="preserve"> </w:t>
      </w:r>
      <w:r w:rsidR="006F75FA">
        <w:rPr>
          <w:lang w:eastAsia="zh-CN"/>
        </w:rPr>
        <w:fldChar w:fldCharType="begin"/>
      </w:r>
      <w:r w:rsidR="006727E0">
        <w:rPr>
          <w:lang w:eastAsia="zh-CN"/>
        </w:rPr>
        <w:instrText xml:space="preserve"> ADDIN ZOTERO_ITEM CSL_CITATION {"citationID":"TMiycVc8","properties":{"formattedCitation":"[32]","plainCitation":"[32]","noteIndex":0},"citationItems":[{"id":244,"uris":["http://zotero.org/groups/2605537/items/DSTYZUQR"],"uri":["http://zotero.org/groups/2605537/items/DSTYZUQR"],"itemData":{"id":244,"type":"article-journal","container-title":"Intensive Care Medicine","DOI":"10.1007/s00134-020-05947-1","ISSN":"1432-1238","issue":"2","journalAbbreviation":"Intensive Care Med","language":"en","page":"378-380","source":"Springer Link","title":"Clinical management of sepsis can be improved by artificial intelligence: no","title-short":"Clinical management of sepsis can be improved by artificial intelligence","volume":"46","author":[{"family":"Garnacho-Montero","given":"José"},{"family":"Martín-Loeches","given":"Ignacio"}],"issued":{"date-parts":[["2020",2,1]]}}}],"schema":"https://github.com/citation-style-language/schema/raw/master/csl-citation.json"} </w:instrText>
      </w:r>
      <w:r w:rsidR="006F75FA">
        <w:rPr>
          <w:lang w:eastAsia="zh-CN"/>
        </w:rPr>
        <w:fldChar w:fldCharType="separate"/>
      </w:r>
      <w:r w:rsidR="006F75FA" w:rsidRPr="00F67CDD">
        <w:rPr>
          <w:rFonts w:cs="Calibri"/>
        </w:rPr>
        <w:t>[32]</w:t>
      </w:r>
      <w:r w:rsidR="006F75FA">
        <w:rPr>
          <w:lang w:eastAsia="zh-CN"/>
        </w:rPr>
        <w:fldChar w:fldCharType="end"/>
      </w:r>
      <w:r w:rsidR="00606D97">
        <w:rPr>
          <w:lang w:eastAsia="zh-CN"/>
        </w:rPr>
        <w:t>.</w:t>
      </w:r>
      <w:r w:rsidR="00DC204F">
        <w:rPr>
          <w:lang w:eastAsia="zh-CN"/>
        </w:rPr>
        <w:t xml:space="preserve"> </w:t>
      </w:r>
      <w:r w:rsidR="00ED1A49">
        <w:rPr>
          <w:lang w:eastAsia="zh-CN"/>
        </w:rPr>
        <w:t>Also,</w:t>
      </w:r>
      <w:r w:rsidR="00B95036">
        <w:rPr>
          <w:lang w:eastAsia="zh-CN"/>
        </w:rPr>
        <w:t xml:space="preserve"> </w:t>
      </w:r>
      <w:r w:rsidR="000A73B6">
        <w:rPr>
          <w:lang w:eastAsia="zh-CN"/>
        </w:rPr>
        <w:br/>
      </w:r>
      <w:r w:rsidR="00ED1A49">
        <w:rPr>
          <w:lang w:eastAsia="zh-CN"/>
        </w:rPr>
        <w:t>t</w:t>
      </w:r>
      <w:r w:rsidR="008045DF">
        <w:rPr>
          <w:lang w:eastAsia="zh-CN"/>
        </w:rPr>
        <w:t>he d</w:t>
      </w:r>
      <w:r w:rsidR="003D558D">
        <w:rPr>
          <w:lang w:eastAsia="zh-CN"/>
        </w:rPr>
        <w:t>ifferent hospital</w:t>
      </w:r>
      <w:r w:rsidR="008328FC">
        <w:rPr>
          <w:lang w:eastAsia="zh-CN"/>
        </w:rPr>
        <w:t>s</w:t>
      </w:r>
      <w:r w:rsidR="003D558D">
        <w:rPr>
          <w:lang w:eastAsia="zh-CN"/>
        </w:rPr>
        <w:t xml:space="preserve"> </w:t>
      </w:r>
      <w:r w:rsidR="00E55CC7">
        <w:rPr>
          <w:lang w:eastAsia="zh-CN"/>
        </w:rPr>
        <w:t xml:space="preserve">have different </w:t>
      </w:r>
      <w:r w:rsidR="00554DA0">
        <w:rPr>
          <w:lang w:eastAsia="zh-CN"/>
        </w:rPr>
        <w:t>electro</w:t>
      </w:r>
      <w:r w:rsidR="00C87C1E">
        <w:rPr>
          <w:lang w:eastAsia="zh-CN"/>
        </w:rPr>
        <w:t xml:space="preserve">nic medical </w:t>
      </w:r>
      <w:r w:rsidR="00554DA0">
        <w:rPr>
          <w:lang w:eastAsia="zh-CN"/>
        </w:rPr>
        <w:t>systems</w:t>
      </w:r>
      <w:r w:rsidR="00C87C1E">
        <w:rPr>
          <w:lang w:eastAsia="zh-CN"/>
        </w:rPr>
        <w:t xml:space="preserve">. </w:t>
      </w:r>
      <w:r w:rsidR="00497A81">
        <w:rPr>
          <w:lang w:eastAsia="zh-CN"/>
        </w:rPr>
        <w:t>A model trained with the clinical data from the first hospital may not work well on the second hospital.</w:t>
      </w:r>
      <w:r w:rsidR="00A00952">
        <w:rPr>
          <w:lang w:eastAsia="zh-CN"/>
        </w:rPr>
        <w:t xml:space="preserve"> </w:t>
      </w:r>
      <w:r w:rsidR="003D32FC">
        <w:rPr>
          <w:lang w:eastAsia="zh-CN"/>
        </w:rPr>
        <w:t>There</w:t>
      </w:r>
      <w:r w:rsidR="005C73F6">
        <w:rPr>
          <w:lang w:eastAsia="zh-CN"/>
        </w:rPr>
        <w:t xml:space="preserve"> needs to be more </w:t>
      </w:r>
      <w:r w:rsidR="00E73168">
        <w:rPr>
          <w:lang w:eastAsia="zh-CN"/>
        </w:rPr>
        <w:t xml:space="preserve">improvement and customization </w:t>
      </w:r>
      <w:r w:rsidR="004C77DC">
        <w:rPr>
          <w:lang w:eastAsia="zh-CN"/>
        </w:rPr>
        <w:t xml:space="preserve">before this technology can enter </w:t>
      </w:r>
      <w:r w:rsidR="007744B0">
        <w:rPr>
          <w:lang w:eastAsia="zh-CN"/>
        </w:rPr>
        <w:t xml:space="preserve">medical </w:t>
      </w:r>
      <w:r w:rsidR="00D906B1">
        <w:rPr>
          <w:lang w:eastAsia="zh-CN"/>
        </w:rPr>
        <w:t>clinical sepsis management.</w:t>
      </w:r>
    </w:p>
    <w:p w14:paraId="3A833DAE" w14:textId="77777777" w:rsidR="004566C7" w:rsidRPr="00DA1F08" w:rsidRDefault="004566C7" w:rsidP="004566C7">
      <w:pPr>
        <w:pStyle w:val="Heading3"/>
      </w:pPr>
      <w:bookmarkStart w:id="182" w:name="_Toc69912302"/>
      <w:bookmarkStart w:id="183" w:name="_Toc72176205"/>
      <w:bookmarkStart w:id="184" w:name="_Ref70073508"/>
      <w:bookmarkStart w:id="185" w:name="_Toc59567212"/>
      <w:bookmarkStart w:id="186" w:name="_Toc61187125"/>
      <w:bookmarkStart w:id="187" w:name="_Toc67578907"/>
      <w:r>
        <w:t>Sepsis scoring standards</w:t>
      </w:r>
      <w:bookmarkEnd w:id="182"/>
      <w:bookmarkEnd w:id="183"/>
    </w:p>
    <w:p w14:paraId="7DF21A38" w14:textId="001FB70E" w:rsidR="00AB326C" w:rsidRDefault="00AB326C" w:rsidP="00AA761C">
      <w:pPr>
        <w:pStyle w:val="Heading4"/>
      </w:pPr>
      <w:bookmarkStart w:id="188" w:name="_Toc59567213"/>
      <w:bookmarkStart w:id="189" w:name="_Ref70870599"/>
      <w:bookmarkEnd w:id="184"/>
      <w:bookmarkEnd w:id="185"/>
      <w:bookmarkEnd w:id="186"/>
      <w:bookmarkEnd w:id="187"/>
      <w:r>
        <w:t>SIRS</w:t>
      </w:r>
      <w:bookmarkEnd w:id="188"/>
      <w:bookmarkEnd w:id="189"/>
    </w:p>
    <w:p w14:paraId="6865D6BF" w14:textId="77777777" w:rsidR="00DF01CF" w:rsidRDefault="00384BAF" w:rsidP="00B91CE5">
      <w:r w:rsidRPr="00693ADF">
        <w:t>Systemic inflammatory response syndrome</w:t>
      </w:r>
      <w:r>
        <w:t>, also called SIRS, is a syndrome of the whole body goes into the inflammatory state. It can be caused both by infection</w:t>
      </w:r>
      <w:r w:rsidR="00346388">
        <w:t>s</w:t>
      </w:r>
      <w:r>
        <w:t xml:space="preserve"> and non-infectio</w:t>
      </w:r>
      <w:r w:rsidR="002401E8">
        <w:t>u</w:t>
      </w:r>
      <w:r>
        <w:t>s</w:t>
      </w:r>
      <w:r w:rsidR="002401E8">
        <w:t xml:space="preserve"> </w:t>
      </w:r>
      <w:r w:rsidR="00902CAF">
        <w:t>diseases</w:t>
      </w:r>
      <w:r>
        <w:t xml:space="preserve">. SIRS </w:t>
      </w:r>
      <w:r w:rsidR="007827E8">
        <w:t>always features fever or</w:t>
      </w:r>
      <w:r w:rsidR="008F46D7">
        <w:t xml:space="preserve"> </w:t>
      </w:r>
      <w:r w:rsidR="005F248D">
        <w:t>abnormally rapid breathing.</w:t>
      </w:r>
    </w:p>
    <w:p w14:paraId="7078E750" w14:textId="502BBE2E" w:rsidR="002F17CB" w:rsidRDefault="002F17CB" w:rsidP="002F17CB">
      <w:pPr>
        <w:pStyle w:val="Caption"/>
        <w:keepNext/>
        <w:jc w:val="center"/>
      </w:pPr>
      <w:bookmarkStart w:id="190" w:name="_Toc70928367"/>
      <w:bookmarkStart w:id="191" w:name="_Toc72138009"/>
      <w:r>
        <w:lastRenderedPageBreak/>
        <w:t xml:space="preserve">Table </w:t>
      </w:r>
      <w:r>
        <w:fldChar w:fldCharType="begin"/>
      </w:r>
      <w:r>
        <w:instrText xml:space="preserve"> SEQ Table \* ARABIC </w:instrText>
      </w:r>
      <w:r>
        <w:fldChar w:fldCharType="separate"/>
      </w:r>
      <w:r w:rsidR="00B26196">
        <w:rPr>
          <w:noProof/>
        </w:rPr>
        <w:t>3</w:t>
      </w:r>
      <w:r>
        <w:fldChar w:fldCharType="end"/>
      </w:r>
      <w:r>
        <w:t xml:space="preserve">: </w:t>
      </w:r>
      <w:r w:rsidRPr="00653FD0">
        <w:t>Systemic inflammatory response syndrome</w:t>
      </w:r>
      <w:r>
        <w:t xml:space="preserve"> </w:t>
      </w:r>
      <w:r w:rsidR="00993214">
        <w:fldChar w:fldCharType="begin"/>
      </w:r>
      <w:r w:rsidR="006727E0">
        <w:instrText xml:space="preserve"> ADDIN ZOTERO_ITEM CSL_CITATION {"citationID":"5dNuXeKv","properties":{"formattedCitation":"[33]","plainCitation":"[33]","noteIndex":0},"citationItems":[{"id":277,"uris":["http://zotero.org/groups/2605537/items/BEPXNIXZ"],"uri":["http://zotero.org/groups/2605537/items/BEPXNIXZ"],"itemData":{"id":277,"type":"entry-encyclopedia","abstract":"Systemic inflammatory response syndrome (SIRS), is an inflammatory state affecting the whole body. It is the body's response to an infectious or noninfectious insult. Although the definition of SIRS refers to it as an \"inflammatory\" response, it actually has pro- and anti-inflammatory components.","container-title":"Wikipedia","language":"en","note":"Page Version ID: 1011981384","source":"Wikipedia","title":"Systemic inflammatory response syndrome","URL":"https://en.wikipedia.org/w/index.php?title=Systemic_inflammatory_response_syndrome&amp;oldid=1011981384","accessed":{"date-parts":[["2021",4,20]]},"issued":{"date-parts":[["2021",3,13]]}}}],"schema":"https://github.com/citation-style-language/schema/raw/master/csl-citation.json"} </w:instrText>
      </w:r>
      <w:r w:rsidR="00993214">
        <w:fldChar w:fldCharType="separate"/>
      </w:r>
      <w:r w:rsidR="00993214" w:rsidRPr="00993214">
        <w:t>[33]</w:t>
      </w:r>
      <w:bookmarkEnd w:id="190"/>
      <w:bookmarkEnd w:id="191"/>
      <w:r w:rsidR="00993214">
        <w:fldChar w:fldCharType="end"/>
      </w:r>
    </w:p>
    <w:tbl>
      <w:tblPr>
        <w:tblStyle w:val="thesistable"/>
        <w:tblW w:w="0" w:type="auto"/>
        <w:tblLook w:val="04A0" w:firstRow="1" w:lastRow="0" w:firstColumn="1" w:lastColumn="0" w:noHBand="0" w:noVBand="1"/>
      </w:tblPr>
      <w:tblGrid>
        <w:gridCol w:w="1992"/>
        <w:gridCol w:w="7068"/>
      </w:tblGrid>
      <w:tr w:rsidR="00C85C6D" w14:paraId="794DA1F5" w14:textId="77777777" w:rsidTr="003D03C1">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0" w:type="auto"/>
            <w:hideMark/>
          </w:tcPr>
          <w:p w14:paraId="3BCA3D27" w14:textId="77777777" w:rsidR="00980575" w:rsidRPr="0061613A" w:rsidRDefault="00980575" w:rsidP="009A5752">
            <w:pPr>
              <w:jc w:val="left"/>
              <w:rPr>
                <w:lang w:eastAsia="zh-CN"/>
              </w:rPr>
            </w:pPr>
            <w:r>
              <w:rPr>
                <w:lang w:eastAsia="zh-CN"/>
              </w:rPr>
              <w:t>Feature</w:t>
            </w:r>
          </w:p>
        </w:tc>
        <w:tc>
          <w:tcPr>
            <w:tcW w:w="0" w:type="auto"/>
            <w:hideMark/>
          </w:tcPr>
          <w:p w14:paraId="5898CF18" w14:textId="77777777" w:rsidR="00980575" w:rsidRPr="0061613A" w:rsidRDefault="00980575" w:rsidP="009A5752">
            <w:pPr>
              <w:jc w:val="left"/>
              <w:cnfStyle w:val="100000000000" w:firstRow="1" w:lastRow="0" w:firstColumn="0" w:lastColumn="0" w:oddVBand="0" w:evenVBand="0" w:oddHBand="0" w:evenHBand="0" w:firstRowFirstColumn="0" w:firstRowLastColumn="0" w:lastRowFirstColumn="0" w:lastRowLastColumn="0"/>
              <w:rPr>
                <w:lang w:eastAsia="zh-CN"/>
              </w:rPr>
            </w:pPr>
            <w:r w:rsidRPr="0061613A">
              <w:rPr>
                <w:lang w:eastAsia="zh-CN"/>
              </w:rPr>
              <w:t>Value</w:t>
            </w:r>
          </w:p>
        </w:tc>
      </w:tr>
      <w:tr w:rsidR="00C85C6D" w14:paraId="689CE566" w14:textId="77777777" w:rsidTr="003D03C1">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0" w:type="auto"/>
            <w:hideMark/>
          </w:tcPr>
          <w:p w14:paraId="324B36D4" w14:textId="77777777" w:rsidR="00980575" w:rsidRPr="0061613A" w:rsidRDefault="00CB76D7" w:rsidP="009A5752">
            <w:pPr>
              <w:jc w:val="left"/>
              <w:rPr>
                <w:lang w:eastAsia="zh-CN"/>
              </w:rPr>
            </w:pPr>
            <w:hyperlink r:id="rId48" w:tooltip="Normal human body temperature" w:history="1">
              <w:r w:rsidR="00980575" w:rsidRPr="0061613A">
                <w:rPr>
                  <w:lang w:eastAsia="zh-CN"/>
                </w:rPr>
                <w:t>Temperature</w:t>
              </w:r>
            </w:hyperlink>
          </w:p>
        </w:tc>
        <w:tc>
          <w:tcPr>
            <w:tcW w:w="0" w:type="auto"/>
            <w:hideMark/>
          </w:tcPr>
          <w:p w14:paraId="0A83428E" w14:textId="77777777" w:rsidR="00980575" w:rsidRPr="0061613A" w:rsidRDefault="00980575" w:rsidP="009A5752">
            <w:pPr>
              <w:jc w:val="left"/>
              <w:cnfStyle w:val="000000100000" w:firstRow="0" w:lastRow="0" w:firstColumn="0" w:lastColumn="0" w:oddVBand="0" w:evenVBand="0" w:oddHBand="1" w:evenHBand="0" w:firstRowFirstColumn="0" w:firstRowLastColumn="0" w:lastRowFirstColumn="0" w:lastRowLastColumn="0"/>
              <w:rPr>
                <w:lang w:eastAsia="zh-CN"/>
              </w:rPr>
            </w:pPr>
            <w:r w:rsidRPr="0061613A">
              <w:rPr>
                <w:lang w:eastAsia="zh-CN"/>
              </w:rPr>
              <w:t>&lt;</w:t>
            </w:r>
            <w:r>
              <w:rPr>
                <w:lang w:eastAsia="zh-CN"/>
              </w:rPr>
              <w:t xml:space="preserve"> </w:t>
            </w:r>
            <w:r w:rsidRPr="0061613A">
              <w:rPr>
                <w:lang w:eastAsia="zh-CN"/>
              </w:rPr>
              <w:t>36</w:t>
            </w:r>
            <w:r>
              <w:rPr>
                <w:lang w:eastAsia="zh-CN"/>
              </w:rPr>
              <w:t xml:space="preserve"> </w:t>
            </w:r>
            <w:r w:rsidRPr="0061613A">
              <w:rPr>
                <w:lang w:eastAsia="zh-CN"/>
              </w:rPr>
              <w:t>°C or &gt;</w:t>
            </w:r>
            <w:r>
              <w:rPr>
                <w:lang w:eastAsia="zh-CN"/>
              </w:rPr>
              <w:t xml:space="preserve"> </w:t>
            </w:r>
            <w:r w:rsidRPr="0061613A">
              <w:rPr>
                <w:lang w:eastAsia="zh-CN"/>
              </w:rPr>
              <w:t>38</w:t>
            </w:r>
            <w:r>
              <w:rPr>
                <w:lang w:eastAsia="zh-CN"/>
              </w:rPr>
              <w:t xml:space="preserve"> </w:t>
            </w:r>
            <w:r w:rsidRPr="0061613A">
              <w:rPr>
                <w:lang w:eastAsia="zh-CN"/>
              </w:rPr>
              <w:t>°C</w:t>
            </w:r>
          </w:p>
        </w:tc>
      </w:tr>
      <w:tr w:rsidR="00C85C6D" w14:paraId="0B950A8A" w14:textId="77777777" w:rsidTr="003D03C1">
        <w:trPr>
          <w:trHeight w:val="437"/>
        </w:trPr>
        <w:tc>
          <w:tcPr>
            <w:cnfStyle w:val="001000000000" w:firstRow="0" w:lastRow="0" w:firstColumn="1" w:lastColumn="0" w:oddVBand="0" w:evenVBand="0" w:oddHBand="0" w:evenHBand="0" w:firstRowFirstColumn="0" w:firstRowLastColumn="0" w:lastRowFirstColumn="0" w:lastRowLastColumn="0"/>
            <w:tcW w:w="0" w:type="auto"/>
            <w:hideMark/>
          </w:tcPr>
          <w:p w14:paraId="66197383" w14:textId="77777777" w:rsidR="00980575" w:rsidRPr="0061613A" w:rsidRDefault="00CB76D7" w:rsidP="009A5752">
            <w:pPr>
              <w:jc w:val="left"/>
              <w:rPr>
                <w:lang w:eastAsia="zh-CN"/>
              </w:rPr>
            </w:pPr>
            <w:hyperlink r:id="rId49" w:tooltip="Heart rate" w:history="1">
              <w:r w:rsidR="00980575" w:rsidRPr="0061613A">
                <w:rPr>
                  <w:lang w:eastAsia="zh-CN"/>
                </w:rPr>
                <w:t>Heart rate</w:t>
              </w:r>
            </w:hyperlink>
          </w:p>
        </w:tc>
        <w:tc>
          <w:tcPr>
            <w:tcW w:w="0" w:type="auto"/>
            <w:hideMark/>
          </w:tcPr>
          <w:p w14:paraId="79715349" w14:textId="77777777" w:rsidR="00980575" w:rsidRPr="0061613A" w:rsidRDefault="00980575" w:rsidP="009A5752">
            <w:pPr>
              <w:jc w:val="left"/>
              <w:cnfStyle w:val="000000000000" w:firstRow="0" w:lastRow="0" w:firstColumn="0" w:lastColumn="0" w:oddVBand="0" w:evenVBand="0" w:oddHBand="0" w:evenHBand="0" w:firstRowFirstColumn="0" w:firstRowLastColumn="0" w:lastRowFirstColumn="0" w:lastRowLastColumn="0"/>
              <w:rPr>
                <w:lang w:eastAsia="zh-CN"/>
              </w:rPr>
            </w:pPr>
            <w:r w:rsidRPr="0061613A">
              <w:rPr>
                <w:lang w:eastAsia="zh-CN"/>
              </w:rPr>
              <w:t>&gt;</w:t>
            </w:r>
            <w:r>
              <w:rPr>
                <w:lang w:eastAsia="zh-CN"/>
              </w:rPr>
              <w:t xml:space="preserve"> </w:t>
            </w:r>
            <w:r w:rsidRPr="0061613A">
              <w:rPr>
                <w:lang w:eastAsia="zh-CN"/>
              </w:rPr>
              <w:t>90</w:t>
            </w:r>
            <w:r>
              <w:rPr>
                <w:lang w:eastAsia="zh-CN"/>
              </w:rPr>
              <w:t xml:space="preserve"> beats per minute</w:t>
            </w:r>
          </w:p>
        </w:tc>
      </w:tr>
      <w:tr w:rsidR="00C85C6D" w:rsidRPr="00EA363C" w14:paraId="6DE98091" w14:textId="77777777" w:rsidTr="003D03C1">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0" w:type="auto"/>
            <w:hideMark/>
          </w:tcPr>
          <w:p w14:paraId="6FC1FCB6" w14:textId="77777777" w:rsidR="00980575" w:rsidRPr="0061613A" w:rsidRDefault="00CB76D7" w:rsidP="009A5752">
            <w:pPr>
              <w:jc w:val="left"/>
              <w:rPr>
                <w:lang w:eastAsia="zh-CN"/>
              </w:rPr>
            </w:pPr>
            <w:hyperlink r:id="rId50" w:tooltip="Respiratory rate" w:history="1">
              <w:r w:rsidR="00980575" w:rsidRPr="0061613A">
                <w:rPr>
                  <w:lang w:eastAsia="zh-CN"/>
                </w:rPr>
                <w:t>Respiratory rate</w:t>
              </w:r>
            </w:hyperlink>
          </w:p>
        </w:tc>
        <w:tc>
          <w:tcPr>
            <w:tcW w:w="0" w:type="auto"/>
            <w:hideMark/>
          </w:tcPr>
          <w:p w14:paraId="0008D53F" w14:textId="241C8CEF" w:rsidR="00980575" w:rsidRPr="00AB326C" w:rsidRDefault="00980575" w:rsidP="009A5752">
            <w:pPr>
              <w:jc w:val="left"/>
              <w:cnfStyle w:val="000000100000" w:firstRow="0" w:lastRow="0" w:firstColumn="0" w:lastColumn="0" w:oddVBand="0" w:evenVBand="0" w:oddHBand="1" w:evenHBand="0" w:firstRowFirstColumn="0" w:firstRowLastColumn="0" w:lastRowFirstColumn="0" w:lastRowLastColumn="0"/>
              <w:rPr>
                <w:lang w:eastAsia="zh-CN"/>
              </w:rPr>
            </w:pPr>
            <w:r w:rsidRPr="00AB326C">
              <w:rPr>
                <w:lang w:eastAsia="zh-CN"/>
              </w:rPr>
              <w:t>&gt;</w:t>
            </w:r>
            <w:r>
              <w:rPr>
                <w:lang w:eastAsia="zh-CN"/>
              </w:rPr>
              <w:t xml:space="preserve"> </w:t>
            </w:r>
            <w:r w:rsidRPr="00AB326C">
              <w:rPr>
                <w:lang w:eastAsia="zh-CN"/>
              </w:rPr>
              <w:t>20</w:t>
            </w:r>
            <w:r>
              <w:rPr>
                <w:lang w:eastAsia="zh-CN"/>
              </w:rPr>
              <w:t xml:space="preserve"> breaths per </w:t>
            </w:r>
            <w:r w:rsidRPr="00AB326C">
              <w:rPr>
                <w:lang w:eastAsia="zh-CN"/>
              </w:rPr>
              <w:t>min or</w:t>
            </w:r>
            <w:r>
              <w:rPr>
                <w:lang w:eastAsia="zh-CN"/>
              </w:rPr>
              <w:t xml:space="preserve"> </w:t>
            </w:r>
            <w:hyperlink r:id="rId51" w:tooltip="Arterial blood gas" w:history="1">
              <w:r w:rsidRPr="00AB326C">
                <w:rPr>
                  <w:lang w:eastAsia="zh-CN"/>
                </w:rPr>
                <w:t>PaCO2</w:t>
              </w:r>
            </w:hyperlink>
            <w:r>
              <w:rPr>
                <w:lang w:eastAsia="zh-CN"/>
              </w:rPr>
              <w:t xml:space="preserve"> </w:t>
            </w:r>
            <w:r w:rsidRPr="00AB326C">
              <w:rPr>
                <w:lang w:eastAsia="zh-CN"/>
              </w:rPr>
              <w:t>&lt;</w:t>
            </w:r>
            <w:r>
              <w:rPr>
                <w:lang w:eastAsia="zh-CN"/>
              </w:rPr>
              <w:t xml:space="preserve"> </w:t>
            </w:r>
            <w:r w:rsidRPr="00AB326C">
              <w:rPr>
                <w:lang w:eastAsia="zh-CN"/>
              </w:rPr>
              <w:t>32</w:t>
            </w:r>
            <w:r>
              <w:rPr>
                <w:lang w:eastAsia="zh-CN"/>
              </w:rPr>
              <w:t xml:space="preserve"> </w:t>
            </w:r>
            <w:r w:rsidRPr="00AB326C">
              <w:rPr>
                <w:lang w:eastAsia="zh-CN"/>
              </w:rPr>
              <w:t>mmHg</w:t>
            </w:r>
            <w:r w:rsidR="00DB0C22">
              <w:rPr>
                <w:lang w:eastAsia="zh-CN"/>
              </w:rPr>
              <w:t xml:space="preserve"> </w:t>
            </w:r>
            <w:r w:rsidR="00A651BD">
              <w:rPr>
                <w:lang w:eastAsia="zh-CN"/>
              </w:rPr>
              <w:t xml:space="preserve">(unit of pressure, equal to </w:t>
            </w:r>
            <w:r w:rsidR="00A651BD" w:rsidRPr="00AB326C">
              <w:rPr>
                <w:lang w:eastAsia="zh-CN"/>
              </w:rPr>
              <w:t>4.3</w:t>
            </w:r>
            <w:r w:rsidR="00A651BD">
              <w:rPr>
                <w:lang w:eastAsia="zh-CN"/>
              </w:rPr>
              <w:t xml:space="preserve"> </w:t>
            </w:r>
            <w:r w:rsidR="00A651BD" w:rsidRPr="00AB326C">
              <w:rPr>
                <w:lang w:eastAsia="zh-CN"/>
              </w:rPr>
              <w:t>kPa</w:t>
            </w:r>
            <w:r w:rsidRPr="00AB326C">
              <w:rPr>
                <w:lang w:eastAsia="zh-CN"/>
              </w:rPr>
              <w:t>)</w:t>
            </w:r>
          </w:p>
        </w:tc>
      </w:tr>
      <w:tr w:rsidR="00C85C6D" w:rsidRPr="00EA363C" w14:paraId="629159A4" w14:textId="77777777" w:rsidTr="003D03C1">
        <w:trPr>
          <w:trHeight w:val="437"/>
        </w:trPr>
        <w:tc>
          <w:tcPr>
            <w:cnfStyle w:val="001000000000" w:firstRow="0" w:lastRow="0" w:firstColumn="1" w:lastColumn="0" w:oddVBand="0" w:evenVBand="0" w:oddHBand="0" w:evenHBand="0" w:firstRowFirstColumn="0" w:firstRowLastColumn="0" w:lastRowFirstColumn="0" w:lastRowLastColumn="0"/>
            <w:tcW w:w="0" w:type="auto"/>
            <w:hideMark/>
          </w:tcPr>
          <w:p w14:paraId="31F61ABD" w14:textId="3317FEE4" w:rsidR="00980575" w:rsidRPr="0061613A" w:rsidRDefault="00980575" w:rsidP="009A5752">
            <w:pPr>
              <w:jc w:val="left"/>
              <w:rPr>
                <w:lang w:eastAsia="zh-CN"/>
              </w:rPr>
            </w:pPr>
            <w:r>
              <w:rPr>
                <w:lang w:eastAsia="zh-CN"/>
              </w:rPr>
              <w:t xml:space="preserve">White blood </w:t>
            </w:r>
            <w:r w:rsidR="00B509AA">
              <w:rPr>
                <w:lang w:eastAsia="zh-CN"/>
              </w:rPr>
              <w:t xml:space="preserve">cell (WBC) </w:t>
            </w:r>
          </w:p>
        </w:tc>
        <w:tc>
          <w:tcPr>
            <w:tcW w:w="0" w:type="auto"/>
            <w:hideMark/>
          </w:tcPr>
          <w:p w14:paraId="496C80AD" w14:textId="2406BE17" w:rsidR="00980575" w:rsidRPr="00AB326C" w:rsidRDefault="00980575" w:rsidP="009A5752">
            <w:pPr>
              <w:keepNext/>
              <w:jc w:val="left"/>
              <w:cnfStyle w:val="000000000000" w:firstRow="0" w:lastRow="0" w:firstColumn="0" w:lastColumn="0" w:oddVBand="0" w:evenVBand="0" w:oddHBand="0" w:evenHBand="0" w:firstRowFirstColumn="0" w:firstRowLastColumn="0" w:lastRowFirstColumn="0" w:lastRowLastColumn="0"/>
              <w:rPr>
                <w:lang w:eastAsia="zh-CN"/>
              </w:rPr>
            </w:pPr>
            <w:r w:rsidRPr="00AB326C">
              <w:rPr>
                <w:lang w:eastAsia="zh-CN"/>
              </w:rPr>
              <w:t>&lt;</w:t>
            </w:r>
            <w:r>
              <w:rPr>
                <w:lang w:eastAsia="zh-CN"/>
              </w:rPr>
              <w:t xml:space="preserve"> </w:t>
            </w:r>
            <w:r w:rsidRPr="00AB326C">
              <w:rPr>
                <w:lang w:eastAsia="zh-CN"/>
              </w:rPr>
              <w:t>4x10</w:t>
            </w:r>
            <w:r w:rsidRPr="004D2A6B">
              <w:rPr>
                <w:vertAlign w:val="superscript"/>
                <w:lang w:eastAsia="zh-CN"/>
              </w:rPr>
              <w:t>9</w:t>
            </w:r>
            <w:r w:rsidRPr="00AB326C">
              <w:rPr>
                <w:lang w:eastAsia="zh-CN"/>
              </w:rPr>
              <w:t>/L,</w:t>
            </w:r>
            <w:r>
              <w:rPr>
                <w:lang w:eastAsia="zh-CN"/>
              </w:rPr>
              <w:t xml:space="preserve"> or </w:t>
            </w:r>
            <w:r w:rsidRPr="00AB326C">
              <w:rPr>
                <w:lang w:eastAsia="zh-CN"/>
              </w:rPr>
              <w:t>&gt;</w:t>
            </w:r>
            <w:r>
              <w:rPr>
                <w:lang w:eastAsia="zh-CN"/>
              </w:rPr>
              <w:t xml:space="preserve"> </w:t>
            </w:r>
            <w:r w:rsidRPr="00AB326C">
              <w:rPr>
                <w:lang w:eastAsia="zh-CN"/>
              </w:rPr>
              <w:t>12x10</w:t>
            </w:r>
            <w:r w:rsidRPr="004D2A6B">
              <w:rPr>
                <w:vertAlign w:val="superscript"/>
                <w:lang w:eastAsia="zh-CN"/>
              </w:rPr>
              <w:t>9</w:t>
            </w:r>
            <w:r w:rsidRPr="00AB326C">
              <w:rPr>
                <w:lang w:eastAsia="zh-CN"/>
              </w:rPr>
              <w:t>/L, or</w:t>
            </w:r>
            <w:r w:rsidR="0092607E">
              <w:rPr>
                <w:lang w:eastAsia="zh-CN"/>
              </w:rPr>
              <w:t xml:space="preserve"> </w:t>
            </w:r>
            <w:r w:rsidR="007A1E73">
              <w:rPr>
                <w:lang w:eastAsia="zh-CN"/>
              </w:rPr>
              <w:t>the ratio of</w:t>
            </w:r>
            <w:r w:rsidR="00516977">
              <w:rPr>
                <w:lang w:eastAsia="zh-CN"/>
              </w:rPr>
              <w:t xml:space="preserve"> </w:t>
            </w:r>
            <w:r>
              <w:rPr>
                <w:lang w:eastAsia="zh-CN"/>
              </w:rPr>
              <w:t>immature neutrophils</w:t>
            </w:r>
            <w:r w:rsidR="001D6508">
              <w:rPr>
                <w:lang w:eastAsia="zh-CN"/>
              </w:rPr>
              <w:t xml:space="preserve"> (</w:t>
            </w:r>
            <w:r w:rsidR="008E1D3E">
              <w:rPr>
                <w:lang w:eastAsia="zh-CN"/>
              </w:rPr>
              <w:t xml:space="preserve">namely </w:t>
            </w:r>
            <w:r w:rsidR="001D6508" w:rsidRPr="00AB326C">
              <w:rPr>
                <w:lang w:eastAsia="zh-CN"/>
              </w:rPr>
              <w:t>band</w:t>
            </w:r>
            <w:r w:rsidR="001D6508">
              <w:rPr>
                <w:lang w:eastAsia="zh-CN"/>
              </w:rPr>
              <w:t xml:space="preserve"> cell</w:t>
            </w:r>
            <w:r w:rsidR="001D6508" w:rsidRPr="00AB326C">
              <w:rPr>
                <w:lang w:eastAsia="zh-CN"/>
              </w:rPr>
              <w:t>s</w:t>
            </w:r>
            <w:r w:rsidR="008E1D3E">
              <w:rPr>
                <w:lang w:eastAsia="zh-CN"/>
              </w:rPr>
              <w:t xml:space="preserve"> or</w:t>
            </w:r>
            <w:r w:rsidR="00264D5B">
              <w:rPr>
                <w:lang w:eastAsia="zh-CN"/>
              </w:rPr>
              <w:t xml:space="preserve"> </w:t>
            </w:r>
            <w:r w:rsidR="00264D5B" w:rsidRPr="00264D5B">
              <w:rPr>
                <w:lang w:eastAsia="zh-CN"/>
              </w:rPr>
              <w:t>immature</w:t>
            </w:r>
            <w:r w:rsidR="00393105">
              <w:rPr>
                <w:lang w:eastAsia="zh-CN"/>
              </w:rPr>
              <w:t xml:space="preserve"> </w:t>
            </w:r>
            <w:hyperlink r:id="rId52" w:tooltip="White blood cells" w:history="1">
              <w:r w:rsidR="00264D5B" w:rsidRPr="00264D5B">
                <w:rPr>
                  <w:lang w:eastAsia="zh-CN"/>
                </w:rPr>
                <w:t>white blood cells</w:t>
              </w:r>
            </w:hyperlink>
            <w:r w:rsidR="001D6508">
              <w:rPr>
                <w:lang w:eastAsia="zh-CN"/>
              </w:rPr>
              <w:t>)</w:t>
            </w:r>
            <w:r w:rsidR="007A1E73">
              <w:rPr>
                <w:lang w:eastAsia="zh-CN"/>
              </w:rPr>
              <w:t xml:space="preserve"> over all blood cells</w:t>
            </w:r>
            <w:r w:rsidR="00B9587B">
              <w:rPr>
                <w:lang w:eastAsia="zh-CN"/>
              </w:rPr>
              <w:t xml:space="preserve"> </w:t>
            </w:r>
            <w:r w:rsidR="00F83B5F" w:rsidRPr="00AB326C">
              <w:rPr>
                <w:lang w:eastAsia="zh-CN"/>
              </w:rPr>
              <w:t>≥</w:t>
            </w:r>
            <w:r w:rsidR="00F83B5F">
              <w:rPr>
                <w:lang w:eastAsia="zh-CN"/>
              </w:rPr>
              <w:t xml:space="preserve"> </w:t>
            </w:r>
            <w:r w:rsidR="00F83B5F" w:rsidRPr="00AB326C">
              <w:rPr>
                <w:lang w:eastAsia="zh-CN"/>
              </w:rPr>
              <w:t>10%</w:t>
            </w:r>
          </w:p>
        </w:tc>
      </w:tr>
    </w:tbl>
    <w:p w14:paraId="349F83BE" w14:textId="729CC14F" w:rsidR="0091708E" w:rsidRDefault="0091708E" w:rsidP="0088327A">
      <w:pPr>
        <w:spacing w:before="120"/>
        <w:rPr>
          <w:lang w:eastAsia="zh-CN"/>
        </w:rPr>
      </w:pPr>
      <w:bookmarkStart w:id="192" w:name="_Toc59567214"/>
      <w:r>
        <w:rPr>
          <w:lang w:eastAsia="zh-CN"/>
        </w:rPr>
        <w:t xml:space="preserve">As shown above, </w:t>
      </w:r>
      <w:r w:rsidRPr="00AB326C">
        <w:rPr>
          <w:lang w:eastAsia="zh-CN"/>
        </w:rPr>
        <w:t xml:space="preserve">SIRS </w:t>
      </w:r>
      <w:r>
        <w:rPr>
          <w:lang w:eastAsia="zh-CN"/>
        </w:rPr>
        <w:t xml:space="preserve">has four </w:t>
      </w:r>
      <w:r w:rsidRPr="00AB326C">
        <w:rPr>
          <w:lang w:eastAsia="zh-CN"/>
        </w:rPr>
        <w:t>criteria</w:t>
      </w:r>
      <w:r>
        <w:rPr>
          <w:lang w:eastAsia="zh-CN"/>
        </w:rPr>
        <w:t xml:space="preserve">. </w:t>
      </w:r>
      <w:r w:rsidRPr="00B5095F">
        <w:rPr>
          <w:lang w:eastAsia="zh-CN"/>
        </w:rPr>
        <w:t>When two or more are met</w:t>
      </w:r>
      <w:r>
        <w:rPr>
          <w:lang w:eastAsia="zh-CN"/>
        </w:rPr>
        <w:t xml:space="preserve">, patients are diagnosed </w:t>
      </w:r>
      <w:r w:rsidR="00531826">
        <w:rPr>
          <w:lang w:eastAsia="zh-CN"/>
        </w:rPr>
        <w:t>with</w:t>
      </w:r>
      <w:r>
        <w:rPr>
          <w:lang w:eastAsia="zh-CN"/>
        </w:rPr>
        <w:t xml:space="preserve"> SIRS. If there is acute organ dysfunction, it will be termed “severe SIRS”. SIRS is closely related to sepsis, which was established </w:t>
      </w:r>
      <w:r w:rsidR="000D649F">
        <w:rPr>
          <w:lang w:eastAsia="zh-CN"/>
        </w:rPr>
        <w:t xml:space="preserve">for </w:t>
      </w:r>
      <w:r>
        <w:rPr>
          <w:lang w:eastAsia="zh-CN"/>
        </w:rPr>
        <w:t>and once used for the definition of sepsis.</w:t>
      </w:r>
    </w:p>
    <w:p w14:paraId="668DD960" w14:textId="7ADE818E" w:rsidR="0091708E" w:rsidRDefault="00602B57" w:rsidP="0091708E">
      <w:pPr>
        <w:rPr>
          <w:lang w:eastAsia="zh-CN"/>
        </w:rPr>
      </w:pPr>
      <w:r>
        <w:rPr>
          <w:lang w:eastAsia="zh-CN"/>
        </w:rPr>
        <w:t>Three</w:t>
      </w:r>
      <w:r w:rsidRPr="00AB326C">
        <w:rPr>
          <w:lang w:eastAsia="zh-CN"/>
        </w:rPr>
        <w:t xml:space="preserve"> definitions for sepsis have been developed over </w:t>
      </w:r>
      <w:r w:rsidRPr="00AB326C">
        <w:t xml:space="preserve">the </w:t>
      </w:r>
      <w:r w:rsidRPr="00AB326C">
        <w:rPr>
          <w:lang w:eastAsia="zh-CN"/>
        </w:rPr>
        <w:t xml:space="preserve">years. </w:t>
      </w:r>
      <w:r w:rsidR="0091708E">
        <w:t xml:space="preserve">The first definition, </w:t>
      </w:r>
      <w:r w:rsidR="0091708E" w:rsidRPr="00AB326C">
        <w:t>Sepsis-1</w:t>
      </w:r>
      <w:r w:rsidR="0091708E">
        <w:t xml:space="preserve">, was developed together with SIRS </w:t>
      </w:r>
      <w:r w:rsidR="0091708E" w:rsidRPr="00AB326C">
        <w:t>at the International Sepsis Definitions Conference</w:t>
      </w:r>
      <w:r w:rsidR="0091708E">
        <w:t xml:space="preserve"> in 1991 </w:t>
      </w:r>
      <w:r w:rsidR="0091708E">
        <w:rPr>
          <w:lang w:eastAsia="zh-CN"/>
        </w:rPr>
        <w:fldChar w:fldCharType="begin"/>
      </w:r>
      <w:r w:rsidR="006727E0">
        <w:rPr>
          <w:lang w:eastAsia="zh-CN"/>
        </w:rPr>
        <w:instrText xml:space="preserve"> ADDIN ZOTERO_ITEM CSL_CITATION {"citationID":"VfPl6WeZ","properties":{"formattedCitation":"[34]","plainCitation":"[34]","noteIndex":0},"citationItems":[{"id":182,"uris":["http://zotero.org/groups/2605537/items/XEYS55I4"],"uri":["http://zotero.org/groups/2605537/items/XEYS55I4"],"itemData":{"id":182,"type":"article-journal","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container-title":"Chest","DOI":"10.1378/chest.101.6.1644","ISSN":"0012-3692","issue":"6","journalAbbreviation":"Chest","language":"eng","note":"PMID: 1303622","page":"1644-1655","source":"PubMed","title":"Definitions for sepsis and organ failure and guidelines for the use of innovative therapies in sepsis. The ACCP/SCCM Consensus Conference Committee. American College of Chest Physicians/Society of Critical Care Medicine","volume":"101","author":[{"family":"Bone","given":"R. C."},{"family":"Balk","given":"R. A."},{"family":"Cerra","given":"F. B."},{"family":"Dellinger","given":"R. P."},{"family":"Fein","given":"A. M."},{"family":"Knaus","given":"W. A."},{"family":"Schein","given":"R. M."},{"family":"Sibbald","given":"W. J."}],"issued":{"date-parts":[["1992",6]]}}}],"schema":"https://github.com/citation-style-language/schema/raw/master/csl-citation.json"} </w:instrText>
      </w:r>
      <w:r w:rsidR="0091708E">
        <w:rPr>
          <w:lang w:eastAsia="zh-CN"/>
        </w:rPr>
        <w:fldChar w:fldCharType="separate"/>
      </w:r>
      <w:r w:rsidR="006F75FA" w:rsidRPr="006F75FA">
        <w:rPr>
          <w:rFonts w:cs="Calibri"/>
        </w:rPr>
        <w:t>[34]</w:t>
      </w:r>
      <w:r w:rsidR="0091708E">
        <w:rPr>
          <w:lang w:eastAsia="zh-CN"/>
        </w:rPr>
        <w:fldChar w:fldCharType="end"/>
      </w:r>
      <w:r w:rsidR="0091708E" w:rsidRPr="00AB326C">
        <w:rPr>
          <w:lang w:eastAsia="zh-CN"/>
        </w:rPr>
        <w:t>.</w:t>
      </w:r>
      <w:r w:rsidR="00243F92">
        <w:rPr>
          <w:lang w:eastAsia="zh-CN"/>
        </w:rPr>
        <w:t xml:space="preserve"> </w:t>
      </w:r>
      <w:r w:rsidR="0091708E">
        <w:rPr>
          <w:lang w:eastAsia="zh-CN"/>
        </w:rPr>
        <w:t>It</w:t>
      </w:r>
      <w:r w:rsidR="0091708E" w:rsidRPr="00AB326C">
        <w:rPr>
          <w:lang w:eastAsia="zh-CN"/>
        </w:rPr>
        <w:t xml:space="preserve"> was defined as infection or suspected infection leading to the onset of SIRS.</w:t>
      </w:r>
      <w:r w:rsidR="0091708E">
        <w:rPr>
          <w:lang w:eastAsia="zh-CN"/>
        </w:rPr>
        <w:t xml:space="preserve"> </w:t>
      </w:r>
      <w:r w:rsidR="0091708E" w:rsidRPr="00AB326C">
        <w:rPr>
          <w:lang w:eastAsia="zh-CN"/>
        </w:rPr>
        <w:t xml:space="preserve">Sepsis complicated by organ dysfunction was termed severe sepsis, which could progress to septic shock, defined as “sepsis-induced hypotension persisting despite adequate fluid resuscitation” </w:t>
      </w:r>
      <w:r w:rsidR="0091708E" w:rsidRPr="4F9F1251">
        <w:rPr>
          <w:lang w:eastAsia="zh-CN"/>
        </w:rPr>
        <w:fldChar w:fldCharType="begin"/>
      </w:r>
      <w:r w:rsidR="006727E0">
        <w:rPr>
          <w:lang w:eastAsia="zh-CN"/>
        </w:rPr>
        <w:instrText xml:space="preserve"> ADDIN ZOTERO_ITEM CSL_CITATION {"citationID":"78lpoZ98","properties":{"formattedCitation":"[35]","plainCitation":"[35]","noteIndex":0},"citationItems":[{"id":185,"uris":["http://zotero.org/groups/2605537/items/U2FB8JSN"],"uri":["http://zotero.org/groups/2605537/items/U2FB8JSN"],"itemData":{"id":185,"type":"article-journal","container-title":"Journal of Thoracic Disease","DOI":"10.21037/jtd.2017.03.125","ISSN":"2072-1439","issue":"4","journalAbbreviation":"J Thorac Dis","note":"PMID: 28523143\nPMCID: PMC5418298","page":"943-945","source":"PubMed Central","title":"SIRS, qSOFA and new sepsis definition","volume":"9","author":[{"family":"Marik","given":"Paul E."},{"family":"Taeb","given":"Abdalsamih M."}],"issued":{"date-parts":[["2017",4]]}}}],"schema":"https://github.com/citation-style-language/schema/raw/master/csl-citation.json"} </w:instrText>
      </w:r>
      <w:r w:rsidR="0091708E" w:rsidRPr="4F9F1251">
        <w:rPr>
          <w:lang w:eastAsia="zh-CN"/>
        </w:rPr>
        <w:fldChar w:fldCharType="separate"/>
      </w:r>
      <w:r w:rsidR="006F75FA" w:rsidRPr="006F75FA">
        <w:rPr>
          <w:rFonts w:cs="Calibri"/>
        </w:rPr>
        <w:t>[35]</w:t>
      </w:r>
      <w:r w:rsidR="0091708E" w:rsidRPr="4F9F1251">
        <w:rPr>
          <w:lang w:eastAsia="zh-CN"/>
        </w:rPr>
        <w:fldChar w:fldCharType="end"/>
      </w:r>
      <w:r w:rsidR="0091708E" w:rsidRPr="00AB326C">
        <w:rPr>
          <w:lang w:eastAsia="zh-CN"/>
        </w:rPr>
        <w:t>.</w:t>
      </w:r>
    </w:p>
    <w:p w14:paraId="7A56700B" w14:textId="5F7C889E" w:rsidR="00DF01CF" w:rsidRDefault="0091708E" w:rsidP="0091708E">
      <w:pPr>
        <w:rPr>
          <w:lang w:eastAsia="zh-CN"/>
        </w:rPr>
      </w:pPr>
      <w:r>
        <w:t xml:space="preserve">The second definition, Sepsis-2, came out </w:t>
      </w:r>
      <w:r>
        <w:rPr>
          <w:lang w:eastAsia="zh-CN"/>
        </w:rPr>
        <w:t xml:space="preserve">as a list </w:t>
      </w:r>
      <w:r>
        <w:t xml:space="preserve">of </w:t>
      </w:r>
      <w:r w:rsidRPr="00AB326C">
        <w:rPr>
          <w:lang w:eastAsia="zh-CN"/>
        </w:rPr>
        <w:t>diagnostic criteria</w:t>
      </w:r>
      <w:r>
        <w:t xml:space="preserve"> after </w:t>
      </w:r>
      <w:r w:rsidRPr="00AB326C">
        <w:rPr>
          <w:lang w:eastAsia="zh-CN"/>
        </w:rPr>
        <w:t>a task force recognized the limitations of SIRS</w:t>
      </w:r>
      <w:r>
        <w:rPr>
          <w:lang w:eastAsia="zh-CN"/>
        </w:rPr>
        <w:t xml:space="preserve"> </w:t>
      </w:r>
      <w:r>
        <w:t xml:space="preserve">in 2001. </w:t>
      </w:r>
      <w:r w:rsidRPr="00AB326C">
        <w:rPr>
          <w:lang w:eastAsia="zh-CN"/>
        </w:rPr>
        <w:t>To be diagnosed with sepsis under the Sepsis-2 definition, as with Sepsis-1, an individual must have at least 2 SIRS criteria and a confirmed or suspected infection</w:t>
      </w:r>
      <w:r w:rsidR="008B15B1">
        <w:rPr>
          <w:lang w:eastAsia="zh-CN"/>
        </w:rPr>
        <w:t xml:space="preserve"> </w:t>
      </w:r>
      <w:r w:rsidRPr="4F9F1251">
        <w:rPr>
          <w:lang w:eastAsia="zh-CN"/>
        </w:rPr>
        <w:fldChar w:fldCharType="begin"/>
      </w:r>
      <w:r w:rsidR="006727E0">
        <w:rPr>
          <w:lang w:eastAsia="zh-CN"/>
        </w:rPr>
        <w:instrText xml:space="preserve"> ADDIN ZOTERO_ITEM CSL_CITATION {"citationID":"kTeL2Uqc","properties":{"formattedCitation":"[34]","plainCitation":"[34]","noteIndex":0},"citationItems":[{"id":182,"uris":["http://zotero.org/groups/2605537/items/XEYS55I4"],"uri":["http://zotero.org/groups/2605537/items/XEYS55I4"],"itemData":{"id":182,"type":"article-journal","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container-title":"Chest","DOI":"10.1378/chest.101.6.1644","ISSN":"0012-3692","issue":"6","journalAbbreviation":"Chest","language":"eng","note":"PMID: 1303622","page":"1644-1655","source":"PubMed","title":"Definitions for sepsis and organ failure and guidelines for the use of innovative therapies in sepsis. The ACCP/SCCM Consensus Conference Committee. American College of Chest Physicians/Society of Critical Care Medicine","volume":"101","author":[{"family":"Bone","given":"R. C."},{"family":"Balk","given":"R. A."},{"family":"Cerra","given":"F. B."},{"family":"Dellinger","given":"R. P."},{"family":"Fein","given":"A. M."},{"family":"Knaus","given":"W. A."},{"family":"Schein","given":"R. M."},{"family":"Sibbald","given":"W. J."}],"issued":{"date-parts":[["1992",6]]}}}],"schema":"https://github.com/citation-style-language/schema/raw/master/csl-citation.json"} </w:instrText>
      </w:r>
      <w:r w:rsidRPr="4F9F1251">
        <w:rPr>
          <w:lang w:eastAsia="zh-CN"/>
        </w:rPr>
        <w:fldChar w:fldCharType="separate"/>
      </w:r>
      <w:r w:rsidR="006F75FA" w:rsidRPr="006F75FA">
        <w:rPr>
          <w:rFonts w:cs="Calibri"/>
        </w:rPr>
        <w:t>[34]</w:t>
      </w:r>
      <w:r w:rsidRPr="4F9F1251">
        <w:rPr>
          <w:lang w:eastAsia="zh-CN"/>
        </w:rPr>
        <w:fldChar w:fldCharType="end"/>
      </w:r>
      <w:r w:rsidRPr="00AB326C">
        <w:rPr>
          <w:lang w:eastAsia="zh-CN"/>
        </w:rPr>
        <w:t>. The definitions of sepsis and septic shock remained unchanged for more than twenty years.</w:t>
      </w:r>
    </w:p>
    <w:p w14:paraId="29495473" w14:textId="4791F801" w:rsidR="0091708E" w:rsidRDefault="0091708E" w:rsidP="0091708E">
      <w:pPr>
        <w:rPr>
          <w:lang w:eastAsia="zh-CN"/>
        </w:rPr>
      </w:pPr>
      <w:r w:rsidRPr="00AB326C">
        <w:rPr>
          <w:lang w:eastAsia="zh-CN"/>
        </w:rPr>
        <w:t>Sepsis-3</w:t>
      </w:r>
      <w:r>
        <w:rPr>
          <w:lang w:eastAsia="zh-CN"/>
        </w:rPr>
        <w:t xml:space="preserve"> was </w:t>
      </w:r>
      <w:r w:rsidRPr="00AB326C">
        <w:rPr>
          <w:lang w:eastAsia="zh-CN"/>
        </w:rPr>
        <w:t xml:space="preserve">proposed </w:t>
      </w:r>
      <w:r>
        <w:rPr>
          <w:lang w:eastAsia="zh-CN"/>
        </w:rPr>
        <w:t>i</w:t>
      </w:r>
      <w:r w:rsidRPr="00AB326C">
        <w:rPr>
          <w:lang w:eastAsia="zh-CN"/>
        </w:rPr>
        <w:t>n 2016</w:t>
      </w:r>
      <w:r w:rsidR="008B15B1">
        <w:rPr>
          <w:lang w:eastAsia="zh-CN"/>
        </w:rPr>
        <w:t xml:space="preserve"> </w:t>
      </w:r>
      <w:r w:rsidRPr="4F9F1251">
        <w:rPr>
          <w:lang w:eastAsia="zh-CN"/>
        </w:rPr>
        <w:fldChar w:fldCharType="begin"/>
      </w:r>
      <w:r w:rsidR="006727E0">
        <w:rPr>
          <w:lang w:eastAsia="zh-CN"/>
        </w:rPr>
        <w:instrText xml:space="preserve"> ADDIN ZOTERO_ITEM CSL_CITATION {"citationID":"7SFNQgwN","properties":{"formattedCitation":"[15]","plainCitation":"[15]","noteIndex":0},"citationItems":[{"id":120,"uris":["http://zotero.org/groups/2605537/items/NR4ZQ9CI"],"uri":["http://zotero.org/groups/2605537/items/NR4ZQ9CI"],"itemData":{"id":120,"type":"article-journal","container-title":"JAMA","DOI":"10.1001/jama.2016.0287","ISSN":"0098-7484","issue":"8","journalAbbreviation":"JAMA","language":"en","page":"801","source":"DOI.org (Crossref)","title":"The Third International Consensus Definitions for Sepsis and Septic Shock (Sepsis-3)","volume":"315","author":[{"family":"Singer","given":"Mervyn"},{"family":"Deutschman","given":"Clifford S."},{"family":"Seymour","given":"Christopher Warren"},{"family":"Shankar-Hari","given":"Manu"},{"family":"Annane","given":"Djillali"},{"family":"Bauer","given":"Michael"},{"family":"Bellomo","given":"Rinaldo"},{"family":"Bernard","given":"Gordon R."},{"family":"Chiche","given":"Jean-Daniel"},{"family":"Coopersmith","given":"Craig M."},{"family":"Hotchkiss","given":"Richard S."},{"family":"Levy","given":"Mitchell M."},{"family":"Marshall","given":"John C."},{"family":"Martin","given":"Greg S."},{"family":"Opal","given":"Steven M."},{"family":"Rubenfeld","given":"Gordon D."},{"family":"Poll","given":"Tom","non-dropping-particle":"van der"},{"family":"Vincent","given":"Jean-Louis"},{"family":"Angus","given":"Derek C."}],"issued":{"date-parts":[["2016",2,23]]}}}],"schema":"https://github.com/citation-style-language/schema/raw/master/csl-citation.json"} </w:instrText>
      </w:r>
      <w:r w:rsidRPr="4F9F1251">
        <w:rPr>
          <w:lang w:eastAsia="zh-CN"/>
        </w:rPr>
        <w:fldChar w:fldCharType="separate"/>
      </w:r>
      <w:r w:rsidR="00CA6DB1" w:rsidRPr="00CA6DB1">
        <w:rPr>
          <w:rFonts w:cs="Calibri"/>
        </w:rPr>
        <w:t>[15]</w:t>
      </w:r>
      <w:r w:rsidRPr="4F9F1251">
        <w:rPr>
          <w:lang w:eastAsia="zh-CN"/>
        </w:rPr>
        <w:fldChar w:fldCharType="end"/>
      </w:r>
      <w:r w:rsidRPr="00AB326C">
        <w:rPr>
          <w:lang w:eastAsia="zh-CN"/>
        </w:rPr>
        <w:t xml:space="preserve">. It defines sepsis as life-threatening organ dysfunction caused by a dysregulated host response to infection. </w:t>
      </w:r>
      <w:r>
        <w:rPr>
          <w:lang w:eastAsia="zh-CN"/>
        </w:rPr>
        <w:t>Only in this</w:t>
      </w:r>
      <w:r w:rsidRPr="00AB326C">
        <w:rPr>
          <w:lang w:eastAsia="zh-CN"/>
        </w:rPr>
        <w:t xml:space="preserve"> new definition</w:t>
      </w:r>
      <w:r>
        <w:rPr>
          <w:lang w:eastAsia="zh-CN"/>
        </w:rPr>
        <w:t>,</w:t>
      </w:r>
      <w:r w:rsidRPr="00AB326C">
        <w:rPr>
          <w:lang w:eastAsia="zh-CN"/>
        </w:rPr>
        <w:t xml:space="preserve"> the use of SIRS </w:t>
      </w:r>
      <w:r>
        <w:rPr>
          <w:lang w:eastAsia="zh-CN"/>
        </w:rPr>
        <w:t xml:space="preserve">was </w:t>
      </w:r>
      <w:r w:rsidRPr="00AB326C">
        <w:rPr>
          <w:lang w:eastAsia="zh-CN"/>
        </w:rPr>
        <w:t>abandoned in the identification of sepsis</w:t>
      </w:r>
      <w:r>
        <w:rPr>
          <w:lang w:eastAsia="zh-CN"/>
        </w:rPr>
        <w:t>.</w:t>
      </w:r>
    </w:p>
    <w:p w14:paraId="7D398861" w14:textId="608B2235" w:rsidR="0091708E" w:rsidRPr="00AB326C" w:rsidRDefault="0091708E" w:rsidP="0091708E">
      <w:r>
        <w:rPr>
          <w:lang w:eastAsia="zh-CN"/>
        </w:rPr>
        <w:t>Seen from the history of the defining sepsis, the relationship between SIRS and sepsis was once close. Although already abandoned, SIRS</w:t>
      </w:r>
      <w:r w:rsidR="002D3D4D">
        <w:rPr>
          <w:lang w:eastAsia="zh-CN"/>
        </w:rPr>
        <w:t xml:space="preserve"> </w:t>
      </w:r>
      <w:r>
        <w:rPr>
          <w:lang w:eastAsia="zh-CN"/>
        </w:rPr>
        <w:t xml:space="preserve">might be a good candidate for the features in </w:t>
      </w:r>
      <w:r w:rsidR="00243F92">
        <w:rPr>
          <w:lang w:eastAsia="zh-CN"/>
        </w:rPr>
        <w:t xml:space="preserve">the </w:t>
      </w:r>
      <w:r>
        <w:rPr>
          <w:lang w:eastAsia="zh-CN"/>
        </w:rPr>
        <w:t>sepsis prediction algorithm.</w:t>
      </w:r>
    </w:p>
    <w:p w14:paraId="300DBAB6" w14:textId="46DA1FDC" w:rsidR="00AB326C" w:rsidRPr="00902633" w:rsidRDefault="00B13A69" w:rsidP="005D3FA2">
      <w:pPr>
        <w:pStyle w:val="Heading4"/>
      </w:pPr>
      <w:bookmarkStart w:id="193" w:name="_Ref70860114"/>
      <w:r w:rsidRPr="005D3FA2">
        <w:t>Sequential Organ F</w:t>
      </w:r>
      <w:r w:rsidRPr="00B960CB">
        <w:t xml:space="preserve">ailure </w:t>
      </w:r>
      <w:r w:rsidRPr="00DE6152">
        <w:t>A</w:t>
      </w:r>
      <w:r w:rsidRPr="00231D2C">
        <w:t>ssessment</w:t>
      </w:r>
      <w:bookmarkEnd w:id="192"/>
      <w:bookmarkEnd w:id="193"/>
    </w:p>
    <w:p w14:paraId="51DE0A16" w14:textId="2F51B51F" w:rsidR="009C2457" w:rsidRDefault="00BF798F" w:rsidP="000414D2">
      <w:pPr>
        <w:rPr>
          <w:lang w:eastAsia="zh-CN"/>
        </w:rPr>
      </w:pPr>
      <w:r>
        <w:t>S</w:t>
      </w:r>
      <w:r w:rsidR="009F18DF" w:rsidRPr="00EA363C">
        <w:t>equential organ failure assessment</w:t>
      </w:r>
      <w:r>
        <w:t xml:space="preserve"> (</w:t>
      </w:r>
      <w:r w:rsidR="009F18DF">
        <w:t>SOFA</w:t>
      </w:r>
      <w:r>
        <w:t>)</w:t>
      </w:r>
      <w:r w:rsidR="009F18DF">
        <w:t xml:space="preserve"> is presented as a score to </w:t>
      </w:r>
      <w:r w:rsidR="009F18DF" w:rsidRPr="00EA363C">
        <w:t xml:space="preserve">track </w:t>
      </w:r>
      <w:r w:rsidR="009F18DF">
        <w:t xml:space="preserve">the </w:t>
      </w:r>
      <w:r w:rsidR="009F18DF" w:rsidRPr="00EA363C">
        <w:t xml:space="preserve">extent of </w:t>
      </w:r>
      <w:r w:rsidR="009F18DF">
        <w:t xml:space="preserve">the </w:t>
      </w:r>
      <w:r w:rsidR="009F18DF" w:rsidRPr="00EA363C">
        <w:t xml:space="preserve">organ function </w:t>
      </w:r>
      <w:r w:rsidR="009F18DF">
        <w:t>and the</w:t>
      </w:r>
      <w:r w:rsidR="009F18DF" w:rsidRPr="00EA363C">
        <w:t xml:space="preserve"> </w:t>
      </w:r>
      <w:r w:rsidR="0017451A">
        <w:t>d</w:t>
      </w:r>
      <w:r w:rsidR="0017451A" w:rsidRPr="00815000">
        <w:t>ecline of a patient’s health</w:t>
      </w:r>
      <w:r w:rsidR="0017451A">
        <w:t xml:space="preserve"> </w:t>
      </w:r>
      <w:r w:rsidR="009F18DF" w:rsidRPr="00EA363C">
        <w:t>during the stay in</w:t>
      </w:r>
      <w:r w:rsidR="009F18DF">
        <w:t xml:space="preserve"> </w:t>
      </w:r>
      <w:r w:rsidR="009F18DF" w:rsidRPr="00EA363C">
        <w:t>an</w:t>
      </w:r>
      <w:r w:rsidR="009F18DF">
        <w:t xml:space="preserve"> </w:t>
      </w:r>
      <w:r w:rsidR="009F18DF" w:rsidRPr="00EA363C">
        <w:t>intensive</w:t>
      </w:r>
      <w:r w:rsidR="009F18DF">
        <w:t xml:space="preserve"> </w:t>
      </w:r>
      <w:r w:rsidR="009F18DF" w:rsidRPr="00EA363C">
        <w:t>care</w:t>
      </w:r>
      <w:r w:rsidR="009F18DF">
        <w:t xml:space="preserve"> </w:t>
      </w:r>
      <w:r w:rsidR="009F18DF" w:rsidRPr="00EA363C">
        <w:t>unit</w:t>
      </w:r>
      <w:r w:rsidR="009F18DF">
        <w:t xml:space="preserve"> </w:t>
      </w:r>
      <w:r w:rsidR="009F18DF" w:rsidRPr="00EA363C">
        <w:t>(ICU)</w:t>
      </w:r>
      <w:r w:rsidR="008B15B1">
        <w:t xml:space="preserve"> </w:t>
      </w:r>
      <w:r w:rsidR="009F18DF" w:rsidRPr="00EA363C">
        <w:fldChar w:fldCharType="begin"/>
      </w:r>
      <w:r w:rsidR="006727E0">
        <w:instrText xml:space="preserve"> ADDIN ZOTERO_ITEM CSL_CITATION {"citationID":"QmSkhoYq","properties":{"formattedCitation":"[36]","plainCitation":"[36]","noteIndex":0},"citationItems":[{"id":191,"uris":["http://zotero.org/groups/2605537/items/S3RCHPIV"],"uri":["http://zotero.org/groups/2605537/items/S3RCHPIV"],"itemData":{"id":191,"type":"article-journal","container-title":"Intensive Care Medicine","DOI":"10.1007/BF01709751","ISSN":"1432-1238","issue":"7","journalAbbreviation":"Intensive Care Med","language":"en","page":"707-710","source":"Springer Link","title":"The SOFA (Sepsis-related Organ Failure Assessment) score to describe organ dysfunction/failure","volume":"22","author":[{"family":"Vincent","given":"J. -L."},{"family":"Moreno","given":"R."},{"family":"Takala","given":"J."},{"family":"Willatts","given":"S."},{"family":"De Mendonça","given":"A."},{"family":"Bruining","given":"H."},{"family":"Reinhart","given":"C. K."},{"family":"Suter","given":"P. M."},{"family":"Thijs","given":"L. G."}],"issued":{"date-parts":[["1996",7,1]]}}}],"schema":"https://github.com/citation-style-language/schema/raw/master/csl-citation.json"} </w:instrText>
      </w:r>
      <w:r w:rsidR="009F18DF" w:rsidRPr="00EA363C">
        <w:fldChar w:fldCharType="separate"/>
      </w:r>
      <w:r w:rsidR="006F75FA" w:rsidRPr="006F75FA">
        <w:rPr>
          <w:rFonts w:cs="Calibri"/>
        </w:rPr>
        <w:t>[36]</w:t>
      </w:r>
      <w:r w:rsidR="009F18DF" w:rsidRPr="00EA363C">
        <w:fldChar w:fldCharType="end"/>
      </w:r>
      <w:r w:rsidR="009F18DF" w:rsidRPr="00EA363C">
        <w:t>.</w:t>
      </w:r>
      <w:r w:rsidR="009F18DF">
        <w:t xml:space="preserve"> It </w:t>
      </w:r>
      <w:r w:rsidR="009F18DF" w:rsidRPr="00EA363C">
        <w:t xml:space="preserve">is calculated </w:t>
      </w:r>
      <w:r w:rsidR="000414D2">
        <w:t>as the sum of</w:t>
      </w:r>
      <w:r w:rsidR="009F18DF" w:rsidRPr="00EA363C">
        <w:t xml:space="preserve"> six different scores, each </w:t>
      </w:r>
      <w:r w:rsidR="009F18DF">
        <w:t>of which</w:t>
      </w:r>
      <w:r w:rsidR="009F18DF" w:rsidRPr="00EA363C">
        <w:t xml:space="preserve"> representing the</w:t>
      </w:r>
      <w:r w:rsidR="009F18DF">
        <w:t xml:space="preserve"> </w:t>
      </w:r>
      <w:r w:rsidR="009F18DF" w:rsidRPr="00EA363C">
        <w:t>respiratory,</w:t>
      </w:r>
      <w:r w:rsidR="009F18DF">
        <w:t xml:space="preserve"> </w:t>
      </w:r>
      <w:r w:rsidR="009F18DF" w:rsidRPr="00EA363C">
        <w:t>cardiovascular,</w:t>
      </w:r>
      <w:r w:rsidR="009F18DF">
        <w:t xml:space="preserve"> </w:t>
      </w:r>
      <w:r w:rsidR="009F18DF" w:rsidRPr="00EA363C">
        <w:t>hepatic,</w:t>
      </w:r>
      <w:r w:rsidR="009F18DF">
        <w:t xml:space="preserve"> </w:t>
      </w:r>
      <w:r w:rsidR="009F18DF" w:rsidRPr="00EA363C">
        <w:t>coagulation,</w:t>
      </w:r>
      <w:r w:rsidR="009F18DF">
        <w:t xml:space="preserve"> </w:t>
      </w:r>
      <w:r w:rsidR="009F18DF" w:rsidRPr="00EA363C">
        <w:t>renal, and</w:t>
      </w:r>
      <w:r w:rsidR="009F18DF">
        <w:t xml:space="preserve"> </w:t>
      </w:r>
      <w:r w:rsidR="009F18DF" w:rsidRPr="00EA363C">
        <w:t>neurological</w:t>
      </w:r>
      <w:r w:rsidR="009F18DF">
        <w:t xml:space="preserve"> </w:t>
      </w:r>
      <w:r w:rsidR="009F18DF" w:rsidRPr="00EA363C">
        <w:t>systems</w:t>
      </w:r>
      <w:r w:rsidR="008B15B1">
        <w:t xml:space="preserve"> </w:t>
      </w:r>
      <w:r w:rsidR="009F18DF">
        <w:fldChar w:fldCharType="begin"/>
      </w:r>
      <w:r w:rsidR="006727E0">
        <w:instrText xml:space="preserve"> ADDIN ZOTERO_ITEM CSL_CITATION {"citationID":"2AzUJqHK","properties":{"formattedCitation":"[37]","plainCitation":"[37]","noteIndex":0},"citationItems":[{"id":238,"uris":["http://zotero.org/groups/2605537/items/84TQBKPA"],"uri":["http://zotero.org/groups/2605537/items/84TQBKPA"],"itemData":{"id":238,"type":"entry-encyclopedia","abstract":"The sequential organ failure assessment score (SOFA score), previously known as the sepsis-related organ failure assessment score, is used to track a person's status during the stay in an intensive care unit (ICU) to determine the extent of a person's organ function or rate of failure. The score is based on six different scores, one each for the respiratory, cardiovascular, hepatic, coagulation, renal and neurological systems.\nThe score tables below only describe points-giving conditions. In cases where the physiological parameters do not match any row, zero points are given. In cases where the physiological parameters match more than one row, the row with most points is picked.\nThe quick SOFA score (qSOFA) assists health care providers in estimating the risk of morbidity and mortality due to sepsis.","container-title":"Wikipedia","language":"en","note":"Page Version ID: 996613886","source":"Wikipedia","title":"SOFA score","URL":"https://en.wikipedia.org/w/index.php?title=SOFA_score&amp;oldid=996613886","accessed":{"date-parts":[["2021",4,13]]},"issued":{"date-parts":[["2020",12,27]]}}}],"schema":"https://github.com/citation-style-language/schema/raw/master/csl-citation.json"} </w:instrText>
      </w:r>
      <w:r w:rsidR="009F18DF">
        <w:fldChar w:fldCharType="separate"/>
      </w:r>
      <w:r w:rsidR="006F75FA" w:rsidRPr="006F75FA">
        <w:rPr>
          <w:rFonts w:cs="Calibri"/>
        </w:rPr>
        <w:t>[37]</w:t>
      </w:r>
      <w:r w:rsidR="009F18DF">
        <w:fldChar w:fldCharType="end"/>
      </w:r>
      <w:r w:rsidR="007D1922">
        <w:t>.</w:t>
      </w:r>
    </w:p>
    <w:p w14:paraId="10ADEC72" w14:textId="51665136" w:rsidR="00B54E71" w:rsidRDefault="009F18DF" w:rsidP="00A13191">
      <w:pPr>
        <w:rPr>
          <w:lang w:eastAsia="zh-CN"/>
        </w:rPr>
      </w:pPr>
      <w:r w:rsidRPr="00AB326C">
        <w:rPr>
          <w:lang w:eastAsia="zh-CN"/>
        </w:rPr>
        <w:t xml:space="preserve">The tables </w:t>
      </w:r>
      <w:r w:rsidR="000802E0">
        <w:rPr>
          <w:lang w:eastAsia="zh-CN"/>
        </w:rPr>
        <w:t xml:space="preserve">in </w:t>
      </w:r>
      <w:r w:rsidR="000802E0">
        <w:rPr>
          <w:lang w:eastAsia="zh-CN"/>
        </w:rPr>
        <w:fldChar w:fldCharType="begin"/>
      </w:r>
      <w:r w:rsidR="000802E0">
        <w:rPr>
          <w:lang w:eastAsia="zh-CN"/>
        </w:rPr>
        <w:instrText xml:space="preserve"> REF _Ref70843467 \h </w:instrText>
      </w:r>
      <w:r w:rsidR="008B15B1">
        <w:rPr>
          <w:lang w:eastAsia="zh-CN"/>
        </w:rPr>
        <w:instrText xml:space="preserve"> \* MERGEFORMAT </w:instrText>
      </w:r>
      <w:r w:rsidR="000802E0">
        <w:rPr>
          <w:lang w:eastAsia="zh-CN"/>
        </w:rPr>
      </w:r>
      <w:r w:rsidR="000802E0">
        <w:rPr>
          <w:lang w:eastAsia="zh-CN"/>
        </w:rPr>
        <w:fldChar w:fldCharType="separate"/>
      </w:r>
      <w:r w:rsidR="00B26196">
        <w:t xml:space="preserve">Figure </w:t>
      </w:r>
      <w:r w:rsidR="00B26196">
        <w:rPr>
          <w:noProof/>
        </w:rPr>
        <w:t>3.9</w:t>
      </w:r>
      <w:r w:rsidR="000802E0">
        <w:rPr>
          <w:lang w:eastAsia="zh-CN"/>
        </w:rPr>
        <w:fldChar w:fldCharType="end"/>
      </w:r>
      <w:r w:rsidR="000802E0">
        <w:rPr>
          <w:lang w:eastAsia="zh-CN"/>
        </w:rPr>
        <w:t xml:space="preserve"> </w:t>
      </w:r>
      <w:r w:rsidRPr="00AB326C">
        <w:rPr>
          <w:lang w:eastAsia="zh-CN"/>
        </w:rPr>
        <w:t xml:space="preserve">below show how the </w:t>
      </w:r>
      <w:r>
        <w:rPr>
          <w:lang w:eastAsia="zh-CN"/>
        </w:rPr>
        <w:t xml:space="preserve">SOFA </w:t>
      </w:r>
      <w:r w:rsidRPr="00AB326C">
        <w:rPr>
          <w:lang w:eastAsia="zh-CN"/>
        </w:rPr>
        <w:t xml:space="preserve">score is </w:t>
      </w:r>
      <w:r>
        <w:rPr>
          <w:lang w:eastAsia="zh-CN"/>
        </w:rPr>
        <w:t>calculated</w:t>
      </w:r>
      <w:r w:rsidRPr="00AB326C">
        <w:rPr>
          <w:lang w:eastAsia="zh-CN"/>
        </w:rPr>
        <w:t>.</w:t>
      </w:r>
      <w:r>
        <w:rPr>
          <w:lang w:eastAsia="zh-CN"/>
        </w:rPr>
        <w:t xml:space="preserve"> </w:t>
      </w:r>
      <w:r w:rsidRPr="00AB326C">
        <w:rPr>
          <w:lang w:eastAsia="zh-CN"/>
        </w:rPr>
        <w:t xml:space="preserve">In </w:t>
      </w:r>
      <w:r w:rsidR="00243F92">
        <w:rPr>
          <w:lang w:eastAsia="zh-CN"/>
        </w:rPr>
        <w:t xml:space="preserve">the </w:t>
      </w:r>
      <w:r w:rsidRPr="00AB326C">
        <w:rPr>
          <w:lang w:eastAsia="zh-CN"/>
        </w:rPr>
        <w:t>case where the physiological parameters do not match with any row, zero is given.</w:t>
      </w:r>
      <w:r w:rsidR="009C2457">
        <w:rPr>
          <w:lang w:eastAsia="zh-CN"/>
        </w:rPr>
        <w:t xml:space="preserve"> </w:t>
      </w:r>
      <w:r w:rsidRPr="00AB326C">
        <w:rPr>
          <w:lang w:eastAsia="zh-CN"/>
        </w:rPr>
        <w:t xml:space="preserve">In </w:t>
      </w:r>
      <w:r w:rsidR="00243F92">
        <w:rPr>
          <w:lang w:eastAsia="zh-CN"/>
        </w:rPr>
        <w:t xml:space="preserve">the </w:t>
      </w:r>
      <w:r w:rsidRPr="00AB326C">
        <w:rPr>
          <w:lang w:eastAsia="zh-CN"/>
        </w:rPr>
        <w:t>case where more than one row</w:t>
      </w:r>
      <w:r>
        <w:rPr>
          <w:lang w:eastAsia="zh-CN"/>
        </w:rPr>
        <w:t xml:space="preserve"> is matched</w:t>
      </w:r>
      <w:r w:rsidRPr="00AB326C">
        <w:rPr>
          <w:lang w:eastAsia="zh-CN"/>
        </w:rPr>
        <w:t xml:space="preserve">, the </w:t>
      </w:r>
      <w:r>
        <w:rPr>
          <w:lang w:eastAsia="zh-CN"/>
        </w:rPr>
        <w:t>one</w:t>
      </w:r>
      <w:r w:rsidRPr="00AB326C">
        <w:rPr>
          <w:lang w:eastAsia="zh-CN"/>
        </w:rPr>
        <w:t xml:space="preserve"> with the most points </w:t>
      </w:r>
      <w:r>
        <w:rPr>
          <w:lang w:eastAsia="zh-CN"/>
        </w:rPr>
        <w:t>will be</w:t>
      </w:r>
      <w:r w:rsidRPr="00AB326C">
        <w:rPr>
          <w:lang w:eastAsia="zh-CN"/>
        </w:rPr>
        <w:t xml:space="preserve"> picked. The </w:t>
      </w:r>
      <w:r>
        <w:rPr>
          <w:lang w:eastAsia="zh-CN"/>
        </w:rPr>
        <w:t xml:space="preserve">final </w:t>
      </w:r>
      <w:r w:rsidRPr="00AB326C">
        <w:rPr>
          <w:lang w:eastAsia="zh-CN"/>
        </w:rPr>
        <w:t>SOFA score is calculated by adding all the scores for each table up.</w:t>
      </w:r>
    </w:p>
    <w:p w14:paraId="5E20278A" w14:textId="3DF4DBB1" w:rsidR="00B91CE5" w:rsidRDefault="009C2457" w:rsidP="0088327A">
      <w:pPr>
        <w:rPr>
          <w:lang w:eastAsia="zh-CN"/>
        </w:rPr>
      </w:pPr>
      <w:r>
        <w:rPr>
          <w:noProof/>
          <w:lang w:eastAsia="zh-CN"/>
        </w:rPr>
        <w:lastRenderedPageBreak/>
        <mc:AlternateContent>
          <mc:Choice Requires="wpg">
            <w:drawing>
              <wp:anchor distT="0" distB="0" distL="114300" distR="114300" simplePos="0" relativeHeight="251658257" behindDoc="0" locked="0" layoutInCell="1" allowOverlap="1" wp14:anchorId="5D34DF4C" wp14:editId="2D4EB2ED">
                <wp:simplePos x="0" y="0"/>
                <wp:positionH relativeFrom="margin">
                  <wp:posOffset>356870</wp:posOffset>
                </wp:positionH>
                <wp:positionV relativeFrom="margin">
                  <wp:align>top</wp:align>
                </wp:positionV>
                <wp:extent cx="4941780" cy="7848000"/>
                <wp:effectExtent l="0" t="0" r="0" b="635"/>
                <wp:wrapTopAndBottom/>
                <wp:docPr id="42" name="Group 4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41780" cy="7848000"/>
                          <a:chOff x="1880" y="-1"/>
                          <a:chExt cx="5225803" cy="8306745"/>
                        </a:xfrm>
                      </wpg:grpSpPr>
                      <pic:pic xmlns:pic="http://schemas.openxmlformats.org/drawingml/2006/picture">
                        <pic:nvPicPr>
                          <pic:cNvPr id="19" name="Picture 19"/>
                          <pic:cNvPicPr>
                            <a:picLocks noChangeAspect="1"/>
                          </pic:cNvPicPr>
                        </pic:nvPicPr>
                        <pic:blipFill rotWithShape="1">
                          <a:blip r:embed="rId53" cstate="print">
                            <a:extLst>
                              <a:ext uri="{28A0092B-C50C-407E-A947-70E740481C1C}">
                                <a14:useLocalDpi xmlns:a14="http://schemas.microsoft.com/office/drawing/2010/main" val="0"/>
                              </a:ext>
                            </a:extLst>
                          </a:blip>
                          <a:srcRect b="3215"/>
                          <a:stretch/>
                        </pic:blipFill>
                        <pic:spPr>
                          <a:xfrm rot="16200000">
                            <a:off x="-1353651" y="1355530"/>
                            <a:ext cx="7936865" cy="5225803"/>
                          </a:xfrm>
                          <a:prstGeom prst="rect">
                            <a:avLst/>
                          </a:prstGeom>
                        </pic:spPr>
                      </pic:pic>
                      <wps:wsp>
                        <wps:cNvPr id="39" name="Text Box 39"/>
                        <wps:cNvSpPr txBox="1"/>
                        <wps:spPr>
                          <a:xfrm>
                            <a:off x="1880" y="8001665"/>
                            <a:ext cx="5001342" cy="305079"/>
                          </a:xfrm>
                          <a:prstGeom prst="rect">
                            <a:avLst/>
                          </a:prstGeom>
                          <a:solidFill>
                            <a:prstClr val="white"/>
                          </a:solidFill>
                          <a:ln>
                            <a:noFill/>
                          </a:ln>
                        </wps:spPr>
                        <wps:txbx>
                          <w:txbxContent>
                            <w:p w14:paraId="254E56D7" w14:textId="4783AD6B" w:rsidR="00AF2A4D" w:rsidRPr="00EF201B" w:rsidRDefault="00AF2A4D" w:rsidP="00B45B01">
                              <w:pPr>
                                <w:pStyle w:val="Caption"/>
                                <w:jc w:val="left"/>
                                <w:rPr>
                                  <w:noProof/>
                                  <w:sz w:val="24"/>
                                  <w:lang w:eastAsia="nl-BE"/>
                                </w:rPr>
                              </w:pPr>
                              <w:bookmarkStart w:id="194" w:name="_Ref70843467"/>
                              <w:bookmarkStart w:id="195" w:name="_Toc70928352"/>
                              <w:bookmarkStart w:id="196" w:name="_Toc72247465"/>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9</w:t>
                              </w:r>
                              <w:r>
                                <w:fldChar w:fldCharType="end"/>
                              </w:r>
                              <w:bookmarkEnd w:id="194"/>
                              <w:r>
                                <w:t>: Table for calculating the SOFA score</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34DF4C" id="Group 42" o:spid="_x0000_s1080" style="position:absolute;left:0;text-align:left;margin-left:28.1pt;margin-top:0;width:389.1pt;height:617.95pt;z-index:251658257;mso-position-horizontal-relative:margin;mso-position-vertical:top;mso-position-vertical-relative:margin;mso-width-relative:margin;mso-height-relative:margin" coordorigin="18" coordsize="52258,830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">
                <o:lock v:ext="edit" aspectratio="t"/>
                <v:shape id="Picture 19" o:spid="_x0000_s1081" type="#_x0000_t75" style="position:absolute;left:-13537;top:13555;width:79368;height:522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">
                  <v:imagedata r:id="rId54" o:title="" cropbottom="2107f"/>
                </v:shape>
                <v:shape id="Text Box 39" o:spid="_x0000_s1082" type="#_x0000_t202" style="position:absolute;left:18;top:80016;width:50014;height:3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254E56D7" w14:textId="4783AD6B" w:rsidR="00AF2A4D" w:rsidRPr="00EF201B" w:rsidRDefault="00AF2A4D" w:rsidP="00B45B01">
                        <w:pPr>
                          <w:pStyle w:val="Caption"/>
                          <w:jc w:val="left"/>
                          <w:rPr>
                            <w:noProof/>
                            <w:sz w:val="24"/>
                            <w:lang w:eastAsia="nl-BE"/>
                          </w:rPr>
                        </w:pPr>
                        <w:bookmarkStart w:id="197" w:name="_Ref70843467"/>
                        <w:bookmarkStart w:id="198" w:name="_Toc70928352"/>
                        <w:bookmarkStart w:id="199" w:name="_Toc72247465"/>
                        <w:r>
                          <w:t xml:space="preserve">Figure </w:t>
                        </w:r>
                        <w:r>
                          <w:fldChar w:fldCharType="begin"/>
                        </w:r>
                        <w:r>
                          <w:instrText xml:space="preserve"> STYLEREF 1 \s </w:instrText>
                        </w:r>
                        <w:r>
                          <w:fldChar w:fldCharType="separate"/>
                        </w:r>
                        <w:r w:rsidR="00B26196">
                          <w:rPr>
                            <w:noProof/>
                          </w:rPr>
                          <w:t>3</w:t>
                        </w:r>
                        <w:r>
                          <w:fldChar w:fldCharType="end"/>
                        </w:r>
                        <w:r>
                          <w:t>.</w:t>
                        </w:r>
                        <w:r>
                          <w:fldChar w:fldCharType="begin"/>
                        </w:r>
                        <w:r>
                          <w:instrText xml:space="preserve"> SEQ Figure \* ARABIC \s 1 </w:instrText>
                        </w:r>
                        <w:r>
                          <w:fldChar w:fldCharType="separate"/>
                        </w:r>
                        <w:r w:rsidR="00B26196">
                          <w:rPr>
                            <w:noProof/>
                          </w:rPr>
                          <w:t>9</w:t>
                        </w:r>
                        <w:r>
                          <w:fldChar w:fldCharType="end"/>
                        </w:r>
                        <w:bookmarkEnd w:id="197"/>
                        <w:r>
                          <w:t>: Table for calculating the SOFA score</w:t>
                        </w:r>
                        <w:bookmarkEnd w:id="198"/>
                        <w:bookmarkEnd w:id="199"/>
                      </w:p>
                    </w:txbxContent>
                  </v:textbox>
                </v:shape>
                <w10:wrap type="topAndBottom" anchorx="margin" anchory="margin"/>
              </v:group>
            </w:pict>
          </mc:Fallback>
        </mc:AlternateContent>
      </w:r>
      <w:bookmarkStart w:id="200" w:name="_Toc59567215"/>
      <w:r w:rsidR="007A38D2" w:rsidRPr="00314A46">
        <w:rPr>
          <w:lang w:eastAsia="zh-CN"/>
        </w:rPr>
        <w:t>The SOFA scoring system helps</w:t>
      </w:r>
      <w:r w:rsidR="007A38D2">
        <w:rPr>
          <w:lang w:eastAsia="zh-CN"/>
        </w:rPr>
        <w:t xml:space="preserve"> </w:t>
      </w:r>
      <w:r w:rsidR="007A38D2" w:rsidRPr="00314A46">
        <w:rPr>
          <w:lang w:eastAsia="zh-CN"/>
        </w:rPr>
        <w:t>to predict the clinical outcomes of critically ill patients.</w:t>
      </w:r>
      <w:r w:rsidR="007A38D2">
        <w:rPr>
          <w:lang w:eastAsia="zh-CN"/>
        </w:rPr>
        <w:t xml:space="preserve"> </w:t>
      </w:r>
      <w:r w:rsidR="007A38D2" w:rsidRPr="00314A46">
        <w:rPr>
          <w:lang w:eastAsia="zh-CN"/>
        </w:rPr>
        <w:t>According to an observational study at an</w:t>
      </w:r>
      <w:r w:rsidR="007A38D2">
        <w:rPr>
          <w:lang w:eastAsia="zh-CN"/>
        </w:rPr>
        <w:t xml:space="preserve"> </w:t>
      </w:r>
      <w:hyperlink r:id="rId55">
        <w:r w:rsidR="007A38D2" w:rsidRPr="00314A46">
          <w:rPr>
            <w:lang w:eastAsia="zh-CN"/>
          </w:rPr>
          <w:t>Intensive Care Unit</w:t>
        </w:r>
      </w:hyperlink>
      <w:r w:rsidR="007A38D2">
        <w:rPr>
          <w:lang w:eastAsia="zh-CN"/>
        </w:rPr>
        <w:t xml:space="preserve"> </w:t>
      </w:r>
      <w:r w:rsidR="007A38D2" w:rsidRPr="00314A46">
        <w:rPr>
          <w:lang w:eastAsia="zh-CN"/>
        </w:rPr>
        <w:t>(ICU) in Belgium, the mortality rate is at least 50% when the SOFA score is increased, regardless of the initial score in the first 96 hours of admission, 27% to 35% if the score remains unchanged, and less than 27% if the score is reduced</w:t>
      </w:r>
      <w:r w:rsidR="00F00EC9">
        <w:rPr>
          <w:lang w:eastAsia="zh-CN"/>
        </w:rPr>
        <w:t xml:space="preserve"> </w:t>
      </w:r>
      <w:r w:rsidR="007A38D2" w:rsidRPr="4F9F1251">
        <w:rPr>
          <w:lang w:eastAsia="zh-CN"/>
        </w:rPr>
        <w:fldChar w:fldCharType="begin"/>
      </w:r>
      <w:r w:rsidR="006727E0">
        <w:rPr>
          <w:lang w:eastAsia="zh-CN"/>
        </w:rPr>
        <w:instrText xml:space="preserve"> ADDIN ZOTERO_ITEM CSL_CITATION {"citationID":"SwhHbzYU","properties":{"formattedCitation":"[38]","plainCitation":"[38]","noteIndex":0},"citationItems":[{"id":192,"uris":["http://zotero.org/groups/2605537/items/CL5L8BFW"],"uri":["http://zotero.org/groups/2605537/items/CL5L8BFW"],"itemData":{"id":192,"type":"webpage","title":"Serial Evaluation of the SOFA Score to Predict Outcome in Critically Ill Patients | Critical Care Medicine | JAMA | JAMA Network","URL":"https://jamanetwork.com/journals/jama/fullarticle/194262","accessed":{"date-parts":[["2020",12,21]]}}}],"schema":"https://github.com/citation-style-language/schema/raw/master/csl-citation.json"} </w:instrText>
      </w:r>
      <w:r w:rsidR="007A38D2" w:rsidRPr="4F9F1251">
        <w:rPr>
          <w:lang w:eastAsia="zh-CN"/>
        </w:rPr>
        <w:fldChar w:fldCharType="separate"/>
      </w:r>
      <w:r w:rsidR="005E1469" w:rsidRPr="005E1469">
        <w:rPr>
          <w:rFonts w:cs="Calibri"/>
        </w:rPr>
        <w:t>[38]</w:t>
      </w:r>
      <w:r w:rsidR="007A38D2" w:rsidRPr="4F9F1251">
        <w:rPr>
          <w:lang w:eastAsia="zh-CN"/>
        </w:rPr>
        <w:fldChar w:fldCharType="end"/>
      </w:r>
      <w:r w:rsidR="00F00EC9">
        <w:rPr>
          <w:lang w:eastAsia="zh-CN"/>
        </w:rPr>
        <w:t>.</w:t>
      </w:r>
    </w:p>
    <w:p w14:paraId="6054E0FD" w14:textId="77777777" w:rsidR="00AB326C" w:rsidRPr="00B91CE5" w:rsidRDefault="00AB326C" w:rsidP="00B91CE5">
      <w:pPr>
        <w:pStyle w:val="Heading4"/>
      </w:pPr>
      <w:r w:rsidRPr="00B91CE5">
        <w:lastRenderedPageBreak/>
        <w:t>qSOFA</w:t>
      </w:r>
      <w:bookmarkEnd w:id="200"/>
    </w:p>
    <w:p w14:paraId="7A042FBA" w14:textId="77777777" w:rsidR="00DF01CF" w:rsidRDefault="0006642D" w:rsidP="0006642D">
      <w:pPr>
        <w:rPr>
          <w:lang w:eastAsia="zh-CN"/>
        </w:rPr>
      </w:pPr>
      <w:r w:rsidRPr="00314A46">
        <w:rPr>
          <w:lang w:eastAsia="zh-CN"/>
        </w:rPr>
        <w:t>The Quick SOFA, also qSOFA, is a simplified version of the SOFA scoring system introduced by the Sepsis-3 group in February 2016. It is applied as an initial way to identify a patient with high infection risk.</w:t>
      </w:r>
      <w:r w:rsidR="00CE0ECA">
        <w:rPr>
          <w:lang w:eastAsia="zh-CN"/>
        </w:rPr>
        <w:t xml:space="preserve"> The </w:t>
      </w:r>
      <w:r w:rsidRPr="00314A46">
        <w:rPr>
          <w:lang w:eastAsia="zh-CN"/>
        </w:rPr>
        <w:t xml:space="preserve">qSOFA simplifies the SOFA score drastically by considering only three </w:t>
      </w:r>
      <w:r>
        <w:rPr>
          <w:lang w:eastAsia="zh-CN"/>
        </w:rPr>
        <w:t xml:space="preserve">simply measured </w:t>
      </w:r>
      <w:r w:rsidRPr="00314A46">
        <w:rPr>
          <w:lang w:eastAsia="zh-CN"/>
        </w:rPr>
        <w:t>clinical criteria. Thus, it can be repeated serially on patients much more easily and quickly than the SOFA score.</w:t>
      </w:r>
    </w:p>
    <w:p w14:paraId="5E359E0B" w14:textId="6CD6AAF6" w:rsidR="002F17CB" w:rsidRDefault="002F17CB" w:rsidP="002F17CB">
      <w:pPr>
        <w:pStyle w:val="Caption"/>
        <w:keepNext/>
        <w:jc w:val="center"/>
      </w:pPr>
      <w:bookmarkStart w:id="201" w:name="_Toc70928368"/>
      <w:bookmarkStart w:id="202" w:name="_Toc72138010"/>
      <w:r>
        <w:t xml:space="preserve">Table </w:t>
      </w:r>
      <w:r>
        <w:fldChar w:fldCharType="begin"/>
      </w:r>
      <w:r>
        <w:instrText xml:space="preserve"> SEQ Table \* ARABIC </w:instrText>
      </w:r>
      <w:r>
        <w:fldChar w:fldCharType="separate"/>
      </w:r>
      <w:r w:rsidR="00B26196">
        <w:rPr>
          <w:noProof/>
        </w:rPr>
        <w:t>4</w:t>
      </w:r>
      <w:r>
        <w:fldChar w:fldCharType="end"/>
      </w:r>
      <w:r w:rsidR="00CE0EF9">
        <w:t>:</w:t>
      </w:r>
      <w:r>
        <w:t xml:space="preserve"> </w:t>
      </w:r>
      <w:r w:rsidRPr="00403181">
        <w:t>qSOFA Scoring Table</w:t>
      </w:r>
      <w:r w:rsidR="002547B8">
        <w:t xml:space="preserve"> </w:t>
      </w:r>
      <w:r w:rsidR="00107F61">
        <w:fldChar w:fldCharType="begin"/>
      </w:r>
      <w:r w:rsidR="006727E0">
        <w:instrText xml:space="preserve"> ADDIN ZOTERO_ITEM CSL_CITATION {"citationID":"mfGwa32u","properties":{"formattedCitation":"[37]","plainCitation":"[37]","noteIndex":0},"citationItems":[{"id":238,"uris":["http://zotero.org/groups/2605537/items/84TQBKPA"],"uri":["http://zotero.org/groups/2605537/items/84TQBKPA"],"itemData":{"id":238,"type":"entry-encyclopedia","abstract":"The sequential organ failure assessment score (SOFA score), previously known as the sepsis-related organ failure assessment score, is used to track a person's status during the stay in an intensive care unit (ICU) to determine the extent of a person's organ function or rate of failure. The score is based on six different scores, one each for the respiratory, cardiovascular, hepatic, coagulation, renal and neurological systems.\nThe score tables below only describe points-giving conditions. In cases where the physiological parameters do not match any row, zero points are given. In cases where the physiological parameters match more than one row, the row with most points is picked.\nThe quick SOFA score (qSOFA) assists health care providers in estimating the risk of morbidity and mortality due to sepsis.","container-title":"Wikipedia","language":"en","note":"Page Version ID: 996613886","source":"Wikipedia","title":"SOFA score","URL":"https://en.wikipedia.org/w/index.php?title=SOFA_score&amp;oldid=996613886","accessed":{"date-parts":[["2021",4,13]]},"issued":{"date-parts":[["2020",12,27]]}}}],"schema":"https://github.com/citation-style-language/schema/raw/master/csl-citation.json"} </w:instrText>
      </w:r>
      <w:r w:rsidR="00107F61">
        <w:fldChar w:fldCharType="separate"/>
      </w:r>
      <w:r w:rsidR="00E93E5D" w:rsidRPr="00E93E5D">
        <w:rPr>
          <w:rFonts w:cs="Calibri"/>
        </w:rPr>
        <w:t>[37]</w:t>
      </w:r>
      <w:bookmarkEnd w:id="201"/>
      <w:bookmarkEnd w:id="202"/>
      <w:r w:rsidR="00107F61">
        <w:fldChar w:fldCharType="end"/>
      </w:r>
    </w:p>
    <w:tbl>
      <w:tblPr>
        <w:tblStyle w:val="thesistable"/>
        <w:tblW w:w="0" w:type="auto"/>
        <w:jc w:val="center"/>
        <w:tblLook w:val="04A0" w:firstRow="1" w:lastRow="0" w:firstColumn="1" w:lastColumn="0" w:noHBand="0" w:noVBand="1"/>
      </w:tblPr>
      <w:tblGrid>
        <w:gridCol w:w="5495"/>
        <w:gridCol w:w="1358"/>
      </w:tblGrid>
      <w:tr w:rsidR="00561ECB" w:rsidRPr="00B91CE5" w14:paraId="54F3B7B0" w14:textId="77777777" w:rsidTr="00B91C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A7646A" w14:textId="77777777" w:rsidR="00561ECB" w:rsidRPr="00B91CE5" w:rsidRDefault="00561ECB" w:rsidP="009A5752">
            <w:pPr>
              <w:rPr>
                <w:sz w:val="22"/>
                <w:szCs w:val="18"/>
                <w:lang w:eastAsia="zh-CN"/>
              </w:rPr>
            </w:pPr>
            <w:r w:rsidRPr="00B91CE5">
              <w:rPr>
                <w:sz w:val="22"/>
                <w:szCs w:val="18"/>
                <w:lang w:eastAsia="zh-CN"/>
              </w:rPr>
              <w:t>Assessment</w:t>
            </w:r>
          </w:p>
        </w:tc>
        <w:tc>
          <w:tcPr>
            <w:tcW w:w="0" w:type="auto"/>
            <w:hideMark/>
          </w:tcPr>
          <w:p w14:paraId="17C3FDFE" w14:textId="77777777" w:rsidR="00561ECB" w:rsidRPr="00B91CE5" w:rsidRDefault="00561ECB" w:rsidP="009A5752">
            <w:pPr>
              <w:cnfStyle w:val="100000000000" w:firstRow="1" w:lastRow="0" w:firstColumn="0" w:lastColumn="0" w:oddVBand="0" w:evenVBand="0" w:oddHBand="0" w:evenHBand="0" w:firstRowFirstColumn="0" w:firstRowLastColumn="0" w:lastRowFirstColumn="0" w:lastRowLastColumn="0"/>
              <w:rPr>
                <w:sz w:val="22"/>
                <w:szCs w:val="18"/>
                <w:lang w:eastAsia="zh-CN"/>
              </w:rPr>
            </w:pPr>
            <w:r w:rsidRPr="00B91CE5">
              <w:rPr>
                <w:sz w:val="22"/>
                <w:szCs w:val="18"/>
                <w:lang w:eastAsia="zh-CN"/>
              </w:rPr>
              <w:t>qSOFA score</w:t>
            </w:r>
          </w:p>
        </w:tc>
      </w:tr>
      <w:tr w:rsidR="00561ECB" w:rsidRPr="00B91CE5" w14:paraId="21AB58F5" w14:textId="77777777" w:rsidTr="00B91C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DAC08B" w14:textId="77777777" w:rsidR="00561ECB" w:rsidRPr="00B91CE5" w:rsidRDefault="00561ECB" w:rsidP="009A5752">
            <w:pPr>
              <w:rPr>
                <w:sz w:val="22"/>
                <w:szCs w:val="18"/>
                <w:lang w:eastAsia="zh-CN"/>
              </w:rPr>
            </w:pPr>
            <w:r w:rsidRPr="00B91CE5">
              <w:rPr>
                <w:sz w:val="22"/>
                <w:szCs w:val="18"/>
                <w:lang w:eastAsia="zh-CN"/>
              </w:rPr>
              <w:t>Low blood pressure (S</w:t>
            </w:r>
            <w:r w:rsidRPr="00B91CE5">
              <w:rPr>
                <w:sz w:val="22"/>
                <w:szCs w:val="18"/>
              </w:rPr>
              <w:t xml:space="preserve">ystolic blood pressure </w:t>
            </w:r>
            <w:r w:rsidRPr="00B91CE5">
              <w:rPr>
                <w:sz w:val="22"/>
                <w:szCs w:val="18"/>
                <w:lang w:eastAsia="zh-CN"/>
              </w:rPr>
              <w:t>≤ 100 mmHg)</w:t>
            </w:r>
          </w:p>
        </w:tc>
        <w:tc>
          <w:tcPr>
            <w:tcW w:w="0" w:type="auto"/>
            <w:hideMark/>
          </w:tcPr>
          <w:p w14:paraId="771953A8" w14:textId="77777777" w:rsidR="00561ECB" w:rsidRPr="00B91CE5" w:rsidRDefault="00561ECB" w:rsidP="009A5752">
            <w:pPr>
              <w:cnfStyle w:val="000000100000" w:firstRow="0" w:lastRow="0" w:firstColumn="0" w:lastColumn="0" w:oddVBand="0" w:evenVBand="0" w:oddHBand="1" w:evenHBand="0" w:firstRowFirstColumn="0" w:firstRowLastColumn="0" w:lastRowFirstColumn="0" w:lastRowLastColumn="0"/>
              <w:rPr>
                <w:sz w:val="22"/>
                <w:szCs w:val="18"/>
                <w:lang w:eastAsia="zh-CN"/>
              </w:rPr>
            </w:pPr>
            <w:r w:rsidRPr="00B91CE5">
              <w:rPr>
                <w:sz w:val="22"/>
                <w:szCs w:val="18"/>
                <w:lang w:eastAsia="zh-CN"/>
              </w:rPr>
              <w:t>1</w:t>
            </w:r>
          </w:p>
        </w:tc>
      </w:tr>
      <w:tr w:rsidR="00561ECB" w:rsidRPr="00B91CE5" w14:paraId="421D5154" w14:textId="77777777" w:rsidTr="00B91CE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806B79" w14:textId="77777777" w:rsidR="00561ECB" w:rsidRPr="00B91CE5" w:rsidRDefault="00561ECB" w:rsidP="009A5752">
            <w:pPr>
              <w:rPr>
                <w:sz w:val="22"/>
                <w:szCs w:val="18"/>
                <w:lang w:eastAsia="zh-CN"/>
              </w:rPr>
            </w:pPr>
            <w:r w:rsidRPr="00B91CE5">
              <w:rPr>
                <w:sz w:val="22"/>
                <w:szCs w:val="18"/>
                <w:lang w:eastAsia="zh-CN"/>
              </w:rPr>
              <w:t>High respiratory rate (Heart rate ≥ 22 breaths/min)</w:t>
            </w:r>
          </w:p>
        </w:tc>
        <w:tc>
          <w:tcPr>
            <w:tcW w:w="0" w:type="auto"/>
            <w:hideMark/>
          </w:tcPr>
          <w:p w14:paraId="6AA7CAD6" w14:textId="77777777" w:rsidR="00561ECB" w:rsidRPr="00B91CE5" w:rsidRDefault="00561ECB" w:rsidP="009A5752">
            <w:pPr>
              <w:cnfStyle w:val="000000000000" w:firstRow="0" w:lastRow="0" w:firstColumn="0" w:lastColumn="0" w:oddVBand="0" w:evenVBand="0" w:oddHBand="0" w:evenHBand="0" w:firstRowFirstColumn="0" w:firstRowLastColumn="0" w:lastRowFirstColumn="0" w:lastRowLastColumn="0"/>
              <w:rPr>
                <w:sz w:val="22"/>
                <w:szCs w:val="18"/>
                <w:lang w:eastAsia="zh-CN"/>
              </w:rPr>
            </w:pPr>
            <w:r w:rsidRPr="00B91CE5">
              <w:rPr>
                <w:sz w:val="22"/>
                <w:szCs w:val="18"/>
                <w:lang w:eastAsia="zh-CN"/>
              </w:rPr>
              <w:t>1</w:t>
            </w:r>
          </w:p>
        </w:tc>
      </w:tr>
      <w:tr w:rsidR="00561ECB" w:rsidRPr="00B91CE5" w14:paraId="1812D1BA" w14:textId="77777777" w:rsidTr="00B91C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C5D855" w14:textId="77777777" w:rsidR="00561ECB" w:rsidRPr="00B91CE5" w:rsidRDefault="00561ECB" w:rsidP="009A5752">
            <w:pPr>
              <w:rPr>
                <w:sz w:val="22"/>
                <w:szCs w:val="18"/>
                <w:lang w:eastAsia="zh-CN"/>
              </w:rPr>
            </w:pPr>
            <w:r w:rsidRPr="00B91CE5">
              <w:rPr>
                <w:sz w:val="22"/>
                <w:szCs w:val="18"/>
                <w:lang w:eastAsia="zh-CN"/>
              </w:rPr>
              <w:t>Altered mentation (Glasgow coma scale &lt; 15)</w:t>
            </w:r>
          </w:p>
        </w:tc>
        <w:tc>
          <w:tcPr>
            <w:tcW w:w="0" w:type="auto"/>
            <w:hideMark/>
          </w:tcPr>
          <w:p w14:paraId="36092665" w14:textId="77777777" w:rsidR="00561ECB" w:rsidRPr="00B91CE5" w:rsidRDefault="00561ECB" w:rsidP="00E045FA">
            <w:pPr>
              <w:keepNext/>
              <w:cnfStyle w:val="000000100000" w:firstRow="0" w:lastRow="0" w:firstColumn="0" w:lastColumn="0" w:oddVBand="0" w:evenVBand="0" w:oddHBand="1" w:evenHBand="0" w:firstRowFirstColumn="0" w:firstRowLastColumn="0" w:lastRowFirstColumn="0" w:lastRowLastColumn="0"/>
              <w:rPr>
                <w:sz w:val="22"/>
                <w:szCs w:val="18"/>
                <w:lang w:eastAsia="zh-CN"/>
              </w:rPr>
            </w:pPr>
            <w:r w:rsidRPr="00B91CE5">
              <w:rPr>
                <w:sz w:val="22"/>
                <w:szCs w:val="18"/>
                <w:lang w:eastAsia="zh-CN"/>
              </w:rPr>
              <w:t>1</w:t>
            </w:r>
          </w:p>
        </w:tc>
      </w:tr>
    </w:tbl>
    <w:p w14:paraId="22F427F1" w14:textId="77777777" w:rsidR="00B45B01" w:rsidRDefault="00B45B01" w:rsidP="00B45B01">
      <w:bookmarkStart w:id="203" w:name="_Toc61187126"/>
      <w:bookmarkStart w:id="204" w:name="_Toc67578908"/>
    </w:p>
    <w:p w14:paraId="29081776" w14:textId="5DDB7C0D" w:rsidR="007C3867" w:rsidRPr="00314A46" w:rsidRDefault="007C3867" w:rsidP="00B45B01">
      <w:r w:rsidRPr="00314A46">
        <w:t>The</w:t>
      </w:r>
      <w:r>
        <w:t xml:space="preserve"> final qSOFA</w:t>
      </w:r>
      <w:r w:rsidRPr="00314A46">
        <w:t xml:space="preserve"> score is</w:t>
      </w:r>
      <w:r>
        <w:t xml:space="preserve"> </w:t>
      </w:r>
      <w:r w:rsidRPr="00314A46">
        <w:t xml:space="preserve">calculated by adding the </w:t>
      </w:r>
      <w:r w:rsidR="00072DCC">
        <w:t xml:space="preserve">three </w:t>
      </w:r>
      <w:r>
        <w:t xml:space="preserve">points </w:t>
      </w:r>
      <w:r w:rsidR="00072DCC">
        <w:t>for</w:t>
      </w:r>
      <w:r>
        <w:t xml:space="preserve"> </w:t>
      </w:r>
      <w:r w:rsidR="001C3C9E">
        <w:t>each assessment</w:t>
      </w:r>
      <w:r w:rsidRPr="00314A46">
        <w:t xml:space="preserve"> up. </w:t>
      </w:r>
      <w:r w:rsidR="00577FAE">
        <w:rPr>
          <w:lang w:eastAsia="zh-CN"/>
        </w:rPr>
        <w:t xml:space="preserve">Although it cannot convey </w:t>
      </w:r>
      <w:r w:rsidR="00F56F13">
        <w:rPr>
          <w:lang w:eastAsia="zh-CN"/>
        </w:rPr>
        <w:t>as</w:t>
      </w:r>
      <w:r w:rsidR="00577FAE">
        <w:rPr>
          <w:lang w:eastAsia="zh-CN"/>
        </w:rPr>
        <w:t xml:space="preserve"> much information as SOFA, </w:t>
      </w:r>
      <w:r w:rsidR="00577FAE">
        <w:t>t</w:t>
      </w:r>
      <w:r w:rsidRPr="00314A46">
        <w:t>he presence of two or more points</w:t>
      </w:r>
      <w:r w:rsidR="00577FAE">
        <w:t xml:space="preserve"> of qSOFA</w:t>
      </w:r>
      <w:r w:rsidRPr="00314A46">
        <w:t xml:space="preserve"> </w:t>
      </w:r>
      <w:r>
        <w:t>after</w:t>
      </w:r>
      <w:r w:rsidRPr="00314A46">
        <w:t xml:space="preserve"> the onset of infection </w:t>
      </w:r>
      <w:r>
        <w:t>is always</w:t>
      </w:r>
      <w:r w:rsidRPr="00314A46">
        <w:t xml:space="preserve"> associated with a greater risk of prolonged ICU stay</w:t>
      </w:r>
      <w:r>
        <w:t xml:space="preserve"> or even </w:t>
      </w:r>
      <w:r w:rsidRPr="00314A46">
        <w:t xml:space="preserve">death. </w:t>
      </w:r>
      <w:r>
        <w:t xml:space="preserve">Infected patients with this are also more prone to develop sepsis. </w:t>
      </w:r>
      <w:r w:rsidR="009C2457">
        <w:br/>
      </w:r>
      <w:r>
        <w:t xml:space="preserve">It is recommended to use </w:t>
      </w:r>
      <w:r w:rsidRPr="00314A46">
        <w:t xml:space="preserve">qSOFA as a simple </w:t>
      </w:r>
      <w:r>
        <w:t xml:space="preserve">bedside </w:t>
      </w:r>
      <w:r w:rsidRPr="00314A46">
        <w:t xml:space="preserve">prompt </w:t>
      </w:r>
      <w:r>
        <w:t>t</w:t>
      </w:r>
      <w:r w:rsidRPr="00314A46">
        <w:t>o identify whether or not patients outside an ICU are likely to have sepsis</w:t>
      </w:r>
      <w:r>
        <w:t xml:space="preserve"> from the</w:t>
      </w:r>
      <w:r w:rsidRPr="00314A46">
        <w:t xml:space="preserve"> Third International Consensus Definitions for Sepsis (Sepsis-3) </w:t>
      </w:r>
      <w:r w:rsidRPr="006302AD">
        <w:fldChar w:fldCharType="begin"/>
      </w:r>
      <w:r w:rsidR="006727E0">
        <w:instrText xml:space="preserve"> ADDIN ZOTERO_ITEM CSL_CITATION {"citationID":"dxpPWhiX","properties":{"formattedCitation":"[39]","plainCitation":"[39]","noteIndex":0},"citationItems":[{"id":78,"uris":["http://zotero.org/groups/2605537/items/F2EB5CRG"],"uri":["http://zotero.org/groups/2605537/items/F2EB5CRG"],"itemData":{"id":78,"type":"post-weblog","abstract":"Sepsis is the body’s overwhelming and life-threatening response to infection that can lead to tissue damage, organ failure, and death.","container-title":"Sepsis Alliance","language":"en-US","title":"What is Sepsis","URL":"https://www.sepsis.org/sepsis-basics/what-is-sepsis/","accessed":{"date-parts":[["2020",11,20]]}}}],"schema":"https://github.com/citation-style-language/schema/raw/master/csl-citation.json"} </w:instrText>
      </w:r>
      <w:r w:rsidRPr="006302AD">
        <w:fldChar w:fldCharType="separate"/>
      </w:r>
      <w:r w:rsidR="005029AD" w:rsidRPr="005029AD">
        <w:rPr>
          <w:rFonts w:cs="Calibri"/>
        </w:rPr>
        <w:t>[39]</w:t>
      </w:r>
      <w:r w:rsidRPr="006302AD">
        <w:fldChar w:fldCharType="end"/>
      </w:r>
      <w:r w:rsidRPr="00314A46">
        <w:t>.</w:t>
      </w:r>
    </w:p>
    <w:p w14:paraId="745EDCD1" w14:textId="0B910A4F" w:rsidR="00AB326C" w:rsidRDefault="00691C90" w:rsidP="00AB326C">
      <w:pPr>
        <w:pStyle w:val="Heading3"/>
      </w:pPr>
      <w:bookmarkStart w:id="205" w:name="_Toc72176206"/>
      <w:r>
        <w:t>The c</w:t>
      </w:r>
      <w:r w:rsidRPr="00815000">
        <w:t xml:space="preserve">urrent </w:t>
      </w:r>
      <w:r w:rsidR="001E7CFC" w:rsidRPr="00815000">
        <w:t>state of sepsis scoring</w:t>
      </w:r>
      <w:bookmarkEnd w:id="203"/>
      <w:bookmarkEnd w:id="204"/>
      <w:bookmarkEnd w:id="205"/>
    </w:p>
    <w:p w14:paraId="56D98B84" w14:textId="75C939D3" w:rsidR="00DF01CF" w:rsidRDefault="00350387" w:rsidP="00350387">
      <w:r>
        <w:t xml:space="preserve">Among all the </w:t>
      </w:r>
      <w:r w:rsidRPr="00AB326C">
        <w:t>score standards</w:t>
      </w:r>
      <w:r>
        <w:t xml:space="preserve">, SOFA scoring has been proved to be the best one. </w:t>
      </w:r>
      <w:r w:rsidR="003636ED">
        <w:t>In</w:t>
      </w:r>
      <w:r w:rsidRPr="00314A46">
        <w:t xml:space="preserve"> the 2016 SCCM/ESICM evaluation for criteria of identifying sepsis</w:t>
      </w:r>
      <w:r>
        <w:t>,</w:t>
      </w:r>
      <w:r w:rsidRPr="00314A46">
        <w:t xml:space="preserve"> SOFA stood out as the winner and was recommended</w:t>
      </w:r>
      <w:r>
        <w:t xml:space="preserve"> </w:t>
      </w:r>
      <w:r w:rsidRPr="00314A46">
        <w:t xml:space="preserve">to assess the severity of organ dysfunction in a potentially septic patient. </w:t>
      </w:r>
      <w:r>
        <w:t>From another compar</w:t>
      </w:r>
      <w:r w:rsidR="00243F92">
        <w:t>is</w:t>
      </w:r>
      <w:r>
        <w:t xml:space="preserve">on of the predictive validity </w:t>
      </w:r>
      <w:r w:rsidRPr="00314A46">
        <w:t>for mortality in sepsis patients</w:t>
      </w:r>
      <w:r>
        <w:t xml:space="preserve">, </w:t>
      </w:r>
      <w:r w:rsidRPr="00314A46">
        <w:t xml:space="preserve">SOFA was not significantly different from </w:t>
      </w:r>
      <w:r w:rsidR="00DC32B4">
        <w:t xml:space="preserve">the </w:t>
      </w:r>
      <w:r w:rsidRPr="00314A46">
        <w:t>more complicated LODS</w:t>
      </w:r>
      <w:r w:rsidR="00814892">
        <w:t xml:space="preserve"> (</w:t>
      </w:r>
      <w:r w:rsidR="00814892" w:rsidRPr="00314A46">
        <w:t>Logistic Organ Dysfunction System</w:t>
      </w:r>
      <w:r w:rsidR="00814892">
        <w:t>)</w:t>
      </w:r>
      <w:r w:rsidRPr="00314A46">
        <w:t xml:space="preserve"> but was </w:t>
      </w:r>
      <w:r>
        <w:t xml:space="preserve">generally better </w:t>
      </w:r>
      <w:r w:rsidRPr="00314A46">
        <w:t xml:space="preserve">than SIRS and qSOFA </w:t>
      </w:r>
      <w:r w:rsidRPr="00314A46">
        <w:fldChar w:fldCharType="begin"/>
      </w:r>
      <w:r w:rsidR="006727E0">
        <w:instrText xml:space="preserve"> ADDIN ZOTERO_ITEM CSL_CITATION {"citationID":"40pUdX1r","properties":{"formattedCitation":"[14]","plainCitation":"[14]","noteIndex":0},"citationItems":[{"id":151,"uris":["http://zotero.org/groups/2605537/items/KURV9RR6"],"uri":["http://zotero.org/groups/2605537/items/KURV9RR6"],"itemData":{"id":151,"type":"article-journal","container-title":"JAMA","DOI":"10.1001/jama.2016.0288","ISSN":"0098-7484","issue":"8","journalAbbreviation":"JAMA","language":"en","page":"762","source":"DOI.org (Crossref)","title":"Assessment of Clinical Criteria for Sepsis: For the Third International Consensus Definitions for Sepsis and Septic Shock (Sepsis-3)","title-short":"Assessment of Clinical Criteria for Sepsis","volume":"315","author":[{"family":"Seymour","given":"Christopher W."},{"family":"Liu","given":"Vincent X."},{"family":"Iwashyna","given":"Theodore J."},{"family":"Brunkhorst","given":"Frank M."},{"family":"Rea","given":"Thomas D."},{"family":"Scherag","given":"André"},{"family":"Rubenfeld","given":"Gordon"},{"family":"Kahn","given":"Jeremy M."},{"family":"Shankar-Hari","given":"Manu"},{"family":"Singer","given":"Mervyn"},{"family":"Deutschman","given":"Clifford S."},{"family":"Escobar","given":"Gabriel J."},{"family":"Angus","given":"Derek C."}],"issued":{"date-parts":[["2016",2,23]]}}}],"schema":"https://github.com/citation-style-language/schema/raw/master/csl-citation.json"} </w:instrText>
      </w:r>
      <w:r w:rsidRPr="00314A46">
        <w:fldChar w:fldCharType="separate"/>
      </w:r>
      <w:r w:rsidR="004B3615" w:rsidRPr="004B3615">
        <w:rPr>
          <w:rFonts w:cs="Calibri"/>
        </w:rPr>
        <w:t>[14]</w:t>
      </w:r>
      <w:r w:rsidRPr="00314A46">
        <w:fldChar w:fldCharType="end"/>
      </w:r>
      <w:r w:rsidRPr="00314A46">
        <w:t>.</w:t>
      </w:r>
    </w:p>
    <w:p w14:paraId="509C3F86" w14:textId="6AB5C68A" w:rsidR="00B91CE5" w:rsidRDefault="00350387" w:rsidP="00350387">
      <w:r w:rsidRPr="00314A46">
        <w:t>Other studies ha</w:t>
      </w:r>
      <w:r w:rsidR="006008D2">
        <w:t>ve</w:t>
      </w:r>
      <w:r w:rsidRPr="00314A46">
        <w:t xml:space="preserve"> also </w:t>
      </w:r>
      <w:r w:rsidR="00DC32B4">
        <w:t>ind</w:t>
      </w:r>
      <w:r w:rsidR="006008D2">
        <w:t>icated</w:t>
      </w:r>
      <w:r w:rsidRPr="00314A46">
        <w:t xml:space="preserve"> that SIRS is not an ideal marker for sepsis. </w:t>
      </w:r>
      <w:r w:rsidRPr="005F44CE">
        <w:t xml:space="preserve">In a recent study, they </w:t>
      </w:r>
      <w:r w:rsidRPr="00314A46">
        <w:t xml:space="preserve">evaluated the presence of SIRS criteria in 109,663 patients with infection and organ failure </w:t>
      </w:r>
      <w:r w:rsidRPr="00314A46">
        <w:fldChar w:fldCharType="begin"/>
      </w:r>
      <w:r w:rsidR="006727E0">
        <w:instrText xml:space="preserve"> ADDIN ZOTERO_ITEM CSL_CITATION {"citationID":"1k8fynmm","properties":{"formattedCitation":"[16]","plainCitation":"[16]","noteIndex":0},"citationItems":[{"id":124,"uris":["http://zotero.org/groups/2605537/items/ZEEJ6EFS"],"uri":["http://zotero.org/groups/2605537/items/ZEEJ6EFS"],"itemData":{"id":124,"type":"article-journal","container-title":"JAMA","DOI":"10.1001/jama.2014.2637","ISSN":"0098-7484","issue":"13","journalAbbreviation":"JAMA","language":"en","page":"1308","source":"DOI.org (Crossref)","title":"Mortality Related to Severe Sepsis and Septic Shock Among Critically Ill Patients in Australia and New Zealand, 2000-2012","volume":"311","author":[{"family":"Kaukonen","given":"Kirsi-Maija"},{"family":"Bailey","given":"Michael"},{"family":"Suzuki","given":"Satoshi"},{"family":"Pilcher","given":"David"},{"family":"Bellomo","given":"Rinaldo"}],"issued":{"date-parts":[["2014",4,2]]}}}],"schema":"https://github.com/citation-style-language/schema/raw/master/csl-citation.json"} </w:instrText>
      </w:r>
      <w:r w:rsidRPr="00314A46">
        <w:fldChar w:fldCharType="separate"/>
      </w:r>
      <w:r w:rsidR="00CA6DB1" w:rsidRPr="00CA6DB1">
        <w:rPr>
          <w:rFonts w:cs="Calibri"/>
        </w:rPr>
        <w:t>[16]</w:t>
      </w:r>
      <w:r w:rsidRPr="00314A46">
        <w:fldChar w:fldCharType="end"/>
      </w:r>
      <w:r w:rsidRPr="00314A46">
        <w:t xml:space="preserve">. </w:t>
      </w:r>
      <w:r>
        <w:t xml:space="preserve">From the result, </w:t>
      </w:r>
      <w:r w:rsidRPr="00314A46">
        <w:t>12% of patients were classified as having SIRS-negative sepsis</w:t>
      </w:r>
      <w:r>
        <w:t>.</w:t>
      </w:r>
      <w:r w:rsidRPr="00314A46">
        <w:t xml:space="preserve"> </w:t>
      </w:r>
      <w:r>
        <w:t>For the utility of predicting mortality in an ICU setting, an increase in SOFA score of two or more was related to a higher death rate. SOFA had greater prognostic accuracy.</w:t>
      </w:r>
    </w:p>
    <w:p w14:paraId="56593494" w14:textId="4D458C68" w:rsidR="00DF01CF" w:rsidRDefault="00350387" w:rsidP="00350387">
      <w:r>
        <w:t>Here</w:t>
      </w:r>
      <w:r w:rsidR="006E5EBF">
        <w:t>,</w:t>
      </w:r>
      <w:r>
        <w:t xml:space="preserve"> </w:t>
      </w:r>
      <w:r w:rsidR="006E5EBF">
        <w:t>prognostic accuracy</w:t>
      </w:r>
      <w:r w:rsidR="006E5EBF" w:rsidDel="006E5EBF">
        <w:t xml:space="preserve"> </w:t>
      </w:r>
      <w:r>
        <w:t xml:space="preserve">mainly refers to </w:t>
      </w:r>
      <w:r w:rsidR="00E17FA2">
        <w:t xml:space="preserve">the </w:t>
      </w:r>
      <w:r>
        <w:t>survival rate and life expectancy. For SIRS or qSOFA, w</w:t>
      </w:r>
      <w:r w:rsidRPr="00314A46">
        <w:t>hich one</w:t>
      </w:r>
      <w:r>
        <w:t xml:space="preserve"> </w:t>
      </w:r>
      <w:r w:rsidRPr="00314A46">
        <w:t xml:space="preserve">has a </w:t>
      </w:r>
      <w:r>
        <w:t>better</w:t>
      </w:r>
      <w:r w:rsidRPr="00314A46">
        <w:t xml:space="preserve"> prognostic accuracy of mortality is not yet clear and more research</w:t>
      </w:r>
      <w:r w:rsidR="004A4848">
        <w:t xml:space="preserve"> is required</w:t>
      </w:r>
      <w:r w:rsidRPr="00314A46">
        <w:t xml:space="preserve"> </w:t>
      </w:r>
      <w:r w:rsidRPr="00314A46">
        <w:fldChar w:fldCharType="begin"/>
      </w:r>
      <w:r w:rsidR="006727E0">
        <w:instrText xml:space="preserve"> ADDIN ZOTERO_ITEM CSL_CITATION {"citationID":"eGrM0Xgy","properties":{"formattedCitation":"[40], [41]","plainCitation":"[40], [41]","noteIndex":0},"citationItems":[{"id":199,"uris":["http://zotero.org/groups/2605537/items/IRSFCE74"],"uri":["http://zotero.org/groups/2605537/items/IRSFCE74"],"itemData":{"id":199,"type":"article-journal","abstract":"Importance: The Sepsis-3 Criteria emphasized the value of a change of 2 or more points in the Sequential [Sepsis-related] Organ Failure Assessment (SOFA) score, introduced quick SOFA (qSOFA), and removed the systemic inflammatory response syndrome (SIRS) criteria from the sepsis definition.\nObjective: Externally validate and assess the discriminatory capacities of an increase in SOFA score by 2 or more points, 2 or more SIRS criteria, or a qSOFA score of 2 or more points for outcomes among patients who are critically ill with suspected infection.\nDesign, Setting, and Participants: Retrospective cohort analysis of 184 875 patients with an infection-related primary admission diagnosis in 182 Australian and New Zealand intensive care units (ICUs) from 2000 through 2015.\nExposures: SOFA, qSOFA, and SIRS criteria applied to data collected within 24 hours of ICU admission.\nMain Outcomes and Measures: The primary outcome was in-hospital mortality. In-hospital mortality or ICU length of stay (LOS) of 3 days or more was a composite secondary outcome. Discrimination was assessed using the area under the receiver operating characteristic curve (AUROC). Adjusted analyses were performed using a model of baseline risk determined using variables independent of the scoring systems.\nResults: Among 184 875 patients (mean age, 62.9 years [SD, 17.4]; women, 82 540 [44.6%]; most common diagnosis bacterial pneumonia, 32 634 [17.7%]), a total of 34 578 patients (18.7%) died in the hospital, and 102 976 patients (55.7%) died or experienced an ICU LOS of 3 days or more. SOFA score increased by 2 or more points in 90.1%; 86.7% manifested 2 or more SIRS criteria, and 54.4% had a qSOFA score of 2 or more points. SOFA demonstrated significantly greater discrimination for in-hospital mortality (crude AUROC, 0.753 [99% CI, 0.750-0.757]) than SIRS criteria (crude AUROC, 0.589 [99% CI, 0.585-0.593]) or qSOFA (crude AUROC, 0.607 [99% CI, 0.603-0.611]). Incremental improvements were 0.164 (99% CI, 0.159-0.169) for SOFA vs SIRS criteria and 0.146 (99% CI, 0.142-0.151) for SOFA vs qSOFA (P &lt;.001). SOFA (AUROC, 0.736 [99% CI, 0.733-0.739]) outperformed the other scores for the secondary end point (SIRS criteria: AUROC, 0.609 [99% CI, 0.606-0.612]; qSOFA: AUROC, 0.606 [99% CI, 0.602-0.609]). Incremental improvements were 0.127 (99% CI, 0.123-0.131) for SOFA vs SIRS criteria and 0.131 (99% CI, 0.127-0.134) for SOFA vs qSOFA (P &lt;.001). Findings were consistent for both outcomes in multiple sensitivity analyses.\nConclusions and Relevance: Among adults with suspected infection admitted to an ICU, an increase in SOFA score of 2 or more had greater prognostic accuracy for in-hospital mortality than SIRS criteria or the qSOFA score. These findings suggest that SIRS criteria and qSOFA may have limited utility for predicting mortality in an ICU setting.","container-title":"JAMA","DOI":"10.1001/jama.2016.20328","ISSN":"1538-3598","issue":"3","journalAbbreviation":"JAMA","language":"eng","note":"PMID: 28114553","page":"290-300","source":"PubMed","title":"Prognostic Accuracy of the SOFA Score, SIRS Criteria, and qSOFA Score for In-Hospital Mortality Among Adults With Suspected Infection Admitted to the Intensive Care Unit","volume":"317","author":[{"family":"Raith","given":"Eamon P."},{"family":"Udy","given":"Andrew A."},{"family":"Bailey","given":"Michael"},{"family":"McGloughlin","given":"Steven"},{"family":"MacIsaac","given":"Christopher"},{"family":"Bellomo","given":"Rinaldo"},{"family":"Pilcher","given":"David V."},{"literal":"Australian and New Zealand Intensive Care Society (ANZICS) Centre for Outcomes and Resource Evaluation (CORE)"}],"issued":{"date-parts":[["2017",1,17]]}}},{"id":201,"uris":["http://zotero.org/groups/2605537/items/AE8KYBYY"],"uri":["http://zotero.org/groups/2605537/items/AE8KYBYY"],"itemData":{"id":201,"type":"article-journal","abstract":"Importance: An international task force recently redefined the concept of sepsis. This task force recommended the use of the quick Sequential Organ Failure Assessment (qSOFA) score instead of systemic inflammatory response syndrome (SIRS) criteria to identify patients at high risk of mortality. However, these new criteria have not been prospectively validated in some settings, and their added value in the emergency department remains unknown.\nObjective: To prospectively validate qSOFA as a mortality predictor and compare the performances of the new sepsis criteria to the previous ones.\nDesign, Settings, and Participants: International prospective cohort study, conducted in France, Spain, Belgium, and Switzerland between May and June 2016. In the 30 participating emergency departments, for a 4-week period, consecutive patients who visited the emergency departments with suspected infection were included. All variables from previous and new definitions of sepsis were collected. Patients were followed up until hospital discharge or death.\nExposures: Measurement of qSOFA, SOFA, and SIRS.\nMain Outcomes and Measures: In-hospital mortality.\nResults: Of 1088 patients screened, 879 were included in the analysis. Median age was 67 years (interquartile range, 47-81 years), 414 (47%) were women, and 379 (43%) had respiratory tract infection. Overall in-hospital mortality was 8%: 3% for patients with a qSOFA score lower than 2 vs 24% for those with qSOFA score of 2 or higher (absolute difference, 21%; 95% CI, 15%-26%). The qSOFA performed better than both SIRS and severe sepsis in predicting in-hospital mortality, with an area under the receiver operating curve (AUROC) of 0.80 (95% CI, 0.74-0.85) vs 0.65 (95% CI, 0.59-0.70) for both SIRS and severe sepsis (P &lt; .001; incremental AUROC, 0.15; 95% CI, 0.09-0.22). The hazard ratio of qSOFA score for death was 6.2 (95% CI, 3.8-10.3) vs 3.5 (95% CI, 2.2-5.5) for severe sepsis.\nConclusions and Relevance: Among patients presenting to the emergency department with suspected infection, the use of qSOFA resulted in greater prognostic accuracy for in-hospital mortality than did either SIRS or severe sepsis. These findings provide support for the Third International Consensus Definitions for Sepsis and Septic Shock (Sepsis-3) criteria in the emergency department setting.\nTrial Registration: clinicaltrials.gov Identifier: NCT02738164.","container-title":"JAMA","DOI":"10.1001/jama.2016.20329","ISSN":"1538-3598","issue":"3","journalAbbreviation":"JAMA","language":"eng","note":"PMID: 28114554","page":"301-308","source":"PubMed","title":"Prognostic Accuracy of Sepsis-3 Criteria for In-Hospital Mortality Among Patients With Suspected Infection Presenting to the Emergency Department","volume":"317","author":[{"family":"Freund","given":"Yonathan"},{"family":"Lemachatti","given":"Najla"},{"family":"Krastinova","given":"Evguenia"},{"family":"Van Laer","given":"Marie"},{"family":"Claessens","given":"Yann-Erick"},{"family":"Avondo","given":"Aurélie"},{"family":"Occelli","given":"Céline"},{"family":"Feral-Pierssens","given":"Anne-Laure"},{"family":"Truchot","given":"Jennifer"},{"family":"Ortega","given":"Mar"},{"family":"Carneiro","given":"Bruno"},{"family":"Pernet","given":"Julie"},{"family":"Claret","given":"Pierre-Géraud"},{"family":"Dami","given":"Fabrice"},{"family":"Bloom","given":"Ben"},{"family":"Riou","given":"Bruno"},{"family":"Beaune","given":"Sébastien"},{"literal":"French Society of Emergency Medicine Collaborators Group"}],"issued":{"date-parts":[["2017",1,17]]}}}],"schema":"https://github.com/citation-style-language/schema/raw/master/csl-citation.json"} </w:instrText>
      </w:r>
      <w:r w:rsidRPr="00314A46">
        <w:fldChar w:fldCharType="separate"/>
      </w:r>
      <w:r w:rsidR="006F75FA" w:rsidRPr="006F75FA">
        <w:rPr>
          <w:rFonts w:cs="Calibri"/>
        </w:rPr>
        <w:t>[40], [41]</w:t>
      </w:r>
      <w:r w:rsidRPr="00314A46">
        <w:fldChar w:fldCharType="end"/>
      </w:r>
      <w:r>
        <w:t>.</w:t>
      </w:r>
    </w:p>
    <w:p w14:paraId="7BD28381" w14:textId="0F9EB382" w:rsidR="00B222B0" w:rsidRPr="005736FA" w:rsidRDefault="00B222B0">
      <w:pPr>
        <w:spacing w:after="0"/>
        <w:jc w:val="left"/>
      </w:pPr>
      <w:r w:rsidRPr="005736FA">
        <w:br w:type="page"/>
      </w:r>
    </w:p>
    <w:p w14:paraId="62ED733B" w14:textId="53DFAA0C" w:rsidR="009847DA" w:rsidRDefault="009847DA" w:rsidP="00306451">
      <w:pPr>
        <w:pStyle w:val="Heading1"/>
      </w:pPr>
      <w:bookmarkStart w:id="206" w:name="_Toc67574637"/>
      <w:bookmarkStart w:id="207" w:name="_Toc67578912"/>
      <w:bookmarkStart w:id="208" w:name="_Toc72176207"/>
      <w:bookmarkStart w:id="209" w:name="_Toc61187133"/>
      <w:bookmarkStart w:id="210" w:name="_Toc59567220"/>
      <w:bookmarkStart w:id="211" w:name="_Toc59636860"/>
      <w:bookmarkEnd w:id="174"/>
      <w:r>
        <w:lastRenderedPageBreak/>
        <w:t>Materials</w:t>
      </w:r>
      <w:bookmarkEnd w:id="206"/>
      <w:bookmarkEnd w:id="207"/>
      <w:bookmarkEnd w:id="208"/>
    </w:p>
    <w:p w14:paraId="07472FF5" w14:textId="77777777" w:rsidR="009847DA" w:rsidRPr="0003488A" w:rsidRDefault="009847DA" w:rsidP="00C923DA">
      <w:pPr>
        <w:pStyle w:val="Heading2"/>
      </w:pPr>
      <w:bookmarkStart w:id="212" w:name="_Toc67574638"/>
      <w:bookmarkStart w:id="213" w:name="_Toc67578913"/>
      <w:bookmarkStart w:id="214" w:name="_Ref69478281"/>
      <w:bookmarkStart w:id="215" w:name="_Ref69478285"/>
      <w:bookmarkStart w:id="216" w:name="_Ref69478295"/>
      <w:bookmarkStart w:id="217" w:name="_Ref69844059"/>
      <w:bookmarkStart w:id="218" w:name="_Ref69899437"/>
      <w:bookmarkStart w:id="219" w:name="_Ref69905087"/>
      <w:bookmarkStart w:id="220" w:name="_Ref71619519"/>
      <w:bookmarkStart w:id="221" w:name="_Toc72176208"/>
      <w:r w:rsidRPr="0003488A">
        <w:t>Dataset</w:t>
      </w:r>
      <w:bookmarkEnd w:id="212"/>
      <w:bookmarkEnd w:id="213"/>
      <w:bookmarkEnd w:id="214"/>
      <w:bookmarkEnd w:id="215"/>
      <w:bookmarkEnd w:id="216"/>
      <w:bookmarkEnd w:id="217"/>
      <w:bookmarkEnd w:id="218"/>
      <w:bookmarkEnd w:id="219"/>
      <w:bookmarkEnd w:id="220"/>
      <w:bookmarkEnd w:id="221"/>
    </w:p>
    <w:p w14:paraId="02B9C535" w14:textId="1450E753" w:rsidR="00C712A5" w:rsidRPr="002C354F" w:rsidRDefault="00B1330C" w:rsidP="008231E5">
      <w:r w:rsidRPr="00E77BF1">
        <w:t>The d</w:t>
      </w:r>
      <w:r w:rsidR="00412632" w:rsidRPr="00E77BF1">
        <w:t xml:space="preserve">ataset </w:t>
      </w:r>
      <w:r w:rsidRPr="00E77BF1">
        <w:t xml:space="preserve">used in this </w:t>
      </w:r>
      <w:r w:rsidR="005B68EB" w:rsidRPr="00E77BF1">
        <w:t xml:space="preserve">thesis </w:t>
      </w:r>
      <w:r w:rsidR="00412632" w:rsidRPr="00E77BF1">
        <w:t xml:space="preserve">is provided by </w:t>
      </w:r>
      <w:r w:rsidR="00E7683D" w:rsidRPr="00E77BF1">
        <w:t>PhysioNet</w:t>
      </w:r>
      <w:r w:rsidR="007A3BFA" w:rsidRPr="00F57CBF">
        <w:t xml:space="preserve"> Computing in Cardiology Challenge </w:t>
      </w:r>
      <w:r w:rsidR="007D7057" w:rsidRPr="00F57CBF">
        <w:t>2019</w:t>
      </w:r>
      <w:r w:rsidR="00A971E2" w:rsidRPr="00F57CBF">
        <w:t xml:space="preserve"> </w:t>
      </w:r>
      <w:r w:rsidR="00481D7E" w:rsidRPr="00E77BF1">
        <w:fldChar w:fldCharType="begin"/>
      </w:r>
      <w:r w:rsidR="006727E0" w:rsidRPr="00E77BF1">
        <w:instrText xml:space="preserve"> ADDIN ZOTERO_ITEM CSL_CITATION {"citationID":"taNf7tf6","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481D7E" w:rsidRPr="00E77BF1">
        <w:fldChar w:fldCharType="separate"/>
      </w:r>
      <w:r w:rsidR="004B3615" w:rsidRPr="00E77BF1">
        <w:rPr>
          <w:rFonts w:cs="Calibri"/>
        </w:rPr>
        <w:t>[7]</w:t>
      </w:r>
      <w:r w:rsidR="00481D7E" w:rsidRPr="00E77BF1">
        <w:fldChar w:fldCharType="end"/>
      </w:r>
      <w:r w:rsidR="007A3BFA" w:rsidRPr="00E77BF1">
        <w:t xml:space="preserve">. </w:t>
      </w:r>
      <w:r w:rsidR="00987544" w:rsidRPr="00E77BF1">
        <w:t xml:space="preserve">It contains </w:t>
      </w:r>
      <w:r w:rsidR="00720BE9" w:rsidRPr="00E77BF1">
        <w:t>over 60,000 ICU patients with</w:t>
      </w:r>
      <w:r w:rsidR="004861FB" w:rsidRPr="00E77BF1">
        <w:t xml:space="preserve"> </w:t>
      </w:r>
      <w:r w:rsidR="00950323" w:rsidRPr="00E77BF1">
        <w:t xml:space="preserve">up to 40 clinical </w:t>
      </w:r>
      <w:r w:rsidR="000622A4" w:rsidRPr="00E77BF1">
        <w:t xml:space="preserve">measurement </w:t>
      </w:r>
      <w:r w:rsidR="007853F8" w:rsidRPr="00F57CBF">
        <w:t>variables</w:t>
      </w:r>
      <w:r w:rsidR="00517E67" w:rsidRPr="00F57CBF">
        <w:t xml:space="preserve"> for each hour of a patien</w:t>
      </w:r>
      <w:r w:rsidR="00877E69" w:rsidRPr="00F1267B">
        <w:t xml:space="preserve">t. </w:t>
      </w:r>
      <w:r w:rsidR="00EE28D3" w:rsidRPr="00F61B2A">
        <w:t>Sepsis</w:t>
      </w:r>
      <w:r w:rsidR="0029163D" w:rsidRPr="00BC2D17">
        <w:t xml:space="preserve">-3 clinical </w:t>
      </w:r>
      <w:r w:rsidR="00D716CE" w:rsidRPr="006024B4">
        <w:t>cri</w:t>
      </w:r>
      <w:r w:rsidR="0062655E" w:rsidRPr="00FE1630">
        <w:t xml:space="preserve">teria </w:t>
      </w:r>
      <w:r w:rsidR="003237E7" w:rsidRPr="00BD673A">
        <w:t>are</w:t>
      </w:r>
      <w:r w:rsidR="0062655E" w:rsidRPr="00F35086">
        <w:t xml:space="preserve"> ap</w:t>
      </w:r>
      <w:r w:rsidR="0062655E" w:rsidRPr="00CF7351">
        <w:t xml:space="preserve">plied for the </w:t>
      </w:r>
      <w:r w:rsidR="00805937" w:rsidRPr="00A8679A">
        <w:t>detection of sepsis onset.</w:t>
      </w:r>
    </w:p>
    <w:p w14:paraId="32F8B6D6" w14:textId="6AC2FE9E" w:rsidR="003237E7" w:rsidRDefault="003C32B5" w:rsidP="00F1267B">
      <w:r>
        <w:t xml:space="preserve">Data </w:t>
      </w:r>
      <w:r w:rsidR="00224593">
        <w:t>is obtained from three geographically distin</w:t>
      </w:r>
      <w:r w:rsidR="0080648B">
        <w:t>c</w:t>
      </w:r>
      <w:r w:rsidR="00224593">
        <w:t xml:space="preserve">t </w:t>
      </w:r>
      <w:r w:rsidR="00F12CBA">
        <w:t>U.S. hospital system</w:t>
      </w:r>
      <w:r w:rsidR="0080648B">
        <w:t>s</w:t>
      </w:r>
      <w:r w:rsidR="00EC5A7B">
        <w:t>: Beth I</w:t>
      </w:r>
      <w:r w:rsidR="006D5BD0">
        <w:t>sr</w:t>
      </w:r>
      <w:r w:rsidR="008244AF">
        <w:t xml:space="preserve">ael Deaconess Medical Center, </w:t>
      </w:r>
      <w:r w:rsidR="005C6E41">
        <w:t>Emory University Hospital, an</w:t>
      </w:r>
      <w:r w:rsidR="00AB5E8C">
        <w:t xml:space="preserve">d </w:t>
      </w:r>
      <w:r w:rsidR="00BB3427">
        <w:t>a</w:t>
      </w:r>
      <w:r w:rsidR="00477C88">
        <w:t>n</w:t>
      </w:r>
      <w:r w:rsidR="00BB3427">
        <w:t xml:space="preserve"> un</w:t>
      </w:r>
      <w:r w:rsidR="00477C88">
        <w:t>identified hospital system</w:t>
      </w:r>
      <w:r w:rsidR="00A971E2">
        <w:t xml:space="preserve"> </w:t>
      </w:r>
      <w:r w:rsidR="00A971E2">
        <w:fldChar w:fldCharType="begin"/>
      </w:r>
      <w:r w:rsidR="006727E0">
        <w:instrText xml:space="preserve"> ADDIN ZOTERO_ITEM CSL_CITATION {"citationID":"VtkziFVR","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A971E2">
        <w:fldChar w:fldCharType="separate"/>
      </w:r>
      <w:r w:rsidR="00A971E2" w:rsidRPr="00880422">
        <w:rPr>
          <w:rFonts w:cs="Calibri"/>
        </w:rPr>
        <w:t>[7]</w:t>
      </w:r>
      <w:r w:rsidR="00A971E2">
        <w:fldChar w:fldCharType="end"/>
      </w:r>
      <w:r w:rsidR="00477C88">
        <w:t xml:space="preserve">. Each of them is labelled as </w:t>
      </w:r>
      <w:r w:rsidR="00714785">
        <w:t>hospital system A, B, an</w:t>
      </w:r>
      <w:r w:rsidR="00DA79EB">
        <w:t>d</w:t>
      </w:r>
      <w:r w:rsidR="00714785">
        <w:t xml:space="preserve"> C </w:t>
      </w:r>
      <w:r w:rsidR="00DA79EB">
        <w:t xml:space="preserve">in </w:t>
      </w:r>
      <w:r w:rsidR="00520E57">
        <w:t xml:space="preserve">the thesis. </w:t>
      </w:r>
      <w:r w:rsidR="00E66FF7">
        <w:t xml:space="preserve">Data and </w:t>
      </w:r>
      <w:r w:rsidR="00442C2A">
        <w:t xml:space="preserve">sepsis </w:t>
      </w:r>
      <w:r w:rsidR="00E66FF7">
        <w:t xml:space="preserve">labels </w:t>
      </w:r>
      <w:r w:rsidR="00442C2A">
        <w:t>f</w:t>
      </w:r>
      <w:r w:rsidR="00E66FF7">
        <w:t>or 40,336 p</w:t>
      </w:r>
      <w:r w:rsidR="007D273B">
        <w:t>atients from hospital systems A and B are</w:t>
      </w:r>
      <w:r w:rsidR="00087F0F">
        <w:t xml:space="preserve"> </w:t>
      </w:r>
      <w:r w:rsidR="002D4BE6">
        <w:t>publicly avai</w:t>
      </w:r>
      <w:r w:rsidR="007D194D">
        <w:t>la</w:t>
      </w:r>
      <w:r w:rsidR="002D4BE6">
        <w:t xml:space="preserve">ble </w:t>
      </w:r>
      <w:r w:rsidR="00EE3125">
        <w:t xml:space="preserve">to </w:t>
      </w:r>
      <w:r w:rsidR="00020A31">
        <w:t>download</w:t>
      </w:r>
      <w:r w:rsidR="00481D7E" w:rsidRPr="00A5521C">
        <w:rPr>
          <w:rStyle w:val="FootnoteReference"/>
        </w:rPr>
        <w:footnoteReference w:id="2"/>
      </w:r>
      <w:r w:rsidR="007D194D">
        <w:t xml:space="preserve">. </w:t>
      </w:r>
      <w:r w:rsidR="00D11E03">
        <w:t xml:space="preserve">Data and labels of 24,819 patients from </w:t>
      </w:r>
      <w:r w:rsidR="00C24542">
        <w:t xml:space="preserve">hospital system </w:t>
      </w:r>
      <w:r w:rsidR="00591670">
        <w:t>A, B and C are</w:t>
      </w:r>
      <w:r w:rsidR="00047284">
        <w:t xml:space="preserve"> </w:t>
      </w:r>
      <w:r w:rsidR="00C018F5">
        <w:t>i</w:t>
      </w:r>
      <w:r w:rsidR="0064409C">
        <w:t>naccess</w:t>
      </w:r>
      <w:r w:rsidR="00C018F5">
        <w:t>ible to the public.</w:t>
      </w:r>
      <w:r w:rsidR="00B960CB">
        <w:br/>
      </w:r>
      <w:r w:rsidR="00C018F5">
        <w:t>It is used as a test dataset</w:t>
      </w:r>
      <w:r w:rsidR="00522251">
        <w:t xml:space="preserve"> </w:t>
      </w:r>
      <w:r w:rsidR="005A0849">
        <w:t xml:space="preserve">provided </w:t>
      </w:r>
      <w:r w:rsidR="00522251" w:rsidRPr="00522251">
        <w:t>by the challenge organisers</w:t>
      </w:r>
      <w:r w:rsidR="00C018F5">
        <w:t xml:space="preserve"> to evaluate the performance of the </w:t>
      </w:r>
      <w:r w:rsidR="00D4768C">
        <w:t>algorithm</w:t>
      </w:r>
      <w:r w:rsidR="00447B53">
        <w:t>s submi</w:t>
      </w:r>
      <w:r w:rsidR="00D44D8D">
        <w:t xml:space="preserve">tted by the </w:t>
      </w:r>
      <w:r w:rsidR="00E41C19">
        <w:rPr>
          <w:rFonts w:hint="eastAsia"/>
          <w:lang w:eastAsia="zh-CN"/>
        </w:rPr>
        <w:t>c</w:t>
      </w:r>
      <w:r w:rsidR="00E41C19" w:rsidRPr="00E41C19">
        <w:t>hallenge participants</w:t>
      </w:r>
      <w:r w:rsidR="00244AFD">
        <w:t xml:space="preserve">. </w:t>
      </w:r>
      <w:r w:rsidR="00EE3125">
        <w:t xml:space="preserve">Since this thesis </w:t>
      </w:r>
      <w:r w:rsidR="00397ADE">
        <w:t xml:space="preserve">was initiated after the challenge had concluded, it was not possible to run our algorithm on the hidden test set </w:t>
      </w:r>
      <w:r w:rsidR="00B07264">
        <w:t xml:space="preserve">which is </w:t>
      </w:r>
      <w:r w:rsidR="00397ADE">
        <w:t xml:space="preserve">only accessible to </w:t>
      </w:r>
      <w:r w:rsidR="00B07264">
        <w:t xml:space="preserve">the </w:t>
      </w:r>
      <w:r w:rsidR="00397ADE">
        <w:t xml:space="preserve">challenge organisers. </w:t>
      </w:r>
      <w:r w:rsidR="00B07264">
        <w:t>Therefore, i</w:t>
      </w:r>
      <w:r w:rsidR="008048B8">
        <w:t>n this thesis, only the publicly available data from the hospital system A and B is used</w:t>
      </w:r>
      <w:r w:rsidR="000B5243">
        <w:t xml:space="preserve"> </w:t>
      </w:r>
      <w:r w:rsidR="0072742F">
        <w:t>for</w:t>
      </w:r>
      <w:r w:rsidR="000B5243">
        <w:t xml:space="preserve"> the dataset</w:t>
      </w:r>
      <w:r w:rsidR="008048B8">
        <w:t xml:space="preserve">. </w:t>
      </w:r>
      <w:r w:rsidR="008048B8" w:rsidRPr="00DB097A">
        <w:t>There</w:t>
      </w:r>
      <w:r w:rsidR="0099083A">
        <w:t xml:space="preserve"> </w:t>
      </w:r>
      <w:r w:rsidR="002E5104">
        <w:t xml:space="preserve">is a </w:t>
      </w:r>
      <w:r w:rsidR="008048B8" w:rsidRPr="00DB097A">
        <w:t>class imbalance in the data. Only 2932 patients (7.26%) of the 40,336 patients were diagnosed with sepsis</w:t>
      </w:r>
      <w:r w:rsidR="000B5243">
        <w:t xml:space="preserve">. </w:t>
      </w:r>
      <w:r w:rsidR="0099083A">
        <w:t xml:space="preserve">Below </w:t>
      </w:r>
      <w:r w:rsidR="002E5104">
        <w:t xml:space="preserve">is </w:t>
      </w:r>
      <w:r w:rsidR="00536C51">
        <w:t>the</w:t>
      </w:r>
      <w:r w:rsidR="002E5104">
        <w:t xml:space="preserve"> table </w:t>
      </w:r>
      <w:r w:rsidR="00B569DF">
        <w:t>summarizing the dataset.</w:t>
      </w:r>
    </w:p>
    <w:p w14:paraId="1DD82BD7" w14:textId="4511C677" w:rsidR="002F17CB" w:rsidRDefault="002F17CB" w:rsidP="002F17CB">
      <w:pPr>
        <w:pStyle w:val="Caption"/>
        <w:keepNext/>
        <w:jc w:val="center"/>
      </w:pPr>
      <w:bookmarkStart w:id="222" w:name="_Toc70928369"/>
      <w:bookmarkStart w:id="223" w:name="_Toc72138011"/>
      <w:r>
        <w:t xml:space="preserve">Table </w:t>
      </w:r>
      <w:r>
        <w:fldChar w:fldCharType="begin"/>
      </w:r>
      <w:r>
        <w:instrText xml:space="preserve"> SEQ Table \* ARABIC </w:instrText>
      </w:r>
      <w:r>
        <w:fldChar w:fldCharType="separate"/>
      </w:r>
      <w:r w:rsidR="00B26196">
        <w:rPr>
          <w:noProof/>
        </w:rPr>
        <w:t>5</w:t>
      </w:r>
      <w:r>
        <w:fldChar w:fldCharType="end"/>
      </w:r>
      <w:r w:rsidR="000F3334">
        <w:t>:</w:t>
      </w:r>
      <w:r w:rsidRPr="009E5F18">
        <w:t xml:space="preserve"> Summary of the shared dataset for hospital system A and B</w:t>
      </w:r>
      <w:r w:rsidR="001F290D">
        <w:t xml:space="preserve"> </w:t>
      </w:r>
      <w:r w:rsidR="004B3615">
        <w:fldChar w:fldCharType="begin"/>
      </w:r>
      <w:r w:rsidR="006727E0">
        <w:instrText xml:space="preserve"> ADDIN ZOTERO_ITEM CSL_CITATION {"citationID":"Se6KYSiH","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4B3615">
        <w:fldChar w:fldCharType="separate"/>
      </w:r>
      <w:r w:rsidR="00F22AC2" w:rsidRPr="00F22AC2">
        <w:rPr>
          <w:rFonts w:cs="Calibri"/>
        </w:rPr>
        <w:t>[7]</w:t>
      </w:r>
      <w:bookmarkEnd w:id="222"/>
      <w:bookmarkEnd w:id="223"/>
      <w:r w:rsidR="004B3615">
        <w:fldChar w:fldCharType="end"/>
      </w:r>
    </w:p>
    <w:tbl>
      <w:tblPr>
        <w:tblStyle w:val="thesistable"/>
        <w:tblW w:w="0" w:type="auto"/>
        <w:jc w:val="center"/>
        <w:tblLook w:val="04A0" w:firstRow="1" w:lastRow="0" w:firstColumn="1" w:lastColumn="0" w:noHBand="0" w:noVBand="1"/>
      </w:tblPr>
      <w:tblGrid>
        <w:gridCol w:w="2591"/>
        <w:gridCol w:w="1107"/>
        <w:gridCol w:w="1107"/>
      </w:tblGrid>
      <w:tr w:rsidR="000C14F2" w:rsidRPr="00BD2A49" w14:paraId="480A0C32" w14:textId="77777777" w:rsidTr="00B74679">
        <w:trPr>
          <w:cnfStyle w:val="100000000000" w:firstRow="1" w:lastRow="0" w:firstColumn="0" w:lastColumn="0" w:oddVBand="0" w:evenVBand="0" w:oddHBand="0"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6E2A8178" w14:textId="77777777" w:rsidR="000C14F2" w:rsidRPr="00BD2A49" w:rsidRDefault="000C14F2" w:rsidP="00B1567C">
            <w:pPr>
              <w:jc w:val="center"/>
              <w:rPr>
                <w:sz w:val="22"/>
                <w:szCs w:val="18"/>
              </w:rPr>
            </w:pPr>
            <w:r w:rsidRPr="00BD2A49">
              <w:rPr>
                <w:sz w:val="22"/>
                <w:szCs w:val="18"/>
              </w:rPr>
              <w:t>Hospital system</w:t>
            </w:r>
          </w:p>
        </w:tc>
        <w:tc>
          <w:tcPr>
            <w:tcW w:w="0" w:type="auto"/>
          </w:tcPr>
          <w:p w14:paraId="6FB5D293" w14:textId="77777777" w:rsidR="000C14F2" w:rsidRPr="00BD2A49" w:rsidRDefault="000C14F2" w:rsidP="00B1567C">
            <w:pPr>
              <w:jc w:val="center"/>
              <w:cnfStyle w:val="100000000000" w:firstRow="1" w:lastRow="0" w:firstColumn="0" w:lastColumn="0" w:oddVBand="0" w:evenVBand="0" w:oddHBand="0" w:evenHBand="0" w:firstRowFirstColumn="0" w:firstRowLastColumn="0" w:lastRowFirstColumn="0" w:lastRowLastColumn="0"/>
              <w:rPr>
                <w:sz w:val="22"/>
                <w:szCs w:val="18"/>
              </w:rPr>
            </w:pPr>
            <w:r w:rsidRPr="00BD2A49">
              <w:rPr>
                <w:sz w:val="22"/>
                <w:szCs w:val="18"/>
              </w:rPr>
              <w:t>A</w:t>
            </w:r>
          </w:p>
        </w:tc>
        <w:tc>
          <w:tcPr>
            <w:tcW w:w="0" w:type="auto"/>
          </w:tcPr>
          <w:p w14:paraId="2D5C4684" w14:textId="77777777" w:rsidR="000C14F2" w:rsidRPr="00BD2A49" w:rsidRDefault="000C14F2" w:rsidP="00B1567C">
            <w:pPr>
              <w:jc w:val="center"/>
              <w:cnfStyle w:val="100000000000" w:firstRow="1" w:lastRow="0" w:firstColumn="0" w:lastColumn="0" w:oddVBand="0" w:evenVBand="0" w:oddHBand="0" w:evenHBand="0" w:firstRowFirstColumn="0" w:firstRowLastColumn="0" w:lastRowFirstColumn="0" w:lastRowLastColumn="0"/>
              <w:rPr>
                <w:sz w:val="22"/>
                <w:szCs w:val="18"/>
              </w:rPr>
            </w:pPr>
            <w:r w:rsidRPr="00BD2A49">
              <w:rPr>
                <w:sz w:val="22"/>
                <w:szCs w:val="18"/>
              </w:rPr>
              <w:t>B</w:t>
            </w:r>
          </w:p>
        </w:tc>
      </w:tr>
      <w:tr w:rsidR="000C14F2" w:rsidRPr="00BD2A49" w14:paraId="259D7EB8" w14:textId="77777777" w:rsidTr="00B74679">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4482B6A0" w14:textId="77777777" w:rsidR="000C14F2" w:rsidRPr="00BD2A49" w:rsidRDefault="000C14F2" w:rsidP="00B1567C">
            <w:pPr>
              <w:jc w:val="center"/>
              <w:rPr>
                <w:sz w:val="22"/>
                <w:szCs w:val="18"/>
              </w:rPr>
            </w:pPr>
            <w:r w:rsidRPr="00BD2A49">
              <w:rPr>
                <w:sz w:val="22"/>
                <w:szCs w:val="18"/>
              </w:rPr>
              <w:t>Number of patients</w:t>
            </w:r>
          </w:p>
        </w:tc>
        <w:tc>
          <w:tcPr>
            <w:tcW w:w="0" w:type="auto"/>
          </w:tcPr>
          <w:p w14:paraId="65A4F782" w14:textId="77777777" w:rsidR="000C14F2" w:rsidRPr="00BD2A49" w:rsidRDefault="000C14F2" w:rsidP="00B1567C">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20,336</w:t>
            </w:r>
          </w:p>
        </w:tc>
        <w:tc>
          <w:tcPr>
            <w:tcW w:w="0" w:type="auto"/>
          </w:tcPr>
          <w:p w14:paraId="04B818D6" w14:textId="77777777" w:rsidR="000C14F2" w:rsidRPr="00BD2A49" w:rsidRDefault="000C14F2" w:rsidP="00B1567C">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20,000</w:t>
            </w:r>
          </w:p>
        </w:tc>
      </w:tr>
      <w:tr w:rsidR="000C14F2" w:rsidRPr="00BD2A49" w14:paraId="3AD9E4CC" w14:textId="77777777" w:rsidTr="00B74679">
        <w:trPr>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26131C6E" w14:textId="77777777" w:rsidR="000C14F2" w:rsidRPr="00BD2A49" w:rsidRDefault="000C14F2" w:rsidP="00B1567C">
            <w:pPr>
              <w:jc w:val="center"/>
              <w:rPr>
                <w:sz w:val="22"/>
                <w:szCs w:val="18"/>
              </w:rPr>
            </w:pPr>
            <w:r w:rsidRPr="00BD2A49">
              <w:rPr>
                <w:sz w:val="22"/>
                <w:szCs w:val="18"/>
              </w:rPr>
              <w:t>Number of septic patients</w:t>
            </w:r>
          </w:p>
        </w:tc>
        <w:tc>
          <w:tcPr>
            <w:tcW w:w="0" w:type="auto"/>
          </w:tcPr>
          <w:p w14:paraId="46367BA8" w14:textId="77777777" w:rsidR="000C14F2" w:rsidRPr="00BD2A49" w:rsidRDefault="000C14F2" w:rsidP="00B1567C">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1,790</w:t>
            </w:r>
          </w:p>
        </w:tc>
        <w:tc>
          <w:tcPr>
            <w:tcW w:w="0" w:type="auto"/>
          </w:tcPr>
          <w:p w14:paraId="3332B1C0" w14:textId="77777777" w:rsidR="000C14F2" w:rsidRPr="00BD2A49" w:rsidRDefault="000C14F2" w:rsidP="00B1567C">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1,142</w:t>
            </w:r>
          </w:p>
        </w:tc>
      </w:tr>
      <w:tr w:rsidR="000C14F2" w:rsidRPr="00BD2A49" w14:paraId="2F77B89A" w14:textId="77777777" w:rsidTr="00B74679">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542B3BFA" w14:textId="77777777" w:rsidR="000C14F2" w:rsidRPr="00BD2A49" w:rsidRDefault="000C14F2" w:rsidP="00B1567C">
            <w:pPr>
              <w:jc w:val="center"/>
              <w:rPr>
                <w:sz w:val="22"/>
                <w:szCs w:val="18"/>
              </w:rPr>
            </w:pPr>
            <w:r w:rsidRPr="00BD2A49">
              <w:rPr>
                <w:sz w:val="22"/>
                <w:szCs w:val="18"/>
              </w:rPr>
              <w:t>Sepsis prevalence</w:t>
            </w:r>
          </w:p>
        </w:tc>
        <w:tc>
          <w:tcPr>
            <w:tcW w:w="0" w:type="auto"/>
          </w:tcPr>
          <w:p w14:paraId="19A8C5CE" w14:textId="04ADC627" w:rsidR="000C14F2" w:rsidRPr="00BD2A49" w:rsidRDefault="000C14F2" w:rsidP="00B1567C">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8</w:t>
            </w:r>
            <w:r w:rsidR="00FA04A1" w:rsidRPr="00BD2A49">
              <w:rPr>
                <w:sz w:val="22"/>
                <w:szCs w:val="18"/>
              </w:rPr>
              <w:t>.</w:t>
            </w:r>
            <w:r w:rsidRPr="00BD2A49">
              <w:rPr>
                <w:sz w:val="22"/>
                <w:szCs w:val="18"/>
              </w:rPr>
              <w:t>8%</w:t>
            </w:r>
          </w:p>
        </w:tc>
        <w:tc>
          <w:tcPr>
            <w:tcW w:w="0" w:type="auto"/>
          </w:tcPr>
          <w:p w14:paraId="7AB93D75" w14:textId="64F9EB67" w:rsidR="000C14F2" w:rsidRPr="00BD2A49" w:rsidRDefault="000C14F2" w:rsidP="00B1567C">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5</w:t>
            </w:r>
            <w:r w:rsidR="00FA04A1" w:rsidRPr="00BD2A49">
              <w:rPr>
                <w:sz w:val="22"/>
                <w:szCs w:val="18"/>
              </w:rPr>
              <w:t>.</w:t>
            </w:r>
            <w:r w:rsidRPr="00BD2A49">
              <w:rPr>
                <w:sz w:val="22"/>
                <w:szCs w:val="18"/>
              </w:rPr>
              <w:t>7%</w:t>
            </w:r>
          </w:p>
        </w:tc>
      </w:tr>
      <w:tr w:rsidR="000C14F2" w:rsidRPr="00BD2A49" w14:paraId="77C5EC9D" w14:textId="77777777" w:rsidTr="00B74679">
        <w:trPr>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1EF1B29B" w14:textId="54AAF306" w:rsidR="000C14F2" w:rsidRPr="00BD2A49" w:rsidRDefault="000C14F2" w:rsidP="00B1567C">
            <w:pPr>
              <w:jc w:val="center"/>
              <w:rPr>
                <w:sz w:val="22"/>
                <w:szCs w:val="18"/>
              </w:rPr>
            </w:pPr>
            <w:r w:rsidRPr="00BD2A49">
              <w:rPr>
                <w:sz w:val="22"/>
                <w:szCs w:val="18"/>
              </w:rPr>
              <w:t xml:space="preserve">Number of </w:t>
            </w:r>
            <w:r w:rsidR="001F290D" w:rsidRPr="00BD2A49">
              <w:rPr>
                <w:sz w:val="22"/>
                <w:szCs w:val="18"/>
              </w:rPr>
              <w:t>rows</w:t>
            </w:r>
          </w:p>
        </w:tc>
        <w:tc>
          <w:tcPr>
            <w:tcW w:w="0" w:type="auto"/>
          </w:tcPr>
          <w:p w14:paraId="395DA2CD" w14:textId="77777777" w:rsidR="000C14F2" w:rsidRPr="00BD2A49" w:rsidRDefault="000C14F2" w:rsidP="00B1567C">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739,663</w:t>
            </w:r>
          </w:p>
        </w:tc>
        <w:tc>
          <w:tcPr>
            <w:tcW w:w="0" w:type="auto"/>
          </w:tcPr>
          <w:p w14:paraId="583B58AE" w14:textId="77777777" w:rsidR="000C14F2" w:rsidRPr="00BD2A49" w:rsidRDefault="000C14F2" w:rsidP="00B1567C">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684,508</w:t>
            </w:r>
          </w:p>
        </w:tc>
      </w:tr>
      <w:tr w:rsidR="000C14F2" w:rsidRPr="00BD2A49" w14:paraId="73EACB57" w14:textId="77777777" w:rsidTr="00B74679">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7F134854" w14:textId="77777777" w:rsidR="000C14F2" w:rsidRPr="00BD2A49" w:rsidRDefault="000C14F2" w:rsidP="009A1A04">
            <w:pPr>
              <w:jc w:val="center"/>
              <w:rPr>
                <w:sz w:val="22"/>
                <w:szCs w:val="18"/>
              </w:rPr>
            </w:pPr>
            <w:r w:rsidRPr="00BD2A49">
              <w:rPr>
                <w:sz w:val="22"/>
                <w:szCs w:val="18"/>
              </w:rPr>
              <w:t>Number of entries</w:t>
            </w:r>
          </w:p>
        </w:tc>
        <w:tc>
          <w:tcPr>
            <w:tcW w:w="0" w:type="auto"/>
          </w:tcPr>
          <w:p w14:paraId="21CAC41D" w14:textId="77777777" w:rsidR="000C14F2" w:rsidRPr="00BD2A49" w:rsidRDefault="000C14F2" w:rsidP="009A1A04">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5,536,849</w:t>
            </w:r>
          </w:p>
        </w:tc>
        <w:tc>
          <w:tcPr>
            <w:tcW w:w="0" w:type="auto"/>
          </w:tcPr>
          <w:p w14:paraId="7AD26147" w14:textId="77777777" w:rsidR="000C14F2" w:rsidRPr="00BD2A49" w:rsidRDefault="000C14F2" w:rsidP="009A1A04">
            <w:pPr>
              <w:jc w:val="center"/>
              <w:cnfStyle w:val="000000100000" w:firstRow="0" w:lastRow="0" w:firstColumn="0" w:lastColumn="0" w:oddVBand="0" w:evenVBand="0" w:oddHBand="1" w:evenHBand="0" w:firstRowFirstColumn="0" w:firstRowLastColumn="0" w:lastRowFirstColumn="0" w:lastRowLastColumn="0"/>
              <w:rPr>
                <w:sz w:val="22"/>
                <w:szCs w:val="18"/>
              </w:rPr>
            </w:pPr>
            <w:r w:rsidRPr="00BD2A49">
              <w:rPr>
                <w:sz w:val="22"/>
                <w:szCs w:val="18"/>
              </w:rPr>
              <w:t>4,950,064</w:t>
            </w:r>
          </w:p>
        </w:tc>
      </w:tr>
      <w:tr w:rsidR="00FD5741" w:rsidRPr="00BD2A49" w14:paraId="2C596424" w14:textId="77777777" w:rsidTr="00B74679">
        <w:trPr>
          <w:trHeight w:val="91"/>
          <w:jc w:val="center"/>
        </w:trPr>
        <w:tc>
          <w:tcPr>
            <w:cnfStyle w:val="001000000000" w:firstRow="0" w:lastRow="0" w:firstColumn="1" w:lastColumn="0" w:oddVBand="0" w:evenVBand="0" w:oddHBand="0" w:evenHBand="0" w:firstRowFirstColumn="0" w:firstRowLastColumn="0" w:lastRowFirstColumn="0" w:lastRowLastColumn="0"/>
            <w:tcW w:w="0" w:type="auto"/>
          </w:tcPr>
          <w:p w14:paraId="1187ADD6" w14:textId="77777777" w:rsidR="000C14F2" w:rsidRPr="00BD2A49" w:rsidRDefault="000C14F2" w:rsidP="009A1A04">
            <w:pPr>
              <w:jc w:val="center"/>
              <w:rPr>
                <w:sz w:val="22"/>
                <w:szCs w:val="18"/>
              </w:rPr>
            </w:pPr>
            <w:r w:rsidRPr="00BD2A49">
              <w:rPr>
                <w:sz w:val="22"/>
                <w:szCs w:val="18"/>
              </w:rPr>
              <w:t>Density of entries</w:t>
            </w:r>
          </w:p>
        </w:tc>
        <w:tc>
          <w:tcPr>
            <w:tcW w:w="0" w:type="auto"/>
          </w:tcPr>
          <w:p w14:paraId="1D24AD81" w14:textId="490DE514" w:rsidR="000C14F2" w:rsidRPr="00BD2A49" w:rsidRDefault="000C14F2" w:rsidP="009A1A04">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20</w:t>
            </w:r>
            <w:r w:rsidR="00FA04A1" w:rsidRPr="00BD2A49">
              <w:rPr>
                <w:sz w:val="22"/>
                <w:szCs w:val="18"/>
              </w:rPr>
              <w:t>.</w:t>
            </w:r>
            <w:r w:rsidRPr="00BD2A49">
              <w:rPr>
                <w:sz w:val="22"/>
                <w:szCs w:val="18"/>
              </w:rPr>
              <w:t>6%</w:t>
            </w:r>
          </w:p>
        </w:tc>
        <w:tc>
          <w:tcPr>
            <w:tcW w:w="0" w:type="auto"/>
          </w:tcPr>
          <w:p w14:paraId="232101A3" w14:textId="40959B6A" w:rsidR="000C14F2" w:rsidRPr="00BD2A49" w:rsidRDefault="000C14F2" w:rsidP="009A1A04">
            <w:pPr>
              <w:jc w:val="center"/>
              <w:cnfStyle w:val="000000000000" w:firstRow="0" w:lastRow="0" w:firstColumn="0" w:lastColumn="0" w:oddVBand="0" w:evenVBand="0" w:oddHBand="0" w:evenHBand="0" w:firstRowFirstColumn="0" w:firstRowLastColumn="0" w:lastRowFirstColumn="0" w:lastRowLastColumn="0"/>
              <w:rPr>
                <w:sz w:val="22"/>
                <w:szCs w:val="18"/>
              </w:rPr>
            </w:pPr>
            <w:r w:rsidRPr="00BD2A49">
              <w:rPr>
                <w:sz w:val="22"/>
                <w:szCs w:val="18"/>
              </w:rPr>
              <w:t>19</w:t>
            </w:r>
            <w:r w:rsidR="00FA04A1" w:rsidRPr="00BD2A49">
              <w:rPr>
                <w:sz w:val="22"/>
                <w:szCs w:val="18"/>
              </w:rPr>
              <w:t>.</w:t>
            </w:r>
            <w:r w:rsidRPr="00BD2A49">
              <w:rPr>
                <w:sz w:val="22"/>
                <w:szCs w:val="18"/>
              </w:rPr>
              <w:t>1%</w:t>
            </w:r>
          </w:p>
        </w:tc>
      </w:tr>
    </w:tbl>
    <w:p w14:paraId="204C4056" w14:textId="31FC3DD6" w:rsidR="0037620D" w:rsidRDefault="00074F90" w:rsidP="00CA7862">
      <w:pPr>
        <w:spacing w:before="120"/>
      </w:pPr>
      <w:r>
        <w:t>The dataset is composed of a combination of eight vital sign variables, 26 laboratory measurement variables, six demographic variables and the sepsis label denoted as “SepsisLabel”. SepsisLabel is the target variable that needs to be predicted</w:t>
      </w:r>
      <w:r w:rsidR="00151822">
        <w:t xml:space="preserve"> by the </w:t>
      </w:r>
      <w:r w:rsidR="007D33CB">
        <w:t xml:space="preserve">designed </w:t>
      </w:r>
      <w:r w:rsidR="00151822">
        <w:t>algorithm</w:t>
      </w:r>
      <w:r>
        <w:t>.</w:t>
      </w:r>
      <w:r w:rsidR="00653C31" w:rsidDel="00074F90">
        <w:t xml:space="preserve"> </w:t>
      </w:r>
      <w:r w:rsidR="00653C31">
        <w:t>The utility score is calculated based on the given SepsisLabel</w:t>
      </w:r>
      <w:r w:rsidR="00102CD3">
        <w:t>, the SepsisLabel predicted by the algorithm we design</w:t>
      </w:r>
      <w:r w:rsidR="00653C31">
        <w:t xml:space="preserve"> and</w:t>
      </w:r>
      <w:r w:rsidR="00102CD3">
        <w:t xml:space="preserve"> the tim</w:t>
      </w:r>
      <w:r w:rsidR="008A4722">
        <w:t>e</w:t>
      </w:r>
      <w:r w:rsidR="00102CD3">
        <w:t>.</w:t>
      </w:r>
      <w:r w:rsidR="008A4722">
        <w:t xml:space="preserve"> The mechanism to calculate</w:t>
      </w:r>
      <w:r w:rsidR="0011408D">
        <w:t xml:space="preserve"> the</w:t>
      </w:r>
      <w:r w:rsidR="008A4722">
        <w:t xml:space="preserve"> utility score is introduced in depth in</w:t>
      </w:r>
      <w:r w:rsidR="00FA4FD4">
        <w:t xml:space="preserve"> chapter</w:t>
      </w:r>
      <w:r w:rsidR="00654542">
        <w:t xml:space="preserve"> </w:t>
      </w:r>
      <w:r w:rsidR="00654542">
        <w:fldChar w:fldCharType="begin"/>
      </w:r>
      <w:r w:rsidR="00654542">
        <w:instrText xml:space="preserve"> REF _Ref70491687 \r \h </w:instrText>
      </w:r>
      <w:r w:rsidR="00856272">
        <w:instrText xml:space="preserve"> \* MERGEFORMAT </w:instrText>
      </w:r>
      <w:r w:rsidR="00654542">
        <w:fldChar w:fldCharType="separate"/>
      </w:r>
      <w:r w:rsidR="00B26196">
        <w:t>5.4.5</w:t>
      </w:r>
      <w:r w:rsidR="00654542">
        <w:fldChar w:fldCharType="end"/>
      </w:r>
      <w:r w:rsidR="00FA4FD4">
        <w:t>.</w:t>
      </w:r>
      <w:r w:rsidR="00653C31">
        <w:t xml:space="preserve"> </w:t>
      </w:r>
      <w:r w:rsidR="008043A3">
        <w:fldChar w:fldCharType="begin"/>
      </w:r>
      <w:r w:rsidR="008043A3">
        <w:instrText xml:space="preserve"> REF _Ref70608881 \h </w:instrText>
      </w:r>
      <w:r w:rsidR="00FB364C">
        <w:instrText xml:space="preserve"> \* MERGEFORMAT </w:instrText>
      </w:r>
      <w:r w:rsidR="008043A3">
        <w:fldChar w:fldCharType="separate"/>
      </w:r>
      <w:r w:rsidR="00B26196">
        <w:t xml:space="preserve">Table </w:t>
      </w:r>
      <w:r w:rsidR="00B26196">
        <w:rPr>
          <w:noProof/>
        </w:rPr>
        <w:t>6</w:t>
      </w:r>
      <w:r w:rsidR="008043A3">
        <w:fldChar w:fldCharType="end"/>
      </w:r>
      <w:r w:rsidR="008043A3">
        <w:t xml:space="preserve"> </w:t>
      </w:r>
      <w:r w:rsidR="00602581">
        <w:t xml:space="preserve">contains detailed information for each </w:t>
      </w:r>
      <w:r w:rsidR="0011408D">
        <w:t xml:space="preserve">of </w:t>
      </w:r>
      <w:r w:rsidR="00602581">
        <w:t>them</w:t>
      </w:r>
      <w:r w:rsidR="005C0686">
        <w:t xml:space="preserve"> </w:t>
      </w:r>
      <w:r w:rsidR="00472BD3">
        <w:fldChar w:fldCharType="begin"/>
      </w:r>
      <w:r w:rsidR="006727E0">
        <w:instrText xml:space="preserve"> ADDIN ZOTERO_ITEM CSL_CITATION {"citationID":"ZOcjF6Au","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472BD3">
        <w:fldChar w:fldCharType="separate"/>
      </w:r>
      <w:r w:rsidR="00CA6DB1" w:rsidRPr="00CA6DB1">
        <w:rPr>
          <w:rFonts w:cs="Calibri"/>
        </w:rPr>
        <w:t>[7]</w:t>
      </w:r>
      <w:r w:rsidR="00472BD3">
        <w:fldChar w:fldCharType="end"/>
      </w:r>
      <w:r w:rsidR="002B62BF">
        <w:t>.</w:t>
      </w:r>
    </w:p>
    <w:p w14:paraId="5471B4EE" w14:textId="7243F348" w:rsidR="002F17CB" w:rsidRDefault="002F17CB" w:rsidP="002F17CB">
      <w:pPr>
        <w:pStyle w:val="Caption"/>
        <w:keepNext/>
        <w:jc w:val="center"/>
      </w:pPr>
      <w:bookmarkStart w:id="224" w:name="_Ref70608881"/>
      <w:bookmarkStart w:id="225" w:name="_Toc70928370"/>
      <w:bookmarkStart w:id="226" w:name="_Toc72138012"/>
      <w:r>
        <w:lastRenderedPageBreak/>
        <w:t xml:space="preserve">Table </w:t>
      </w:r>
      <w:r>
        <w:fldChar w:fldCharType="begin"/>
      </w:r>
      <w:r>
        <w:instrText xml:space="preserve"> SEQ Table \* ARABIC </w:instrText>
      </w:r>
      <w:r>
        <w:fldChar w:fldCharType="separate"/>
      </w:r>
      <w:r w:rsidR="00B26196">
        <w:rPr>
          <w:noProof/>
        </w:rPr>
        <w:t>6</w:t>
      </w:r>
      <w:r>
        <w:fldChar w:fldCharType="end"/>
      </w:r>
      <w:bookmarkEnd w:id="224"/>
      <w:r w:rsidRPr="00611473">
        <w:t xml:space="preserve">: Clinical </w:t>
      </w:r>
      <w:r w:rsidR="00A53A79">
        <w:t>variab</w:t>
      </w:r>
      <w:r w:rsidR="000A35C7">
        <w:t xml:space="preserve">les </w:t>
      </w:r>
      <w:r w:rsidR="00B14AF4">
        <w:fldChar w:fldCharType="begin"/>
      </w:r>
      <w:r w:rsidR="006727E0">
        <w:instrText xml:space="preserve"> ADDIN ZOTERO_ITEM CSL_CITATION {"citationID":"G7fLtclJ","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B14AF4">
        <w:fldChar w:fldCharType="separate"/>
      </w:r>
      <w:r w:rsidR="00612852" w:rsidRPr="00612852">
        <w:rPr>
          <w:rFonts w:cs="Calibri"/>
        </w:rPr>
        <w:t>[7]</w:t>
      </w:r>
      <w:bookmarkEnd w:id="225"/>
      <w:bookmarkEnd w:id="226"/>
      <w:r w:rsidR="00B14AF4">
        <w:fldChar w:fldCharType="end"/>
      </w:r>
    </w:p>
    <w:tbl>
      <w:tblPr>
        <w:tblStyle w:val="thesistable"/>
        <w:tblW w:w="9585" w:type="dxa"/>
        <w:jc w:val="center"/>
        <w:tblLayout w:type="fixed"/>
        <w:tblLook w:val="04A0" w:firstRow="1" w:lastRow="0" w:firstColumn="1" w:lastColumn="0" w:noHBand="0" w:noVBand="1"/>
      </w:tblPr>
      <w:tblGrid>
        <w:gridCol w:w="1375"/>
        <w:gridCol w:w="610"/>
        <w:gridCol w:w="1370"/>
        <w:gridCol w:w="6230"/>
      </w:tblGrid>
      <w:tr w:rsidR="00587C69" w:rsidRPr="00E3460F" w14:paraId="0AC4F8D0" w14:textId="77777777" w:rsidTr="00F507AE">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75" w:type="dxa"/>
            <w:noWrap/>
            <w:hideMark/>
          </w:tcPr>
          <w:p w14:paraId="796C5432" w14:textId="77777777" w:rsidR="00BA2647" w:rsidRPr="00F63CAC" w:rsidRDefault="00BA2647" w:rsidP="00BA2647">
            <w:pPr>
              <w:spacing w:after="0"/>
              <w:jc w:val="left"/>
              <w:rPr>
                <w:rFonts w:eastAsia="Times New Roman" w:cs="Calibri"/>
                <w:color w:val="000000"/>
                <w:sz w:val="18"/>
                <w:szCs w:val="18"/>
                <w:lang w:val="en-US" w:eastAsia="zh-CN"/>
              </w:rPr>
            </w:pPr>
            <w:r w:rsidRPr="00F63CAC">
              <w:rPr>
                <w:rFonts w:eastAsia="Times New Roman" w:cs="Calibri"/>
                <w:color w:val="000000"/>
                <w:sz w:val="18"/>
                <w:szCs w:val="18"/>
                <w:lang w:val="en-US" w:eastAsia="zh-CN"/>
              </w:rPr>
              <w:t> </w:t>
            </w:r>
          </w:p>
        </w:tc>
        <w:tc>
          <w:tcPr>
            <w:tcW w:w="610" w:type="dxa"/>
            <w:noWrap/>
            <w:hideMark/>
          </w:tcPr>
          <w:p w14:paraId="4BE6FF38" w14:textId="77777777" w:rsidR="00BA2647" w:rsidRPr="00B4218E" w:rsidRDefault="00BA2647" w:rsidP="00A96E94">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9B7351">
              <w:rPr>
                <w:rFonts w:eastAsia="Times New Roman" w:cs="Calibri"/>
                <w:color w:val="000000"/>
                <w:sz w:val="18"/>
                <w:szCs w:val="18"/>
                <w:lang w:val="en-US" w:eastAsia="zh-CN"/>
              </w:rPr>
              <w:t>Row</w:t>
            </w:r>
          </w:p>
        </w:tc>
        <w:tc>
          <w:tcPr>
            <w:tcW w:w="1370" w:type="dxa"/>
            <w:noWrap/>
            <w:hideMark/>
          </w:tcPr>
          <w:p w14:paraId="77D9E753" w14:textId="77777777" w:rsidR="00BA2647" w:rsidRPr="00C23860" w:rsidRDefault="00BA2647" w:rsidP="00A96E94">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71174">
              <w:rPr>
                <w:rFonts w:eastAsia="Times New Roman" w:cs="Calibri"/>
                <w:color w:val="000000"/>
                <w:sz w:val="18"/>
                <w:szCs w:val="18"/>
                <w:lang w:val="en-US" w:eastAsia="zh-CN"/>
              </w:rPr>
              <w:t>Measurement</w:t>
            </w:r>
          </w:p>
        </w:tc>
        <w:tc>
          <w:tcPr>
            <w:tcW w:w="6230" w:type="dxa"/>
            <w:noWrap/>
            <w:hideMark/>
          </w:tcPr>
          <w:p w14:paraId="7D8C4F23" w14:textId="77777777" w:rsidR="00BA2647" w:rsidRPr="00B702EA" w:rsidRDefault="00BA2647" w:rsidP="00A96E94">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B702EA">
              <w:rPr>
                <w:rFonts w:eastAsia="Times New Roman" w:cs="Calibri"/>
                <w:color w:val="000000"/>
                <w:sz w:val="18"/>
                <w:szCs w:val="18"/>
                <w:lang w:val="en-US" w:eastAsia="zh-CN"/>
              </w:rPr>
              <w:t>Description</w:t>
            </w:r>
          </w:p>
        </w:tc>
      </w:tr>
      <w:tr w:rsidR="00B702EA" w:rsidRPr="00E3460F" w14:paraId="1B736254"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val="restart"/>
            <w:noWrap/>
            <w:vAlign w:val="center"/>
            <w:hideMark/>
          </w:tcPr>
          <w:p w14:paraId="10D7F41F" w14:textId="77777777" w:rsidR="00DF01CF" w:rsidRDefault="00E00413" w:rsidP="00B702EA">
            <w:pPr>
              <w:spacing w:after="0"/>
              <w:jc w:val="center"/>
              <w:rPr>
                <w:rFonts w:eastAsia="Times New Roman" w:cs="Calibri"/>
                <w:color w:val="000000"/>
                <w:sz w:val="18"/>
                <w:szCs w:val="18"/>
                <w:lang w:val="en-US" w:eastAsia="zh-CN"/>
              </w:rPr>
            </w:pPr>
            <w:r w:rsidRPr="00171174">
              <w:rPr>
                <w:rFonts w:eastAsia="Times New Roman" w:cs="Calibri"/>
                <w:color w:val="000000"/>
                <w:sz w:val="18"/>
                <w:szCs w:val="18"/>
                <w:lang w:val="en-US" w:eastAsia="zh-CN"/>
              </w:rPr>
              <w:t>Vital Signs</w:t>
            </w:r>
          </w:p>
          <w:p w14:paraId="418A0A38" w14:textId="39C33513" w:rsidR="00E00413" w:rsidRPr="001476BD" w:rsidRDefault="00B64B4D" w:rsidP="00B702EA">
            <w:pPr>
              <w:spacing w:after="0"/>
              <w:jc w:val="center"/>
              <w:rPr>
                <w:rFonts w:eastAsia="Times New Roman" w:cs="Calibri"/>
                <w:color w:val="000000"/>
                <w:sz w:val="18"/>
                <w:szCs w:val="18"/>
                <w:lang w:val="en-US" w:eastAsia="zh-CN"/>
              </w:rPr>
            </w:pPr>
            <w:r w:rsidRPr="00C23860">
              <w:rPr>
                <w:rFonts w:eastAsia="Times New Roman" w:cs="Calibri"/>
                <w:color w:val="000000"/>
                <w:sz w:val="18"/>
                <w:szCs w:val="18"/>
                <w:lang w:val="en-US" w:eastAsia="zh-CN"/>
              </w:rPr>
              <w:t>(</w:t>
            </w:r>
            <w:r w:rsidR="00687521" w:rsidRPr="006E1948">
              <w:rPr>
                <w:rFonts w:eastAsia="Times New Roman" w:cs="Calibri"/>
                <w:color w:val="000000"/>
                <w:sz w:val="18"/>
                <w:szCs w:val="18"/>
                <w:lang w:val="en-US" w:eastAsia="zh-CN"/>
              </w:rPr>
              <w:t>1-</w:t>
            </w:r>
            <w:r w:rsidRPr="008C3909">
              <w:rPr>
                <w:rFonts w:eastAsia="Times New Roman" w:cs="Calibri"/>
                <w:color w:val="000000"/>
                <w:sz w:val="18"/>
                <w:szCs w:val="18"/>
                <w:lang w:val="en-US" w:eastAsia="zh-CN"/>
              </w:rPr>
              <w:t>8)</w:t>
            </w:r>
          </w:p>
        </w:tc>
        <w:tc>
          <w:tcPr>
            <w:tcW w:w="610" w:type="dxa"/>
            <w:noWrap/>
            <w:hideMark/>
          </w:tcPr>
          <w:p w14:paraId="67B6EB32" w14:textId="77777777" w:rsidR="00E00413" w:rsidRPr="009B7351"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9B7351">
              <w:rPr>
                <w:rFonts w:eastAsia="Times New Roman" w:cs="Calibri"/>
                <w:color w:val="000000"/>
                <w:sz w:val="18"/>
                <w:szCs w:val="18"/>
                <w:lang w:val="en-US" w:eastAsia="zh-CN"/>
              </w:rPr>
              <w:t>1</w:t>
            </w:r>
          </w:p>
        </w:tc>
        <w:tc>
          <w:tcPr>
            <w:tcW w:w="1370" w:type="dxa"/>
            <w:noWrap/>
            <w:hideMark/>
          </w:tcPr>
          <w:p w14:paraId="6F69C9BC" w14:textId="77777777" w:rsidR="00E00413" w:rsidRPr="00171174"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B4218E">
              <w:rPr>
                <w:rFonts w:eastAsia="Times New Roman" w:cs="Calibri"/>
                <w:color w:val="000000"/>
                <w:sz w:val="18"/>
                <w:szCs w:val="18"/>
                <w:lang w:val="en-US" w:eastAsia="zh-CN"/>
              </w:rPr>
              <w:t>HR</w:t>
            </w:r>
          </w:p>
        </w:tc>
        <w:tc>
          <w:tcPr>
            <w:tcW w:w="6230" w:type="dxa"/>
            <w:noWrap/>
            <w:hideMark/>
          </w:tcPr>
          <w:p w14:paraId="486D12B4" w14:textId="3C161B67" w:rsidR="00E00413" w:rsidRPr="008C3909"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71174">
              <w:rPr>
                <w:rFonts w:eastAsia="Times New Roman" w:cs="Calibri"/>
                <w:color w:val="000000"/>
                <w:sz w:val="18"/>
                <w:szCs w:val="18"/>
                <w:lang w:val="en-US" w:eastAsia="zh-CN"/>
              </w:rPr>
              <w:t xml:space="preserve">Heart </w:t>
            </w:r>
            <w:r w:rsidRPr="00C23860">
              <w:rPr>
                <w:rFonts w:eastAsia="Times New Roman" w:cs="Calibri"/>
                <w:color w:val="000000"/>
                <w:sz w:val="18"/>
                <w:szCs w:val="18"/>
                <w:lang w:val="en-US" w:eastAsia="zh-CN"/>
              </w:rPr>
              <w:t>rate (beats</w:t>
            </w:r>
            <w:r w:rsidR="000D6E43" w:rsidRPr="00C23860">
              <w:rPr>
                <w:rFonts w:eastAsia="Times New Roman" w:cs="Calibri"/>
                <w:color w:val="000000"/>
                <w:sz w:val="18"/>
                <w:szCs w:val="18"/>
                <w:lang w:val="en-US" w:eastAsia="zh-CN"/>
              </w:rPr>
              <w:t xml:space="preserve"> per </w:t>
            </w:r>
            <w:r w:rsidRPr="006E1948">
              <w:rPr>
                <w:rFonts w:eastAsia="Times New Roman" w:cs="Calibri"/>
                <w:color w:val="000000"/>
                <w:sz w:val="18"/>
                <w:szCs w:val="18"/>
                <w:lang w:val="en-US" w:eastAsia="zh-CN"/>
              </w:rPr>
              <w:t>min)</w:t>
            </w:r>
          </w:p>
        </w:tc>
      </w:tr>
      <w:tr w:rsidR="00587C69" w:rsidRPr="00E3460F" w14:paraId="13E45E57"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48FE950" w14:textId="5D1C05AE"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0FF66FC4"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w:t>
            </w:r>
          </w:p>
        </w:tc>
        <w:tc>
          <w:tcPr>
            <w:tcW w:w="1370" w:type="dxa"/>
            <w:noWrap/>
            <w:hideMark/>
          </w:tcPr>
          <w:p w14:paraId="7C2A738A" w14:textId="776C9446" w:rsidR="00E00413" w:rsidRPr="00E3460F" w:rsidRDefault="00CB76D7"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O</m:t>
                  </m:r>
                </m:e>
                <m:sub>
                  <m:r>
                    <m:rPr>
                      <m:sty m:val="p"/>
                    </m:rPr>
                    <w:rPr>
                      <w:rFonts w:ascii="Cambria Math" w:eastAsia="Times New Roman" w:hAnsi="Cambria Math" w:cs="Calibri"/>
                      <w:color w:val="000000"/>
                      <w:sz w:val="18"/>
                      <w:szCs w:val="18"/>
                      <w:lang w:val="en-US" w:eastAsia="zh-CN"/>
                    </w:rPr>
                    <m:t>2</m:t>
                  </m:r>
                </m:sub>
              </m:sSub>
              <m:r>
                <m:rPr>
                  <m:sty m:val="p"/>
                </m:rPr>
                <w:rPr>
                  <w:rFonts w:ascii="Cambria Math" w:eastAsia="Times New Roman" w:hAnsi="Cambria Math" w:cs="Calibri"/>
                  <w:color w:val="000000"/>
                  <w:sz w:val="18"/>
                  <w:szCs w:val="18"/>
                  <w:lang w:val="en-US" w:eastAsia="zh-CN"/>
                </w:rPr>
                <m:t>Sat</m:t>
              </m:r>
            </m:oMath>
            <w:r w:rsidR="00D77003">
              <w:rPr>
                <w:rFonts w:eastAsia="Times New Roman" w:cs="Calibri"/>
                <w:color w:val="000000"/>
                <w:sz w:val="18"/>
                <w:szCs w:val="18"/>
                <w:lang w:val="en-US" w:eastAsia="zh-CN"/>
              </w:rPr>
              <w:t xml:space="preserve"> </w:t>
            </w:r>
          </w:p>
        </w:tc>
        <w:tc>
          <w:tcPr>
            <w:tcW w:w="6230" w:type="dxa"/>
            <w:noWrap/>
            <w:hideMark/>
          </w:tcPr>
          <w:p w14:paraId="039F5DF6"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ulse oximetry (%)</w:t>
            </w:r>
          </w:p>
        </w:tc>
      </w:tr>
      <w:tr w:rsidR="006A40F7" w:rsidRPr="00E3460F" w14:paraId="5A85705C"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B03FD62" w14:textId="40BC0C8E"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31C60E9"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w:t>
            </w:r>
          </w:p>
        </w:tc>
        <w:tc>
          <w:tcPr>
            <w:tcW w:w="1370" w:type="dxa"/>
            <w:noWrap/>
            <w:hideMark/>
          </w:tcPr>
          <w:p w14:paraId="12BE88FD"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emp</w:t>
            </w:r>
          </w:p>
        </w:tc>
        <w:tc>
          <w:tcPr>
            <w:tcW w:w="6230" w:type="dxa"/>
            <w:noWrap/>
            <w:hideMark/>
          </w:tcPr>
          <w:p w14:paraId="329A0A2F"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emperature (°C)</w:t>
            </w:r>
          </w:p>
        </w:tc>
      </w:tr>
      <w:tr w:rsidR="00587C69" w:rsidRPr="00E3460F" w14:paraId="36DD08CD"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C34579B" w14:textId="12F20D6A"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0F11BB84"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4</w:t>
            </w:r>
          </w:p>
        </w:tc>
        <w:tc>
          <w:tcPr>
            <w:tcW w:w="1370" w:type="dxa"/>
            <w:noWrap/>
            <w:hideMark/>
          </w:tcPr>
          <w:p w14:paraId="36536124"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SBP</w:t>
            </w:r>
          </w:p>
        </w:tc>
        <w:tc>
          <w:tcPr>
            <w:tcW w:w="6230" w:type="dxa"/>
            <w:noWrap/>
            <w:hideMark/>
          </w:tcPr>
          <w:p w14:paraId="37C25FAC"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Systolic BP (mm Hg)</w:t>
            </w:r>
          </w:p>
        </w:tc>
      </w:tr>
      <w:tr w:rsidR="006A40F7" w:rsidRPr="00E3460F" w14:paraId="060817F8"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58A7669B" w14:textId="5558F474"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91822C0"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5</w:t>
            </w:r>
          </w:p>
        </w:tc>
        <w:tc>
          <w:tcPr>
            <w:tcW w:w="1370" w:type="dxa"/>
            <w:noWrap/>
            <w:hideMark/>
          </w:tcPr>
          <w:p w14:paraId="1DF9DC72"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MAP</w:t>
            </w:r>
          </w:p>
        </w:tc>
        <w:tc>
          <w:tcPr>
            <w:tcW w:w="6230" w:type="dxa"/>
            <w:noWrap/>
            <w:hideMark/>
          </w:tcPr>
          <w:p w14:paraId="158AB9D7"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Mean arterial pressure (mm Hg)</w:t>
            </w:r>
          </w:p>
        </w:tc>
      </w:tr>
      <w:tr w:rsidR="00587C69" w:rsidRPr="00E3460F" w14:paraId="3BB2507D"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F8C34AB" w14:textId="11C8AFAD"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40CD9170"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6</w:t>
            </w:r>
          </w:p>
        </w:tc>
        <w:tc>
          <w:tcPr>
            <w:tcW w:w="1370" w:type="dxa"/>
            <w:noWrap/>
            <w:hideMark/>
          </w:tcPr>
          <w:p w14:paraId="29513F58"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DBP</w:t>
            </w:r>
          </w:p>
        </w:tc>
        <w:tc>
          <w:tcPr>
            <w:tcW w:w="6230" w:type="dxa"/>
            <w:noWrap/>
            <w:hideMark/>
          </w:tcPr>
          <w:p w14:paraId="2CF7DBA7"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Diastolic BP (mm Hg)</w:t>
            </w:r>
          </w:p>
        </w:tc>
      </w:tr>
      <w:tr w:rsidR="006A40F7" w:rsidRPr="00E3460F" w14:paraId="626C7517"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2C69571" w14:textId="6E21E7DE"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575FD535"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7</w:t>
            </w:r>
          </w:p>
        </w:tc>
        <w:tc>
          <w:tcPr>
            <w:tcW w:w="1370" w:type="dxa"/>
            <w:noWrap/>
            <w:hideMark/>
          </w:tcPr>
          <w:p w14:paraId="12834532"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Resp</w:t>
            </w:r>
          </w:p>
        </w:tc>
        <w:tc>
          <w:tcPr>
            <w:tcW w:w="6230" w:type="dxa"/>
            <w:noWrap/>
            <w:hideMark/>
          </w:tcPr>
          <w:p w14:paraId="51025B11" w14:textId="513B8C6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Respiration rate (breaths</w:t>
            </w:r>
            <w:r w:rsidR="00E53E2A" w:rsidRPr="00E3460F">
              <w:rPr>
                <w:rFonts w:eastAsia="Times New Roman" w:cs="Calibri"/>
                <w:color w:val="000000"/>
                <w:sz w:val="18"/>
                <w:szCs w:val="18"/>
                <w:lang w:val="en-US" w:eastAsia="zh-CN"/>
              </w:rPr>
              <w:t xml:space="preserve"> per </w:t>
            </w:r>
            <w:r w:rsidRPr="00E3460F">
              <w:rPr>
                <w:rFonts w:eastAsia="Times New Roman" w:cs="Calibri"/>
                <w:color w:val="000000"/>
                <w:sz w:val="18"/>
                <w:szCs w:val="18"/>
                <w:lang w:val="en-US" w:eastAsia="zh-CN"/>
              </w:rPr>
              <w:t>min)</w:t>
            </w:r>
          </w:p>
        </w:tc>
      </w:tr>
      <w:tr w:rsidR="00587C69" w:rsidRPr="00E3460F" w14:paraId="53613044"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5D4CBFE" w14:textId="16316B20"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7FA2CAE7"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8</w:t>
            </w:r>
          </w:p>
        </w:tc>
        <w:tc>
          <w:tcPr>
            <w:tcW w:w="1370" w:type="dxa"/>
            <w:noWrap/>
            <w:hideMark/>
          </w:tcPr>
          <w:p w14:paraId="234EF508" w14:textId="1B812802" w:rsidR="00E00413" w:rsidRPr="00E3460F" w:rsidRDefault="00CB76D7"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EtCO</m:t>
                  </m:r>
                </m:e>
                <m:sub>
                  <m:r>
                    <m:rPr>
                      <m:sty m:val="p"/>
                    </m:rPr>
                    <w:rPr>
                      <w:rFonts w:ascii="Cambria Math" w:eastAsia="Times New Roman" w:hAnsi="Cambria Math" w:cs="Calibri"/>
                      <w:color w:val="000000"/>
                      <w:sz w:val="18"/>
                      <w:szCs w:val="18"/>
                      <w:lang w:val="en-US" w:eastAsia="zh-CN"/>
                    </w:rPr>
                    <m:t>2</m:t>
                  </m:r>
                </m:sub>
              </m:sSub>
            </m:oMath>
            <w:r w:rsidR="003003EC" w:rsidRPr="00E3460F">
              <w:rPr>
                <w:rFonts w:eastAsia="Times New Roman" w:cs="Calibri"/>
                <w:color w:val="000000"/>
                <w:sz w:val="18"/>
                <w:szCs w:val="18"/>
                <w:lang w:val="en-US" w:eastAsia="zh-CN"/>
              </w:rPr>
              <w:t xml:space="preserve"> </w:t>
            </w:r>
          </w:p>
        </w:tc>
        <w:tc>
          <w:tcPr>
            <w:tcW w:w="6230" w:type="dxa"/>
            <w:noWrap/>
            <w:hideMark/>
          </w:tcPr>
          <w:p w14:paraId="271B0A27" w14:textId="5E73AAAF"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End tidal carbon dioxide (mm Hg)</w:t>
            </w:r>
          </w:p>
        </w:tc>
      </w:tr>
      <w:tr w:rsidR="00B702EA" w:rsidRPr="00E3460F" w14:paraId="3CF9887C"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val="restart"/>
            <w:noWrap/>
            <w:vAlign w:val="center"/>
            <w:hideMark/>
          </w:tcPr>
          <w:p w14:paraId="4A3BC24D" w14:textId="2C9ACF5B" w:rsidR="00E00413" w:rsidRPr="009B7351" w:rsidRDefault="00B64B4D" w:rsidP="00B702EA">
            <w:pPr>
              <w:spacing w:after="0"/>
              <w:jc w:val="center"/>
              <w:rPr>
                <w:rFonts w:eastAsia="Times New Roman" w:cs="Calibri"/>
                <w:color w:val="000000"/>
                <w:sz w:val="18"/>
                <w:szCs w:val="18"/>
                <w:lang w:val="en-US" w:eastAsia="zh-CN"/>
              </w:rPr>
            </w:pPr>
            <w:r w:rsidRPr="001476BD">
              <w:rPr>
                <w:rFonts w:eastAsia="Times New Roman" w:cs="Calibri"/>
                <w:color w:val="000000"/>
                <w:sz w:val="18"/>
                <w:szCs w:val="18"/>
                <w:lang w:val="en-US" w:eastAsia="zh-CN"/>
              </w:rPr>
              <w:t>Laboratory</w:t>
            </w:r>
          </w:p>
          <w:p w14:paraId="57A43526" w14:textId="36DFFDF1" w:rsidR="00851442" w:rsidRPr="00171174" w:rsidRDefault="00851442" w:rsidP="00B702EA">
            <w:pPr>
              <w:spacing w:after="0"/>
              <w:jc w:val="center"/>
              <w:rPr>
                <w:rFonts w:eastAsia="Times New Roman" w:cs="Calibri"/>
                <w:color w:val="000000"/>
                <w:sz w:val="18"/>
                <w:szCs w:val="18"/>
                <w:lang w:val="en-US" w:eastAsia="zh-CN"/>
              </w:rPr>
            </w:pPr>
            <w:r w:rsidRPr="00B4218E">
              <w:rPr>
                <w:rFonts w:eastAsia="Times New Roman" w:cs="Calibri"/>
                <w:color w:val="000000"/>
                <w:sz w:val="18"/>
                <w:szCs w:val="18"/>
                <w:lang w:val="en-US" w:eastAsia="zh-CN"/>
              </w:rPr>
              <w:t>Measurement</w:t>
            </w:r>
          </w:p>
          <w:p w14:paraId="23B1A357" w14:textId="5D9D5653" w:rsidR="00B64B4D" w:rsidRPr="008C3909" w:rsidRDefault="00B64B4D" w:rsidP="00E42B30">
            <w:pPr>
              <w:spacing w:after="0"/>
              <w:jc w:val="center"/>
              <w:rPr>
                <w:rFonts w:eastAsia="Times New Roman" w:cs="Calibri"/>
                <w:color w:val="000000"/>
                <w:sz w:val="18"/>
                <w:szCs w:val="18"/>
                <w:lang w:val="en-US" w:eastAsia="zh-CN"/>
              </w:rPr>
            </w:pPr>
            <w:r w:rsidRPr="00C23860">
              <w:rPr>
                <w:rFonts w:eastAsia="Times New Roman" w:cs="Calibri"/>
                <w:color w:val="000000"/>
                <w:sz w:val="18"/>
                <w:szCs w:val="18"/>
                <w:lang w:val="en-US" w:eastAsia="zh-CN"/>
              </w:rPr>
              <w:t>Valu</w:t>
            </w:r>
            <w:r w:rsidR="006A02D9" w:rsidRPr="006E1948">
              <w:rPr>
                <w:rFonts w:eastAsia="Times New Roman" w:cs="Calibri"/>
                <w:color w:val="000000"/>
                <w:sz w:val="18"/>
                <w:szCs w:val="18"/>
                <w:lang w:val="en-US" w:eastAsia="zh-CN"/>
              </w:rPr>
              <w:t>es</w:t>
            </w:r>
          </w:p>
          <w:p w14:paraId="07952912" w14:textId="4B854A6E" w:rsidR="006A02D9" w:rsidRPr="001476BD" w:rsidRDefault="00DD552F" w:rsidP="00370B4A">
            <w:pPr>
              <w:spacing w:after="0"/>
              <w:jc w:val="center"/>
              <w:rPr>
                <w:rFonts w:eastAsia="Times New Roman" w:cs="Calibri"/>
                <w:color w:val="000000"/>
                <w:sz w:val="18"/>
                <w:szCs w:val="18"/>
                <w:lang w:val="en-US" w:eastAsia="zh-CN"/>
              </w:rPr>
            </w:pPr>
            <w:r w:rsidRPr="00B702EA">
              <w:rPr>
                <w:rFonts w:eastAsia="Times New Roman" w:cs="Calibri"/>
                <w:color w:val="000000"/>
                <w:sz w:val="18"/>
                <w:szCs w:val="18"/>
                <w:lang w:val="en-US" w:eastAsia="zh-CN"/>
              </w:rPr>
              <w:t>(</w:t>
            </w:r>
            <w:r w:rsidR="00A265D8" w:rsidRPr="00B702EA">
              <w:rPr>
                <w:rFonts w:eastAsia="Times New Roman" w:cs="Calibri"/>
                <w:color w:val="000000"/>
                <w:sz w:val="18"/>
                <w:szCs w:val="18"/>
                <w:lang w:val="en-US" w:eastAsia="zh-CN"/>
              </w:rPr>
              <w:t>9-34</w:t>
            </w:r>
            <w:r w:rsidRPr="00B702EA">
              <w:rPr>
                <w:rFonts w:eastAsia="Times New Roman" w:cs="Calibri"/>
                <w:color w:val="000000"/>
                <w:sz w:val="18"/>
                <w:szCs w:val="18"/>
                <w:lang w:val="en-US" w:eastAsia="zh-CN"/>
              </w:rPr>
              <w:t>)</w:t>
            </w:r>
          </w:p>
          <w:p w14:paraId="52858016" w14:textId="5EC362A8" w:rsidR="00E00413" w:rsidRPr="001476BD" w:rsidRDefault="00E00413" w:rsidP="00E3460F">
            <w:pPr>
              <w:spacing w:after="0"/>
              <w:jc w:val="center"/>
              <w:rPr>
                <w:rFonts w:eastAsia="Times New Roman" w:cs="Calibri"/>
                <w:color w:val="000000"/>
                <w:sz w:val="18"/>
                <w:szCs w:val="18"/>
                <w:lang w:val="en-US" w:eastAsia="zh-CN"/>
              </w:rPr>
            </w:pPr>
          </w:p>
        </w:tc>
        <w:tc>
          <w:tcPr>
            <w:tcW w:w="610" w:type="dxa"/>
            <w:noWrap/>
            <w:hideMark/>
          </w:tcPr>
          <w:p w14:paraId="668FAE99" w14:textId="77777777" w:rsidR="00E00413" w:rsidRPr="009B7351"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9B7351">
              <w:rPr>
                <w:rFonts w:eastAsia="Times New Roman" w:cs="Calibri"/>
                <w:color w:val="000000"/>
                <w:sz w:val="18"/>
                <w:szCs w:val="18"/>
                <w:lang w:val="en-US" w:eastAsia="zh-CN"/>
              </w:rPr>
              <w:t>9</w:t>
            </w:r>
          </w:p>
        </w:tc>
        <w:tc>
          <w:tcPr>
            <w:tcW w:w="1370" w:type="dxa"/>
            <w:noWrap/>
            <w:hideMark/>
          </w:tcPr>
          <w:p w14:paraId="3129FEEC" w14:textId="77777777" w:rsidR="00E00413" w:rsidRPr="00171174"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B4218E">
              <w:rPr>
                <w:rFonts w:eastAsia="Times New Roman" w:cs="Calibri"/>
                <w:color w:val="000000"/>
                <w:sz w:val="18"/>
                <w:szCs w:val="18"/>
                <w:lang w:val="en-US" w:eastAsia="zh-CN"/>
              </w:rPr>
              <w:t>BaseExcess</w:t>
            </w:r>
          </w:p>
        </w:tc>
        <w:tc>
          <w:tcPr>
            <w:tcW w:w="6230" w:type="dxa"/>
            <w:noWrap/>
            <w:hideMark/>
          </w:tcPr>
          <w:p w14:paraId="33256752" w14:textId="77777777" w:rsidR="00E00413" w:rsidRPr="008C3909"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C23860">
              <w:rPr>
                <w:rFonts w:eastAsia="Times New Roman" w:cs="Calibri"/>
                <w:color w:val="000000"/>
                <w:sz w:val="18"/>
                <w:szCs w:val="18"/>
                <w:lang w:val="en-US" w:eastAsia="zh-CN"/>
              </w:rPr>
              <w:t>Ex</w:t>
            </w:r>
            <w:r w:rsidRPr="006E1948">
              <w:rPr>
                <w:rFonts w:eastAsia="Times New Roman" w:cs="Calibri"/>
                <w:color w:val="000000"/>
                <w:sz w:val="18"/>
                <w:szCs w:val="18"/>
                <w:lang w:val="en-US" w:eastAsia="zh-CN"/>
              </w:rPr>
              <w:t>cess bicarbonate (mmol/L)</w:t>
            </w:r>
          </w:p>
        </w:tc>
      </w:tr>
      <w:tr w:rsidR="00587C69" w:rsidRPr="00E3460F" w14:paraId="36CFCDBA"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BF5D2C4" w14:textId="333A55AF"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30A37B40"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0</w:t>
            </w:r>
          </w:p>
        </w:tc>
        <w:tc>
          <w:tcPr>
            <w:tcW w:w="1370" w:type="dxa"/>
            <w:noWrap/>
            <w:hideMark/>
          </w:tcPr>
          <w:p w14:paraId="0ABC1C1F" w14:textId="5F763405" w:rsidR="00E00413" w:rsidRPr="00076B20" w:rsidRDefault="00CB76D7"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m:oMathPara>
              <m:oMathParaPr>
                <m:jc m:val="left"/>
              </m:oMathPara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HCO</m:t>
                    </m:r>
                  </m:e>
                  <m:sub>
                    <m:r>
                      <m:rPr>
                        <m:sty m:val="p"/>
                      </m:rPr>
                      <w:rPr>
                        <w:rFonts w:ascii="Cambria Math" w:eastAsia="Times New Roman" w:hAnsi="Cambria Math" w:cs="Calibri"/>
                        <w:color w:val="000000"/>
                        <w:sz w:val="18"/>
                        <w:szCs w:val="18"/>
                        <w:lang w:val="en-US" w:eastAsia="zh-CN"/>
                      </w:rPr>
                      <m:t>2</m:t>
                    </m:r>
                    <m:ctrlPr>
                      <w:rPr>
                        <w:rFonts w:ascii="Cambria Math" w:eastAsia="Times New Roman" w:hAnsi="Cambria Math" w:cs="Calibri"/>
                        <w:color w:val="000000"/>
                        <w:sz w:val="18"/>
                        <w:szCs w:val="18"/>
                        <w:lang w:val="en-US" w:eastAsia="zh-CN"/>
                      </w:rPr>
                    </m:ctrlPr>
                  </m:sub>
                </m:sSub>
              </m:oMath>
            </m:oMathPara>
          </w:p>
        </w:tc>
        <w:tc>
          <w:tcPr>
            <w:tcW w:w="6230" w:type="dxa"/>
            <w:noWrap/>
            <w:hideMark/>
          </w:tcPr>
          <w:p w14:paraId="6D8F8AE1"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Bicarbonate (mmol/L)</w:t>
            </w:r>
          </w:p>
        </w:tc>
      </w:tr>
      <w:tr w:rsidR="006A40F7" w:rsidRPr="00E3460F" w14:paraId="7989FB3C"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5D14394D" w14:textId="391903D2"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6BE72BEB"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1</w:t>
            </w:r>
          </w:p>
        </w:tc>
        <w:tc>
          <w:tcPr>
            <w:tcW w:w="1370" w:type="dxa"/>
            <w:noWrap/>
            <w:hideMark/>
          </w:tcPr>
          <w:p w14:paraId="1E8CB442" w14:textId="11D35850" w:rsidR="00E00413" w:rsidRPr="00B15F1F" w:rsidRDefault="00CB76D7"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m:oMathPara>
              <m:oMathParaPr>
                <m:jc m:val="left"/>
              </m:oMathPara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FiO</m:t>
                    </m:r>
                  </m:e>
                  <m:sub>
                    <m:r>
                      <m:rPr>
                        <m:sty m:val="p"/>
                      </m:rPr>
                      <w:rPr>
                        <w:rFonts w:ascii="Cambria Math" w:eastAsia="Times New Roman" w:hAnsi="Cambria Math" w:cs="Calibri"/>
                        <w:color w:val="000000"/>
                        <w:sz w:val="18"/>
                        <w:szCs w:val="18"/>
                        <w:lang w:val="en-US" w:eastAsia="zh-CN"/>
                      </w:rPr>
                      <m:t>2</m:t>
                    </m:r>
                    <m:ctrlPr>
                      <w:rPr>
                        <w:rFonts w:ascii="Cambria Math" w:eastAsia="Times New Roman" w:hAnsi="Cambria Math" w:cs="Calibri"/>
                        <w:color w:val="000000"/>
                        <w:sz w:val="18"/>
                        <w:szCs w:val="18"/>
                        <w:lang w:val="en-US" w:eastAsia="zh-CN"/>
                      </w:rPr>
                    </m:ctrlPr>
                  </m:sub>
                </m:sSub>
              </m:oMath>
            </m:oMathPara>
          </w:p>
        </w:tc>
        <w:tc>
          <w:tcPr>
            <w:tcW w:w="6230" w:type="dxa"/>
            <w:noWrap/>
            <w:hideMark/>
          </w:tcPr>
          <w:p w14:paraId="16EC1262"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Fraction of inspired oxygen (%)</w:t>
            </w:r>
          </w:p>
        </w:tc>
      </w:tr>
      <w:tr w:rsidR="00587C69" w:rsidRPr="00E3460F" w14:paraId="5A8AD60A"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D78317F" w14:textId="09C31EFE"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470FA2FD"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2</w:t>
            </w:r>
          </w:p>
        </w:tc>
        <w:tc>
          <w:tcPr>
            <w:tcW w:w="1370" w:type="dxa"/>
            <w:noWrap/>
            <w:hideMark/>
          </w:tcPr>
          <w:p w14:paraId="3DEC932F"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H</w:t>
            </w:r>
          </w:p>
        </w:tc>
        <w:tc>
          <w:tcPr>
            <w:tcW w:w="6230" w:type="dxa"/>
            <w:noWrap/>
            <w:hideMark/>
          </w:tcPr>
          <w:p w14:paraId="37D752A8"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H</w:t>
            </w:r>
          </w:p>
        </w:tc>
      </w:tr>
      <w:tr w:rsidR="006A40F7" w:rsidRPr="00E3460F" w14:paraId="3B652000"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1B4223C3" w14:textId="1B381D49"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5362B96B"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3</w:t>
            </w:r>
          </w:p>
        </w:tc>
        <w:tc>
          <w:tcPr>
            <w:tcW w:w="1370" w:type="dxa"/>
            <w:noWrap/>
            <w:hideMark/>
          </w:tcPr>
          <w:p w14:paraId="0D7025F3" w14:textId="73EFA9F6" w:rsidR="00E00413" w:rsidRPr="00B15F1F" w:rsidRDefault="00CB76D7"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m:oMathPara>
              <m:oMathParaPr>
                <m:jc m:val="left"/>
              </m:oMathPara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PaO</m:t>
                    </m:r>
                  </m:e>
                  <m:sub>
                    <m:r>
                      <m:rPr>
                        <m:sty m:val="p"/>
                      </m:rPr>
                      <w:rPr>
                        <w:rFonts w:ascii="Cambria Math" w:eastAsia="Times New Roman" w:hAnsi="Cambria Math" w:cs="Calibri"/>
                        <w:color w:val="000000"/>
                        <w:sz w:val="18"/>
                        <w:szCs w:val="18"/>
                        <w:lang w:val="en-US" w:eastAsia="zh-CN"/>
                      </w:rPr>
                      <m:t>2</m:t>
                    </m:r>
                    <m:ctrlPr>
                      <w:rPr>
                        <w:rFonts w:ascii="Cambria Math" w:eastAsia="Times New Roman" w:hAnsi="Cambria Math" w:cs="Calibri"/>
                        <w:color w:val="000000"/>
                        <w:sz w:val="18"/>
                        <w:szCs w:val="18"/>
                        <w:lang w:val="en-US" w:eastAsia="zh-CN"/>
                      </w:rPr>
                    </m:ctrlPr>
                  </m:sub>
                </m:sSub>
              </m:oMath>
            </m:oMathPara>
          </w:p>
        </w:tc>
        <w:tc>
          <w:tcPr>
            <w:tcW w:w="6230" w:type="dxa"/>
            <w:noWrap/>
            <w:hideMark/>
          </w:tcPr>
          <w:p w14:paraId="226C9A38" w14:textId="3B806B86" w:rsidR="00E00413" w:rsidRPr="00E3460F" w:rsidRDefault="00A96E94"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he p</w:t>
            </w:r>
            <w:r w:rsidR="00E00413" w:rsidRPr="00E3460F">
              <w:rPr>
                <w:rFonts w:eastAsia="Times New Roman" w:cs="Calibri"/>
                <w:color w:val="000000"/>
                <w:sz w:val="18"/>
                <w:szCs w:val="18"/>
                <w:lang w:val="en-US" w:eastAsia="zh-CN"/>
              </w:rPr>
              <w:t>artial pressure of carbon dioxide from arterial blood (mm Hg)</w:t>
            </w:r>
          </w:p>
        </w:tc>
      </w:tr>
      <w:tr w:rsidR="00587C69" w:rsidRPr="00E3460F" w14:paraId="4215A0BA"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18968AF" w14:textId="4898F060"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7F81BC64"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4</w:t>
            </w:r>
          </w:p>
        </w:tc>
        <w:tc>
          <w:tcPr>
            <w:tcW w:w="1370" w:type="dxa"/>
            <w:noWrap/>
            <w:hideMark/>
          </w:tcPr>
          <w:p w14:paraId="2F2538B9" w14:textId="4C582559" w:rsidR="00E00413" w:rsidRPr="00B15F1F" w:rsidRDefault="00CB76D7"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m:oMathPara>
              <m:oMathParaPr>
                <m:jc m:val="left"/>
              </m:oMathParaPr>
              <m:oMath>
                <m:sSub>
                  <m:sSubPr>
                    <m:ctrlPr>
                      <w:rPr>
                        <w:rFonts w:ascii="Cambria Math" w:eastAsia="Times New Roman" w:hAnsi="Cambria Math" w:cs="Calibri"/>
                        <w:iCs/>
                        <w:color w:val="000000"/>
                        <w:sz w:val="18"/>
                        <w:szCs w:val="18"/>
                        <w:lang w:val="en-US" w:eastAsia="zh-CN"/>
                      </w:rPr>
                    </m:ctrlPr>
                  </m:sSubPr>
                  <m:e>
                    <m:r>
                      <m:rPr>
                        <m:sty m:val="p"/>
                      </m:rPr>
                      <w:rPr>
                        <w:rFonts w:ascii="Cambria Math" w:eastAsia="Times New Roman" w:hAnsi="Cambria Math" w:cs="Calibri"/>
                        <w:color w:val="000000"/>
                        <w:sz w:val="18"/>
                        <w:szCs w:val="18"/>
                        <w:lang w:val="en-US" w:eastAsia="zh-CN"/>
                      </w:rPr>
                      <m:t>SaO</m:t>
                    </m:r>
                  </m:e>
                  <m:sub>
                    <m:r>
                      <m:rPr>
                        <m:sty m:val="p"/>
                      </m:rPr>
                      <w:rPr>
                        <w:rFonts w:ascii="Cambria Math" w:eastAsia="Times New Roman" w:hAnsi="Cambria Math" w:cs="Calibri"/>
                        <w:color w:val="000000"/>
                        <w:sz w:val="18"/>
                        <w:szCs w:val="18"/>
                        <w:lang w:val="en-US" w:eastAsia="zh-CN"/>
                      </w:rPr>
                      <m:t>2</m:t>
                    </m:r>
                    <m:ctrlPr>
                      <w:rPr>
                        <w:rFonts w:ascii="Cambria Math" w:eastAsia="Times New Roman" w:hAnsi="Cambria Math" w:cs="Calibri"/>
                        <w:color w:val="000000"/>
                        <w:sz w:val="18"/>
                        <w:szCs w:val="18"/>
                        <w:lang w:val="en-US" w:eastAsia="zh-CN"/>
                      </w:rPr>
                    </m:ctrlPr>
                  </m:sub>
                </m:sSub>
              </m:oMath>
            </m:oMathPara>
          </w:p>
        </w:tc>
        <w:tc>
          <w:tcPr>
            <w:tcW w:w="6230" w:type="dxa"/>
            <w:noWrap/>
            <w:hideMark/>
          </w:tcPr>
          <w:p w14:paraId="41FDD65E"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Oxygen saturation from arterial blood (%)</w:t>
            </w:r>
          </w:p>
        </w:tc>
      </w:tr>
      <w:tr w:rsidR="006A40F7" w:rsidRPr="00E3460F" w14:paraId="677591C9"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52C3CB79" w14:textId="790C13D8"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3C61BADF"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5</w:t>
            </w:r>
          </w:p>
        </w:tc>
        <w:tc>
          <w:tcPr>
            <w:tcW w:w="1370" w:type="dxa"/>
            <w:noWrap/>
            <w:hideMark/>
          </w:tcPr>
          <w:p w14:paraId="0C4AD5A8"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AST</w:t>
            </w:r>
          </w:p>
        </w:tc>
        <w:tc>
          <w:tcPr>
            <w:tcW w:w="6230" w:type="dxa"/>
            <w:noWrap/>
            <w:hideMark/>
          </w:tcPr>
          <w:p w14:paraId="2DF33CF0"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Aspartate transaminase (IU/L)</w:t>
            </w:r>
          </w:p>
        </w:tc>
      </w:tr>
      <w:tr w:rsidR="00587C69" w:rsidRPr="000E064D" w14:paraId="1A664486"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2466BA9E" w14:textId="03256F41"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1411F6C6"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6</w:t>
            </w:r>
          </w:p>
        </w:tc>
        <w:tc>
          <w:tcPr>
            <w:tcW w:w="1370" w:type="dxa"/>
            <w:noWrap/>
            <w:hideMark/>
          </w:tcPr>
          <w:p w14:paraId="1034C65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BUN</w:t>
            </w:r>
          </w:p>
        </w:tc>
        <w:tc>
          <w:tcPr>
            <w:tcW w:w="6230" w:type="dxa"/>
            <w:noWrap/>
            <w:hideMark/>
          </w:tcPr>
          <w:p w14:paraId="53A92110"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nl-BE" w:eastAsia="zh-CN"/>
              </w:rPr>
            </w:pPr>
            <w:r w:rsidRPr="00E3460F">
              <w:rPr>
                <w:rFonts w:eastAsia="Times New Roman" w:cs="Calibri"/>
                <w:color w:val="000000"/>
                <w:sz w:val="18"/>
                <w:szCs w:val="18"/>
                <w:lang w:val="nl-BE" w:eastAsia="zh-CN"/>
              </w:rPr>
              <w:t>Blood urea nitrogen (mg/dL)</w:t>
            </w:r>
          </w:p>
        </w:tc>
      </w:tr>
      <w:tr w:rsidR="006A40F7" w:rsidRPr="00E3460F" w14:paraId="350030CA"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605F76C2" w14:textId="0E64108B" w:rsidR="00E00413" w:rsidRPr="00E3460F" w:rsidRDefault="00E00413" w:rsidP="00BA2647">
            <w:pPr>
              <w:spacing w:after="0"/>
              <w:jc w:val="left"/>
              <w:rPr>
                <w:rFonts w:eastAsia="Times New Roman" w:cs="Calibri"/>
                <w:color w:val="000000"/>
                <w:sz w:val="18"/>
                <w:szCs w:val="18"/>
                <w:lang w:val="nl-BE" w:eastAsia="zh-CN"/>
              </w:rPr>
            </w:pPr>
          </w:p>
        </w:tc>
        <w:tc>
          <w:tcPr>
            <w:tcW w:w="610" w:type="dxa"/>
            <w:noWrap/>
            <w:hideMark/>
          </w:tcPr>
          <w:p w14:paraId="495BE584"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7</w:t>
            </w:r>
          </w:p>
        </w:tc>
        <w:tc>
          <w:tcPr>
            <w:tcW w:w="1370" w:type="dxa"/>
            <w:noWrap/>
            <w:hideMark/>
          </w:tcPr>
          <w:p w14:paraId="6580C826"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Alkalinephos</w:t>
            </w:r>
          </w:p>
        </w:tc>
        <w:tc>
          <w:tcPr>
            <w:tcW w:w="6230" w:type="dxa"/>
            <w:noWrap/>
            <w:hideMark/>
          </w:tcPr>
          <w:p w14:paraId="188B59C9"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Alkaline phosphatase (IU/L)</w:t>
            </w:r>
          </w:p>
        </w:tc>
      </w:tr>
      <w:tr w:rsidR="00587C69" w:rsidRPr="00E3460F" w14:paraId="345C31FB"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635C74C5" w14:textId="1B5C7740"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6CF89D07"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8</w:t>
            </w:r>
          </w:p>
        </w:tc>
        <w:tc>
          <w:tcPr>
            <w:tcW w:w="1370" w:type="dxa"/>
            <w:noWrap/>
            <w:hideMark/>
          </w:tcPr>
          <w:p w14:paraId="18AD123A"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alcium</w:t>
            </w:r>
          </w:p>
        </w:tc>
        <w:tc>
          <w:tcPr>
            <w:tcW w:w="6230" w:type="dxa"/>
            <w:noWrap/>
            <w:hideMark/>
          </w:tcPr>
          <w:p w14:paraId="42A0F82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alcium (mg/dL)</w:t>
            </w:r>
          </w:p>
        </w:tc>
      </w:tr>
      <w:tr w:rsidR="006A40F7" w:rsidRPr="00E3460F" w14:paraId="787827AF"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FF626CD" w14:textId="4CD2C81B"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313B5E4A"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19</w:t>
            </w:r>
          </w:p>
        </w:tc>
        <w:tc>
          <w:tcPr>
            <w:tcW w:w="1370" w:type="dxa"/>
            <w:noWrap/>
            <w:hideMark/>
          </w:tcPr>
          <w:p w14:paraId="4D9D123A"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hloride</w:t>
            </w:r>
          </w:p>
        </w:tc>
        <w:tc>
          <w:tcPr>
            <w:tcW w:w="6230" w:type="dxa"/>
            <w:noWrap/>
            <w:hideMark/>
          </w:tcPr>
          <w:p w14:paraId="1DD110A4"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hloride (mmol/L)</w:t>
            </w:r>
          </w:p>
        </w:tc>
      </w:tr>
      <w:tr w:rsidR="00587C69" w:rsidRPr="00E3460F" w14:paraId="17A99A33"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497690C" w14:textId="0C1D39F1"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FA5D098"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0</w:t>
            </w:r>
          </w:p>
        </w:tc>
        <w:tc>
          <w:tcPr>
            <w:tcW w:w="1370" w:type="dxa"/>
            <w:noWrap/>
            <w:hideMark/>
          </w:tcPr>
          <w:p w14:paraId="07402BE4"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reatinine</w:t>
            </w:r>
          </w:p>
        </w:tc>
        <w:tc>
          <w:tcPr>
            <w:tcW w:w="6230" w:type="dxa"/>
            <w:noWrap/>
            <w:hideMark/>
          </w:tcPr>
          <w:p w14:paraId="43E0870B"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Creatinine (mg/dL)</w:t>
            </w:r>
          </w:p>
        </w:tc>
      </w:tr>
      <w:tr w:rsidR="006A40F7" w:rsidRPr="00E3460F" w14:paraId="749E38F0"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608D4AE7" w14:textId="525D468C"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77F587C"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1</w:t>
            </w:r>
          </w:p>
        </w:tc>
        <w:tc>
          <w:tcPr>
            <w:tcW w:w="1370" w:type="dxa"/>
            <w:noWrap/>
            <w:hideMark/>
          </w:tcPr>
          <w:p w14:paraId="5B725B58"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Bilirubin direct</w:t>
            </w:r>
          </w:p>
        </w:tc>
        <w:tc>
          <w:tcPr>
            <w:tcW w:w="6230" w:type="dxa"/>
            <w:noWrap/>
            <w:hideMark/>
          </w:tcPr>
          <w:p w14:paraId="4D27380D"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Direct bilirubin (mg/dL)</w:t>
            </w:r>
          </w:p>
        </w:tc>
      </w:tr>
      <w:tr w:rsidR="00587C69" w:rsidRPr="00E3460F" w14:paraId="4203AF2A"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4FB56CE" w14:textId="0A9B4185"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693E1458"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2</w:t>
            </w:r>
          </w:p>
        </w:tc>
        <w:tc>
          <w:tcPr>
            <w:tcW w:w="1370" w:type="dxa"/>
            <w:noWrap/>
            <w:hideMark/>
          </w:tcPr>
          <w:p w14:paraId="0D9F696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Glucose</w:t>
            </w:r>
          </w:p>
        </w:tc>
        <w:tc>
          <w:tcPr>
            <w:tcW w:w="6230" w:type="dxa"/>
            <w:noWrap/>
            <w:hideMark/>
          </w:tcPr>
          <w:p w14:paraId="379AA048"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Serum glucose (mg/dL)</w:t>
            </w:r>
          </w:p>
        </w:tc>
      </w:tr>
      <w:tr w:rsidR="006A40F7" w:rsidRPr="00E3460F" w14:paraId="160D042B"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2263C343" w14:textId="7CF4FED8"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6846B57B"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3</w:t>
            </w:r>
          </w:p>
        </w:tc>
        <w:tc>
          <w:tcPr>
            <w:tcW w:w="1370" w:type="dxa"/>
            <w:noWrap/>
            <w:hideMark/>
          </w:tcPr>
          <w:p w14:paraId="7BAD2F35"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Lactate</w:t>
            </w:r>
          </w:p>
        </w:tc>
        <w:tc>
          <w:tcPr>
            <w:tcW w:w="6230" w:type="dxa"/>
            <w:noWrap/>
            <w:hideMark/>
          </w:tcPr>
          <w:p w14:paraId="3DF90A4D"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Lactic acid (mg/dL)</w:t>
            </w:r>
          </w:p>
        </w:tc>
      </w:tr>
      <w:tr w:rsidR="00587C69" w:rsidRPr="00E3460F" w14:paraId="624556A0"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0C659115" w14:textId="5DFBEF9C"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F7B9398"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4</w:t>
            </w:r>
          </w:p>
        </w:tc>
        <w:tc>
          <w:tcPr>
            <w:tcW w:w="1370" w:type="dxa"/>
            <w:noWrap/>
            <w:hideMark/>
          </w:tcPr>
          <w:p w14:paraId="32D9F434"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Magnesium</w:t>
            </w:r>
          </w:p>
        </w:tc>
        <w:tc>
          <w:tcPr>
            <w:tcW w:w="6230" w:type="dxa"/>
            <w:noWrap/>
            <w:hideMark/>
          </w:tcPr>
          <w:p w14:paraId="6E7A3B64"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Magnesium (mmol/dL)</w:t>
            </w:r>
          </w:p>
        </w:tc>
      </w:tr>
      <w:tr w:rsidR="006A40F7" w:rsidRPr="00E3460F" w14:paraId="099856E3"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1919162A" w14:textId="6B7109D9"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7273FB28"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5</w:t>
            </w:r>
          </w:p>
        </w:tc>
        <w:tc>
          <w:tcPr>
            <w:tcW w:w="1370" w:type="dxa"/>
            <w:noWrap/>
            <w:hideMark/>
          </w:tcPr>
          <w:p w14:paraId="66772CAF"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hosphate</w:t>
            </w:r>
          </w:p>
        </w:tc>
        <w:tc>
          <w:tcPr>
            <w:tcW w:w="6230" w:type="dxa"/>
            <w:noWrap/>
            <w:hideMark/>
          </w:tcPr>
          <w:p w14:paraId="04FA18DC"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hosphate (mg/dL)</w:t>
            </w:r>
          </w:p>
        </w:tc>
      </w:tr>
      <w:tr w:rsidR="00587C69" w:rsidRPr="00E3460F" w14:paraId="630D3D0F"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344A0753" w14:textId="77FEBEFF"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1707D239"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6</w:t>
            </w:r>
          </w:p>
        </w:tc>
        <w:tc>
          <w:tcPr>
            <w:tcW w:w="1370" w:type="dxa"/>
            <w:noWrap/>
            <w:hideMark/>
          </w:tcPr>
          <w:p w14:paraId="22188ABC"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otassium</w:t>
            </w:r>
          </w:p>
        </w:tc>
        <w:tc>
          <w:tcPr>
            <w:tcW w:w="6230" w:type="dxa"/>
            <w:noWrap/>
            <w:hideMark/>
          </w:tcPr>
          <w:p w14:paraId="228F005A"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otassium (mmol/L)</w:t>
            </w:r>
          </w:p>
        </w:tc>
      </w:tr>
      <w:tr w:rsidR="006A40F7" w:rsidRPr="00E3460F" w14:paraId="4E8ED1A5"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0DEC436A" w14:textId="62DFA523"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3BE3009E"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7</w:t>
            </w:r>
          </w:p>
        </w:tc>
        <w:tc>
          <w:tcPr>
            <w:tcW w:w="1370" w:type="dxa"/>
            <w:noWrap/>
            <w:hideMark/>
          </w:tcPr>
          <w:p w14:paraId="0E9B6F57"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Bilirubin total</w:t>
            </w:r>
          </w:p>
        </w:tc>
        <w:tc>
          <w:tcPr>
            <w:tcW w:w="6230" w:type="dxa"/>
            <w:noWrap/>
            <w:hideMark/>
          </w:tcPr>
          <w:p w14:paraId="7C0B0A15"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otal bilirubin (mg/dL)</w:t>
            </w:r>
          </w:p>
        </w:tc>
      </w:tr>
      <w:tr w:rsidR="00587C69" w:rsidRPr="00E3460F" w14:paraId="73A74CAD"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580D9742" w14:textId="4B10255A"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1C70A388"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8</w:t>
            </w:r>
          </w:p>
        </w:tc>
        <w:tc>
          <w:tcPr>
            <w:tcW w:w="1370" w:type="dxa"/>
            <w:noWrap/>
            <w:hideMark/>
          </w:tcPr>
          <w:p w14:paraId="283E691B" w14:textId="35D4C7D5"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roponin</w:t>
            </w:r>
            <w:r w:rsidR="00B32A2D">
              <w:rPr>
                <w:rFonts w:eastAsia="Times New Roman" w:cs="Calibri"/>
                <w:color w:val="000000"/>
                <w:sz w:val="18"/>
                <w:szCs w:val="18"/>
                <w:lang w:val="en-US" w:eastAsia="zh-CN"/>
              </w:rPr>
              <w:t>I</w:t>
            </w:r>
          </w:p>
        </w:tc>
        <w:tc>
          <w:tcPr>
            <w:tcW w:w="6230" w:type="dxa"/>
            <w:noWrap/>
            <w:hideMark/>
          </w:tcPr>
          <w:p w14:paraId="7D52FC55"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Troponin I (ng/mL)</w:t>
            </w:r>
          </w:p>
        </w:tc>
      </w:tr>
      <w:tr w:rsidR="006A40F7" w:rsidRPr="00E3460F" w14:paraId="558C266B"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435762A" w14:textId="3B84D161"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42032A0F"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29</w:t>
            </w:r>
          </w:p>
        </w:tc>
        <w:tc>
          <w:tcPr>
            <w:tcW w:w="1370" w:type="dxa"/>
            <w:noWrap/>
            <w:hideMark/>
          </w:tcPr>
          <w:p w14:paraId="0E716495"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Hct</w:t>
            </w:r>
          </w:p>
        </w:tc>
        <w:tc>
          <w:tcPr>
            <w:tcW w:w="6230" w:type="dxa"/>
            <w:noWrap/>
            <w:hideMark/>
          </w:tcPr>
          <w:p w14:paraId="2F2C6785"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Hematocrit (%)</w:t>
            </w:r>
          </w:p>
        </w:tc>
      </w:tr>
      <w:tr w:rsidR="00587C69" w:rsidRPr="00E3460F" w14:paraId="4D46ACD5"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CAAAD2F" w14:textId="17B256E3"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3AC2EDDE"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0</w:t>
            </w:r>
          </w:p>
        </w:tc>
        <w:tc>
          <w:tcPr>
            <w:tcW w:w="1370" w:type="dxa"/>
            <w:noWrap/>
            <w:hideMark/>
          </w:tcPr>
          <w:p w14:paraId="632C38FC"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Hgb</w:t>
            </w:r>
          </w:p>
        </w:tc>
        <w:tc>
          <w:tcPr>
            <w:tcW w:w="6230" w:type="dxa"/>
            <w:noWrap/>
            <w:hideMark/>
          </w:tcPr>
          <w:p w14:paraId="3293057F"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Hemoglobin (g/dL)</w:t>
            </w:r>
          </w:p>
        </w:tc>
      </w:tr>
      <w:tr w:rsidR="006A40F7" w:rsidRPr="00E3460F" w14:paraId="4269D01F"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2B613D19" w14:textId="6BC184CC"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4C71BA21"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1</w:t>
            </w:r>
          </w:p>
        </w:tc>
        <w:tc>
          <w:tcPr>
            <w:tcW w:w="1370" w:type="dxa"/>
            <w:noWrap/>
            <w:hideMark/>
          </w:tcPr>
          <w:p w14:paraId="41FE59DB"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TT</w:t>
            </w:r>
          </w:p>
        </w:tc>
        <w:tc>
          <w:tcPr>
            <w:tcW w:w="6230" w:type="dxa"/>
            <w:noWrap/>
            <w:hideMark/>
          </w:tcPr>
          <w:p w14:paraId="55CA068A"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artial thromboplastin time (s)</w:t>
            </w:r>
          </w:p>
        </w:tc>
      </w:tr>
      <w:tr w:rsidR="00587C69" w:rsidRPr="00E3460F" w14:paraId="73133285"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706215FE" w14:textId="3F46ADB7"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7DF29E37"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2</w:t>
            </w:r>
          </w:p>
        </w:tc>
        <w:tc>
          <w:tcPr>
            <w:tcW w:w="1370" w:type="dxa"/>
            <w:noWrap/>
            <w:hideMark/>
          </w:tcPr>
          <w:p w14:paraId="5FACA861"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WBC</w:t>
            </w:r>
          </w:p>
        </w:tc>
        <w:tc>
          <w:tcPr>
            <w:tcW w:w="6230" w:type="dxa"/>
            <w:noWrap/>
            <w:hideMark/>
          </w:tcPr>
          <w:p w14:paraId="7DC4699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Leukocyte count (count/L)</w:t>
            </w:r>
          </w:p>
        </w:tc>
      </w:tr>
      <w:tr w:rsidR="006A40F7" w:rsidRPr="00E3460F" w14:paraId="0F54B921"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2861DEA" w14:textId="26C5A88F"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E366EC1" w14:textId="77777777" w:rsidR="00E00413" w:rsidRPr="00E3460F"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3</w:t>
            </w:r>
          </w:p>
        </w:tc>
        <w:tc>
          <w:tcPr>
            <w:tcW w:w="1370" w:type="dxa"/>
            <w:noWrap/>
            <w:hideMark/>
          </w:tcPr>
          <w:p w14:paraId="7943A64B"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Fibrinogen</w:t>
            </w:r>
          </w:p>
        </w:tc>
        <w:tc>
          <w:tcPr>
            <w:tcW w:w="6230" w:type="dxa"/>
            <w:noWrap/>
            <w:hideMark/>
          </w:tcPr>
          <w:p w14:paraId="334F96B0" w14:textId="77777777" w:rsidR="00E00413" w:rsidRPr="00E3460F"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Fibrinogen concentration (mg/dL)</w:t>
            </w:r>
          </w:p>
        </w:tc>
      </w:tr>
      <w:tr w:rsidR="00587C69" w:rsidRPr="00E3460F" w14:paraId="4D32F08D"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04EDCA3" w14:textId="4AF6123C"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2C733527"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4</w:t>
            </w:r>
          </w:p>
        </w:tc>
        <w:tc>
          <w:tcPr>
            <w:tcW w:w="1370" w:type="dxa"/>
            <w:noWrap/>
            <w:hideMark/>
          </w:tcPr>
          <w:p w14:paraId="5ACAEE2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latelets</w:t>
            </w:r>
          </w:p>
        </w:tc>
        <w:tc>
          <w:tcPr>
            <w:tcW w:w="6230" w:type="dxa"/>
            <w:noWrap/>
            <w:hideMark/>
          </w:tcPr>
          <w:p w14:paraId="361E8DCE"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Platelet count (count/mL)</w:t>
            </w:r>
          </w:p>
        </w:tc>
      </w:tr>
      <w:tr w:rsidR="006A40F7" w:rsidRPr="00E3460F" w14:paraId="3198D292"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val="restart"/>
            <w:noWrap/>
            <w:vAlign w:val="center"/>
            <w:hideMark/>
          </w:tcPr>
          <w:p w14:paraId="47E101FA" w14:textId="15B50F55" w:rsidR="00E00413" w:rsidRPr="00B4218E" w:rsidRDefault="006A02D9" w:rsidP="00E3460F">
            <w:pPr>
              <w:spacing w:after="0"/>
              <w:jc w:val="center"/>
              <w:rPr>
                <w:rFonts w:eastAsia="Times New Roman" w:cs="Calibri"/>
                <w:color w:val="000000"/>
                <w:sz w:val="18"/>
                <w:szCs w:val="18"/>
                <w:lang w:val="en-US" w:eastAsia="zh-CN"/>
              </w:rPr>
            </w:pPr>
            <w:r w:rsidRPr="009B7351">
              <w:rPr>
                <w:rFonts w:eastAsia="Times New Roman" w:cs="Calibri"/>
                <w:color w:val="000000"/>
                <w:sz w:val="18"/>
                <w:szCs w:val="18"/>
                <w:lang w:val="en-US" w:eastAsia="zh-CN"/>
              </w:rPr>
              <w:t>Demographics</w:t>
            </w:r>
          </w:p>
          <w:p w14:paraId="36432D76" w14:textId="210AF055" w:rsidR="00E00413" w:rsidRPr="00B702EA" w:rsidRDefault="00851442" w:rsidP="00E3460F">
            <w:pPr>
              <w:spacing w:after="0"/>
              <w:jc w:val="center"/>
              <w:rPr>
                <w:rFonts w:eastAsia="Times New Roman" w:cs="Calibri"/>
                <w:color w:val="000000"/>
                <w:sz w:val="18"/>
                <w:szCs w:val="18"/>
                <w:lang w:val="en-US" w:eastAsia="zh-CN"/>
              </w:rPr>
            </w:pPr>
            <w:r w:rsidRPr="00171174">
              <w:rPr>
                <w:rFonts w:eastAsia="Times New Roman" w:cs="Calibri"/>
                <w:color w:val="000000"/>
                <w:sz w:val="18"/>
                <w:szCs w:val="18"/>
                <w:lang w:val="en-US" w:eastAsia="zh-CN"/>
              </w:rPr>
              <w:t>(</w:t>
            </w:r>
            <w:r w:rsidR="005271E2" w:rsidRPr="00C23860">
              <w:rPr>
                <w:rFonts w:eastAsia="Times New Roman" w:cs="Calibri"/>
                <w:color w:val="000000"/>
                <w:sz w:val="18"/>
                <w:szCs w:val="18"/>
                <w:lang w:val="en-US" w:eastAsia="zh-CN"/>
              </w:rPr>
              <w:t>35-40</w:t>
            </w:r>
            <w:r w:rsidRPr="00C23860">
              <w:rPr>
                <w:rFonts w:eastAsia="Times New Roman" w:cs="Calibri"/>
                <w:color w:val="000000"/>
                <w:sz w:val="18"/>
                <w:szCs w:val="18"/>
                <w:lang w:val="en-US" w:eastAsia="zh-CN"/>
              </w:rPr>
              <w:t>)</w:t>
            </w:r>
          </w:p>
        </w:tc>
        <w:tc>
          <w:tcPr>
            <w:tcW w:w="610" w:type="dxa"/>
            <w:noWrap/>
            <w:hideMark/>
          </w:tcPr>
          <w:p w14:paraId="4A33D258" w14:textId="77777777" w:rsidR="00E00413" w:rsidRPr="00B702EA"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B702EA">
              <w:rPr>
                <w:rFonts w:eastAsia="Times New Roman" w:cs="Calibri"/>
                <w:color w:val="000000"/>
                <w:sz w:val="18"/>
                <w:szCs w:val="18"/>
                <w:lang w:val="en-US" w:eastAsia="zh-CN"/>
              </w:rPr>
              <w:t>35</w:t>
            </w:r>
          </w:p>
        </w:tc>
        <w:tc>
          <w:tcPr>
            <w:tcW w:w="1370" w:type="dxa"/>
            <w:noWrap/>
            <w:hideMark/>
          </w:tcPr>
          <w:p w14:paraId="411968F0" w14:textId="77777777" w:rsidR="00E00413" w:rsidRPr="00E42B30"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E42B30">
              <w:rPr>
                <w:rFonts w:eastAsia="Times New Roman" w:cs="Calibri"/>
                <w:color w:val="000000"/>
                <w:sz w:val="18"/>
                <w:szCs w:val="18"/>
                <w:lang w:val="en-US" w:eastAsia="zh-CN"/>
              </w:rPr>
              <w:t>Age</w:t>
            </w:r>
          </w:p>
        </w:tc>
        <w:tc>
          <w:tcPr>
            <w:tcW w:w="6230" w:type="dxa"/>
            <w:noWrap/>
            <w:hideMark/>
          </w:tcPr>
          <w:p w14:paraId="06DB9968" w14:textId="0E805608" w:rsidR="00E00413" w:rsidRPr="00370B4A"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370B4A">
              <w:rPr>
                <w:rFonts w:eastAsia="Times New Roman" w:cs="Calibri"/>
                <w:color w:val="000000"/>
                <w:sz w:val="18"/>
                <w:szCs w:val="18"/>
                <w:lang w:val="en-US" w:eastAsia="zh-CN"/>
              </w:rPr>
              <w:t>Age (y</w:t>
            </w:r>
            <w:r w:rsidR="0031415D" w:rsidRPr="00370B4A">
              <w:rPr>
                <w:rFonts w:eastAsia="Times New Roman" w:cs="Calibri"/>
                <w:color w:val="000000"/>
                <w:sz w:val="18"/>
                <w:szCs w:val="18"/>
                <w:lang w:val="en-US" w:eastAsia="zh-CN"/>
              </w:rPr>
              <w:t>ea</w:t>
            </w:r>
            <w:r w:rsidRPr="00370B4A">
              <w:rPr>
                <w:rFonts w:eastAsia="Times New Roman" w:cs="Calibri"/>
                <w:color w:val="000000"/>
                <w:sz w:val="18"/>
                <w:szCs w:val="18"/>
                <w:lang w:val="en-US" w:eastAsia="zh-CN"/>
              </w:rPr>
              <w:t>r</w:t>
            </w:r>
            <w:r w:rsidR="0031415D" w:rsidRPr="00370B4A">
              <w:rPr>
                <w:rFonts w:eastAsia="Times New Roman" w:cs="Calibri"/>
                <w:color w:val="000000"/>
                <w:sz w:val="18"/>
                <w:szCs w:val="18"/>
                <w:lang w:val="en-US" w:eastAsia="zh-CN"/>
              </w:rPr>
              <w:t>s</w:t>
            </w:r>
            <w:r w:rsidRPr="00370B4A">
              <w:rPr>
                <w:rFonts w:eastAsia="Times New Roman" w:cs="Calibri"/>
                <w:color w:val="000000"/>
                <w:sz w:val="18"/>
                <w:szCs w:val="18"/>
                <w:lang w:val="en-US" w:eastAsia="zh-CN"/>
              </w:rPr>
              <w:t>)</w:t>
            </w:r>
          </w:p>
        </w:tc>
      </w:tr>
      <w:tr w:rsidR="00587C69" w:rsidRPr="001259E0" w14:paraId="3FA56AB4"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ED2EFD3" w14:textId="49382D43" w:rsidR="00E00413" w:rsidRPr="00E3460F" w:rsidRDefault="00E00413" w:rsidP="00BA2647">
            <w:pPr>
              <w:spacing w:after="0"/>
              <w:jc w:val="left"/>
              <w:rPr>
                <w:rFonts w:eastAsia="Times New Roman" w:cs="Calibri"/>
                <w:color w:val="000000"/>
                <w:sz w:val="18"/>
                <w:szCs w:val="18"/>
                <w:lang w:val="en-US" w:eastAsia="zh-CN"/>
              </w:rPr>
            </w:pPr>
          </w:p>
        </w:tc>
        <w:tc>
          <w:tcPr>
            <w:tcW w:w="610" w:type="dxa"/>
            <w:noWrap/>
            <w:hideMark/>
          </w:tcPr>
          <w:p w14:paraId="0D4741C1" w14:textId="77777777" w:rsidR="00E00413" w:rsidRPr="00E3460F"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36</w:t>
            </w:r>
          </w:p>
        </w:tc>
        <w:tc>
          <w:tcPr>
            <w:tcW w:w="1370" w:type="dxa"/>
            <w:noWrap/>
            <w:hideMark/>
          </w:tcPr>
          <w:p w14:paraId="01B24343"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Gender</w:t>
            </w:r>
          </w:p>
        </w:tc>
        <w:tc>
          <w:tcPr>
            <w:tcW w:w="6230" w:type="dxa"/>
            <w:noWrap/>
            <w:hideMark/>
          </w:tcPr>
          <w:p w14:paraId="2ECB1305" w14:textId="77777777" w:rsidR="00E00413" w:rsidRPr="00E3460F"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E3460F">
              <w:rPr>
                <w:rFonts w:eastAsia="Times New Roman" w:cs="Calibri"/>
                <w:color w:val="000000"/>
                <w:sz w:val="18"/>
                <w:szCs w:val="18"/>
                <w:lang w:val="en-US" w:eastAsia="zh-CN"/>
              </w:rPr>
              <w:t>Female (0) or male (1)</w:t>
            </w:r>
          </w:p>
        </w:tc>
      </w:tr>
      <w:tr w:rsidR="006A40F7" w:rsidRPr="001259E0" w14:paraId="0417233C"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7FB5B99" w14:textId="2A4A5ADC" w:rsidR="00E00413" w:rsidRPr="001259E0" w:rsidRDefault="00E00413" w:rsidP="00BA2647">
            <w:pPr>
              <w:spacing w:after="0"/>
              <w:jc w:val="left"/>
              <w:rPr>
                <w:rFonts w:eastAsia="Times New Roman" w:cs="Calibri"/>
                <w:color w:val="000000"/>
                <w:sz w:val="18"/>
                <w:szCs w:val="18"/>
                <w:lang w:val="en-US" w:eastAsia="zh-CN"/>
              </w:rPr>
            </w:pPr>
          </w:p>
        </w:tc>
        <w:tc>
          <w:tcPr>
            <w:tcW w:w="610" w:type="dxa"/>
            <w:noWrap/>
            <w:hideMark/>
          </w:tcPr>
          <w:p w14:paraId="10F5DF1E" w14:textId="77777777" w:rsidR="00E00413" w:rsidRPr="001259E0"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37</w:t>
            </w:r>
          </w:p>
        </w:tc>
        <w:tc>
          <w:tcPr>
            <w:tcW w:w="1370" w:type="dxa"/>
            <w:noWrap/>
            <w:hideMark/>
          </w:tcPr>
          <w:p w14:paraId="437D2FE8" w14:textId="77777777" w:rsidR="00E00413" w:rsidRPr="001259E0"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Unit 1</w:t>
            </w:r>
          </w:p>
        </w:tc>
        <w:tc>
          <w:tcPr>
            <w:tcW w:w="6230" w:type="dxa"/>
            <w:noWrap/>
            <w:hideMark/>
          </w:tcPr>
          <w:p w14:paraId="34A39EFD" w14:textId="77777777" w:rsidR="00E00413" w:rsidRPr="001259E0"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Administrative identifier for ICU unit (medical ICU); false (0) or true (1)</w:t>
            </w:r>
          </w:p>
        </w:tc>
      </w:tr>
      <w:tr w:rsidR="00587C69" w:rsidRPr="001259E0" w14:paraId="2F35DEE5"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06AF67AD" w14:textId="2AB90EE6" w:rsidR="00E00413" w:rsidRPr="001259E0" w:rsidRDefault="00E00413" w:rsidP="00BA2647">
            <w:pPr>
              <w:spacing w:after="0"/>
              <w:jc w:val="left"/>
              <w:rPr>
                <w:rFonts w:eastAsia="Times New Roman" w:cs="Calibri"/>
                <w:color w:val="000000"/>
                <w:sz w:val="18"/>
                <w:szCs w:val="18"/>
                <w:lang w:val="en-US" w:eastAsia="zh-CN"/>
              </w:rPr>
            </w:pPr>
          </w:p>
        </w:tc>
        <w:tc>
          <w:tcPr>
            <w:tcW w:w="610" w:type="dxa"/>
            <w:noWrap/>
            <w:hideMark/>
          </w:tcPr>
          <w:p w14:paraId="12291824" w14:textId="77777777" w:rsidR="00E00413" w:rsidRPr="001259E0"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38</w:t>
            </w:r>
          </w:p>
        </w:tc>
        <w:tc>
          <w:tcPr>
            <w:tcW w:w="1370" w:type="dxa"/>
            <w:noWrap/>
            <w:hideMark/>
          </w:tcPr>
          <w:p w14:paraId="4D8FCAB5" w14:textId="77777777" w:rsidR="00E00413" w:rsidRPr="001259E0"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Unit 2</w:t>
            </w:r>
          </w:p>
        </w:tc>
        <w:tc>
          <w:tcPr>
            <w:tcW w:w="6230" w:type="dxa"/>
            <w:noWrap/>
            <w:hideMark/>
          </w:tcPr>
          <w:p w14:paraId="20607359" w14:textId="77777777" w:rsidR="00E00413" w:rsidRPr="001259E0"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Administrative identifier for ICU unit (surgical ICU); false (0) or true (1)</w:t>
            </w:r>
          </w:p>
        </w:tc>
      </w:tr>
      <w:tr w:rsidR="006A40F7" w:rsidRPr="001259E0" w14:paraId="3E516B0D"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0B4CE8F" w14:textId="5354BE06" w:rsidR="00E00413" w:rsidRPr="001259E0" w:rsidRDefault="00E00413" w:rsidP="00BA2647">
            <w:pPr>
              <w:spacing w:after="0"/>
              <w:jc w:val="left"/>
              <w:rPr>
                <w:rFonts w:eastAsia="Times New Roman" w:cs="Calibri"/>
                <w:color w:val="000000"/>
                <w:sz w:val="18"/>
                <w:szCs w:val="18"/>
                <w:lang w:val="en-US" w:eastAsia="zh-CN"/>
              </w:rPr>
            </w:pPr>
          </w:p>
        </w:tc>
        <w:tc>
          <w:tcPr>
            <w:tcW w:w="610" w:type="dxa"/>
            <w:noWrap/>
            <w:hideMark/>
          </w:tcPr>
          <w:p w14:paraId="736515D8" w14:textId="77777777" w:rsidR="00E00413" w:rsidRPr="001259E0" w:rsidRDefault="00E00413"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39</w:t>
            </w:r>
          </w:p>
        </w:tc>
        <w:tc>
          <w:tcPr>
            <w:tcW w:w="1370" w:type="dxa"/>
            <w:noWrap/>
            <w:hideMark/>
          </w:tcPr>
          <w:p w14:paraId="0803EDC4" w14:textId="77777777" w:rsidR="00E00413" w:rsidRPr="001259E0"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HospAdmTime</w:t>
            </w:r>
          </w:p>
        </w:tc>
        <w:tc>
          <w:tcPr>
            <w:tcW w:w="6230" w:type="dxa"/>
            <w:noWrap/>
            <w:hideMark/>
          </w:tcPr>
          <w:p w14:paraId="19C53A11" w14:textId="0ED7145B" w:rsidR="00E00413" w:rsidRPr="001259E0" w:rsidRDefault="00E00413"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T</w:t>
            </w:r>
            <w:r w:rsidR="00EB440E" w:rsidRPr="001259E0">
              <w:rPr>
                <w:rFonts w:eastAsia="Times New Roman" w:cs="Calibri"/>
                <w:color w:val="000000"/>
                <w:sz w:val="18"/>
                <w:szCs w:val="18"/>
                <w:lang w:val="en-US" w:eastAsia="zh-CN"/>
              </w:rPr>
              <w:t>he t</w:t>
            </w:r>
            <w:r w:rsidRPr="001259E0">
              <w:rPr>
                <w:rFonts w:eastAsia="Times New Roman" w:cs="Calibri"/>
                <w:color w:val="000000"/>
                <w:sz w:val="18"/>
                <w:szCs w:val="18"/>
                <w:lang w:val="en-US" w:eastAsia="zh-CN"/>
              </w:rPr>
              <w:t>ime between hospital and ICU admission (hours since ICU admission)</w:t>
            </w:r>
          </w:p>
        </w:tc>
      </w:tr>
      <w:tr w:rsidR="00587C69" w:rsidRPr="001259E0" w14:paraId="0C87E0E6" w14:textId="77777777" w:rsidTr="00F507AE">
        <w:trPr>
          <w:trHeight w:val="300"/>
          <w:jc w:val="center"/>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5484B97F" w14:textId="57A1ADBC" w:rsidR="00E00413" w:rsidRPr="001259E0" w:rsidRDefault="00E00413" w:rsidP="00BA2647">
            <w:pPr>
              <w:spacing w:after="0"/>
              <w:jc w:val="left"/>
              <w:rPr>
                <w:rFonts w:eastAsia="Times New Roman" w:cs="Calibri"/>
                <w:color w:val="000000"/>
                <w:sz w:val="18"/>
                <w:szCs w:val="18"/>
                <w:lang w:val="en-US" w:eastAsia="zh-CN"/>
              </w:rPr>
            </w:pPr>
          </w:p>
        </w:tc>
        <w:tc>
          <w:tcPr>
            <w:tcW w:w="610" w:type="dxa"/>
            <w:noWrap/>
            <w:hideMark/>
          </w:tcPr>
          <w:p w14:paraId="02CD2CEF" w14:textId="77777777" w:rsidR="00E00413" w:rsidRPr="001259E0" w:rsidRDefault="00E00413" w:rsidP="008F5EC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40</w:t>
            </w:r>
          </w:p>
        </w:tc>
        <w:tc>
          <w:tcPr>
            <w:tcW w:w="1370" w:type="dxa"/>
            <w:noWrap/>
            <w:hideMark/>
          </w:tcPr>
          <w:p w14:paraId="1441809A" w14:textId="6A7B7748" w:rsidR="00E00413" w:rsidRPr="001259E0"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ICULOS</w:t>
            </w:r>
          </w:p>
        </w:tc>
        <w:tc>
          <w:tcPr>
            <w:tcW w:w="6230" w:type="dxa"/>
            <w:noWrap/>
            <w:hideMark/>
          </w:tcPr>
          <w:p w14:paraId="2FEF5B21" w14:textId="77777777" w:rsidR="00E00413" w:rsidRPr="001259E0" w:rsidRDefault="00E00413" w:rsidP="00BA2647">
            <w:pPr>
              <w:spacing w:after="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n-US" w:eastAsia="zh-CN"/>
              </w:rPr>
            </w:pPr>
            <w:r w:rsidRPr="001259E0">
              <w:rPr>
                <w:rFonts w:eastAsia="Times New Roman" w:cs="Calibri"/>
                <w:color w:val="000000"/>
                <w:sz w:val="18"/>
                <w:szCs w:val="18"/>
                <w:lang w:val="en-US" w:eastAsia="zh-CN"/>
              </w:rPr>
              <w:t>ICU length of stay (hours since ICU admission)</w:t>
            </w:r>
          </w:p>
        </w:tc>
      </w:tr>
      <w:tr w:rsidR="00833B6A" w:rsidRPr="001259E0" w14:paraId="344866B1" w14:textId="77777777" w:rsidTr="00F507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5" w:type="dxa"/>
            <w:noWrap/>
            <w:hideMark/>
          </w:tcPr>
          <w:p w14:paraId="72EBE1DC" w14:textId="54EE8B3D" w:rsidR="00851442" w:rsidRPr="00F63CAC" w:rsidRDefault="008F5EC5" w:rsidP="006A02D9">
            <w:pPr>
              <w:spacing w:after="0"/>
              <w:jc w:val="center"/>
              <w:rPr>
                <w:rFonts w:eastAsia="Times New Roman" w:cs="Calibri"/>
                <w:color w:val="000000"/>
                <w:sz w:val="18"/>
                <w:szCs w:val="18"/>
                <w:lang w:val="en-US" w:eastAsia="zh-CN"/>
              </w:rPr>
            </w:pPr>
            <w:r w:rsidRPr="00F63CAC">
              <w:rPr>
                <w:rFonts w:eastAsia="Times New Roman" w:cs="Calibri"/>
                <w:color w:val="000000"/>
                <w:sz w:val="18"/>
                <w:szCs w:val="18"/>
                <w:lang w:val="en-US" w:eastAsia="zh-CN"/>
              </w:rPr>
              <w:t>Out</w:t>
            </w:r>
            <w:r w:rsidR="00A96E94" w:rsidRPr="00F63CAC">
              <w:rPr>
                <w:rFonts w:eastAsia="Times New Roman" w:cs="Calibri"/>
                <w:color w:val="000000"/>
                <w:sz w:val="18"/>
                <w:szCs w:val="18"/>
                <w:lang w:val="en-US" w:eastAsia="zh-CN"/>
              </w:rPr>
              <w:t>come</w:t>
            </w:r>
          </w:p>
          <w:p w14:paraId="53CB9E36" w14:textId="21549DA7" w:rsidR="00BA2647" w:rsidRPr="009B7351" w:rsidRDefault="00851442" w:rsidP="00851442">
            <w:pPr>
              <w:spacing w:after="0"/>
              <w:jc w:val="center"/>
              <w:rPr>
                <w:rFonts w:eastAsia="Times New Roman" w:cs="Calibri"/>
                <w:color w:val="000000"/>
                <w:sz w:val="18"/>
                <w:szCs w:val="18"/>
                <w:lang w:val="en-US" w:eastAsia="zh-CN"/>
              </w:rPr>
            </w:pPr>
            <w:r w:rsidRPr="009B7351">
              <w:rPr>
                <w:rFonts w:eastAsia="Times New Roman" w:cs="Calibri"/>
                <w:color w:val="000000"/>
                <w:sz w:val="18"/>
                <w:szCs w:val="18"/>
                <w:lang w:val="en-US" w:eastAsia="zh-CN"/>
              </w:rPr>
              <w:t>(1)</w:t>
            </w:r>
          </w:p>
        </w:tc>
        <w:tc>
          <w:tcPr>
            <w:tcW w:w="610" w:type="dxa"/>
            <w:noWrap/>
            <w:hideMark/>
          </w:tcPr>
          <w:p w14:paraId="45816278" w14:textId="77777777" w:rsidR="00BA2647" w:rsidRPr="00171174" w:rsidRDefault="00BA2647" w:rsidP="008F5EC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B4218E">
              <w:rPr>
                <w:rFonts w:eastAsia="Times New Roman" w:cs="Calibri"/>
                <w:color w:val="000000"/>
                <w:sz w:val="18"/>
                <w:szCs w:val="18"/>
                <w:lang w:val="en-US" w:eastAsia="zh-CN"/>
              </w:rPr>
              <w:t>41</w:t>
            </w:r>
          </w:p>
        </w:tc>
        <w:tc>
          <w:tcPr>
            <w:tcW w:w="1370" w:type="dxa"/>
            <w:noWrap/>
            <w:hideMark/>
          </w:tcPr>
          <w:p w14:paraId="0FAB822B" w14:textId="77777777" w:rsidR="00BA2647" w:rsidRPr="00C23860" w:rsidRDefault="00BA2647"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171174">
              <w:rPr>
                <w:rFonts w:eastAsia="Times New Roman" w:cs="Calibri"/>
                <w:color w:val="000000"/>
                <w:sz w:val="18"/>
                <w:szCs w:val="18"/>
                <w:lang w:val="en-US" w:eastAsia="zh-CN"/>
              </w:rPr>
              <w:t>SepsisLabel</w:t>
            </w:r>
          </w:p>
        </w:tc>
        <w:tc>
          <w:tcPr>
            <w:tcW w:w="6230" w:type="dxa"/>
            <w:noWrap/>
            <w:hideMark/>
          </w:tcPr>
          <w:p w14:paraId="41AD66AA" w14:textId="6863D347" w:rsidR="00BA2647" w:rsidRPr="009B7351" w:rsidRDefault="00BA2647" w:rsidP="00BA2647">
            <w:pPr>
              <w:spacing w:after="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zh-CN"/>
              </w:rPr>
            </w:pPr>
            <w:r w:rsidRPr="00B702EA">
              <w:rPr>
                <w:rFonts w:eastAsia="Times New Roman" w:cs="Calibri"/>
                <w:color w:val="000000"/>
                <w:sz w:val="18"/>
                <w:szCs w:val="18"/>
                <w:lang w:val="en-US" w:eastAsia="zh-CN"/>
              </w:rPr>
              <w:t xml:space="preserve">For septic patients, </w:t>
            </w:r>
            <w:r w:rsidR="005677BA" w:rsidRPr="00B702EA">
              <w:rPr>
                <w:rFonts w:eastAsia="Times New Roman" w:cs="Calibri"/>
                <w:color w:val="000000"/>
                <w:sz w:val="18"/>
                <w:szCs w:val="18"/>
                <w:lang w:val="en-US" w:eastAsia="zh-CN"/>
              </w:rPr>
              <w:t>SepsisLabel</w:t>
            </w:r>
            <w:r w:rsidRPr="00B702EA">
              <w:rPr>
                <w:rFonts w:eastAsia="Times New Roman" w:cs="Calibri"/>
                <w:color w:val="000000"/>
                <w:sz w:val="18"/>
                <w:szCs w:val="18"/>
                <w:lang w:val="en-US" w:eastAsia="zh-CN"/>
              </w:rPr>
              <w:t xml:space="preserve"> is 1 if t </w:t>
            </w:r>
            <w:r w:rsidR="0031415D" w:rsidRPr="00B702EA">
              <w:rPr>
                <w:rFonts w:eastAsia="Times New Roman" w:cs="Calibri"/>
                <w:color w:val="000000"/>
                <w:sz w:val="18"/>
                <w:szCs w:val="18"/>
                <w:lang w:val="en-US" w:eastAsia="zh-CN"/>
              </w:rPr>
              <w:t>≥</w:t>
            </w:r>
            <w:r w:rsidR="00C77FBC" w:rsidRPr="00B702EA">
              <w:rPr>
                <w:rFonts w:eastAsia="Times New Roman" w:cs="Calibri"/>
                <w:color w:val="000000"/>
                <w:sz w:val="18"/>
                <w:szCs w:val="18"/>
                <w:lang w:val="en-US" w:eastAsia="zh-CN"/>
              </w:rPr>
              <w:t xml:space="preserve"> </w:t>
            </w:r>
            <m:oMath>
              <m:sSub>
                <m:sSubPr>
                  <m:ctrlPr>
                    <w:rPr>
                      <w:rFonts w:ascii="Cambria Math" w:eastAsia="Times New Roman" w:hAnsi="Cambria Math" w:cs="Calibri"/>
                      <w:i/>
                      <w:color w:val="000000"/>
                      <w:sz w:val="18"/>
                      <w:szCs w:val="18"/>
                      <w:lang w:val="en-US" w:eastAsia="zh-CN"/>
                    </w:rPr>
                  </m:ctrlPr>
                </m:sSubPr>
                <m:e>
                  <m:r>
                    <w:rPr>
                      <w:rFonts w:ascii="Cambria Math" w:eastAsia="Times New Roman" w:hAnsi="Cambria Math" w:cs="Calibri"/>
                      <w:color w:val="000000"/>
                      <w:sz w:val="18"/>
                      <w:szCs w:val="18"/>
                      <w:lang w:val="en-US" w:eastAsia="zh-CN"/>
                    </w:rPr>
                    <m:t>t</m:t>
                  </m:r>
                </m:e>
                <m:sub>
                  <m:r>
                    <w:rPr>
                      <w:rFonts w:ascii="Cambria Math" w:eastAsia="Times New Roman" w:hAnsi="Cambria Math" w:cs="Calibri"/>
                      <w:color w:val="000000"/>
                      <w:sz w:val="18"/>
                      <w:szCs w:val="18"/>
                      <w:lang w:val="en-US" w:eastAsia="zh-CN"/>
                    </w:rPr>
                    <m:t>sepsis</m:t>
                  </m:r>
                  <m:r>
                    <m:rPr>
                      <m:sty m:val="p"/>
                    </m:rPr>
                    <w:rPr>
                      <w:rFonts w:ascii="Cambria Math" w:eastAsia="Times New Roman" w:hAnsi="Cambria Math" w:cs="Calibri"/>
                      <w:color w:val="000000"/>
                      <w:sz w:val="18"/>
                      <w:szCs w:val="18"/>
                      <w:lang w:val="en-US" w:eastAsia="zh-CN"/>
                    </w:rPr>
                    <m:t xml:space="preserve"> </m:t>
                  </m:r>
                </m:sub>
              </m:sSub>
              <m:r>
                <w:rPr>
                  <w:rFonts w:ascii="Cambria Math" w:eastAsia="Times New Roman" w:hAnsi="Cambria Math" w:cs="Calibri"/>
                  <w:color w:val="000000"/>
                  <w:sz w:val="18"/>
                  <w:szCs w:val="18"/>
                  <w:lang w:val="en-US" w:eastAsia="zh-CN"/>
                </w:rPr>
                <m:t xml:space="preserve">- </m:t>
              </m:r>
            </m:oMath>
            <w:r w:rsidRPr="00F63CAC">
              <w:rPr>
                <w:rFonts w:eastAsia="Times New Roman" w:cs="Calibri"/>
                <w:color w:val="000000"/>
                <w:sz w:val="18"/>
                <w:szCs w:val="18"/>
                <w:lang w:val="en-US" w:eastAsia="zh-CN"/>
              </w:rPr>
              <w:t xml:space="preserve">6 and </w:t>
            </w:r>
            <w:r w:rsidR="005677BA" w:rsidRPr="001476BD">
              <w:rPr>
                <w:rFonts w:eastAsia="Times New Roman" w:cs="Calibri"/>
                <w:color w:val="000000"/>
                <w:sz w:val="18"/>
                <w:szCs w:val="18"/>
                <w:lang w:val="en-US" w:eastAsia="zh-CN"/>
              </w:rPr>
              <w:t>0</w:t>
            </w:r>
            <w:r w:rsidRPr="001476BD">
              <w:rPr>
                <w:rFonts w:eastAsia="Times New Roman" w:cs="Calibri"/>
                <w:color w:val="000000"/>
                <w:sz w:val="18"/>
                <w:szCs w:val="18"/>
                <w:lang w:val="en-US" w:eastAsia="zh-CN"/>
              </w:rPr>
              <w:t xml:space="preserve"> if t &lt;</w:t>
            </w:r>
            <m:oMath>
              <m:sSub>
                <m:sSubPr>
                  <m:ctrlPr>
                    <w:rPr>
                      <w:rFonts w:ascii="Cambria Math" w:eastAsia="Times New Roman" w:hAnsi="Cambria Math" w:cs="Calibri"/>
                      <w:i/>
                      <w:color w:val="000000"/>
                      <w:sz w:val="18"/>
                      <w:szCs w:val="18"/>
                      <w:lang w:val="en-US" w:eastAsia="zh-CN"/>
                    </w:rPr>
                  </m:ctrlPr>
                </m:sSubPr>
                <m:e>
                  <m:r>
                    <w:rPr>
                      <w:rFonts w:ascii="Cambria Math" w:eastAsia="Times New Roman" w:hAnsi="Cambria Math" w:cs="Calibri"/>
                      <w:color w:val="000000"/>
                      <w:sz w:val="18"/>
                      <w:szCs w:val="18"/>
                      <w:lang w:val="en-US" w:eastAsia="zh-CN"/>
                    </w:rPr>
                    <m:t>t</m:t>
                  </m:r>
                </m:e>
                <m:sub>
                  <m:r>
                    <w:rPr>
                      <w:rFonts w:ascii="Cambria Math" w:eastAsia="Times New Roman" w:hAnsi="Cambria Math" w:cs="Calibri"/>
                      <w:color w:val="000000"/>
                      <w:sz w:val="18"/>
                      <w:szCs w:val="18"/>
                      <w:lang w:val="en-US" w:eastAsia="zh-CN"/>
                    </w:rPr>
                    <m:t>sepsis</m:t>
                  </m:r>
                  <m:r>
                    <m:rPr>
                      <m:sty m:val="p"/>
                    </m:rPr>
                    <w:rPr>
                      <w:rFonts w:ascii="Cambria Math" w:eastAsia="Times New Roman" w:hAnsi="Cambria Math" w:cs="Calibri"/>
                      <w:color w:val="000000"/>
                      <w:sz w:val="18"/>
                      <w:szCs w:val="18"/>
                      <w:lang w:val="en-US" w:eastAsia="zh-CN"/>
                    </w:rPr>
                    <m:t xml:space="preserve"> </m:t>
                  </m:r>
                </m:sub>
              </m:sSub>
              <m:r>
                <w:rPr>
                  <w:rFonts w:ascii="Cambria Math" w:eastAsia="Times New Roman" w:hAnsi="Cambria Math" w:cs="Calibri"/>
                  <w:color w:val="000000"/>
                  <w:sz w:val="18"/>
                  <w:szCs w:val="18"/>
                  <w:lang w:val="en-US" w:eastAsia="zh-CN"/>
                </w:rPr>
                <m:t>-6</m:t>
              </m:r>
            </m:oMath>
            <w:r w:rsidRPr="00F63CAC">
              <w:rPr>
                <w:rFonts w:eastAsia="Times New Roman" w:cs="Calibri"/>
                <w:color w:val="000000"/>
                <w:sz w:val="18"/>
                <w:szCs w:val="18"/>
                <w:lang w:val="en-US" w:eastAsia="zh-CN"/>
              </w:rPr>
              <w:t xml:space="preserve">. For nonseptic patients, SepsisLabel is </w:t>
            </w:r>
            <w:r w:rsidRPr="009B7351">
              <w:rPr>
                <w:rFonts w:eastAsia="Times New Roman" w:cs="Calibri"/>
                <w:color w:val="000000"/>
                <w:sz w:val="18"/>
                <w:szCs w:val="18"/>
                <w:lang w:val="en-US" w:eastAsia="zh-CN"/>
              </w:rPr>
              <w:t>0</w:t>
            </w:r>
          </w:p>
        </w:tc>
      </w:tr>
    </w:tbl>
    <w:p w14:paraId="5B2195B6" w14:textId="77777777" w:rsidR="000F6822" w:rsidRDefault="000F6822" w:rsidP="00A2675B"/>
    <w:p w14:paraId="261FFCF6" w14:textId="016AB8D6" w:rsidR="008075CC" w:rsidDel="007E546A" w:rsidRDefault="0071035C" w:rsidP="00B74679">
      <w:r>
        <w:lastRenderedPageBreak/>
        <w:t xml:space="preserve">The public dataset contains a lot of missing values. Most of the vital signs, like heart rate and temperature, are easy to measure and monitor with medical equipment. For the patients in ICU, their vital parameters including blood pressure and heart rate are continuously measured and displayed. Therefore, these measurements are always available. </w:t>
      </w:r>
      <w:r w:rsidR="00E20FF3">
        <w:t>However, s</w:t>
      </w:r>
      <w:r>
        <w:t xml:space="preserve">ome measurements like pH, </w:t>
      </w:r>
      <m:oMath>
        <m:r>
          <m:rPr>
            <m:sty m:val="p"/>
          </m:rPr>
          <w:rPr>
            <w:rFonts w:ascii="Cambria Math" w:hAnsi="Cambria Math"/>
          </w:rPr>
          <m:t>HC</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3</m:t>
            </m:r>
          </m:sub>
        </m:sSub>
      </m:oMath>
      <w:r w:rsidR="00E20FF3">
        <w:t xml:space="preserve"> </w:t>
      </w:r>
      <w:r>
        <w:t>and</w:t>
      </w:r>
      <w:r w:rsidRPr="00E20FF3">
        <w:rPr>
          <w:iCs/>
        </w:rPr>
        <w:t xml:space="preserve"> </w:t>
      </w:r>
      <m:oMath>
        <m:r>
          <m:rPr>
            <m:sty m:val="p"/>
          </m:rPr>
          <w:rPr>
            <w:rFonts w:ascii="Cambria Math" w:hAnsi="Cambria Math"/>
          </w:rPr>
          <m:t>PaC</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t xml:space="preserve"> need a blood test, especially for the WBC and Lactate. </w:t>
      </w:r>
      <w:r w:rsidRPr="00DB7050">
        <w:t>Other test</w:t>
      </w:r>
      <w:r w:rsidR="00780380">
        <w:t>s</w:t>
      </w:r>
      <w:r w:rsidRPr="00DB7050">
        <w:t xml:space="preserve"> like urine test </w:t>
      </w:r>
      <w:r w:rsidR="00780380">
        <w:t>are</w:t>
      </w:r>
      <w:r w:rsidRPr="00DB7050">
        <w:t xml:space="preserve"> also often ordered on patients</w:t>
      </w:r>
      <w:r>
        <w:t xml:space="preserve">. These laboratory tests cannot be performed hourly, and the results take </w:t>
      </w:r>
      <w:r w:rsidR="00C71F56">
        <w:t>a long time</w:t>
      </w:r>
      <w:r>
        <w:t xml:space="preserve"> to come out.</w:t>
      </w:r>
      <w:r w:rsidR="000E6E99" w:rsidRPr="000E6E99">
        <w:t xml:space="preserve"> As a result, a lot of data for these laboratory measurements is missing.</w:t>
      </w:r>
      <w:r>
        <w:t xml:space="preserve"> For many of them, more than 90% of the data is missing. Below is a figure for the entry density of the three hospital systems.</w:t>
      </w:r>
    </w:p>
    <w:p w14:paraId="409E6E02" w14:textId="2D10100C" w:rsidR="00114477" w:rsidRDefault="003307A6" w:rsidP="00F507AE">
      <w:pPr>
        <w:spacing w:after="0"/>
        <w:jc w:val="left"/>
        <w:rPr>
          <w:lang w:eastAsia="en-US"/>
        </w:rPr>
      </w:pPr>
      <w:r>
        <w:rPr>
          <w:rFonts w:cs="Calibri"/>
          <w:noProof/>
        </w:rPr>
        <mc:AlternateContent>
          <mc:Choice Requires="wpg">
            <w:drawing>
              <wp:anchor distT="0" distB="0" distL="114300" distR="114300" simplePos="0" relativeHeight="251658258" behindDoc="0" locked="0" layoutInCell="1" allowOverlap="1" wp14:anchorId="7619BA07" wp14:editId="1989B783">
                <wp:simplePos x="0" y="0"/>
                <wp:positionH relativeFrom="margin">
                  <wp:align>center</wp:align>
                </wp:positionH>
                <wp:positionV relativeFrom="paragraph">
                  <wp:posOffset>330835</wp:posOffset>
                </wp:positionV>
                <wp:extent cx="5400000" cy="5614993"/>
                <wp:effectExtent l="0" t="0" r="0" b="5080"/>
                <wp:wrapTopAndBottom/>
                <wp:docPr id="102" name="Group 10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00000" cy="5614993"/>
                          <a:chOff x="0" y="107238"/>
                          <a:chExt cx="5310469" cy="5487776"/>
                        </a:xfrm>
                      </wpg:grpSpPr>
                      <pic:pic xmlns:pic="http://schemas.openxmlformats.org/drawingml/2006/picture">
                        <pic:nvPicPr>
                          <pic:cNvPr id="100" name="Picture 100"/>
                          <pic:cNvPicPr>
                            <a:picLocks noChangeAspect="1"/>
                          </pic:cNvPicPr>
                        </pic:nvPicPr>
                        <pic:blipFill rotWithShape="1">
                          <a:blip r:embed="rId56">
                            <a:extLst>
                              <a:ext uri="{28A0092B-C50C-407E-A947-70E740481C1C}">
                                <a14:useLocalDpi xmlns:a14="http://schemas.microsoft.com/office/drawing/2010/main" val="0"/>
                              </a:ext>
                            </a:extLst>
                          </a:blip>
                          <a:srcRect t="2036" b="6"/>
                          <a:stretch/>
                        </pic:blipFill>
                        <pic:spPr>
                          <a:xfrm>
                            <a:off x="513" y="107238"/>
                            <a:ext cx="5309956" cy="5159739"/>
                          </a:xfrm>
                          <a:prstGeom prst="rect">
                            <a:avLst/>
                          </a:prstGeom>
                        </pic:spPr>
                      </pic:pic>
                      <wps:wsp>
                        <wps:cNvPr id="101" name="Text Box 101"/>
                        <wps:cNvSpPr txBox="1"/>
                        <wps:spPr>
                          <a:xfrm>
                            <a:off x="0" y="5313074"/>
                            <a:ext cx="5308600" cy="281940"/>
                          </a:xfrm>
                          <a:prstGeom prst="rect">
                            <a:avLst/>
                          </a:prstGeom>
                          <a:solidFill>
                            <a:prstClr val="white"/>
                          </a:solidFill>
                          <a:ln>
                            <a:noFill/>
                          </a:ln>
                        </wps:spPr>
                        <wps:txbx>
                          <w:txbxContent>
                            <w:p w14:paraId="0D42A8FE" w14:textId="4F0F1894" w:rsidR="00AF2A4D" w:rsidRPr="00FF3A91" w:rsidRDefault="00AF2A4D" w:rsidP="00FF3A91">
                              <w:pPr>
                                <w:pStyle w:val="Caption"/>
                              </w:pPr>
                              <w:bookmarkStart w:id="227" w:name="_Toc70928353"/>
                              <w:bookmarkStart w:id="228" w:name="_Toc72247466"/>
                              <w:r w:rsidRPr="00FF3A91">
                                <w:t xml:space="preserve">Figure </w:t>
                              </w:r>
                              <w:r w:rsidRPr="00FF3A91">
                                <w:fldChar w:fldCharType="begin"/>
                              </w:r>
                              <w:r w:rsidRPr="00FF3A91">
                                <w:instrText xml:space="preserve"> STYLEREF 1 \s </w:instrText>
                              </w:r>
                              <w:r w:rsidRPr="00FF3A91">
                                <w:fldChar w:fldCharType="separate"/>
                              </w:r>
                              <w:r w:rsidR="00B26196">
                                <w:rPr>
                                  <w:noProof/>
                                </w:rPr>
                                <w:t>4</w:t>
                              </w:r>
                              <w:r w:rsidRPr="00FF3A91">
                                <w:fldChar w:fldCharType="end"/>
                              </w:r>
                              <w:r w:rsidRPr="00FF3A91">
                                <w:t>.</w:t>
                              </w:r>
                              <w:r w:rsidRPr="00FF3A91">
                                <w:fldChar w:fldCharType="begin"/>
                              </w:r>
                              <w:r w:rsidRPr="00FF3A91">
                                <w:instrText xml:space="preserve"> SEQ Figure \* ARABIC \s 1 </w:instrText>
                              </w:r>
                              <w:r w:rsidRPr="00FF3A91">
                                <w:fldChar w:fldCharType="separate"/>
                              </w:r>
                              <w:r w:rsidR="00B26196">
                                <w:rPr>
                                  <w:noProof/>
                                </w:rPr>
                                <w:t>1</w:t>
                              </w:r>
                              <w:r w:rsidRPr="00FF3A91">
                                <w:fldChar w:fldCharType="end"/>
                              </w:r>
                              <w:r w:rsidRPr="00FF3A91">
                                <w:t>: Entry density for A, B, and C hospital system</w:t>
                              </w:r>
                              <w:r w:rsidR="004E6843" w:rsidRPr="00FF3A91">
                                <w:t xml:space="preserve"> </w:t>
                              </w:r>
                              <w:r w:rsidR="00FF3A91" w:rsidRPr="00FF3A91">
                                <w:fldChar w:fldCharType="begin"/>
                              </w:r>
                              <w:r w:rsidR="00FF3A91" w:rsidRPr="00FF3A91">
                                <w:instrText xml:space="preserve"> ADDIN ZOTERO_ITEM CSL_CITATION {"citationID":"ikoXFIoJ","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FF3A91" w:rsidRPr="00FF3A91">
                                <w:fldChar w:fldCharType="separate"/>
                              </w:r>
                              <w:r w:rsidR="00FF3A91" w:rsidRPr="00FF3A91">
                                <w:t>[7]</w:t>
                              </w:r>
                              <w:bookmarkEnd w:id="227"/>
                              <w:bookmarkEnd w:id="228"/>
                              <w:r w:rsidR="00FF3A91" w:rsidRPr="00FF3A9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19BA07" id="Group 102" o:spid="_x0000_s1083" style="position:absolute;margin-left:0;margin-top:26.05pt;width:425.2pt;height:442.15pt;z-index:251658258;mso-position-horizontal:center;mso-position-horizontal-relative:margin;mso-width-relative:margin;mso-height-relative:margin" coordorigin=",1072" coordsize="53104,54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">
                <o:lock v:ext="edit" aspectratio="t"/>
                <v:shape id="Picture 100" o:spid="_x0000_s1084" type="#_x0000_t75" style="position:absolute;left:5;top:1072;width:53099;height:5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">
                  <v:imagedata r:id="rId57" o:title="" croptop="1334f" cropbottom="4f"/>
                </v:shape>
                <v:shape id="Text Box 101" o:spid="_x0000_s1085" type="#_x0000_t202" style="position:absolute;top:53130;width:530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" stroked="f">
                  <v:textbox inset="0,0,0,0">
                    <w:txbxContent>
                      <w:p w14:paraId="0D42A8FE" w14:textId="4F0F1894" w:rsidR="00AF2A4D" w:rsidRPr="00FF3A91" w:rsidRDefault="00AF2A4D" w:rsidP="00FF3A91">
                        <w:pPr>
                          <w:pStyle w:val="Caption"/>
                        </w:pPr>
                        <w:bookmarkStart w:id="229" w:name="_Toc70928353"/>
                        <w:bookmarkStart w:id="230" w:name="_Toc72247466"/>
                        <w:r w:rsidRPr="00FF3A91">
                          <w:t xml:space="preserve">Figure </w:t>
                        </w:r>
                        <w:r w:rsidRPr="00FF3A91">
                          <w:fldChar w:fldCharType="begin"/>
                        </w:r>
                        <w:r w:rsidRPr="00FF3A91">
                          <w:instrText xml:space="preserve"> STYLEREF 1 \s </w:instrText>
                        </w:r>
                        <w:r w:rsidRPr="00FF3A91">
                          <w:fldChar w:fldCharType="separate"/>
                        </w:r>
                        <w:r w:rsidR="00B26196">
                          <w:rPr>
                            <w:noProof/>
                          </w:rPr>
                          <w:t>4</w:t>
                        </w:r>
                        <w:r w:rsidRPr="00FF3A91">
                          <w:fldChar w:fldCharType="end"/>
                        </w:r>
                        <w:r w:rsidRPr="00FF3A91">
                          <w:t>.</w:t>
                        </w:r>
                        <w:r w:rsidRPr="00FF3A91">
                          <w:fldChar w:fldCharType="begin"/>
                        </w:r>
                        <w:r w:rsidRPr="00FF3A91">
                          <w:instrText xml:space="preserve"> SEQ Figure \* ARABIC \s 1 </w:instrText>
                        </w:r>
                        <w:r w:rsidRPr="00FF3A91">
                          <w:fldChar w:fldCharType="separate"/>
                        </w:r>
                        <w:r w:rsidR="00B26196">
                          <w:rPr>
                            <w:noProof/>
                          </w:rPr>
                          <w:t>1</w:t>
                        </w:r>
                        <w:r w:rsidRPr="00FF3A91">
                          <w:fldChar w:fldCharType="end"/>
                        </w:r>
                        <w:r w:rsidRPr="00FF3A91">
                          <w:t>: Entry density for A, B, and C hospital system</w:t>
                        </w:r>
                        <w:r w:rsidR="004E6843" w:rsidRPr="00FF3A91">
                          <w:t xml:space="preserve"> </w:t>
                        </w:r>
                        <w:r w:rsidR="00FF3A91" w:rsidRPr="00FF3A91">
                          <w:fldChar w:fldCharType="begin"/>
                        </w:r>
                        <w:r w:rsidR="00FF3A91" w:rsidRPr="00FF3A91">
                          <w:instrText xml:space="preserve"> ADDIN ZOTERO_ITEM CSL_CITATION {"citationID":"ikoXFIoJ","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FF3A91" w:rsidRPr="00FF3A91">
                          <w:fldChar w:fldCharType="separate"/>
                        </w:r>
                        <w:r w:rsidR="00FF3A91" w:rsidRPr="00FF3A91">
                          <w:t>[7]</w:t>
                        </w:r>
                        <w:bookmarkEnd w:id="229"/>
                        <w:bookmarkEnd w:id="230"/>
                        <w:r w:rsidR="00FF3A91" w:rsidRPr="00FF3A91">
                          <w:fldChar w:fldCharType="end"/>
                        </w:r>
                      </w:p>
                    </w:txbxContent>
                  </v:textbox>
                </v:shape>
                <w10:wrap type="topAndBottom" anchorx="margin"/>
              </v:group>
            </w:pict>
          </mc:Fallback>
        </mc:AlternateContent>
      </w:r>
    </w:p>
    <w:p w14:paraId="58186799" w14:textId="0D3A4C4B" w:rsidR="008B4B39" w:rsidRPr="008F7820" w:rsidRDefault="008B4B39" w:rsidP="00C923DA">
      <w:pPr>
        <w:pStyle w:val="Heading2"/>
        <w:rPr>
          <w:lang w:eastAsia="en-US"/>
        </w:rPr>
      </w:pPr>
      <w:bookmarkStart w:id="231" w:name="_Toc72176209"/>
      <w:r w:rsidRPr="008F7820">
        <w:rPr>
          <w:lang w:eastAsia="en-US"/>
        </w:rPr>
        <w:lastRenderedPageBreak/>
        <w:t>Setup</w:t>
      </w:r>
      <w:bookmarkEnd w:id="231"/>
    </w:p>
    <w:p w14:paraId="201A4143" w14:textId="267B7A96" w:rsidR="005867EB" w:rsidRPr="008F7820" w:rsidRDefault="005867EB" w:rsidP="005867EB">
      <w:r w:rsidRPr="005867EB">
        <w:t xml:space="preserve">The </w:t>
      </w:r>
      <w:r w:rsidR="00E7683D">
        <w:t>PhysioNet</w:t>
      </w:r>
      <w:r w:rsidRPr="005867EB">
        <w:t xml:space="preserve"> dataset was provided in a tabular form in </w:t>
      </w:r>
      <w:r w:rsidR="000A35C7" w:rsidRPr="000A35C7">
        <w:t>text delimited files (</w:t>
      </w:r>
      <w:r w:rsidR="00465674">
        <w:t>‘</w:t>
      </w:r>
      <w:r w:rsidR="000A35C7" w:rsidRPr="000A35C7">
        <w:t>.psv</w:t>
      </w:r>
      <w:r w:rsidR="00465674">
        <w:t>’</w:t>
      </w:r>
      <w:r w:rsidR="000A35C7" w:rsidRPr="000A35C7">
        <w:t xml:space="preserve"> format)</w:t>
      </w:r>
      <w:r w:rsidR="000A35C7">
        <w:t xml:space="preserve"> </w:t>
      </w:r>
      <w:r w:rsidR="000E6E99">
        <w:br/>
      </w:r>
      <w:r w:rsidRPr="005867EB">
        <w:t xml:space="preserve">for each patient. For easy use of these </w:t>
      </w:r>
      <w:r w:rsidR="00465674">
        <w:t>‘</w:t>
      </w:r>
      <w:r w:rsidRPr="005867EB">
        <w:t>.psv</w:t>
      </w:r>
      <w:r w:rsidR="00465674">
        <w:t>’</w:t>
      </w:r>
      <w:r w:rsidRPr="005867EB">
        <w:t xml:space="preserve"> files, </w:t>
      </w:r>
      <w:r w:rsidR="00F34A89">
        <w:t>we</w:t>
      </w:r>
      <w:r w:rsidR="00F34A89" w:rsidRPr="005867EB">
        <w:t xml:space="preserve"> </w:t>
      </w:r>
      <w:r w:rsidRPr="005867EB">
        <w:t xml:space="preserve">opted to create several </w:t>
      </w:r>
      <w:r w:rsidR="006A03DF">
        <w:t>‘</w:t>
      </w:r>
      <w:r w:rsidRPr="005867EB">
        <w:t>.csv</w:t>
      </w:r>
      <w:r w:rsidR="006A03DF">
        <w:t>’</w:t>
      </w:r>
      <w:r w:rsidRPr="005867EB">
        <w:t xml:space="preserve"> files where these ‘.psv’ files are combined for various sizes of patients. The data </w:t>
      </w:r>
      <w:r w:rsidR="00E7683D" w:rsidRPr="005867EB">
        <w:t>pre-processing</w:t>
      </w:r>
      <w:r w:rsidRPr="005867EB">
        <w:t xml:space="preserve"> and feature extraction were implemented based on previously</w:t>
      </w:r>
      <w:r w:rsidR="00213891">
        <w:t xml:space="preserve"> executed researches</w:t>
      </w:r>
      <w:r w:rsidRPr="00D02E0F">
        <w:t xml:space="preserve">. </w:t>
      </w:r>
      <w:r w:rsidR="000E6E99">
        <w:br/>
      </w:r>
      <w:r w:rsidRPr="00D02E0F">
        <w:t xml:space="preserve">The advantage of using the Jupyter notebook framework is that the code can be written and executed in separate code blocks. The feature selection method and classification algorithms are implemented using the </w:t>
      </w:r>
      <w:r w:rsidR="00877F48">
        <w:t>‘</w:t>
      </w:r>
      <w:r w:rsidRPr="00D02E0F">
        <w:t>sklearn pac</w:t>
      </w:r>
      <w:r w:rsidRPr="00BE058A">
        <w:t>kage</w:t>
      </w:r>
      <w:r w:rsidR="00877F48">
        <w:t>’</w:t>
      </w:r>
      <w:r w:rsidRPr="00BE058A">
        <w:t xml:space="preserve"> of python.</w:t>
      </w:r>
    </w:p>
    <w:p w14:paraId="0B97F3AA" w14:textId="6A1A9AA4" w:rsidR="00DF01CF" w:rsidRDefault="008075CC" w:rsidP="003129D6">
      <w:r w:rsidRPr="008F7820">
        <w:t>The implementation of</w:t>
      </w:r>
      <w:r w:rsidR="008D07A6">
        <w:t xml:space="preserve"> the </w:t>
      </w:r>
      <w:r w:rsidRPr="008F7820">
        <w:t>CUDA</w:t>
      </w:r>
      <w:r w:rsidR="00A20468">
        <w:t xml:space="preserve"> </w:t>
      </w:r>
      <w:r w:rsidR="0066486E">
        <w:fldChar w:fldCharType="begin"/>
      </w:r>
      <w:r w:rsidR="006727E0">
        <w:instrText xml:space="preserve"> ADDIN ZOTERO_ITEM CSL_CITATION {"citationID":"TxjpRaoW","properties":{"formattedCitation":"[42]","plainCitation":"[42]","noteIndex":0},"citationItems":[{"id":268,"uris":["http://zotero.org/groups/2605537/items/N7B643F8"],"uri":["http://zotero.org/groups/2605537/items/N7B643F8"],"itemData":{"id":268,"type":"webpage","abstract":"GPU-Accelerated Computing with Python NVIDIA’s CUDA Python provides a driver and runtime API for existing toolkits and libraries to simplify GPU-based accelerated processing. Python is one of the most popular programming languages for science, engineering, data analytics, and deep learning applications. However, as an interpreted language, it’s been considered too slow for high-performance computing.","container-title":"NVIDIA Developer","language":"en","title":"GPU Accelerated Computing with Python","URL":"https://developer.nvidia.com/how-to-cuda-python","accessed":{"date-parts":[["2021",4,20]]},"issued":{"date-parts":[["2013",11,19]]}}}],"schema":"https://github.com/citation-style-language/schema/raw/master/csl-citation.json"} </w:instrText>
      </w:r>
      <w:r w:rsidR="0066486E">
        <w:fldChar w:fldCharType="separate"/>
      </w:r>
      <w:r w:rsidR="00852988" w:rsidRPr="00852988">
        <w:rPr>
          <w:rFonts w:cs="Calibri"/>
        </w:rPr>
        <w:t>[42]</w:t>
      </w:r>
      <w:r w:rsidR="0066486E">
        <w:fldChar w:fldCharType="end"/>
      </w:r>
      <w:r w:rsidR="000E6E99">
        <w:t xml:space="preserve"> </w:t>
      </w:r>
      <w:r w:rsidRPr="008F7820">
        <w:t>and DASK</w:t>
      </w:r>
      <w:r w:rsidR="00A20468">
        <w:t xml:space="preserve"> </w:t>
      </w:r>
      <w:r w:rsidR="0066486E">
        <w:fldChar w:fldCharType="begin"/>
      </w:r>
      <w:r w:rsidR="006727E0">
        <w:instrText xml:space="preserve"> ADDIN ZOTERO_ITEM CSL_CITATION {"citationID":"fejKBWry","properties":{"formattedCitation":"[43]","plainCitation":"[43]","noteIndex":0},"citationItems":[{"id":266,"uris":["http://zotero.org/groups/2605537/items/IV8PMTTN"],"uri":["http://zotero.org/groups/2605537/items/IV8PMTTN"],"itemData":{"id":266,"type":"webpage","abstract":"Scheduling","container-title":"Dask  documentation","language":"en","title":"Dask documentation - Scheduling","URL":"scheduling.html","accessed":{"date-parts":[["2021",4,20]]}}}],"schema":"https://github.com/citation-style-language/schema/raw/master/csl-citation.json"} </w:instrText>
      </w:r>
      <w:r w:rsidR="0066486E">
        <w:fldChar w:fldCharType="separate"/>
      </w:r>
      <w:r w:rsidR="00852988" w:rsidRPr="00852988">
        <w:rPr>
          <w:rFonts w:cs="Calibri"/>
        </w:rPr>
        <w:t>[43]</w:t>
      </w:r>
      <w:r w:rsidR="0066486E">
        <w:fldChar w:fldCharType="end"/>
      </w:r>
      <w:r w:rsidRPr="008F7820">
        <w:t xml:space="preserve"> librar</w:t>
      </w:r>
      <w:r w:rsidR="008D07A6">
        <w:t>ies</w:t>
      </w:r>
      <w:r w:rsidRPr="008F7820">
        <w:t xml:space="preserve"> </w:t>
      </w:r>
      <w:r w:rsidR="007F3A9D">
        <w:t>are</w:t>
      </w:r>
      <w:r w:rsidR="00527569" w:rsidRPr="008F7820">
        <w:t xml:space="preserve"> </w:t>
      </w:r>
      <w:r w:rsidRPr="008F7820">
        <w:t xml:space="preserve">used to speed </w:t>
      </w:r>
      <w:r w:rsidR="003129D6" w:rsidRPr="008F7820">
        <w:t xml:space="preserve">up the </w:t>
      </w:r>
      <w:r w:rsidR="00A20468">
        <w:t>processing</w:t>
      </w:r>
      <w:r w:rsidR="00A20468" w:rsidRPr="008F7820">
        <w:t xml:space="preserve"> </w:t>
      </w:r>
      <w:r w:rsidR="003129D6" w:rsidRPr="008F7820">
        <w:t>of the dataset. The DASK library was implemented for data analysis</w:t>
      </w:r>
      <w:r w:rsidR="00071907">
        <w:t>.</w:t>
      </w:r>
      <w:r w:rsidR="00762F40">
        <w:t xml:space="preserve"> </w:t>
      </w:r>
      <w:r w:rsidR="00071907">
        <w:t>From the conducted experiments</w:t>
      </w:r>
      <w:r w:rsidR="00762F40">
        <w:t xml:space="preserve">, the DASK library provided </w:t>
      </w:r>
      <w:r w:rsidR="003129D6" w:rsidRPr="008F7820">
        <w:t>the greatest speed improvement in the analysis. The DASK implementation ensures that the analysis is carried out over multiple processes instead of running on 1 core and 1 thread. Python was chosen for this research because it has a large library, and the developer</w:t>
      </w:r>
      <w:r w:rsidR="003129D6">
        <w:t>s</w:t>
      </w:r>
      <w:r w:rsidR="003129D6" w:rsidRPr="008F7820">
        <w:t xml:space="preserve"> do not need to concentrate on the technical complexities when solving a machine learning problem</w:t>
      </w:r>
      <w:r w:rsidR="003129D6">
        <w:t>.</w:t>
      </w:r>
    </w:p>
    <w:p w14:paraId="26433B4B" w14:textId="3EE8FF53" w:rsidR="008075CC" w:rsidRPr="008F7820" w:rsidRDefault="008075CC" w:rsidP="008075CC">
      <w:r w:rsidRPr="008F7820">
        <w:t>The dataset was processed using Python on different setups:</w:t>
      </w:r>
    </w:p>
    <w:p w14:paraId="7C46688F" w14:textId="7641992B" w:rsidR="008075CC" w:rsidRPr="008F7820" w:rsidRDefault="008075CC" w:rsidP="00F260EC">
      <w:pPr>
        <w:pStyle w:val="ListParagraph"/>
        <w:numPr>
          <w:ilvl w:val="0"/>
          <w:numId w:val="13"/>
        </w:numPr>
      </w:pPr>
      <w:r w:rsidRPr="008F7820">
        <w:t>Laptop with Windows 10 running on Intel i7-4510</w:t>
      </w:r>
      <w:r w:rsidR="006F3199" w:rsidRPr="008F7820">
        <w:t>U</w:t>
      </w:r>
      <w:r w:rsidRPr="008F7820">
        <w:t xml:space="preserve"> and 16 GB of RAM</w:t>
      </w:r>
    </w:p>
    <w:p w14:paraId="34263E9F" w14:textId="4D9E0600" w:rsidR="008075CC" w:rsidRPr="008F7820" w:rsidRDefault="008075CC" w:rsidP="00F260EC">
      <w:pPr>
        <w:pStyle w:val="ListParagraph"/>
        <w:numPr>
          <w:ilvl w:val="0"/>
          <w:numId w:val="13"/>
        </w:numPr>
      </w:pPr>
      <w:r w:rsidRPr="008F7820">
        <w:t>Laptop with Windows 10 running on Intel i7-</w:t>
      </w:r>
      <w:r w:rsidR="001358DF" w:rsidRPr="008F7820">
        <w:t>10875H</w:t>
      </w:r>
      <w:r w:rsidRPr="008F7820">
        <w:t xml:space="preserve"> and 16 GB of RAM</w:t>
      </w:r>
    </w:p>
    <w:p w14:paraId="3A3D193A" w14:textId="42590B49" w:rsidR="008075CC" w:rsidRPr="008F7820" w:rsidRDefault="008075CC" w:rsidP="00F260EC">
      <w:pPr>
        <w:pStyle w:val="ListParagraph"/>
        <w:numPr>
          <w:ilvl w:val="0"/>
          <w:numId w:val="13"/>
        </w:numPr>
      </w:pPr>
      <w:r w:rsidRPr="008F7820">
        <w:t>Desktop with Ubuntu 20</w:t>
      </w:r>
      <w:r w:rsidR="004C4B3C">
        <w:t>.</w:t>
      </w:r>
      <w:r w:rsidRPr="008F7820">
        <w:t>04 running on Intel Xeon E3-1240 and 16GB of RAM</w:t>
      </w:r>
    </w:p>
    <w:p w14:paraId="19CD1D24" w14:textId="6D12CED3" w:rsidR="008075CC" w:rsidRPr="008F7820" w:rsidRDefault="008075CC" w:rsidP="00F260EC">
      <w:pPr>
        <w:pStyle w:val="ListParagraph"/>
        <w:numPr>
          <w:ilvl w:val="0"/>
          <w:numId w:val="13"/>
        </w:numPr>
      </w:pPr>
      <w:r w:rsidRPr="008F7820">
        <w:t xml:space="preserve">KULeuven </w:t>
      </w:r>
      <w:r w:rsidR="00DC0BCF" w:rsidRPr="00DC0BCF">
        <w:t xml:space="preserve">High-Performance Computing </w:t>
      </w:r>
      <w:r w:rsidR="00D172AC" w:rsidRPr="00D172AC">
        <w:t xml:space="preserve">(HPC) </w:t>
      </w:r>
      <w:r w:rsidRPr="008F7820">
        <w:t>server</w:t>
      </w:r>
    </w:p>
    <w:p w14:paraId="3E9A9FB6" w14:textId="24174626" w:rsidR="00276FE8" w:rsidRPr="008F7820" w:rsidRDefault="00276FE8" w:rsidP="00276FE8">
      <w:r>
        <w:t>S</w:t>
      </w:r>
      <w:r w:rsidRPr="008F7820">
        <w:t>everal experiments were conducted. Firstly, different CSV files ranging from 10 patients up to the full dataset of 40</w:t>
      </w:r>
      <w:r w:rsidR="007B5977">
        <w:t>,</w:t>
      </w:r>
      <w:r w:rsidRPr="008F7820">
        <w:t>366 patients were generated using the provided .psv files.</w:t>
      </w:r>
      <w:r w:rsidRPr="00327B9D">
        <w:t xml:space="preserve"> </w:t>
      </w:r>
      <w:r w:rsidR="00F57CBF">
        <w:br/>
      </w:r>
      <w:r w:rsidRPr="008F7820">
        <w:t xml:space="preserve">For example, </w:t>
      </w:r>
      <w:r>
        <w:t xml:space="preserve">a </w:t>
      </w:r>
      <w:r w:rsidRPr="008F7820">
        <w:t>.csv file</w:t>
      </w:r>
      <w:r>
        <w:t xml:space="preserve"> (</w:t>
      </w:r>
      <w:r w:rsidRPr="008F7820">
        <w:t>raw_data_100</w:t>
      </w:r>
      <w:r>
        <w:t>.csv) is generated, which</w:t>
      </w:r>
      <w:r w:rsidRPr="008F7820">
        <w:t xml:space="preserve"> contains the hourly measurement of 100 patients. Model fitting experiments were conducted on different datasets and classifiers. </w:t>
      </w:r>
      <w:r>
        <w:t>Personal</w:t>
      </w:r>
      <w:r w:rsidRPr="008F7820">
        <w:t xml:space="preserve"> laptops were used to execute these experiments for the smaller datasets (10-2000 patients). However, </w:t>
      </w:r>
      <w:r>
        <w:t>these</w:t>
      </w:r>
      <w:r w:rsidRPr="008F7820">
        <w:t xml:space="preserve"> were not powerful enough for experiments with the larger datasets (5000-40</w:t>
      </w:r>
      <w:r w:rsidR="007B5977">
        <w:t>,</w:t>
      </w:r>
      <w:r w:rsidRPr="008F7820">
        <w:t xml:space="preserve">366 patients). Therefore, the KULeuven HPC and desktop with Ubuntu are used to perform these operations. For the large dataset, </w:t>
      </w:r>
      <w:r w:rsidR="000E6E99">
        <w:br/>
      </w:r>
      <w:r w:rsidRPr="008F7820">
        <w:t xml:space="preserve">these systems had a great benefit of the DASK implementation since the workload was distributed over multiple processes. The resources and services used in this </w:t>
      </w:r>
      <w:r>
        <w:t>thesis</w:t>
      </w:r>
      <w:r w:rsidRPr="008F7820">
        <w:t xml:space="preserve"> were provided by the VSC (Flemish Supercomputer Center), funded by the Research Foundation - Flanders (FWO) and the Flemish Government</w:t>
      </w:r>
      <w:r w:rsidR="00F57CBF">
        <w:t>.</w:t>
      </w:r>
    </w:p>
    <w:p w14:paraId="17A5D7A8" w14:textId="77777777" w:rsidR="00276FE8" w:rsidRPr="008F7820" w:rsidRDefault="00276FE8" w:rsidP="008075CC"/>
    <w:p w14:paraId="7FD0A3E4" w14:textId="44905CA1" w:rsidR="001B6989" w:rsidRPr="008F7820" w:rsidRDefault="00276FE8" w:rsidP="00A119FA">
      <w:pPr>
        <w:spacing w:after="0"/>
        <w:jc w:val="left"/>
      </w:pPr>
      <w:r>
        <w:br w:type="page"/>
      </w:r>
    </w:p>
    <w:p w14:paraId="006C7F10" w14:textId="554DCF32" w:rsidR="001B6989" w:rsidRPr="008F7820" w:rsidRDefault="00AD1511" w:rsidP="00442E2B">
      <w:pPr>
        <w:pStyle w:val="Heading2"/>
      </w:pPr>
      <w:bookmarkStart w:id="232" w:name="_Toc72176210"/>
      <w:r>
        <w:lastRenderedPageBreak/>
        <w:t>Followed</w:t>
      </w:r>
      <w:r w:rsidRPr="008F7820">
        <w:t xml:space="preserve"> </w:t>
      </w:r>
      <w:r w:rsidR="001B6989" w:rsidRPr="008F7820">
        <w:t>Course</w:t>
      </w:r>
      <w:bookmarkEnd w:id="232"/>
    </w:p>
    <w:p w14:paraId="3E8B48E9" w14:textId="2744E7A7" w:rsidR="00AD1511" w:rsidRPr="008F7820" w:rsidRDefault="00AD1511" w:rsidP="007D7017">
      <w:r w:rsidRPr="008F7820">
        <w:t>At the start of thi</w:t>
      </w:r>
      <w:r>
        <w:t>s</w:t>
      </w:r>
      <w:r w:rsidRPr="008F7820">
        <w:t xml:space="preserve"> thesis, there was little experience with machine learning related principles. </w:t>
      </w:r>
      <w:r>
        <w:t xml:space="preserve">Hence </w:t>
      </w:r>
      <w:r w:rsidRPr="008F7820">
        <w:t xml:space="preserve">it was decided to take an online machine learning course to get a better understanding of </w:t>
      </w:r>
      <w:r w:rsidR="009E21F4">
        <w:t>machine learning</w:t>
      </w:r>
      <w:r w:rsidR="009E21F4" w:rsidRPr="008F7820">
        <w:t xml:space="preserve"> </w:t>
      </w:r>
      <w:r w:rsidR="009E21F4">
        <w:t xml:space="preserve">(ML) </w:t>
      </w:r>
      <w:r w:rsidR="009E21F4" w:rsidRPr="008F7820">
        <w:t xml:space="preserve">algorithms. This </w:t>
      </w:r>
      <w:r w:rsidR="00A56669" w:rsidRPr="00A56669">
        <w:t>Massive Open Online Course</w:t>
      </w:r>
      <w:r w:rsidR="009E21F4">
        <w:t xml:space="preserve"> (</w:t>
      </w:r>
      <w:r w:rsidR="009E21F4" w:rsidRPr="008F7820">
        <w:t>MOOC</w:t>
      </w:r>
      <w:r w:rsidR="009E21F4">
        <w:t xml:space="preserve">) </w:t>
      </w:r>
      <w:r w:rsidRPr="008F7820">
        <w:t>course</w:t>
      </w:r>
      <w:r w:rsidR="00687EDC">
        <w:t xml:space="preserve"> </w:t>
      </w:r>
      <w:r>
        <w:fldChar w:fldCharType="begin"/>
      </w:r>
      <w:r w:rsidR="00BF7099">
        <w:instrText xml:space="preserve"> ADDIN ZOTERO_ITEM CSL_CITATION {"citationID":"fQft268L","properties":{"formattedCitation":"[44]","plainCitation":"[44]","noteIndex":0},"citationItems":[{"id":275,"uris":["http://zotero.org/groups/2605537/items/FRJSJDV3"],"uri":["http://zotero.org/groups/2605537/items/FRJSJDV3"],"itemData":{"id":275,"type":"webpage","abstract":"Machine learning is the science of getting computers to act without being explicitly programmed. In the past decade, machine learning has given us self-driving cars, practical speech recognition, effective web search, and a vastly improved ...","container-title":"Coursera","language":"en","title":"Machine Learning - Home","URL":"https://www.coursera.org/learn/machine-learning/home/week/9","accessed":{"date-parts":[["2021",4,20]]}}}],"schema":"https://github.com/citation-style-language/schema/raw/master/csl-citation.json"} </w:instrText>
      </w:r>
      <w:r>
        <w:fldChar w:fldCharType="separate"/>
      </w:r>
      <w:r w:rsidR="00BF7099" w:rsidRPr="00BF7099">
        <w:t>[44]</w:t>
      </w:r>
      <w:r>
        <w:fldChar w:fldCharType="end"/>
      </w:r>
      <w:r w:rsidRPr="008F7820">
        <w:t xml:space="preserve"> was taught by </w:t>
      </w:r>
      <w:r w:rsidR="00707620">
        <w:t>Professor</w:t>
      </w:r>
      <w:r w:rsidR="00707620" w:rsidRPr="008F7820">
        <w:t xml:space="preserve"> </w:t>
      </w:r>
      <w:r w:rsidRPr="008F7820">
        <w:t>Andrew Ng, who is a professor of machine learning at Stanford University.</w:t>
      </w:r>
      <w:r w:rsidR="00B824C5">
        <w:t xml:space="preserve"> </w:t>
      </w:r>
      <w:r w:rsidRPr="008F7820">
        <w:t xml:space="preserve">This course provides a broad introduction to machine learning, data mining and statistical pattern recognition. </w:t>
      </w:r>
      <w:r>
        <w:t>It consists of supervised learning, unsupervised learning and best practices</w:t>
      </w:r>
      <w:r w:rsidR="002715EC">
        <w:t>.</w:t>
      </w:r>
    </w:p>
    <w:p w14:paraId="7461DBE7" w14:textId="6551691F" w:rsidR="00DF01CF" w:rsidRDefault="00AD1511" w:rsidP="007D7017">
      <w:r w:rsidRPr="008F7820">
        <w:t xml:space="preserve">During this course, several applications of machine learning and advice for implementing </w:t>
      </w:r>
      <w:r w:rsidR="00687EDC">
        <w:br/>
      </w:r>
      <w:r w:rsidRPr="008F7820">
        <w:t>ML algorithms are discussed. Examples are given of how learning algorithms can be used for analysing text (internet search, anti-spam), computer vision (image analysis)</w:t>
      </w:r>
      <w:r w:rsidR="008122D2">
        <w:t xml:space="preserve">, </w:t>
      </w:r>
      <w:r w:rsidRPr="008F7820">
        <w:t>and also advice is given regarding how datasets can be split into different subsets. Th</w:t>
      </w:r>
      <w:r w:rsidR="003E24CE">
        <w:t>e</w:t>
      </w:r>
      <w:r w:rsidRPr="008F7820">
        <w:t xml:space="preserve"> advice for dataset splitting will be used in this </w:t>
      </w:r>
      <w:r>
        <w:t>thesis</w:t>
      </w:r>
      <w:r w:rsidRPr="008F7820">
        <w:t xml:space="preserve"> to validate the trained model. The course consisted of </w:t>
      </w:r>
      <w:r w:rsidR="00687EDC">
        <w:br/>
      </w:r>
      <w:r w:rsidRPr="008F7820">
        <w:t>11 chapters. For each of these chapters, exercises regarding the previously discussed theory needed to be conducted. Although the exercises were performed in MATLAB, the gathered knowledge provided a broad picture of the techniques behind a model.</w:t>
      </w:r>
    </w:p>
    <w:p w14:paraId="7910E4CD" w14:textId="242D2E9C" w:rsidR="007056FF" w:rsidRDefault="007056FF">
      <w:pPr>
        <w:spacing w:after="0"/>
        <w:jc w:val="left"/>
      </w:pPr>
      <w:r>
        <w:br w:type="page"/>
      </w:r>
    </w:p>
    <w:p w14:paraId="001423EE" w14:textId="1EC1D009" w:rsidR="000E472C" w:rsidRDefault="000E472C" w:rsidP="000E472C">
      <w:pPr>
        <w:pStyle w:val="Heading1"/>
      </w:pPr>
      <w:bookmarkStart w:id="233" w:name="_Toc72176211"/>
      <w:bookmarkStart w:id="234" w:name="_Toc67574640"/>
      <w:bookmarkStart w:id="235" w:name="_Toc67578915"/>
      <w:bookmarkEnd w:id="209"/>
      <w:r>
        <w:lastRenderedPageBreak/>
        <w:t>Methods</w:t>
      </w:r>
      <w:bookmarkEnd w:id="233"/>
    </w:p>
    <w:p w14:paraId="7DB05F09" w14:textId="17A59ABF" w:rsidR="007C1905" w:rsidRDefault="007C1905" w:rsidP="000E472C">
      <w:pPr>
        <w:pStyle w:val="Heading2"/>
      </w:pPr>
      <w:bookmarkStart w:id="236" w:name="_Ref70318450"/>
      <w:bookmarkStart w:id="237" w:name="_Toc72176212"/>
      <w:r>
        <w:t>Missing data imputation</w:t>
      </w:r>
      <w:bookmarkEnd w:id="236"/>
      <w:bookmarkEnd w:id="237"/>
    </w:p>
    <w:p w14:paraId="756D6E10" w14:textId="3EC79BA2" w:rsidR="00DF01CF" w:rsidRDefault="00C8270D" w:rsidP="007B02DC">
      <w:r w:rsidRPr="00C8270D">
        <w:t xml:space="preserve">We follow </w:t>
      </w:r>
      <w:r w:rsidR="009E2518">
        <w:t xml:space="preserve">an </w:t>
      </w:r>
      <w:r w:rsidRPr="00C8270D">
        <w:t>imputation strategy for handling missing data. It involves filling the missing entries by an educated guess before training the model.</w:t>
      </w:r>
      <w:r w:rsidR="001E6DFB">
        <w:t xml:space="preserve"> </w:t>
      </w:r>
      <w:r w:rsidR="00521EAF">
        <w:t>The m</w:t>
      </w:r>
      <w:r w:rsidR="0010035A">
        <w:t xml:space="preserve">issing </w:t>
      </w:r>
      <w:r w:rsidR="00485A78">
        <w:t xml:space="preserve">value </w:t>
      </w:r>
      <w:r w:rsidR="00716CC2">
        <w:t xml:space="preserve">in the dataset </w:t>
      </w:r>
      <w:r w:rsidR="00485A78">
        <w:t xml:space="preserve">is </w:t>
      </w:r>
      <w:r w:rsidR="00871262" w:rsidRPr="00871262">
        <w:t xml:space="preserve">denoted as NaN, </w:t>
      </w:r>
      <w:r w:rsidR="00B12D00">
        <w:t>which</w:t>
      </w:r>
      <w:r w:rsidR="00B12D00" w:rsidRPr="00871262">
        <w:t xml:space="preserve"> </w:t>
      </w:r>
      <w:r w:rsidR="00871262" w:rsidRPr="00871262">
        <w:t>stands for "not a number"</w:t>
      </w:r>
      <w:r w:rsidR="00871262">
        <w:t xml:space="preserve">. </w:t>
      </w:r>
      <w:r w:rsidR="0009105B">
        <w:t xml:space="preserve">In this thesis, five different filling methods </w:t>
      </w:r>
      <w:r w:rsidR="00B548C4">
        <w:t>are</w:t>
      </w:r>
      <w:r w:rsidR="002A26D2">
        <w:t xml:space="preserve"> </w:t>
      </w:r>
      <w:r w:rsidR="00B548C4">
        <w:t xml:space="preserve">applied, </w:t>
      </w:r>
      <w:r w:rsidR="001111D4">
        <w:t>e</w:t>
      </w:r>
      <w:r w:rsidR="003200DA">
        <w:t>ach of which</w:t>
      </w:r>
      <w:r w:rsidR="00AE7B1C">
        <w:t xml:space="preserve"> is introduced in this chapter.</w:t>
      </w:r>
      <w:r w:rsidR="002A26D2">
        <w:t xml:space="preserve"> Below is </w:t>
      </w:r>
      <w:r w:rsidR="006E1EEA">
        <w:t>the</w:t>
      </w:r>
      <w:r w:rsidR="002A26D2">
        <w:t xml:space="preserve"> </w:t>
      </w:r>
      <w:r w:rsidR="002051EE">
        <w:t xml:space="preserve">sorted </w:t>
      </w:r>
      <w:r w:rsidR="002A26D2">
        <w:t>table of the missing ratio</w:t>
      </w:r>
      <w:r w:rsidR="00BF65EA">
        <w:t>s</w:t>
      </w:r>
      <w:r w:rsidR="002A26D2">
        <w:t xml:space="preserve"> of each column, </w:t>
      </w:r>
      <w:r w:rsidR="00ED5643">
        <w:t xml:space="preserve">showing </w:t>
      </w:r>
      <w:r w:rsidR="009052AC" w:rsidRPr="009052AC">
        <w:t>the prevalence of each variable across the dataset</w:t>
      </w:r>
      <w:r w:rsidR="008122D2">
        <w:t>.</w:t>
      </w:r>
    </w:p>
    <w:p w14:paraId="2930A4A4" w14:textId="0409D9ED" w:rsidR="000733C4" w:rsidRDefault="000733C4" w:rsidP="000733C4">
      <w:pPr>
        <w:pStyle w:val="Caption"/>
        <w:keepNext/>
        <w:jc w:val="center"/>
      </w:pPr>
      <w:bookmarkStart w:id="238" w:name="_Ref70796235"/>
      <w:bookmarkStart w:id="239" w:name="_Toc70928371"/>
      <w:bookmarkStart w:id="240" w:name="_Toc72138013"/>
      <w:r>
        <w:t xml:space="preserve">Table </w:t>
      </w:r>
      <w:r>
        <w:fldChar w:fldCharType="begin"/>
      </w:r>
      <w:r>
        <w:instrText xml:space="preserve"> SEQ Table \* ARABIC </w:instrText>
      </w:r>
      <w:r>
        <w:fldChar w:fldCharType="separate"/>
      </w:r>
      <w:r w:rsidR="00B26196">
        <w:rPr>
          <w:noProof/>
        </w:rPr>
        <w:t>7</w:t>
      </w:r>
      <w:r>
        <w:fldChar w:fldCharType="end"/>
      </w:r>
      <w:bookmarkEnd w:id="238"/>
      <w:r>
        <w:t>:</w:t>
      </w:r>
      <w:r w:rsidR="00AD6ED7">
        <w:t xml:space="preserve"> </w:t>
      </w:r>
      <w:r w:rsidRPr="00B05FE9">
        <w:t xml:space="preserve">Missing ratio for each </w:t>
      </w:r>
      <w:r w:rsidR="009052AC" w:rsidRPr="009052AC">
        <w:t>clinical variable for whole dataset</w:t>
      </w:r>
      <w:bookmarkEnd w:id="239"/>
      <w:bookmarkEnd w:id="240"/>
    </w:p>
    <w:tbl>
      <w:tblPr>
        <w:tblStyle w:val="thesistable"/>
        <w:tblW w:w="0" w:type="auto"/>
        <w:jc w:val="center"/>
        <w:tblLook w:val="04A0" w:firstRow="1" w:lastRow="0" w:firstColumn="1" w:lastColumn="0" w:noHBand="0" w:noVBand="1"/>
      </w:tblPr>
      <w:tblGrid>
        <w:gridCol w:w="1652"/>
        <w:gridCol w:w="1684"/>
        <w:gridCol w:w="1715"/>
        <w:gridCol w:w="1685"/>
      </w:tblGrid>
      <w:tr w:rsidR="0009105B" w:rsidRPr="0094499A" w14:paraId="307FD920" w14:textId="77777777" w:rsidTr="00EF34B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06B235" w14:textId="77777777" w:rsidR="0009105B" w:rsidRPr="0094499A" w:rsidRDefault="0009105B" w:rsidP="00982240">
            <w:pPr>
              <w:spacing w:after="0"/>
              <w:jc w:val="left"/>
              <w:rPr>
                <w:rFonts w:eastAsia="Times New Roman" w:cs="Calibri"/>
                <w:color w:val="000000"/>
                <w:sz w:val="22"/>
                <w:szCs w:val="22"/>
                <w:lang w:val="en-US" w:eastAsia="zh-CN"/>
              </w:rPr>
            </w:pPr>
            <w:r w:rsidRPr="0094499A">
              <w:rPr>
                <w:rFonts w:eastAsia="Times New Roman" w:cs="Calibri"/>
                <w:color w:val="000000"/>
                <w:sz w:val="22"/>
                <w:szCs w:val="22"/>
                <w:lang w:val="en-US" w:eastAsia="zh-CN"/>
              </w:rPr>
              <w:t xml:space="preserve">Column </w:t>
            </w:r>
          </w:p>
        </w:tc>
        <w:tc>
          <w:tcPr>
            <w:tcW w:w="0" w:type="auto"/>
            <w:noWrap/>
            <w:hideMark/>
          </w:tcPr>
          <w:p w14:paraId="1BEF442B" w14:textId="5A9B2CCB" w:rsidR="0009105B" w:rsidRPr="0094499A" w:rsidRDefault="0009105B" w:rsidP="00982240">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4499A">
              <w:rPr>
                <w:rFonts w:eastAsia="Times New Roman" w:cs="Calibri"/>
                <w:color w:val="000000"/>
                <w:sz w:val="22"/>
                <w:szCs w:val="22"/>
                <w:lang w:val="en-US" w:eastAsia="zh-CN"/>
              </w:rPr>
              <w:t xml:space="preserve">Missing </w:t>
            </w:r>
            <w:r w:rsidR="00612852">
              <w:rPr>
                <w:rFonts w:eastAsia="Times New Roman" w:cs="Calibri"/>
                <w:color w:val="000000"/>
                <w:sz w:val="22"/>
                <w:szCs w:val="22"/>
                <w:lang w:val="en-US" w:eastAsia="zh-CN"/>
              </w:rPr>
              <w:t>rate</w:t>
            </w:r>
            <w:r w:rsidR="00612852" w:rsidRPr="0094499A">
              <w:rPr>
                <w:rFonts w:eastAsia="Times New Roman" w:cs="Calibri"/>
                <w:color w:val="000000"/>
                <w:sz w:val="22"/>
                <w:szCs w:val="22"/>
                <w:lang w:val="en-US" w:eastAsia="zh-CN"/>
              </w:rPr>
              <w:t xml:space="preserve"> </w:t>
            </w:r>
            <w:r w:rsidR="000733C4" w:rsidRPr="0094499A">
              <w:rPr>
                <w:rFonts w:eastAsia="Times New Roman" w:cs="Calibri"/>
                <w:b w:val="0"/>
                <w:color w:val="000000"/>
                <w:sz w:val="22"/>
                <w:szCs w:val="22"/>
                <w:lang w:val="en-US" w:eastAsia="zh-CN"/>
              </w:rPr>
              <w:t>(</w:t>
            </w:r>
            <w:r w:rsidRPr="0094499A">
              <w:rPr>
                <w:rFonts w:eastAsia="Times New Roman" w:cs="Calibri"/>
                <w:color w:val="000000"/>
                <w:sz w:val="22"/>
                <w:szCs w:val="22"/>
                <w:lang w:val="en-US" w:eastAsia="zh-CN"/>
              </w:rPr>
              <w:t>%)</w:t>
            </w:r>
          </w:p>
        </w:tc>
        <w:tc>
          <w:tcPr>
            <w:tcW w:w="0" w:type="auto"/>
            <w:noWrap/>
            <w:hideMark/>
          </w:tcPr>
          <w:p w14:paraId="4516DFD7" w14:textId="77777777" w:rsidR="0009105B" w:rsidRPr="0094499A" w:rsidRDefault="0009105B" w:rsidP="00982240">
            <w:pPr>
              <w:spacing w:after="0"/>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4499A">
              <w:rPr>
                <w:rFonts w:eastAsia="Times New Roman" w:cs="Calibri"/>
                <w:color w:val="000000"/>
                <w:sz w:val="22"/>
                <w:szCs w:val="22"/>
                <w:lang w:val="en-US" w:eastAsia="zh-CN"/>
              </w:rPr>
              <w:t xml:space="preserve">Column </w:t>
            </w:r>
          </w:p>
        </w:tc>
        <w:tc>
          <w:tcPr>
            <w:tcW w:w="0" w:type="auto"/>
            <w:noWrap/>
            <w:hideMark/>
          </w:tcPr>
          <w:p w14:paraId="199627C1" w14:textId="78C2B701" w:rsidR="0009105B" w:rsidRPr="0094499A" w:rsidRDefault="0009105B" w:rsidP="00982240">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4499A">
              <w:rPr>
                <w:rFonts w:eastAsia="Times New Roman" w:cs="Calibri"/>
                <w:color w:val="000000"/>
                <w:sz w:val="22"/>
                <w:szCs w:val="22"/>
                <w:lang w:val="en-US" w:eastAsia="zh-CN"/>
              </w:rPr>
              <w:t>Missing rate</w:t>
            </w:r>
            <w:r w:rsidR="000733C4">
              <w:rPr>
                <w:rFonts w:eastAsia="Times New Roman" w:cs="Calibri"/>
                <w:color w:val="000000"/>
                <w:sz w:val="22"/>
                <w:szCs w:val="22"/>
                <w:lang w:val="en-US" w:eastAsia="zh-CN"/>
              </w:rPr>
              <w:t xml:space="preserve"> </w:t>
            </w:r>
            <w:r w:rsidRPr="0094499A">
              <w:rPr>
                <w:rFonts w:eastAsia="Times New Roman" w:cs="Calibri"/>
                <w:color w:val="000000"/>
                <w:sz w:val="22"/>
                <w:szCs w:val="22"/>
                <w:lang w:val="en-US" w:eastAsia="zh-CN"/>
              </w:rPr>
              <w:t>(%)</w:t>
            </w:r>
          </w:p>
        </w:tc>
      </w:tr>
      <w:tr w:rsidR="0009105B" w:rsidRPr="0094499A" w14:paraId="0397DA64"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B97B70" w14:textId="77777777" w:rsidR="0009105B" w:rsidRPr="00B177B8" w:rsidRDefault="0009105B" w:rsidP="00E9160E">
            <w:pPr>
              <w:rPr>
                <w:rFonts w:cs="Calibri"/>
                <w:b w:val="0"/>
                <w:bCs w:val="0"/>
              </w:rPr>
            </w:pPr>
            <w:r w:rsidRPr="00B177B8">
              <w:rPr>
                <w:rFonts w:cs="Calibri"/>
                <w:b w:val="0"/>
                <w:bCs w:val="0"/>
              </w:rPr>
              <w:t>Patient_id</w:t>
            </w:r>
          </w:p>
        </w:tc>
        <w:tc>
          <w:tcPr>
            <w:tcW w:w="0" w:type="auto"/>
            <w:noWrap/>
            <w:hideMark/>
          </w:tcPr>
          <w:p w14:paraId="6DC15738" w14:textId="4B847FBF" w:rsidR="0009105B" w:rsidRPr="00B177B8" w:rsidRDefault="00BE64AA"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2D3BEFE3"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BUN</w:t>
            </w:r>
          </w:p>
        </w:tc>
        <w:tc>
          <w:tcPr>
            <w:tcW w:w="0" w:type="auto"/>
            <w:noWrap/>
            <w:hideMark/>
          </w:tcPr>
          <w:p w14:paraId="6F6EAAB5"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3.13</w:t>
            </w:r>
          </w:p>
        </w:tc>
      </w:tr>
      <w:tr w:rsidR="0009105B" w:rsidRPr="0094499A" w14:paraId="5DE42DCA"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A1F2E2" w14:textId="77777777" w:rsidR="0009105B" w:rsidRPr="00B177B8" w:rsidRDefault="0009105B" w:rsidP="00E9160E">
            <w:pPr>
              <w:rPr>
                <w:rFonts w:cs="Calibri"/>
                <w:b w:val="0"/>
                <w:bCs w:val="0"/>
              </w:rPr>
            </w:pPr>
            <w:r w:rsidRPr="00B177B8">
              <w:rPr>
                <w:rFonts w:cs="Calibri"/>
                <w:b w:val="0"/>
                <w:bCs w:val="0"/>
              </w:rPr>
              <w:t>ICULOS</w:t>
            </w:r>
          </w:p>
        </w:tc>
        <w:tc>
          <w:tcPr>
            <w:tcW w:w="0" w:type="auto"/>
            <w:noWrap/>
            <w:hideMark/>
          </w:tcPr>
          <w:p w14:paraId="26EFD006" w14:textId="3525A1EC" w:rsidR="0009105B" w:rsidRPr="00B177B8" w:rsidRDefault="00BE64AA"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590C3CD6"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WBC</w:t>
            </w:r>
          </w:p>
        </w:tc>
        <w:tc>
          <w:tcPr>
            <w:tcW w:w="0" w:type="auto"/>
            <w:noWrap/>
            <w:hideMark/>
          </w:tcPr>
          <w:p w14:paraId="4586C298"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3.59</w:t>
            </w:r>
          </w:p>
        </w:tc>
      </w:tr>
      <w:tr w:rsidR="0009105B" w:rsidRPr="0094499A" w14:paraId="34775C81"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BD7FCB" w14:textId="77777777" w:rsidR="0009105B" w:rsidRPr="00B177B8" w:rsidRDefault="0009105B" w:rsidP="00E9160E">
            <w:pPr>
              <w:rPr>
                <w:rFonts w:cs="Calibri"/>
                <w:b w:val="0"/>
                <w:bCs w:val="0"/>
              </w:rPr>
            </w:pPr>
            <w:r w:rsidRPr="00B177B8">
              <w:rPr>
                <w:rFonts w:cs="Calibri"/>
                <w:b w:val="0"/>
                <w:bCs w:val="0"/>
              </w:rPr>
              <w:t>Gender</w:t>
            </w:r>
          </w:p>
        </w:tc>
        <w:tc>
          <w:tcPr>
            <w:tcW w:w="0" w:type="auto"/>
            <w:noWrap/>
            <w:hideMark/>
          </w:tcPr>
          <w:p w14:paraId="21DC4752" w14:textId="7FC1A4E9" w:rsidR="0009105B" w:rsidRPr="00B177B8" w:rsidRDefault="00BE64AA"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1AA8CD96"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Magnesium</w:t>
            </w:r>
          </w:p>
        </w:tc>
        <w:tc>
          <w:tcPr>
            <w:tcW w:w="0" w:type="auto"/>
            <w:noWrap/>
            <w:hideMark/>
          </w:tcPr>
          <w:p w14:paraId="58E3C131"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3.69</w:t>
            </w:r>
          </w:p>
        </w:tc>
      </w:tr>
      <w:tr w:rsidR="0009105B" w:rsidRPr="0094499A" w14:paraId="76EE8C85"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248353" w14:textId="77777777" w:rsidR="0009105B" w:rsidRPr="00B177B8" w:rsidRDefault="0009105B" w:rsidP="00E9160E">
            <w:pPr>
              <w:rPr>
                <w:rFonts w:cs="Calibri"/>
                <w:b w:val="0"/>
                <w:bCs w:val="0"/>
              </w:rPr>
            </w:pPr>
            <w:r w:rsidRPr="00B177B8">
              <w:rPr>
                <w:rFonts w:cs="Calibri"/>
                <w:b w:val="0"/>
                <w:bCs w:val="0"/>
              </w:rPr>
              <w:t>Age</w:t>
            </w:r>
          </w:p>
        </w:tc>
        <w:tc>
          <w:tcPr>
            <w:tcW w:w="0" w:type="auto"/>
            <w:noWrap/>
            <w:hideMark/>
          </w:tcPr>
          <w:p w14:paraId="2DCEE56A" w14:textId="7A587065" w:rsidR="0009105B" w:rsidRPr="00B177B8" w:rsidRDefault="00BE64AA"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7543DA50"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Creatinine</w:t>
            </w:r>
          </w:p>
        </w:tc>
        <w:tc>
          <w:tcPr>
            <w:tcW w:w="0" w:type="auto"/>
            <w:noWrap/>
            <w:hideMark/>
          </w:tcPr>
          <w:p w14:paraId="471B21DA"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3.90</w:t>
            </w:r>
          </w:p>
        </w:tc>
      </w:tr>
      <w:tr w:rsidR="0009105B" w:rsidRPr="0094499A" w14:paraId="694C2AA4"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1D2D6" w14:textId="77777777" w:rsidR="0009105B" w:rsidRPr="00B177B8" w:rsidRDefault="0009105B" w:rsidP="00E9160E">
            <w:pPr>
              <w:rPr>
                <w:rFonts w:cs="Calibri"/>
                <w:b w:val="0"/>
                <w:bCs w:val="0"/>
              </w:rPr>
            </w:pPr>
            <w:r w:rsidRPr="00B177B8">
              <w:rPr>
                <w:rFonts w:cs="Calibri"/>
                <w:b w:val="0"/>
                <w:bCs w:val="0"/>
              </w:rPr>
              <w:t>SepsisLabel</w:t>
            </w:r>
          </w:p>
        </w:tc>
        <w:tc>
          <w:tcPr>
            <w:tcW w:w="0" w:type="auto"/>
            <w:noWrap/>
            <w:hideMark/>
          </w:tcPr>
          <w:p w14:paraId="4D5233C8" w14:textId="2DDCC6D5" w:rsidR="0009105B" w:rsidRPr="00B177B8" w:rsidRDefault="00BE64AA"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659969E7"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Platelets</w:t>
            </w:r>
          </w:p>
        </w:tc>
        <w:tc>
          <w:tcPr>
            <w:tcW w:w="0" w:type="auto"/>
            <w:noWrap/>
            <w:hideMark/>
          </w:tcPr>
          <w:p w14:paraId="4980B27C"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4.06</w:t>
            </w:r>
          </w:p>
        </w:tc>
      </w:tr>
      <w:tr w:rsidR="0009105B" w:rsidRPr="0094499A" w14:paraId="4F0BA3FC"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CCF7D" w14:textId="77777777" w:rsidR="0009105B" w:rsidRPr="00B177B8" w:rsidRDefault="0009105B" w:rsidP="00E9160E">
            <w:pPr>
              <w:rPr>
                <w:rFonts w:cs="Calibri"/>
                <w:b w:val="0"/>
                <w:bCs w:val="0"/>
              </w:rPr>
            </w:pPr>
            <w:r w:rsidRPr="00B177B8">
              <w:rPr>
                <w:rFonts w:cs="Calibri"/>
                <w:b w:val="0"/>
                <w:bCs w:val="0"/>
              </w:rPr>
              <w:t>HospAdmTime</w:t>
            </w:r>
          </w:p>
        </w:tc>
        <w:tc>
          <w:tcPr>
            <w:tcW w:w="0" w:type="auto"/>
            <w:noWrap/>
            <w:hideMark/>
          </w:tcPr>
          <w:p w14:paraId="4880B631" w14:textId="09C4AD3A" w:rsidR="0009105B" w:rsidRPr="00B177B8" w:rsidRDefault="00BE64AA"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0</w:t>
            </w:r>
            <w:r w:rsidR="00C26213" w:rsidRPr="00B177B8">
              <w:rPr>
                <w:rFonts w:cs="Calibri"/>
              </w:rPr>
              <w:t>.</w:t>
            </w:r>
            <w:r w:rsidR="0009105B" w:rsidRPr="00B177B8">
              <w:rPr>
                <w:rFonts w:cs="Calibri"/>
              </w:rPr>
              <w:t>00</w:t>
            </w:r>
          </w:p>
        </w:tc>
        <w:tc>
          <w:tcPr>
            <w:tcW w:w="0" w:type="auto"/>
            <w:noWrap/>
            <w:hideMark/>
          </w:tcPr>
          <w:p w14:paraId="0CDA5018"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Calcium</w:t>
            </w:r>
          </w:p>
        </w:tc>
        <w:tc>
          <w:tcPr>
            <w:tcW w:w="0" w:type="auto"/>
            <w:noWrap/>
            <w:hideMark/>
          </w:tcPr>
          <w:p w14:paraId="2E3F577A"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4.12</w:t>
            </w:r>
          </w:p>
        </w:tc>
      </w:tr>
      <w:tr w:rsidR="0009105B" w:rsidRPr="0094499A" w14:paraId="1ECA5F66"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ECB06" w14:textId="77777777" w:rsidR="0009105B" w:rsidRPr="00B177B8" w:rsidRDefault="0009105B" w:rsidP="00E9160E">
            <w:pPr>
              <w:rPr>
                <w:rFonts w:cs="Calibri"/>
                <w:b w:val="0"/>
                <w:bCs w:val="0"/>
              </w:rPr>
            </w:pPr>
            <w:r w:rsidRPr="00B177B8">
              <w:rPr>
                <w:rFonts w:cs="Calibri"/>
                <w:b w:val="0"/>
                <w:bCs w:val="0"/>
              </w:rPr>
              <w:t>HR</w:t>
            </w:r>
          </w:p>
        </w:tc>
        <w:tc>
          <w:tcPr>
            <w:tcW w:w="0" w:type="auto"/>
            <w:noWrap/>
            <w:hideMark/>
          </w:tcPr>
          <w:p w14:paraId="42DF5BCD"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9.88</w:t>
            </w:r>
          </w:p>
        </w:tc>
        <w:tc>
          <w:tcPr>
            <w:tcW w:w="0" w:type="auto"/>
            <w:noWrap/>
            <w:hideMark/>
          </w:tcPr>
          <w:p w14:paraId="0DD1B146" w14:textId="2DB77D1C" w:rsidR="0009105B" w:rsidRPr="00E9160E" w:rsidRDefault="00CB76D7" w:rsidP="00E9160E">
            <w:pPr>
              <w:cnfStyle w:val="000000100000" w:firstRow="0" w:lastRow="0" w:firstColumn="0" w:lastColumn="0" w:oddVBand="0" w:evenVBand="0" w:oddHBand="1" w:evenHBand="0" w:firstRowFirstColumn="0" w:firstRowLastColumn="0" w:lastRowFirstColumn="0" w:lastRowLastColumn="0"/>
              <w:rPr>
                <w:iCs/>
              </w:rPr>
            </w:pPr>
            <m:oMath>
              <m:sSub>
                <m:sSubPr>
                  <m:ctrlPr>
                    <w:rPr>
                      <w:rFonts w:ascii="Cambria Math" w:hAnsi="Cambria Math"/>
                      <w:iCs/>
                    </w:rPr>
                  </m:ctrlPr>
                </m:sSubPr>
                <m:e>
                  <m:r>
                    <m:rPr>
                      <m:sty m:val="p"/>
                    </m:rPr>
                    <w:rPr>
                      <w:rFonts w:ascii="Cambria Math" w:hAnsi="Cambria Math"/>
                    </w:rPr>
                    <m:t>PaCO</m:t>
                  </m:r>
                </m:e>
                <m:sub>
                  <m:r>
                    <m:rPr>
                      <m:sty m:val="p"/>
                    </m:rPr>
                    <w:rPr>
                      <w:rFonts w:ascii="Cambria Math" w:hAnsi="Cambria Math"/>
                    </w:rPr>
                    <m:t>2</m:t>
                  </m:r>
                </m:sub>
              </m:sSub>
            </m:oMath>
            <w:r w:rsidR="009E2FA5" w:rsidRPr="00E9160E">
              <w:rPr>
                <w:iCs/>
              </w:rPr>
              <w:t xml:space="preserve"> </w:t>
            </w:r>
          </w:p>
        </w:tc>
        <w:tc>
          <w:tcPr>
            <w:tcW w:w="0" w:type="auto"/>
            <w:noWrap/>
            <w:hideMark/>
          </w:tcPr>
          <w:p w14:paraId="408A9030"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4.44</w:t>
            </w:r>
          </w:p>
        </w:tc>
      </w:tr>
      <w:tr w:rsidR="0009105B" w:rsidRPr="0094499A" w14:paraId="18F4F998"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BA9D5A" w14:textId="77777777" w:rsidR="0009105B" w:rsidRPr="00B177B8" w:rsidRDefault="0009105B" w:rsidP="00E9160E">
            <w:pPr>
              <w:rPr>
                <w:rFonts w:cs="Calibri"/>
                <w:b w:val="0"/>
                <w:bCs w:val="0"/>
              </w:rPr>
            </w:pPr>
            <w:r w:rsidRPr="00B177B8">
              <w:rPr>
                <w:rFonts w:cs="Calibri"/>
                <w:b w:val="0"/>
                <w:bCs w:val="0"/>
              </w:rPr>
              <w:t>MAP</w:t>
            </w:r>
          </w:p>
        </w:tc>
        <w:tc>
          <w:tcPr>
            <w:tcW w:w="0" w:type="auto"/>
            <w:noWrap/>
            <w:hideMark/>
          </w:tcPr>
          <w:p w14:paraId="1633629C"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12.45</w:t>
            </w:r>
          </w:p>
        </w:tc>
        <w:tc>
          <w:tcPr>
            <w:tcW w:w="0" w:type="auto"/>
            <w:noWrap/>
            <w:hideMark/>
          </w:tcPr>
          <w:p w14:paraId="4C5AB723"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BaseExcess</w:t>
            </w:r>
          </w:p>
        </w:tc>
        <w:tc>
          <w:tcPr>
            <w:tcW w:w="0" w:type="auto"/>
            <w:noWrap/>
            <w:hideMark/>
          </w:tcPr>
          <w:p w14:paraId="4F30A9F5"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4.58</w:t>
            </w:r>
          </w:p>
        </w:tc>
      </w:tr>
      <w:tr w:rsidR="0009105B" w:rsidRPr="0094499A" w14:paraId="717CFF09"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17EAAE" w14:textId="15E95FD6" w:rsidR="0009105B" w:rsidRPr="00B177B8" w:rsidRDefault="00CB76D7" w:rsidP="00E9160E">
            <w:pPr>
              <w:rPr>
                <w:rFonts w:cs="Calibri"/>
                <w:b w:val="0"/>
                <w:bCs w:val="0"/>
              </w:rPr>
            </w:pPr>
            <m:oMathPara>
              <m:oMathParaPr>
                <m:jc m:val="left"/>
              </m:oMathParaPr>
              <m:oMath>
                <m:sSub>
                  <m:sSubPr>
                    <m:ctrlPr>
                      <w:rPr>
                        <w:rFonts w:ascii="Cambria Math" w:hAnsi="Cambria Math" w:cs="Calibri"/>
                        <w:b w:val="0"/>
                        <w:bCs w:val="0"/>
                        <w:iCs/>
                      </w:rPr>
                    </m:ctrlPr>
                  </m:sSubPr>
                  <m:e>
                    <m:r>
                      <m:rPr>
                        <m:sty m:val="p"/>
                      </m:rPr>
                      <w:rPr>
                        <w:rFonts w:ascii="Cambria Math" w:hAnsi="Cambria Math" w:cs="Calibri"/>
                      </w:rPr>
                      <m:t>O</m:t>
                    </m:r>
                  </m:e>
                  <m:sub>
                    <m:r>
                      <m:rPr>
                        <m:sty m:val="p"/>
                      </m:rPr>
                      <w:rPr>
                        <w:rFonts w:ascii="Cambria Math" w:hAnsi="Cambria Math" w:cs="Calibri"/>
                      </w:rPr>
                      <m:t>2</m:t>
                    </m:r>
                  </m:sub>
                </m:sSub>
                <m:r>
                  <m:rPr>
                    <m:sty m:val="p"/>
                  </m:rPr>
                  <w:rPr>
                    <w:rFonts w:ascii="Cambria Math" w:hAnsi="Cambria Math" w:cs="Calibri"/>
                  </w:rPr>
                  <m:t>Sat</m:t>
                </m:r>
              </m:oMath>
            </m:oMathPara>
          </w:p>
        </w:tc>
        <w:tc>
          <w:tcPr>
            <w:tcW w:w="0" w:type="auto"/>
            <w:noWrap/>
            <w:hideMark/>
          </w:tcPr>
          <w:p w14:paraId="7592B9FF"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13.06</w:t>
            </w:r>
          </w:p>
        </w:tc>
        <w:tc>
          <w:tcPr>
            <w:tcW w:w="0" w:type="auto"/>
            <w:noWrap/>
            <w:hideMark/>
          </w:tcPr>
          <w:p w14:paraId="18F672F6"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Chloride</w:t>
            </w:r>
          </w:p>
        </w:tc>
        <w:tc>
          <w:tcPr>
            <w:tcW w:w="0" w:type="auto"/>
            <w:noWrap/>
            <w:hideMark/>
          </w:tcPr>
          <w:p w14:paraId="41A4FCA4"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5.46</w:t>
            </w:r>
          </w:p>
        </w:tc>
      </w:tr>
      <w:tr w:rsidR="00151913" w:rsidRPr="0094499A" w14:paraId="20355B40" w14:textId="77777777" w:rsidTr="0015191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50E5D7" w14:textId="77777777" w:rsidR="00151913" w:rsidRPr="00B177B8" w:rsidRDefault="00151913" w:rsidP="00E9160E">
            <w:pPr>
              <w:rPr>
                <w:rFonts w:cs="Calibri"/>
                <w:b w:val="0"/>
                <w:bCs w:val="0"/>
              </w:rPr>
            </w:pPr>
            <w:r w:rsidRPr="00B177B8">
              <w:rPr>
                <w:rFonts w:cs="Calibri"/>
                <w:b w:val="0"/>
                <w:bCs w:val="0"/>
              </w:rPr>
              <w:t>SBP</w:t>
            </w:r>
          </w:p>
        </w:tc>
        <w:tc>
          <w:tcPr>
            <w:tcW w:w="0" w:type="auto"/>
            <w:noWrap/>
            <w:hideMark/>
          </w:tcPr>
          <w:p w14:paraId="318E66C3" w14:textId="77777777" w:rsidR="00151913" w:rsidRPr="00B177B8" w:rsidRDefault="00151913"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14.58</w:t>
            </w:r>
          </w:p>
        </w:tc>
        <w:tc>
          <w:tcPr>
            <w:tcW w:w="0" w:type="auto"/>
            <w:noWrap/>
            <w:vAlign w:val="center"/>
            <w:hideMark/>
          </w:tcPr>
          <w:p w14:paraId="3F0911C5" w14:textId="6CDBDD3A" w:rsidR="00151913" w:rsidRPr="00E9160E" w:rsidRDefault="00B177B8" w:rsidP="00E9160E">
            <w:pPr>
              <w:cnfStyle w:val="000000000000" w:firstRow="0" w:lastRow="0" w:firstColumn="0" w:lastColumn="0" w:oddVBand="0" w:evenVBand="0" w:oddHBand="0" w:evenHBand="0" w:firstRowFirstColumn="0" w:firstRowLastColumn="0" w:lastRowFirstColumn="0" w:lastRowLastColumn="0"/>
              <w:rPr>
                <w:iCs/>
              </w:rPr>
            </w:pPr>
            <m:oMathPara>
              <m:oMathParaPr>
                <m:jc m:val="left"/>
              </m:oMathParaPr>
              <m:oMath>
                <m:r>
                  <m:rPr>
                    <m:sty m:val="p"/>
                  </m:rPr>
                  <w:rPr>
                    <w:rFonts w:ascii="Cambria Math" w:hAnsi="Cambria Math"/>
                  </w:rPr>
                  <m:t>HC</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3</m:t>
                    </m:r>
                  </m:sub>
                </m:sSub>
              </m:oMath>
            </m:oMathPara>
          </w:p>
        </w:tc>
        <w:tc>
          <w:tcPr>
            <w:tcW w:w="0" w:type="auto"/>
            <w:noWrap/>
            <w:hideMark/>
          </w:tcPr>
          <w:p w14:paraId="59FB7E9E" w14:textId="77777777" w:rsidR="00151913" w:rsidRPr="00E9160E" w:rsidRDefault="00151913" w:rsidP="00E9160E">
            <w:pPr>
              <w:cnfStyle w:val="000000000000" w:firstRow="0" w:lastRow="0" w:firstColumn="0" w:lastColumn="0" w:oddVBand="0" w:evenVBand="0" w:oddHBand="0" w:evenHBand="0" w:firstRowFirstColumn="0" w:firstRowLastColumn="0" w:lastRowFirstColumn="0" w:lastRowLastColumn="0"/>
            </w:pPr>
            <w:r w:rsidRPr="00E9160E">
              <w:t>95.81</w:t>
            </w:r>
          </w:p>
        </w:tc>
      </w:tr>
      <w:tr w:rsidR="0009105B" w:rsidRPr="0094499A" w14:paraId="329621FC"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FA76A6" w14:textId="77777777" w:rsidR="0009105B" w:rsidRPr="00B177B8" w:rsidRDefault="0009105B" w:rsidP="00E9160E">
            <w:pPr>
              <w:rPr>
                <w:rFonts w:cs="Calibri"/>
                <w:b w:val="0"/>
                <w:bCs w:val="0"/>
              </w:rPr>
            </w:pPr>
            <w:r w:rsidRPr="00B177B8">
              <w:rPr>
                <w:rFonts w:cs="Calibri"/>
                <w:b w:val="0"/>
                <w:bCs w:val="0"/>
              </w:rPr>
              <w:t>Resp</w:t>
            </w:r>
          </w:p>
        </w:tc>
        <w:tc>
          <w:tcPr>
            <w:tcW w:w="0" w:type="auto"/>
            <w:noWrap/>
            <w:hideMark/>
          </w:tcPr>
          <w:p w14:paraId="58A69452"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15.35</w:t>
            </w:r>
          </w:p>
        </w:tc>
        <w:tc>
          <w:tcPr>
            <w:tcW w:w="0" w:type="auto"/>
            <w:noWrap/>
            <w:hideMark/>
          </w:tcPr>
          <w:p w14:paraId="0994FBB6"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Phosphate</w:t>
            </w:r>
          </w:p>
        </w:tc>
        <w:tc>
          <w:tcPr>
            <w:tcW w:w="0" w:type="auto"/>
            <w:noWrap/>
            <w:hideMark/>
          </w:tcPr>
          <w:p w14:paraId="33893A80"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5.99</w:t>
            </w:r>
          </w:p>
        </w:tc>
      </w:tr>
      <w:tr w:rsidR="0009105B" w:rsidRPr="0094499A" w14:paraId="448AE401"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A28016" w14:textId="77777777" w:rsidR="0009105B" w:rsidRPr="00B177B8" w:rsidRDefault="0009105B" w:rsidP="00E9160E">
            <w:pPr>
              <w:rPr>
                <w:rFonts w:cs="Calibri"/>
                <w:b w:val="0"/>
                <w:bCs w:val="0"/>
              </w:rPr>
            </w:pPr>
            <w:r w:rsidRPr="00B177B8">
              <w:rPr>
                <w:rFonts w:cs="Calibri"/>
                <w:b w:val="0"/>
                <w:bCs w:val="0"/>
              </w:rPr>
              <w:t>DBP</w:t>
            </w:r>
          </w:p>
        </w:tc>
        <w:tc>
          <w:tcPr>
            <w:tcW w:w="0" w:type="auto"/>
            <w:noWrap/>
            <w:hideMark/>
          </w:tcPr>
          <w:p w14:paraId="2918A708"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31.35</w:t>
            </w:r>
          </w:p>
        </w:tc>
        <w:tc>
          <w:tcPr>
            <w:tcW w:w="0" w:type="auto"/>
            <w:noWrap/>
            <w:hideMark/>
          </w:tcPr>
          <w:p w14:paraId="31CCABFC" w14:textId="7BABCFEC" w:rsidR="0009105B" w:rsidRPr="00E9160E" w:rsidRDefault="00B177B8" w:rsidP="00E9160E">
            <w:pPr>
              <w:cnfStyle w:val="000000000000" w:firstRow="0" w:lastRow="0" w:firstColumn="0" w:lastColumn="0" w:oddVBand="0" w:evenVBand="0" w:oddHBand="0" w:evenHBand="0" w:firstRowFirstColumn="0" w:firstRowLastColumn="0" w:lastRowFirstColumn="0" w:lastRowLastColumn="0"/>
              <w:rPr>
                <w:iCs/>
              </w:rPr>
            </w:pPr>
            <m:oMathPara>
              <m:oMathParaPr>
                <m:jc m:val="left"/>
              </m:oMathParaPr>
              <m:oMath>
                <m:r>
                  <m:rPr>
                    <m:sty m:val="p"/>
                  </m:rPr>
                  <w:rPr>
                    <w:rFonts w:ascii="Cambria Math" w:hAnsi="Cambria Math"/>
                  </w:rPr>
                  <m:t>Et</m:t>
                </m:r>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2</m:t>
                    </m:r>
                    <m:ctrlPr>
                      <w:rPr>
                        <w:rFonts w:ascii="Cambria Math" w:hAnsi="Cambria Math"/>
                      </w:rPr>
                    </m:ctrlPr>
                  </m:sub>
                </m:sSub>
              </m:oMath>
            </m:oMathPara>
          </w:p>
        </w:tc>
        <w:tc>
          <w:tcPr>
            <w:tcW w:w="0" w:type="auto"/>
            <w:noWrap/>
            <w:hideMark/>
          </w:tcPr>
          <w:p w14:paraId="13EEA05E"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6.29</w:t>
            </w:r>
          </w:p>
        </w:tc>
      </w:tr>
      <w:tr w:rsidR="0009105B" w:rsidRPr="0094499A" w14:paraId="0A522426"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59DA80" w14:textId="77777777" w:rsidR="0009105B" w:rsidRPr="00B177B8" w:rsidRDefault="0009105B" w:rsidP="00E9160E">
            <w:pPr>
              <w:rPr>
                <w:rFonts w:cs="Calibri"/>
                <w:b w:val="0"/>
                <w:bCs w:val="0"/>
              </w:rPr>
            </w:pPr>
            <w:r w:rsidRPr="00B177B8">
              <w:rPr>
                <w:rFonts w:cs="Calibri"/>
                <w:b w:val="0"/>
                <w:bCs w:val="0"/>
              </w:rPr>
              <w:t>Unit1</w:t>
            </w:r>
          </w:p>
        </w:tc>
        <w:tc>
          <w:tcPr>
            <w:tcW w:w="0" w:type="auto"/>
            <w:noWrap/>
            <w:hideMark/>
          </w:tcPr>
          <w:p w14:paraId="552015B3"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39.43</w:t>
            </w:r>
          </w:p>
        </w:tc>
        <w:tc>
          <w:tcPr>
            <w:tcW w:w="0" w:type="auto"/>
            <w:noWrap/>
            <w:hideMark/>
          </w:tcPr>
          <w:p w14:paraId="4AED4C84" w14:textId="58796EA1" w:rsidR="0009105B" w:rsidRPr="00E9160E" w:rsidRDefault="00CB76D7" w:rsidP="00E9160E">
            <w:pPr>
              <w:cnfStyle w:val="000000100000" w:firstRow="0" w:lastRow="0" w:firstColumn="0" w:lastColumn="0" w:oddVBand="0" w:evenVBand="0" w:oddHBand="1" w:evenHBand="0" w:firstRowFirstColumn="0" w:firstRowLastColumn="0" w:lastRowFirstColumn="0" w:lastRowLastColumn="0"/>
              <w:rPr>
                <w:iCs/>
              </w:rPr>
            </w:pPr>
            <m:oMathPara>
              <m:oMathParaPr>
                <m:jc m:val="left"/>
              </m:oMathParaPr>
              <m:oMath>
                <m:sSub>
                  <m:sSubPr>
                    <m:ctrlPr>
                      <w:rPr>
                        <w:rFonts w:ascii="Cambria Math" w:hAnsi="Cambria Math"/>
                        <w:iCs/>
                      </w:rPr>
                    </m:ctrlPr>
                  </m:sSubPr>
                  <m:e>
                    <m:r>
                      <m:rPr>
                        <m:sty m:val="p"/>
                      </m:rPr>
                      <w:rPr>
                        <w:rFonts w:ascii="Cambria Math" w:hAnsi="Cambria Math"/>
                      </w:rPr>
                      <m:t>SAO</m:t>
                    </m:r>
                  </m:e>
                  <m:sub>
                    <m:r>
                      <m:rPr>
                        <m:sty m:val="p"/>
                      </m:rPr>
                      <w:rPr>
                        <w:rFonts w:ascii="Cambria Math" w:hAnsi="Cambria Math"/>
                      </w:rPr>
                      <m:t>2</m:t>
                    </m:r>
                  </m:sub>
                </m:sSub>
              </m:oMath>
            </m:oMathPara>
          </w:p>
        </w:tc>
        <w:tc>
          <w:tcPr>
            <w:tcW w:w="0" w:type="auto"/>
            <w:noWrap/>
            <w:hideMark/>
          </w:tcPr>
          <w:p w14:paraId="0C9D51A7"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6.55</w:t>
            </w:r>
          </w:p>
        </w:tc>
      </w:tr>
      <w:tr w:rsidR="0009105B" w:rsidRPr="0094499A" w14:paraId="7054EA00"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418D4A" w14:textId="77777777" w:rsidR="0009105B" w:rsidRPr="00B177B8" w:rsidRDefault="0009105B" w:rsidP="00E9160E">
            <w:pPr>
              <w:rPr>
                <w:rFonts w:cs="Calibri"/>
                <w:b w:val="0"/>
                <w:bCs w:val="0"/>
              </w:rPr>
            </w:pPr>
            <w:r w:rsidRPr="00B177B8">
              <w:rPr>
                <w:rFonts w:cs="Calibri"/>
                <w:b w:val="0"/>
                <w:bCs w:val="0"/>
              </w:rPr>
              <w:t>Unit2</w:t>
            </w:r>
          </w:p>
        </w:tc>
        <w:tc>
          <w:tcPr>
            <w:tcW w:w="0" w:type="auto"/>
            <w:noWrap/>
            <w:hideMark/>
          </w:tcPr>
          <w:p w14:paraId="49D60E4C"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39.43</w:t>
            </w:r>
          </w:p>
        </w:tc>
        <w:tc>
          <w:tcPr>
            <w:tcW w:w="0" w:type="auto"/>
            <w:noWrap/>
            <w:hideMark/>
          </w:tcPr>
          <w:p w14:paraId="33EF5F37"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PTT</w:t>
            </w:r>
          </w:p>
        </w:tc>
        <w:tc>
          <w:tcPr>
            <w:tcW w:w="0" w:type="auto"/>
            <w:noWrap/>
            <w:hideMark/>
          </w:tcPr>
          <w:p w14:paraId="01248026"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7.06</w:t>
            </w:r>
          </w:p>
        </w:tc>
      </w:tr>
      <w:tr w:rsidR="0009105B" w:rsidRPr="0094499A" w14:paraId="23A41F33"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A1E4B0" w14:textId="77777777" w:rsidR="0009105B" w:rsidRPr="00B177B8" w:rsidRDefault="0009105B" w:rsidP="00E9160E">
            <w:pPr>
              <w:rPr>
                <w:rFonts w:cs="Calibri"/>
                <w:b w:val="0"/>
                <w:bCs w:val="0"/>
              </w:rPr>
            </w:pPr>
            <w:r w:rsidRPr="00B177B8">
              <w:rPr>
                <w:rFonts w:cs="Calibri"/>
                <w:b w:val="0"/>
                <w:bCs w:val="0"/>
              </w:rPr>
              <w:t>Temp</w:t>
            </w:r>
          </w:p>
        </w:tc>
        <w:tc>
          <w:tcPr>
            <w:tcW w:w="0" w:type="auto"/>
            <w:noWrap/>
            <w:hideMark/>
          </w:tcPr>
          <w:p w14:paraId="51CED521"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66.16</w:t>
            </w:r>
          </w:p>
        </w:tc>
        <w:tc>
          <w:tcPr>
            <w:tcW w:w="0" w:type="auto"/>
            <w:noWrap/>
            <w:hideMark/>
          </w:tcPr>
          <w:p w14:paraId="06D33EBD"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Lactate</w:t>
            </w:r>
          </w:p>
        </w:tc>
        <w:tc>
          <w:tcPr>
            <w:tcW w:w="0" w:type="auto"/>
            <w:noWrap/>
            <w:hideMark/>
          </w:tcPr>
          <w:p w14:paraId="711A93C7"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7.33</w:t>
            </w:r>
          </w:p>
        </w:tc>
      </w:tr>
      <w:tr w:rsidR="0009105B" w:rsidRPr="0094499A" w14:paraId="05BAB76C"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4D9C33" w14:textId="77777777" w:rsidR="0009105B" w:rsidRPr="00B177B8" w:rsidRDefault="0009105B" w:rsidP="00E9160E">
            <w:pPr>
              <w:rPr>
                <w:rFonts w:cs="Calibri"/>
                <w:b w:val="0"/>
                <w:bCs w:val="0"/>
              </w:rPr>
            </w:pPr>
            <w:r w:rsidRPr="00B177B8">
              <w:rPr>
                <w:rFonts w:cs="Calibri"/>
                <w:b w:val="0"/>
                <w:bCs w:val="0"/>
              </w:rPr>
              <w:t>Glucose</w:t>
            </w:r>
          </w:p>
        </w:tc>
        <w:tc>
          <w:tcPr>
            <w:tcW w:w="0" w:type="auto"/>
            <w:noWrap/>
            <w:hideMark/>
          </w:tcPr>
          <w:p w14:paraId="3E6E44F7"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82.89</w:t>
            </w:r>
          </w:p>
        </w:tc>
        <w:tc>
          <w:tcPr>
            <w:tcW w:w="0" w:type="auto"/>
            <w:noWrap/>
            <w:hideMark/>
          </w:tcPr>
          <w:p w14:paraId="27589BE9"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AST</w:t>
            </w:r>
          </w:p>
        </w:tc>
        <w:tc>
          <w:tcPr>
            <w:tcW w:w="0" w:type="auto"/>
            <w:noWrap/>
            <w:hideMark/>
          </w:tcPr>
          <w:p w14:paraId="0D620DDE"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8.38</w:t>
            </w:r>
          </w:p>
        </w:tc>
      </w:tr>
      <w:tr w:rsidR="0009105B" w:rsidRPr="0094499A" w14:paraId="0A9363C6"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1B5F6E" w14:textId="77777777" w:rsidR="0009105B" w:rsidRPr="00B177B8" w:rsidRDefault="0009105B" w:rsidP="00E9160E">
            <w:pPr>
              <w:rPr>
                <w:rFonts w:cs="Calibri"/>
                <w:b w:val="0"/>
                <w:bCs w:val="0"/>
              </w:rPr>
            </w:pPr>
            <w:r w:rsidRPr="00B177B8">
              <w:rPr>
                <w:rFonts w:cs="Calibri"/>
                <w:b w:val="0"/>
                <w:bCs w:val="0"/>
              </w:rPr>
              <w:t>Potassium</w:t>
            </w:r>
          </w:p>
        </w:tc>
        <w:tc>
          <w:tcPr>
            <w:tcW w:w="0" w:type="auto"/>
            <w:noWrap/>
            <w:hideMark/>
          </w:tcPr>
          <w:p w14:paraId="2028FDD1" w14:textId="5936475C"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90</w:t>
            </w:r>
            <w:r w:rsidR="00C26213" w:rsidRPr="00B177B8">
              <w:rPr>
                <w:rFonts w:cs="Calibri"/>
              </w:rPr>
              <w:t>.</w:t>
            </w:r>
            <w:r w:rsidRPr="00B177B8">
              <w:rPr>
                <w:rFonts w:cs="Calibri"/>
              </w:rPr>
              <w:t>69</w:t>
            </w:r>
          </w:p>
        </w:tc>
        <w:tc>
          <w:tcPr>
            <w:tcW w:w="0" w:type="auto"/>
            <w:noWrap/>
            <w:hideMark/>
          </w:tcPr>
          <w:p w14:paraId="5F9E0242"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Alkalinephos</w:t>
            </w:r>
          </w:p>
        </w:tc>
        <w:tc>
          <w:tcPr>
            <w:tcW w:w="0" w:type="auto"/>
            <w:noWrap/>
            <w:hideMark/>
          </w:tcPr>
          <w:p w14:paraId="4BC974D1"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8.39</w:t>
            </w:r>
          </w:p>
        </w:tc>
      </w:tr>
      <w:tr w:rsidR="0009105B" w:rsidRPr="0094499A" w14:paraId="5430857A"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676158" w14:textId="77777777" w:rsidR="0009105B" w:rsidRPr="00B177B8" w:rsidRDefault="0009105B" w:rsidP="00E9160E">
            <w:pPr>
              <w:rPr>
                <w:rFonts w:cs="Calibri"/>
                <w:b w:val="0"/>
                <w:bCs w:val="0"/>
              </w:rPr>
            </w:pPr>
            <w:r w:rsidRPr="00B177B8">
              <w:rPr>
                <w:rFonts w:cs="Calibri"/>
                <w:b w:val="0"/>
                <w:bCs w:val="0"/>
              </w:rPr>
              <w:t>Hct</w:t>
            </w:r>
          </w:p>
        </w:tc>
        <w:tc>
          <w:tcPr>
            <w:tcW w:w="0" w:type="auto"/>
            <w:noWrap/>
            <w:hideMark/>
          </w:tcPr>
          <w:p w14:paraId="400E5292"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91.15</w:t>
            </w:r>
          </w:p>
        </w:tc>
        <w:tc>
          <w:tcPr>
            <w:tcW w:w="0" w:type="auto"/>
            <w:noWrap/>
            <w:hideMark/>
          </w:tcPr>
          <w:p w14:paraId="00829092"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Bilirubin_total</w:t>
            </w:r>
          </w:p>
        </w:tc>
        <w:tc>
          <w:tcPr>
            <w:tcW w:w="0" w:type="auto"/>
            <w:noWrap/>
            <w:hideMark/>
          </w:tcPr>
          <w:p w14:paraId="2BF0E93D"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8.51</w:t>
            </w:r>
          </w:p>
        </w:tc>
      </w:tr>
      <w:tr w:rsidR="0009105B" w:rsidRPr="0094499A" w14:paraId="1A7EDDE9"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D8720" w14:textId="7DC91E53" w:rsidR="0009105B" w:rsidRPr="00B177B8" w:rsidRDefault="00CB76D7" w:rsidP="00E9160E">
            <w:pPr>
              <w:rPr>
                <w:rFonts w:cs="Calibri"/>
                <w:b w:val="0"/>
                <w:bCs w:val="0"/>
                <w:iCs/>
              </w:rPr>
            </w:pPr>
            <m:oMathPara>
              <m:oMathParaPr>
                <m:jc m:val="left"/>
              </m:oMathParaPr>
              <m:oMath>
                <m:sSub>
                  <m:sSubPr>
                    <m:ctrlPr>
                      <w:rPr>
                        <w:rFonts w:ascii="Cambria Math" w:hAnsi="Cambria Math" w:cs="Calibri"/>
                        <w:b w:val="0"/>
                        <w:bCs w:val="0"/>
                      </w:rPr>
                    </m:ctrlPr>
                  </m:sSubPr>
                  <m:e>
                    <m:r>
                      <m:rPr>
                        <m:sty m:val="p"/>
                      </m:rPr>
                      <w:rPr>
                        <w:rFonts w:ascii="Cambria Math" w:hAnsi="Cambria Math" w:cs="Calibri"/>
                      </w:rPr>
                      <m:t>FIO</m:t>
                    </m:r>
                  </m:e>
                  <m:sub>
                    <m:r>
                      <m:rPr>
                        <m:sty m:val="p"/>
                      </m:rPr>
                      <w:rPr>
                        <w:rFonts w:ascii="Cambria Math" w:hAnsi="Cambria Math" w:cs="Calibri"/>
                      </w:rPr>
                      <m:t>2</m:t>
                    </m:r>
                  </m:sub>
                </m:sSub>
              </m:oMath>
            </m:oMathPara>
          </w:p>
        </w:tc>
        <w:tc>
          <w:tcPr>
            <w:tcW w:w="0" w:type="auto"/>
            <w:noWrap/>
            <w:hideMark/>
          </w:tcPr>
          <w:p w14:paraId="3EB5CB10"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91.67</w:t>
            </w:r>
          </w:p>
        </w:tc>
        <w:tc>
          <w:tcPr>
            <w:tcW w:w="0" w:type="auto"/>
            <w:noWrap/>
            <w:hideMark/>
          </w:tcPr>
          <w:p w14:paraId="5F3C08FD"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TroponinI</w:t>
            </w:r>
          </w:p>
        </w:tc>
        <w:tc>
          <w:tcPr>
            <w:tcW w:w="0" w:type="auto"/>
            <w:noWrap/>
            <w:hideMark/>
          </w:tcPr>
          <w:p w14:paraId="1D31CC7F"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9.05</w:t>
            </w:r>
          </w:p>
        </w:tc>
      </w:tr>
      <w:tr w:rsidR="0009105B" w:rsidRPr="0094499A" w14:paraId="3664D17F" w14:textId="77777777" w:rsidTr="00EF34B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13E8D9" w14:textId="77777777" w:rsidR="0009105B" w:rsidRPr="00B177B8" w:rsidRDefault="0009105B" w:rsidP="00E9160E">
            <w:pPr>
              <w:rPr>
                <w:rFonts w:cs="Calibri"/>
                <w:b w:val="0"/>
                <w:bCs w:val="0"/>
              </w:rPr>
            </w:pPr>
            <w:r w:rsidRPr="00B177B8">
              <w:rPr>
                <w:rFonts w:cs="Calibri"/>
                <w:b w:val="0"/>
                <w:bCs w:val="0"/>
              </w:rPr>
              <w:t>Hgb</w:t>
            </w:r>
          </w:p>
        </w:tc>
        <w:tc>
          <w:tcPr>
            <w:tcW w:w="0" w:type="auto"/>
            <w:noWrap/>
            <w:hideMark/>
          </w:tcPr>
          <w:p w14:paraId="66D87EF5" w14:textId="77777777" w:rsidR="0009105B" w:rsidRPr="00B177B8" w:rsidRDefault="0009105B" w:rsidP="00E9160E">
            <w:pPr>
              <w:cnfStyle w:val="000000000000" w:firstRow="0" w:lastRow="0" w:firstColumn="0" w:lastColumn="0" w:oddVBand="0" w:evenVBand="0" w:oddHBand="0" w:evenHBand="0" w:firstRowFirstColumn="0" w:firstRowLastColumn="0" w:lastRowFirstColumn="0" w:lastRowLastColumn="0"/>
              <w:rPr>
                <w:rFonts w:cs="Calibri"/>
              </w:rPr>
            </w:pPr>
            <w:r w:rsidRPr="00B177B8">
              <w:rPr>
                <w:rFonts w:cs="Calibri"/>
              </w:rPr>
              <w:t>92.62</w:t>
            </w:r>
          </w:p>
        </w:tc>
        <w:tc>
          <w:tcPr>
            <w:tcW w:w="0" w:type="auto"/>
            <w:noWrap/>
            <w:hideMark/>
          </w:tcPr>
          <w:p w14:paraId="1A8B6AB4"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Fibrinogen</w:t>
            </w:r>
          </w:p>
        </w:tc>
        <w:tc>
          <w:tcPr>
            <w:tcW w:w="0" w:type="auto"/>
            <w:noWrap/>
            <w:hideMark/>
          </w:tcPr>
          <w:p w14:paraId="71892BDE" w14:textId="77777777" w:rsidR="0009105B" w:rsidRPr="00E9160E" w:rsidRDefault="0009105B" w:rsidP="00E9160E">
            <w:pPr>
              <w:cnfStyle w:val="000000000000" w:firstRow="0" w:lastRow="0" w:firstColumn="0" w:lastColumn="0" w:oddVBand="0" w:evenVBand="0" w:oddHBand="0" w:evenHBand="0" w:firstRowFirstColumn="0" w:firstRowLastColumn="0" w:lastRowFirstColumn="0" w:lastRowLastColumn="0"/>
            </w:pPr>
            <w:r w:rsidRPr="00E9160E">
              <w:t>99.34</w:t>
            </w:r>
          </w:p>
        </w:tc>
      </w:tr>
      <w:tr w:rsidR="0009105B" w:rsidRPr="0094499A" w14:paraId="4BA6A47C" w14:textId="77777777" w:rsidTr="00EF34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C5B3B3" w14:textId="77777777" w:rsidR="0009105B" w:rsidRPr="00B177B8" w:rsidRDefault="0009105B" w:rsidP="00E9160E">
            <w:pPr>
              <w:rPr>
                <w:rFonts w:cs="Calibri"/>
                <w:b w:val="0"/>
                <w:bCs w:val="0"/>
              </w:rPr>
            </w:pPr>
            <w:r w:rsidRPr="00B177B8">
              <w:rPr>
                <w:rFonts w:cs="Calibri"/>
                <w:b w:val="0"/>
                <w:bCs w:val="0"/>
              </w:rPr>
              <w:t>pH</w:t>
            </w:r>
          </w:p>
        </w:tc>
        <w:tc>
          <w:tcPr>
            <w:tcW w:w="0" w:type="auto"/>
            <w:noWrap/>
            <w:hideMark/>
          </w:tcPr>
          <w:p w14:paraId="3F8BCD91" w14:textId="77777777" w:rsidR="0009105B" w:rsidRPr="00B177B8" w:rsidRDefault="0009105B" w:rsidP="00E9160E">
            <w:pPr>
              <w:cnfStyle w:val="000000100000" w:firstRow="0" w:lastRow="0" w:firstColumn="0" w:lastColumn="0" w:oddVBand="0" w:evenVBand="0" w:oddHBand="1" w:evenHBand="0" w:firstRowFirstColumn="0" w:firstRowLastColumn="0" w:lastRowFirstColumn="0" w:lastRowLastColumn="0"/>
              <w:rPr>
                <w:rFonts w:cs="Calibri"/>
              </w:rPr>
            </w:pPr>
            <w:r w:rsidRPr="00B177B8">
              <w:rPr>
                <w:rFonts w:cs="Calibri"/>
              </w:rPr>
              <w:t>93.07</w:t>
            </w:r>
          </w:p>
        </w:tc>
        <w:tc>
          <w:tcPr>
            <w:tcW w:w="0" w:type="auto"/>
            <w:noWrap/>
            <w:hideMark/>
          </w:tcPr>
          <w:p w14:paraId="715A10F5"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Bilirubin_direct</w:t>
            </w:r>
          </w:p>
        </w:tc>
        <w:tc>
          <w:tcPr>
            <w:tcW w:w="0" w:type="auto"/>
            <w:noWrap/>
            <w:hideMark/>
          </w:tcPr>
          <w:p w14:paraId="27498CAE" w14:textId="77777777" w:rsidR="0009105B" w:rsidRPr="00E9160E" w:rsidRDefault="0009105B" w:rsidP="00E9160E">
            <w:pPr>
              <w:cnfStyle w:val="000000100000" w:firstRow="0" w:lastRow="0" w:firstColumn="0" w:lastColumn="0" w:oddVBand="0" w:evenVBand="0" w:oddHBand="1" w:evenHBand="0" w:firstRowFirstColumn="0" w:firstRowLastColumn="0" w:lastRowFirstColumn="0" w:lastRowLastColumn="0"/>
            </w:pPr>
            <w:r w:rsidRPr="00E9160E">
              <w:t>99.81</w:t>
            </w:r>
          </w:p>
        </w:tc>
      </w:tr>
    </w:tbl>
    <w:p w14:paraId="29FD5F46" w14:textId="25CAA030" w:rsidR="00FA075F" w:rsidRDefault="00FA075F">
      <w:pPr>
        <w:spacing w:after="0"/>
        <w:jc w:val="left"/>
        <w:rPr>
          <w:rFonts w:eastAsiaTheme="majorEastAsia" w:cstheme="majorBidi"/>
          <w:b/>
          <w:bCs/>
        </w:rPr>
      </w:pPr>
    </w:p>
    <w:p w14:paraId="13CF2923" w14:textId="67514EA7" w:rsidR="00F16021" w:rsidRDefault="00F16021" w:rsidP="00F16021">
      <w:pPr>
        <w:pStyle w:val="Heading3"/>
      </w:pPr>
      <w:bookmarkStart w:id="241" w:name="_Ref70666269"/>
      <w:bookmarkStart w:id="242" w:name="_Toc72176213"/>
      <w:r>
        <w:lastRenderedPageBreak/>
        <w:t>Zero</w:t>
      </w:r>
      <w:r w:rsidRPr="000C1058">
        <w:t xml:space="preserve"> </w:t>
      </w:r>
      <w:bookmarkEnd w:id="241"/>
      <w:r w:rsidR="00C77E1C">
        <w:t>filling</w:t>
      </w:r>
      <w:bookmarkEnd w:id="242"/>
    </w:p>
    <w:p w14:paraId="0D69ECEC" w14:textId="5D5D425F" w:rsidR="00F16021" w:rsidRPr="0027134A" w:rsidRDefault="00A9134D" w:rsidP="00F16021">
      <w:r>
        <w:t xml:space="preserve">The </w:t>
      </w:r>
      <w:r w:rsidR="00C77E1C">
        <w:t>zero</w:t>
      </w:r>
      <w:r>
        <w:t xml:space="preserve"> </w:t>
      </w:r>
      <w:r w:rsidR="00C77E1C">
        <w:t>filling</w:t>
      </w:r>
      <w:r>
        <w:t xml:space="preserve"> strategy is the easiest way to impute the </w:t>
      </w:r>
      <w:r w:rsidR="00C30620">
        <w:t xml:space="preserve">missing </w:t>
      </w:r>
      <w:r>
        <w:t>data. It is to fill all the missing data with zero. It is also the least computationally complex.</w:t>
      </w:r>
    </w:p>
    <w:p w14:paraId="33B2DEF8" w14:textId="5DC8125F" w:rsidR="00F16021" w:rsidRDefault="00F16021" w:rsidP="00F16021">
      <w:pPr>
        <w:pStyle w:val="Heading3"/>
      </w:pPr>
      <w:bookmarkStart w:id="243" w:name="_Toc72176214"/>
      <w:r>
        <w:t xml:space="preserve">Mean </w:t>
      </w:r>
      <w:r w:rsidR="00C77E1C">
        <w:t>filling</w:t>
      </w:r>
      <w:bookmarkEnd w:id="243"/>
    </w:p>
    <w:p w14:paraId="7DF945A8" w14:textId="746ABAE1" w:rsidR="00DF01CF" w:rsidRDefault="0073632E" w:rsidP="00C63072">
      <w:r>
        <w:t xml:space="preserve">The </w:t>
      </w:r>
      <w:r w:rsidR="00C77E1C">
        <w:t>mean</w:t>
      </w:r>
      <w:r>
        <w:t xml:space="preserve"> filling strategy fills the missing data by the corresponding mean value of that entire column in the dataset. Firstly, without regard to the </w:t>
      </w:r>
      <w:r w:rsidR="00EA279F">
        <w:t>missing</w:t>
      </w:r>
      <w:r>
        <w:t xml:space="preserve"> data, calculate the mean value for each column with the </w:t>
      </w:r>
      <w:r w:rsidR="00F03482">
        <w:t xml:space="preserve">existing </w:t>
      </w:r>
      <w:r>
        <w:t xml:space="preserve">data from the original dataset. Then, fill in the missing data by its corresponding mean value. This method is also easy to implement. However, there is one shortcoming. If all the data </w:t>
      </w:r>
      <w:r w:rsidR="0090686A">
        <w:t>for</w:t>
      </w:r>
      <w:r w:rsidR="00492EF6">
        <w:t xml:space="preserve"> </w:t>
      </w:r>
      <w:r>
        <w:t>one column</w:t>
      </w:r>
      <w:r w:rsidR="00492EF6">
        <w:t xml:space="preserve"> in the whole dataset</w:t>
      </w:r>
      <w:r>
        <w:t xml:space="preserve"> is </w:t>
      </w:r>
      <w:r w:rsidR="00EA279F">
        <w:t>missing</w:t>
      </w:r>
      <w:r>
        <w:t xml:space="preserve">, there will be no mean value for this </w:t>
      </w:r>
      <w:r w:rsidR="00EF2D65">
        <w:t xml:space="preserve">whole </w:t>
      </w:r>
      <w:r>
        <w:t xml:space="preserve">column. </w:t>
      </w:r>
      <w:r w:rsidR="00EF2D65">
        <w:t>In this rare case, this</w:t>
      </w:r>
      <w:r w:rsidR="00F16021" w:rsidDel="0073632E">
        <w:t xml:space="preserve"> whole column remains a column of </w:t>
      </w:r>
      <w:r w:rsidR="00EA279F">
        <w:t>missing</w:t>
      </w:r>
      <w:r w:rsidR="00F16021" w:rsidDel="0073632E">
        <w:t xml:space="preserve"> value</w:t>
      </w:r>
      <w:r w:rsidR="00EF2D65">
        <w:t>s</w:t>
      </w:r>
      <w:r w:rsidR="00F16021" w:rsidDel="0073632E">
        <w:t xml:space="preserve"> even after filling.</w:t>
      </w:r>
    </w:p>
    <w:p w14:paraId="2F32925C" w14:textId="708A1FF7" w:rsidR="00F16021" w:rsidRDefault="00F16021" w:rsidP="00F16021">
      <w:pPr>
        <w:pStyle w:val="Heading3"/>
      </w:pPr>
      <w:bookmarkStart w:id="244" w:name="_Ref70850283"/>
      <w:bookmarkStart w:id="245" w:name="_Toc72176215"/>
      <w:r w:rsidRPr="000C1058">
        <w:t xml:space="preserve">Forward </w:t>
      </w:r>
      <w:r w:rsidR="00C77E1C">
        <w:t>filling</w:t>
      </w:r>
      <w:bookmarkEnd w:id="244"/>
      <w:bookmarkEnd w:id="245"/>
    </w:p>
    <w:p w14:paraId="05F21DD9" w14:textId="6A9B3136" w:rsidR="00DF01CF" w:rsidRDefault="00A423CA" w:rsidP="00156CE9">
      <w:r>
        <w:t xml:space="preserve">The </w:t>
      </w:r>
      <w:r w:rsidR="00C77E1C">
        <w:t>forward</w:t>
      </w:r>
      <w:r>
        <w:t xml:space="preserve"> </w:t>
      </w:r>
      <w:r w:rsidR="00C77E1C">
        <w:t>filling</w:t>
      </w:r>
      <w:r>
        <w:t xml:space="preserve"> method </w:t>
      </w:r>
      <w:r w:rsidR="00C63072">
        <w:t xml:space="preserve">is </w:t>
      </w:r>
      <w:r>
        <w:t xml:space="preserve">also known as </w:t>
      </w:r>
      <w:r w:rsidR="00D94E5A">
        <w:t xml:space="preserve">the </w:t>
      </w:r>
      <w:r>
        <w:t xml:space="preserve">Last </w:t>
      </w:r>
      <w:r w:rsidR="00CA1F69">
        <w:t>O</w:t>
      </w:r>
      <w:r>
        <w:t xml:space="preserve">bservation </w:t>
      </w:r>
      <w:r w:rsidR="00CA1F69">
        <w:t>C</w:t>
      </w:r>
      <w:r>
        <w:t xml:space="preserve">arried </w:t>
      </w:r>
      <w:r w:rsidR="00CA1F69">
        <w:t>F</w:t>
      </w:r>
      <w:r>
        <w:t>orward (LOCF).</w:t>
      </w:r>
      <w:r w:rsidR="00CA1F69">
        <w:br/>
      </w:r>
      <w:r>
        <w:t>Each variable is filled with the previous</w:t>
      </w:r>
      <w:r w:rsidR="00AD140D">
        <w:t>ly</w:t>
      </w:r>
      <w:r>
        <w:t xml:space="preserve"> observed value. LOCF is performed individually for each patient</w:t>
      </w:r>
      <w:r w:rsidR="00EA279F">
        <w:t>.</w:t>
      </w:r>
      <w:r>
        <w:t xml:space="preserve"> It looks like filling the data in the forward direction.</w:t>
      </w:r>
    </w:p>
    <w:p w14:paraId="581BC27A" w14:textId="5AF1B679" w:rsidR="00E53E47" w:rsidRDefault="0093053A" w:rsidP="005706AE">
      <w:r>
        <w:t xml:space="preserve">Forward </w:t>
      </w:r>
      <w:r w:rsidR="00C77E1C">
        <w:t>filling</w:t>
      </w:r>
      <w:r w:rsidR="00D348BD">
        <w:t xml:space="preserve"> cannot fill the missing value</w:t>
      </w:r>
      <w:r w:rsidR="00701C59">
        <w:t>s in the data set</w:t>
      </w:r>
      <w:r w:rsidR="00D348BD">
        <w:t xml:space="preserve"> comp</w:t>
      </w:r>
      <w:r w:rsidR="00E02D25">
        <w:t>letely.</w:t>
      </w:r>
      <w:r w:rsidR="002703BE">
        <w:t xml:space="preserve"> The missing data before the first valid value </w:t>
      </w:r>
      <w:r w:rsidR="001534EB">
        <w:t xml:space="preserve">in one column </w:t>
      </w:r>
      <w:r w:rsidR="00540855">
        <w:t xml:space="preserve">of one patient remain missing. For a </w:t>
      </w:r>
      <w:r w:rsidR="001852F5">
        <w:t>column</w:t>
      </w:r>
      <w:r w:rsidR="00B27CC7">
        <w:t xml:space="preserve"> </w:t>
      </w:r>
      <w:r w:rsidR="00D04688">
        <w:t xml:space="preserve">with </w:t>
      </w:r>
      <w:r w:rsidR="00E53E47">
        <w:t xml:space="preserve">no valid value, it </w:t>
      </w:r>
      <w:r w:rsidR="006818A6">
        <w:t xml:space="preserve">is also impossible </w:t>
      </w:r>
      <w:r w:rsidR="00701C59">
        <w:t xml:space="preserve">to </w:t>
      </w:r>
      <w:r w:rsidR="006818A6">
        <w:t xml:space="preserve">fill </w:t>
      </w:r>
      <w:r w:rsidR="00701C59">
        <w:t>them in this way.</w:t>
      </w:r>
    </w:p>
    <w:p w14:paraId="10AA735A" w14:textId="0AFF4F9F" w:rsidR="00D348BD" w:rsidRPr="0027134A" w:rsidRDefault="00320F03" w:rsidP="003849A4">
      <w:r>
        <w:t xml:space="preserve">Only </w:t>
      </w:r>
      <w:r w:rsidR="00A36633">
        <w:t xml:space="preserve">performing the </w:t>
      </w:r>
      <w:r w:rsidR="00C77E1C">
        <w:t>forward</w:t>
      </w:r>
      <w:r w:rsidR="00A36633">
        <w:t xml:space="preserve"> </w:t>
      </w:r>
      <w:r w:rsidR="00C77E1C">
        <w:t>filling</w:t>
      </w:r>
      <w:r w:rsidR="00A36633">
        <w:t xml:space="preserve"> </w:t>
      </w:r>
      <w:r w:rsidR="000622DF">
        <w:t xml:space="preserve">is not enough. </w:t>
      </w:r>
      <w:r w:rsidR="00C411EC">
        <w:t xml:space="preserve">There are two ways to </w:t>
      </w:r>
      <w:r w:rsidR="00F24C39">
        <w:t>tackle this. The first one</w:t>
      </w:r>
      <w:r w:rsidR="00AB2E76">
        <w:t xml:space="preserve"> is to </w:t>
      </w:r>
      <w:r w:rsidR="0090043D">
        <w:t xml:space="preserve">use </w:t>
      </w:r>
      <w:r w:rsidR="00C77E1C">
        <w:t>zero</w:t>
      </w:r>
      <w:r w:rsidR="0090043D">
        <w:t xml:space="preserve"> </w:t>
      </w:r>
      <w:r w:rsidR="00C77E1C">
        <w:t>filling</w:t>
      </w:r>
      <w:r w:rsidR="0090043D">
        <w:t xml:space="preserve"> to </w:t>
      </w:r>
      <w:r w:rsidR="00487F3B">
        <w:t xml:space="preserve">fill </w:t>
      </w:r>
      <w:r w:rsidR="0090043D">
        <w:t xml:space="preserve">all the left missing values with zeros. </w:t>
      </w:r>
      <w:r w:rsidR="00E27C26">
        <w:t xml:space="preserve">This is referred to as the </w:t>
      </w:r>
      <w:r w:rsidR="00C77E1C">
        <w:t>forward</w:t>
      </w:r>
      <w:r w:rsidR="00E27C26">
        <w:t xml:space="preserve"> </w:t>
      </w:r>
      <w:r w:rsidR="00C77E1C">
        <w:t>filling</w:t>
      </w:r>
      <w:r w:rsidR="00E27C26">
        <w:t xml:space="preserve"> plus </w:t>
      </w:r>
      <w:r w:rsidR="00C77E1C">
        <w:t>zero</w:t>
      </w:r>
      <w:r w:rsidR="00E27C26">
        <w:t xml:space="preserve"> </w:t>
      </w:r>
      <w:r w:rsidR="00C77E1C">
        <w:t>filling</w:t>
      </w:r>
      <w:r w:rsidR="00E27C26">
        <w:t xml:space="preserve"> method. </w:t>
      </w:r>
      <w:r w:rsidR="0090043D">
        <w:t xml:space="preserve">The second </w:t>
      </w:r>
      <w:r w:rsidR="009A0871">
        <w:t xml:space="preserve">way is to calculate the mean of the observed training data from </w:t>
      </w:r>
      <w:r w:rsidR="00E6485C">
        <w:t xml:space="preserve">all the </w:t>
      </w:r>
      <w:r w:rsidR="009A0871">
        <w:t xml:space="preserve">other patients and fill the missing values that cannot be filled in the LOCF method using this global training average. </w:t>
      </w:r>
      <w:r w:rsidR="00DD7FE4">
        <w:t xml:space="preserve">This </w:t>
      </w:r>
      <w:r w:rsidR="00396090">
        <w:t xml:space="preserve">is named the </w:t>
      </w:r>
      <w:r w:rsidR="00C77E1C">
        <w:t>forward</w:t>
      </w:r>
      <w:r w:rsidR="00396090">
        <w:t xml:space="preserve"> </w:t>
      </w:r>
      <w:r w:rsidR="00C77E1C">
        <w:t>filling</w:t>
      </w:r>
      <w:r w:rsidR="00396090">
        <w:t xml:space="preserve"> plus </w:t>
      </w:r>
      <w:r w:rsidR="00C77E1C">
        <w:t>mean</w:t>
      </w:r>
      <w:r w:rsidR="00396090">
        <w:t xml:space="preserve"> </w:t>
      </w:r>
      <w:r w:rsidR="00C77E1C">
        <w:t>filling</w:t>
      </w:r>
      <w:r w:rsidR="00396090">
        <w:t xml:space="preserve"> method.</w:t>
      </w:r>
    </w:p>
    <w:p w14:paraId="3A8BB3FA" w14:textId="734CD1EB" w:rsidR="00F16021" w:rsidRDefault="00F16021" w:rsidP="00F16021">
      <w:pPr>
        <w:pStyle w:val="Heading3"/>
      </w:pPr>
      <w:bookmarkStart w:id="246" w:name="_Ref70611370"/>
      <w:bookmarkStart w:id="247" w:name="_Ref70670060"/>
      <w:bookmarkStart w:id="248" w:name="_Toc72176216"/>
      <w:r w:rsidRPr="000C1058">
        <w:t xml:space="preserve">Linear </w:t>
      </w:r>
      <w:bookmarkEnd w:id="246"/>
      <w:bookmarkEnd w:id="247"/>
      <w:r w:rsidR="00C77E1C">
        <w:t>filling</w:t>
      </w:r>
      <w:bookmarkEnd w:id="248"/>
    </w:p>
    <w:p w14:paraId="08C9E02D" w14:textId="77777777" w:rsidR="00DF01CF" w:rsidRDefault="005561D2" w:rsidP="00156CE9">
      <w:r>
        <w:t xml:space="preserve">Linear </w:t>
      </w:r>
      <w:r w:rsidR="00C77E1C">
        <w:t>filling</w:t>
      </w:r>
      <w:r>
        <w:t xml:space="preserve"> is </w:t>
      </w:r>
      <w:r w:rsidR="00FE38D1">
        <w:t xml:space="preserve">performed </w:t>
      </w:r>
      <w:r w:rsidR="001E6B54">
        <w:t>for every column</w:t>
      </w:r>
      <w:r w:rsidR="006F6B54">
        <w:t xml:space="preserve"> </w:t>
      </w:r>
      <w:r w:rsidR="001C69DD">
        <w:t>of every</w:t>
      </w:r>
      <w:r w:rsidR="006D1D5B">
        <w:t xml:space="preserve"> </w:t>
      </w:r>
      <w:r w:rsidR="00D83C4A">
        <w:t>patient.</w:t>
      </w:r>
      <w:r w:rsidR="00116DF3">
        <w:t xml:space="preserve"> </w:t>
      </w:r>
      <w:r w:rsidR="0007236F">
        <w:t>Bet</w:t>
      </w:r>
      <w:r w:rsidR="003B6764">
        <w:t xml:space="preserve">ween </w:t>
      </w:r>
      <w:r w:rsidR="00A41584">
        <w:t xml:space="preserve">two </w:t>
      </w:r>
      <w:r w:rsidR="001A5546">
        <w:t xml:space="preserve">valid </w:t>
      </w:r>
      <w:r w:rsidR="003B6764">
        <w:t>data</w:t>
      </w:r>
      <w:r w:rsidR="0015503A">
        <w:t xml:space="preserve"> in one column</w:t>
      </w:r>
      <w:r w:rsidR="00152E1D">
        <w:t xml:space="preserve"> of one patient</w:t>
      </w:r>
      <w:r w:rsidR="00437983">
        <w:t xml:space="preserve">, </w:t>
      </w:r>
      <w:r w:rsidR="0015503A">
        <w:t xml:space="preserve">it is assumed the measurement </w:t>
      </w:r>
      <w:r w:rsidR="007105BE">
        <w:t xml:space="preserve">value is changing linearly with time. The missing values </w:t>
      </w:r>
      <w:r w:rsidR="00286423">
        <w:t xml:space="preserve">between these two data </w:t>
      </w:r>
      <w:r w:rsidR="00EF31F4">
        <w:t xml:space="preserve">are linearly interpolated. </w:t>
      </w:r>
      <w:r w:rsidR="007C0E0E">
        <w:t xml:space="preserve">That is why this method is called </w:t>
      </w:r>
      <w:r w:rsidR="00C77E1C">
        <w:t>linear</w:t>
      </w:r>
      <w:r w:rsidR="007C0E0E">
        <w:t xml:space="preserve"> </w:t>
      </w:r>
      <w:r w:rsidR="00C77E1C">
        <w:t>filling</w:t>
      </w:r>
      <w:r w:rsidR="007C0E0E">
        <w:t>.</w:t>
      </w:r>
      <w:r w:rsidR="006813D4">
        <w:t xml:space="preserve"> </w:t>
      </w:r>
      <w:r w:rsidR="00E0413B">
        <w:t xml:space="preserve">For the missing values </w:t>
      </w:r>
      <w:r w:rsidR="005228A1">
        <w:t xml:space="preserve">before the first valid </w:t>
      </w:r>
      <w:r w:rsidR="00E17CC3">
        <w:t>value</w:t>
      </w:r>
      <w:r w:rsidR="005F0A0A">
        <w:t xml:space="preserve"> in one column of a pati</w:t>
      </w:r>
      <w:r w:rsidR="00332BEC">
        <w:t>ent</w:t>
      </w:r>
      <w:r w:rsidR="005F0A0A">
        <w:t xml:space="preserve">, </w:t>
      </w:r>
      <w:r w:rsidR="005E3E66">
        <w:t xml:space="preserve">they are backwards </w:t>
      </w:r>
      <w:r w:rsidR="00332BEC">
        <w:t>filled with</w:t>
      </w:r>
      <w:r w:rsidR="005E3E66">
        <w:t xml:space="preserve"> the first valid value. For the missing values after the last </w:t>
      </w:r>
      <w:r w:rsidR="00925611">
        <w:t xml:space="preserve">valid </w:t>
      </w:r>
      <w:r w:rsidR="00F64566">
        <w:t xml:space="preserve">value, they are </w:t>
      </w:r>
      <w:r w:rsidR="00CF411F">
        <w:t xml:space="preserve">forwards filled with this last </w:t>
      </w:r>
      <w:r w:rsidR="00925611">
        <w:t>valid value.</w:t>
      </w:r>
    </w:p>
    <w:p w14:paraId="45EB30EF" w14:textId="1D4C0789" w:rsidR="00052992" w:rsidRDefault="00084F6A" w:rsidP="005706AE">
      <w:r>
        <w:t xml:space="preserve">For a column </w:t>
      </w:r>
      <w:r w:rsidR="009D4A65">
        <w:t xml:space="preserve">of one patient </w:t>
      </w:r>
      <w:r>
        <w:t xml:space="preserve">with no valid </w:t>
      </w:r>
      <w:r w:rsidR="00B45A79">
        <w:t xml:space="preserve">values, </w:t>
      </w:r>
      <w:r w:rsidR="00C77E1C">
        <w:t>linear</w:t>
      </w:r>
      <w:r w:rsidR="00B45A79">
        <w:t xml:space="preserve"> </w:t>
      </w:r>
      <w:r w:rsidR="00C77E1C">
        <w:t>filling</w:t>
      </w:r>
      <w:r w:rsidR="00B45A79">
        <w:t xml:space="preserve"> can do nothing </w:t>
      </w:r>
      <w:r w:rsidR="009D4A65">
        <w:t xml:space="preserve">to fill it. Similar to </w:t>
      </w:r>
      <w:r w:rsidR="00C77E1C">
        <w:t>forward</w:t>
      </w:r>
      <w:r w:rsidR="009D4A65">
        <w:t xml:space="preserve"> </w:t>
      </w:r>
      <w:r w:rsidR="00C77E1C">
        <w:t>filling</w:t>
      </w:r>
      <w:r w:rsidR="009D4A65">
        <w:t xml:space="preserve">, the two same methods, </w:t>
      </w:r>
      <w:r w:rsidR="00C77E1C">
        <w:t>zero</w:t>
      </w:r>
      <w:r w:rsidR="009D4A65">
        <w:t xml:space="preserve"> </w:t>
      </w:r>
      <w:r w:rsidR="00C77E1C">
        <w:t>filling</w:t>
      </w:r>
      <w:r w:rsidR="009D4A65">
        <w:t xml:space="preserve"> or </w:t>
      </w:r>
      <w:r w:rsidR="00C77E1C">
        <w:t>mean</w:t>
      </w:r>
      <w:r w:rsidR="009D4A65">
        <w:t xml:space="preserve"> </w:t>
      </w:r>
      <w:r w:rsidR="00C77E1C">
        <w:t>filling</w:t>
      </w:r>
      <w:r w:rsidR="009D4A65">
        <w:t xml:space="preserve"> </w:t>
      </w:r>
      <w:r w:rsidR="006E7EA7">
        <w:t>can be</w:t>
      </w:r>
      <w:r w:rsidR="00EF2D65">
        <w:t xml:space="preserve"> performed to solve this problem.</w:t>
      </w:r>
    </w:p>
    <w:p w14:paraId="409596CE" w14:textId="5EBBE1F8" w:rsidR="00DF01CF" w:rsidRDefault="008D13C6" w:rsidP="005706AE">
      <w:r>
        <w:lastRenderedPageBreak/>
        <w:t>Unfortunately,</w:t>
      </w:r>
      <w:r w:rsidDel="006C0411">
        <w:t xml:space="preserve"> </w:t>
      </w:r>
      <w:r w:rsidR="00E652BE">
        <w:t>the</w:t>
      </w:r>
      <w:r w:rsidR="006C0411">
        <w:t xml:space="preserve"> </w:t>
      </w:r>
      <w:r w:rsidR="00C77E1C">
        <w:t>linear</w:t>
      </w:r>
      <w:r w:rsidR="006C0411">
        <w:t xml:space="preserve"> </w:t>
      </w:r>
      <w:r w:rsidR="00C77E1C">
        <w:t>filling</w:t>
      </w:r>
      <w:r>
        <w:t xml:space="preserve"> method fails to be a useable</w:t>
      </w:r>
      <w:r w:rsidDel="001849E9">
        <w:t xml:space="preserve"> </w:t>
      </w:r>
      <w:r w:rsidR="0004585A">
        <w:t>data imputation method</w:t>
      </w:r>
      <w:r>
        <w:t>.</w:t>
      </w:r>
      <w:r w:rsidR="00EB3BA3">
        <w:br/>
      </w:r>
      <w:r w:rsidR="0031739C">
        <w:t>F</w:t>
      </w:r>
      <w:r w:rsidR="00C77E1C">
        <w:t>illing</w:t>
      </w:r>
      <w:r>
        <w:t xml:space="preserve"> the former missing value with future valid </w:t>
      </w:r>
      <w:r w:rsidR="0004585A">
        <w:t xml:space="preserve">value </w:t>
      </w:r>
      <w:r>
        <w:t xml:space="preserve">is </w:t>
      </w:r>
      <w:r w:rsidR="006C0411">
        <w:t>impossible in the real life</w:t>
      </w:r>
      <w:r w:rsidR="006C65EF">
        <w:t xml:space="preserve">. </w:t>
      </w:r>
      <w:r w:rsidR="0004585A">
        <w:t xml:space="preserve">In real life, </w:t>
      </w:r>
      <w:r w:rsidR="00500811">
        <w:t xml:space="preserve">we can only </w:t>
      </w:r>
      <w:r w:rsidR="00506241">
        <w:t>estimate</w:t>
      </w:r>
      <w:r w:rsidR="00500811">
        <w:t xml:space="preserve"> </w:t>
      </w:r>
      <w:r w:rsidR="00880D1C">
        <w:t xml:space="preserve">the </w:t>
      </w:r>
      <w:r w:rsidR="00B705CA">
        <w:t xml:space="preserve">missing </w:t>
      </w:r>
      <w:r w:rsidR="00506241">
        <w:t>measurement values</w:t>
      </w:r>
      <w:r>
        <w:t xml:space="preserve"> </w:t>
      </w:r>
      <w:r w:rsidR="00506241">
        <w:t xml:space="preserve">for one patient </w:t>
      </w:r>
      <w:r w:rsidR="00B705CA">
        <w:t xml:space="preserve">by the current and former </w:t>
      </w:r>
      <w:r w:rsidR="00506241">
        <w:t xml:space="preserve">measurements. </w:t>
      </w:r>
      <w:r w:rsidR="00AA0A9A">
        <w:t>Besides, t</w:t>
      </w:r>
      <w:r>
        <w:t xml:space="preserve">he deterioration of the patient can happen abruptly at any time in an hour. It is possible that the patient was </w:t>
      </w:r>
      <w:r w:rsidR="0043066A">
        <w:t>non</w:t>
      </w:r>
      <w:r w:rsidR="008A1A4B">
        <w:t>-septic</w:t>
      </w:r>
      <w:r>
        <w:t xml:space="preserve"> one hour ago and is sepsis now. In this case, the measurement now is not a good estimation for the last hour.</w:t>
      </w:r>
    </w:p>
    <w:p w14:paraId="1C7C784A" w14:textId="7410B8FC" w:rsidR="00F16021" w:rsidRDefault="00F16021" w:rsidP="00F16021">
      <w:pPr>
        <w:pStyle w:val="Heading3"/>
      </w:pPr>
      <w:bookmarkStart w:id="249" w:name="_Toc72176217"/>
      <w:r w:rsidRPr="000C1058">
        <w:t>KNN</w:t>
      </w:r>
      <w:r>
        <w:t xml:space="preserve"> </w:t>
      </w:r>
      <w:r w:rsidR="00C77E1C">
        <w:t>filling</w:t>
      </w:r>
      <w:bookmarkEnd w:id="249"/>
    </w:p>
    <w:p w14:paraId="31F7804C" w14:textId="77777777" w:rsidR="00DF01CF" w:rsidRPr="00E7325D" w:rsidRDefault="008C65BC" w:rsidP="00156CE9">
      <w:r w:rsidRPr="00E7325D">
        <w:t>The K-Nearest Neighbours (KNN) algorithm can not only be applied in classification, but also for data imputation. During</w:t>
      </w:r>
      <w:r w:rsidR="00EA279F" w:rsidRPr="00E7325D">
        <w:t xml:space="preserve"> data</w:t>
      </w:r>
      <w:r w:rsidRPr="00E7325D">
        <w:t xml:space="preserve"> imputation, it </w:t>
      </w:r>
      <w:r w:rsidR="00A14303" w:rsidRPr="00E7325D">
        <w:t xml:space="preserve">replaces </w:t>
      </w:r>
      <w:r w:rsidRPr="00E7325D">
        <w:t xml:space="preserve">the missing value with the mean value </w:t>
      </w:r>
      <w:r w:rsidR="00A14303" w:rsidRPr="00E7325D">
        <w:t xml:space="preserve">of the </w:t>
      </w:r>
      <w:r w:rsidRPr="00E7325D">
        <w:t xml:space="preserve">K nearest neighbours found in the training set. Two samples are close if their features are numerically close except for the missing features. The distance of the two samples is defined as the Euclidean distance. </w:t>
      </w:r>
      <w:r w:rsidR="00EA279F" w:rsidRPr="00E7325D">
        <w:t>For one sample, the distances from all the other samples are calculated.</w:t>
      </w:r>
      <w:r w:rsidR="00A14303" w:rsidRPr="00E7325D">
        <w:t xml:space="preserve"> These samples are ranked by their distances.</w:t>
      </w:r>
      <w:r w:rsidR="00EA279F" w:rsidRPr="00E7325D">
        <w:t xml:space="preserve"> </w:t>
      </w:r>
      <w:r w:rsidRPr="00E7325D">
        <w:t xml:space="preserve">The first K samples with the smallest distance are considered to be the K nearest neighbours. To perform KNN, it is </w:t>
      </w:r>
      <w:r w:rsidR="00A14303" w:rsidRPr="00E7325D">
        <w:t xml:space="preserve">necessary </w:t>
      </w:r>
      <w:r w:rsidRPr="00E7325D">
        <w:t>to first split the dataset into training and test dataset. The</w:t>
      </w:r>
      <w:r w:rsidR="00A14303" w:rsidRPr="00E7325D">
        <w:t xml:space="preserve"> </w:t>
      </w:r>
      <w:r w:rsidR="00E01734" w:rsidRPr="00E7325D">
        <w:t>KNN</w:t>
      </w:r>
      <w:r w:rsidRPr="00E7325D">
        <w:t xml:space="preserve"> based Imputation model</w:t>
      </w:r>
      <w:r w:rsidRPr="00E7325D" w:rsidDel="00502177">
        <w:t xml:space="preserve"> </w:t>
      </w:r>
      <w:r w:rsidRPr="00E7325D">
        <w:t>is trained by the training dataset and then performed on both training and test datasets.</w:t>
      </w:r>
    </w:p>
    <w:p w14:paraId="37068697" w14:textId="5604BF60" w:rsidR="00DF01CF" w:rsidRDefault="008C65BC" w:rsidP="00E7325D">
      <w:r>
        <w:t xml:space="preserve">KNN </w:t>
      </w:r>
      <w:r w:rsidR="0089646D">
        <w:t>is</w:t>
      </w:r>
      <w:r>
        <w:t xml:space="preserve"> the most computational complex</w:t>
      </w:r>
      <w:r w:rsidR="00514CB9">
        <w:t xml:space="preserve"> </w:t>
      </w:r>
      <w:r w:rsidR="0089646D">
        <w:t xml:space="preserve">one </w:t>
      </w:r>
      <w:r w:rsidR="00514CB9">
        <w:t>among all the data imputation methods</w:t>
      </w:r>
      <w:r>
        <w:t>. It needs to compute the distances of all the other samples to the current sample each time</w:t>
      </w:r>
      <w:r w:rsidDel="0066783F">
        <w:t>.</w:t>
      </w:r>
      <w:r w:rsidDel="00353FFB">
        <w:t xml:space="preserve"> </w:t>
      </w:r>
      <w:r>
        <w:t xml:space="preserve">As a result, it takes </w:t>
      </w:r>
      <w:r w:rsidR="00A14303">
        <w:t xml:space="preserve">the </w:t>
      </w:r>
      <w:r>
        <w:t>longe</w:t>
      </w:r>
      <w:r w:rsidR="00A14303">
        <w:t>st</w:t>
      </w:r>
      <w:r w:rsidR="00F2214B">
        <w:t xml:space="preserve"> time</w:t>
      </w:r>
      <w:r>
        <w:t xml:space="preserve"> to run.</w:t>
      </w:r>
      <w:r w:rsidR="0011709C">
        <w:t xml:space="preserve"> </w:t>
      </w:r>
      <w:r w:rsidR="00F16021">
        <w:t xml:space="preserve">Besides the long time it takes, the choice of K value is also a problem. </w:t>
      </w:r>
      <w:r w:rsidR="003A6CBD">
        <w:t xml:space="preserve">The range of K can go up from one to the size of the dataset. </w:t>
      </w:r>
      <w:r w:rsidR="00F16021">
        <w:t>What is the most optimal K value to give the best performance?</w:t>
      </w:r>
    </w:p>
    <w:p w14:paraId="117CF151" w14:textId="5EFD0CFD" w:rsidR="00F16021" w:rsidRDefault="00F16021" w:rsidP="00F16021">
      <w:r>
        <w:t xml:space="preserve">In the end, this costly method </w:t>
      </w:r>
      <w:r w:rsidR="005C5694">
        <w:t xml:space="preserve">was </w:t>
      </w:r>
      <w:r>
        <w:t>not performed for the full dataset in the thesis.</w:t>
      </w:r>
    </w:p>
    <w:p w14:paraId="7D893550" w14:textId="6EFA1379" w:rsidR="00EB335F" w:rsidRDefault="00EB335F">
      <w:pPr>
        <w:spacing w:after="0"/>
        <w:jc w:val="left"/>
      </w:pPr>
      <w:r>
        <w:br w:type="page"/>
      </w:r>
    </w:p>
    <w:p w14:paraId="37FFAC37" w14:textId="60E57117" w:rsidR="00EB335F" w:rsidRDefault="002F1FC0" w:rsidP="00EB335F">
      <w:pPr>
        <w:pStyle w:val="Heading2"/>
      </w:pPr>
      <w:bookmarkStart w:id="250" w:name="_Ref70511009"/>
      <w:bookmarkStart w:id="251" w:name="_Toc72176218"/>
      <w:r>
        <w:lastRenderedPageBreak/>
        <w:t>Features augmentation</w:t>
      </w:r>
      <w:bookmarkEnd w:id="250"/>
      <w:bookmarkEnd w:id="251"/>
    </w:p>
    <w:p w14:paraId="791EABD2" w14:textId="68D8E2E0" w:rsidR="002506DF" w:rsidRDefault="00624D20" w:rsidP="00624D20">
      <w:r>
        <w:t>After imputation of the missing data in the training data, a prediction for the occurrence of sepsis can be made. However, there is no significant improvement in the sepsis prediction performance</w:t>
      </w:r>
      <w:r w:rsidR="002506DF">
        <w:t>.</w:t>
      </w:r>
      <w:r w:rsidR="00502177">
        <w:t xml:space="preserve"> </w:t>
      </w:r>
      <w:r w:rsidR="00B77AF8" w:rsidRPr="002969BC">
        <w:t>To address th</w:t>
      </w:r>
      <w:r w:rsidR="00502177" w:rsidRPr="002969BC">
        <w:t>ese</w:t>
      </w:r>
      <w:r w:rsidR="00B77AF8" w:rsidRPr="002969BC">
        <w:t xml:space="preserve"> issues</w:t>
      </w:r>
      <w:r w:rsidR="00882AC5" w:rsidRPr="002969BC">
        <w:t>, research will be done to find</w:t>
      </w:r>
      <w:r w:rsidR="009E7837" w:rsidRPr="002969BC">
        <w:t xml:space="preserve"> methods </w:t>
      </w:r>
      <w:r w:rsidR="00502177" w:rsidRPr="002969BC">
        <w:t>that</w:t>
      </w:r>
      <w:r w:rsidR="00F66D04" w:rsidRPr="002969BC">
        <w:t xml:space="preserve"> can improve the prediction performance</w:t>
      </w:r>
      <w:r w:rsidR="002506DF" w:rsidRPr="002969BC">
        <w:t>.</w:t>
      </w:r>
      <w:r w:rsidR="002506DF">
        <w:t xml:space="preserve"> During the research of the best 5 </w:t>
      </w:r>
      <w:r w:rsidR="00E7683D">
        <w:t>PhysioNet</w:t>
      </w:r>
      <w:r w:rsidR="002506DF">
        <w:t xml:space="preserve"> Challenge papers, several methods were discovered which could be used to improve the prediction performance. These ‘discovered’ methods and one of our own will be briefly explained below. The used methods are:</w:t>
      </w:r>
    </w:p>
    <w:p w14:paraId="28B29BFD" w14:textId="638487E9" w:rsidR="002506DF" w:rsidRDefault="002506DF" w:rsidP="00F260EC">
      <w:pPr>
        <w:pStyle w:val="ListParagraph"/>
        <w:numPr>
          <w:ilvl w:val="0"/>
          <w:numId w:val="23"/>
        </w:numPr>
      </w:pPr>
      <w:r>
        <w:t>Columns with a high percentage of missing data are being removed</w:t>
      </w:r>
    </w:p>
    <w:p w14:paraId="671706C2" w14:textId="0811B8DD" w:rsidR="002506DF" w:rsidRDefault="002506DF" w:rsidP="00F260EC">
      <w:pPr>
        <w:pStyle w:val="ListParagraph"/>
        <w:numPr>
          <w:ilvl w:val="0"/>
          <w:numId w:val="23"/>
        </w:numPr>
      </w:pPr>
      <w:r>
        <w:t>Including medical criteria for sepsis</w:t>
      </w:r>
    </w:p>
    <w:p w14:paraId="14AFEBED" w14:textId="7B76A56C" w:rsidR="00EB335F" w:rsidRPr="00EB335F" w:rsidRDefault="002506DF" w:rsidP="00F260EC">
      <w:pPr>
        <w:pStyle w:val="ListParagraph"/>
        <w:numPr>
          <w:ilvl w:val="0"/>
          <w:numId w:val="23"/>
        </w:numPr>
      </w:pPr>
      <w:r>
        <w:t>Using a sliding window for the vital signs</w:t>
      </w:r>
    </w:p>
    <w:p w14:paraId="39D7CDBE" w14:textId="47EC5862" w:rsidR="005725F6" w:rsidRDefault="005725F6" w:rsidP="005725F6">
      <w:pPr>
        <w:pStyle w:val="Heading3"/>
      </w:pPr>
      <w:bookmarkStart w:id="252" w:name="_Toc72176219"/>
      <w:r>
        <w:t>Dropping columns</w:t>
      </w:r>
      <w:bookmarkEnd w:id="252"/>
    </w:p>
    <w:p w14:paraId="371A06F8" w14:textId="3B11EE58" w:rsidR="008D0434" w:rsidRPr="00A307D0" w:rsidRDefault="008D0434" w:rsidP="009767BF">
      <w:r w:rsidRPr="000313C6">
        <w:t>During the data analysis, it was discovered that the majority of the training data contains a lot of missing data. This data, which contains many missing data gaps, can</w:t>
      </w:r>
      <w:r>
        <w:t xml:space="preserve"> </w:t>
      </w:r>
      <w:r w:rsidRPr="000313C6">
        <w:t>not be used to predict the onset of sepsis.</w:t>
      </w:r>
      <w:r>
        <w:rPr>
          <w:b/>
          <w:bCs/>
        </w:rPr>
        <w:t xml:space="preserve"> </w:t>
      </w:r>
      <w:r w:rsidRPr="000313C6">
        <w:t xml:space="preserve">However, if the data with missing data were to be used anyway, this would lead to erroneous sepsis predictions. To address this problem, </w:t>
      </w:r>
      <w:r w:rsidR="001C2F28">
        <w:t>there can be opted</w:t>
      </w:r>
      <w:r w:rsidRPr="000313C6">
        <w:t xml:space="preserve"> to drop the columns of the dataset where </w:t>
      </w:r>
      <w:r>
        <w:t xml:space="preserve">a significant </w:t>
      </w:r>
      <w:r w:rsidRPr="000313C6">
        <w:t>percentage of the data is missing. After this operation, the data significantly contains fewer missing data. This may lead to more accurate and reliable sepsis predictions</w:t>
      </w:r>
      <w:r>
        <w:t>.</w:t>
      </w:r>
      <w:r w:rsidR="009E0447">
        <w:t xml:space="preserve"> </w:t>
      </w:r>
      <w:r w:rsidR="00171C3E" w:rsidRPr="00171C3E">
        <w:t xml:space="preserve">The downside of this method </w:t>
      </w:r>
      <w:r w:rsidR="00FA75D3">
        <w:t xml:space="preserve">can be </w:t>
      </w:r>
      <w:r w:rsidR="00171C3E" w:rsidRPr="00171C3E">
        <w:t>that the dropped columns contain</w:t>
      </w:r>
      <w:r w:rsidR="00AD4EBA">
        <w:t xml:space="preserve"> </w:t>
      </w:r>
      <w:r w:rsidR="00171C3E" w:rsidRPr="00171C3E">
        <w:t>variables useful for predicting sepsis, or t</w:t>
      </w:r>
      <w:r w:rsidR="00AD4EBA">
        <w:t xml:space="preserve">hat </w:t>
      </w:r>
      <w:r w:rsidR="002B4BEB">
        <w:t xml:space="preserve">a great </w:t>
      </w:r>
      <w:r w:rsidR="00255C6C">
        <w:t xml:space="preserve">deal of </w:t>
      </w:r>
      <w:r w:rsidR="00AD4EBA">
        <w:t>r</w:t>
      </w:r>
      <w:r w:rsidR="00B93175">
        <w:t xml:space="preserve">elated </w:t>
      </w:r>
      <w:r w:rsidR="00171C3E" w:rsidRPr="00171C3E">
        <w:t>information may be removed.</w:t>
      </w:r>
    </w:p>
    <w:p w14:paraId="6380CBC4" w14:textId="00A70A12" w:rsidR="00883B69" w:rsidRDefault="00883B69" w:rsidP="000C2DCF">
      <w:pPr>
        <w:pStyle w:val="Heading3"/>
      </w:pPr>
      <w:bookmarkStart w:id="253" w:name="_Toc70021510"/>
      <w:bookmarkStart w:id="254" w:name="_Toc70021511"/>
      <w:bookmarkStart w:id="255" w:name="_Toc72176220"/>
      <w:bookmarkEnd w:id="253"/>
      <w:bookmarkEnd w:id="254"/>
      <w:r>
        <w:t>SOFA</w:t>
      </w:r>
      <w:r w:rsidR="005725F6">
        <w:t xml:space="preserve">, </w:t>
      </w:r>
      <w:r>
        <w:t>qSOFA, SIRS</w:t>
      </w:r>
      <w:bookmarkEnd w:id="255"/>
    </w:p>
    <w:p w14:paraId="344048A3" w14:textId="79C74BD5" w:rsidR="00F93900" w:rsidRDefault="00054EA3" w:rsidP="00FC4079">
      <w:r>
        <w:t xml:space="preserve">The use of the existing medical sepsis evaluation criteria is a </w:t>
      </w:r>
      <w:r w:rsidRPr="009E0447">
        <w:t xml:space="preserve">common </w:t>
      </w:r>
      <w:r>
        <w:t>method to augment the “sepsis”</w:t>
      </w:r>
      <w:r w:rsidRPr="00BE2061">
        <w:t xml:space="preserve"> </w:t>
      </w:r>
      <w:r>
        <w:t>training features,</w:t>
      </w:r>
      <w:r w:rsidRPr="009E0447">
        <w:t xml:space="preserve"> is to use existing medical evaluation criteria. In </w:t>
      </w:r>
      <w:r>
        <w:t>c</w:t>
      </w:r>
      <w:r w:rsidRPr="009E0447">
        <w:t>hapter</w:t>
      </w:r>
      <w:r>
        <w:t xml:space="preserve"> </w:t>
      </w:r>
      <w:r>
        <w:fldChar w:fldCharType="begin"/>
      </w:r>
      <w:r>
        <w:instrText xml:space="preserve"> REF _Ref70073508 \r \h </w:instrText>
      </w:r>
      <w:r w:rsidR="007425BB">
        <w:instrText xml:space="preserve"> \* MERGEFORMAT </w:instrText>
      </w:r>
      <w:r>
        <w:fldChar w:fldCharType="separate"/>
      </w:r>
      <w:r w:rsidR="00B26196">
        <w:t>3.3.2</w:t>
      </w:r>
      <w:r>
        <w:fldChar w:fldCharType="end"/>
      </w:r>
      <w:r w:rsidRPr="009E0447">
        <w:t>, the different existing evaluation criteria were discussed. The SIRS, qSOFA, and SOFA scoring methods are commonly used for medically determining a patient's occurrence of sepsis.</w:t>
      </w:r>
      <w:r w:rsidR="00F4791B">
        <w:t xml:space="preserve"> </w:t>
      </w:r>
      <w:r w:rsidR="00F4791B">
        <w:br/>
      </w:r>
      <w:r w:rsidRPr="009E0447">
        <w:t xml:space="preserve">The SIRS and qSOFA scores mainly use the vital signs of a patient. Since the vital signs have a low missing data score, this will lead to the fact that these "new" features will have a positive effect on the sepsis prediction </w:t>
      </w:r>
      <w:r>
        <w:t xml:space="preserve">of </w:t>
      </w:r>
      <w:r w:rsidRPr="009E0447">
        <w:t>a patient. Consequently, the implementation of the SOFA score, which consists of a combination of vital signs and laboratory values, will not provide the expected improvement in the predicting performance. Therefore, mainly the SIRS and qSOFA score variables will be used to augment the existing patient features.</w:t>
      </w:r>
      <w:r>
        <w:t xml:space="preserve"> </w:t>
      </w:r>
      <w:r w:rsidRPr="00D117D5">
        <w:t>Unfortunately, when the use of the medical indicators is combined with the dropping of the high missing data columns</w:t>
      </w:r>
      <w:r>
        <w:t>, it will lead to missing values which are necessary for the medical score indicators.</w:t>
      </w:r>
      <w:r w:rsidRPr="00D117D5">
        <w:t xml:space="preserve"> As a result, it is not possible to use </w:t>
      </w:r>
      <w:r>
        <w:t xml:space="preserve">the </w:t>
      </w:r>
      <w:r w:rsidRPr="00D117D5">
        <w:t xml:space="preserve">qSOFA score sepsis indicator because one of the parameters used for </w:t>
      </w:r>
      <w:r>
        <w:t xml:space="preserve">the </w:t>
      </w:r>
      <w:r w:rsidRPr="00D117D5">
        <w:t>qSOFA score is missing in the “available” data</w:t>
      </w:r>
      <w:r>
        <w:t>.</w:t>
      </w:r>
    </w:p>
    <w:p w14:paraId="68A6079A" w14:textId="098C3851" w:rsidR="00883B69" w:rsidRPr="005725F6" w:rsidRDefault="00883B69" w:rsidP="005725F6">
      <w:pPr>
        <w:pStyle w:val="Heading3"/>
      </w:pPr>
      <w:bookmarkStart w:id="256" w:name="_Toc72176221"/>
      <w:r w:rsidRPr="00883B69">
        <w:lastRenderedPageBreak/>
        <w:t xml:space="preserve">Sliding </w:t>
      </w:r>
      <w:r w:rsidRPr="005725F6">
        <w:t>Windows</w:t>
      </w:r>
      <w:bookmarkEnd w:id="256"/>
    </w:p>
    <w:p w14:paraId="7FBFF9E0" w14:textId="79B97AB8" w:rsidR="00DF01CF" w:rsidRDefault="00451183" w:rsidP="00290DA8">
      <w:r>
        <w:t>Although</w:t>
      </w:r>
      <w:r w:rsidR="00D23966">
        <w:t xml:space="preserve"> </w:t>
      </w:r>
      <w:r w:rsidR="0040718A">
        <w:t xml:space="preserve">the training and test </w:t>
      </w:r>
      <w:r w:rsidR="00424EDC">
        <w:t>data</w:t>
      </w:r>
      <w:r w:rsidR="00732208">
        <w:t>set</w:t>
      </w:r>
      <w:r w:rsidR="0040718A">
        <w:t>s</w:t>
      </w:r>
      <w:r w:rsidR="00424EDC">
        <w:t xml:space="preserve"> </w:t>
      </w:r>
      <w:r w:rsidR="0040718A">
        <w:t>are</w:t>
      </w:r>
      <w:r w:rsidR="00732208">
        <w:t xml:space="preserve"> split by </w:t>
      </w:r>
      <w:r w:rsidR="00805BCB">
        <w:t>p</w:t>
      </w:r>
      <w:r w:rsidR="00732208">
        <w:t>atient</w:t>
      </w:r>
      <w:r w:rsidR="00242F41">
        <w:t xml:space="preserve"> </w:t>
      </w:r>
      <w:r w:rsidR="0040718A">
        <w:t>id</w:t>
      </w:r>
      <w:r w:rsidR="00805BCB">
        <w:t>s</w:t>
      </w:r>
      <w:r w:rsidR="008C4D8E">
        <w:t xml:space="preserve">, </w:t>
      </w:r>
      <w:r w:rsidR="00AA783C">
        <w:t xml:space="preserve">the </w:t>
      </w:r>
      <w:r w:rsidR="0055325A">
        <w:t xml:space="preserve">data is </w:t>
      </w:r>
      <w:r w:rsidR="0081108A">
        <w:t xml:space="preserve">put into the </w:t>
      </w:r>
      <w:r w:rsidR="002505D4">
        <w:t xml:space="preserve">machine-learning </w:t>
      </w:r>
      <w:r w:rsidR="0081108A">
        <w:t xml:space="preserve">model </w:t>
      </w:r>
      <w:r w:rsidR="00F14972">
        <w:t xml:space="preserve">for each hour </w:t>
      </w:r>
      <w:r w:rsidR="0081108A">
        <w:t>during the training</w:t>
      </w:r>
      <w:r w:rsidR="00593E25">
        <w:t xml:space="preserve"> process</w:t>
      </w:r>
      <w:r w:rsidR="0081108A">
        <w:t xml:space="preserve">. </w:t>
      </w:r>
      <w:r w:rsidR="0092590F">
        <w:t>For example</w:t>
      </w:r>
      <w:r w:rsidR="006A698B">
        <w:t>,</w:t>
      </w:r>
      <w:r w:rsidR="0092590F">
        <w:t xml:space="preserve"> </w:t>
      </w:r>
      <w:r w:rsidR="001E1861">
        <w:t xml:space="preserve">suppose </w:t>
      </w:r>
      <w:r w:rsidR="0092590F">
        <w:t xml:space="preserve">there are 45 </w:t>
      </w:r>
      <w:r w:rsidR="00831FC7">
        <w:t>lines of data for one patient</w:t>
      </w:r>
      <w:r w:rsidR="005C6204">
        <w:t xml:space="preserve"> and each line</w:t>
      </w:r>
      <w:r w:rsidR="00E2460C">
        <w:t xml:space="preserve"> contains</w:t>
      </w:r>
      <w:r w:rsidR="005C6204">
        <w:t xml:space="preserve"> </w:t>
      </w:r>
      <w:r w:rsidR="0014330F">
        <w:t>the measurement</w:t>
      </w:r>
      <w:r w:rsidR="00743036">
        <w:t>s</w:t>
      </w:r>
      <w:r w:rsidR="001C66C1">
        <w:t xml:space="preserve"> and </w:t>
      </w:r>
      <w:r w:rsidR="0066783F">
        <w:t>SepsisLabel</w:t>
      </w:r>
      <w:r w:rsidR="00743036">
        <w:t xml:space="preserve"> for </w:t>
      </w:r>
      <w:r w:rsidR="001C66C1">
        <w:t xml:space="preserve">an </w:t>
      </w:r>
      <w:r w:rsidR="00743036">
        <w:t>hour</w:t>
      </w:r>
      <w:r w:rsidR="001C66C1">
        <w:t xml:space="preserve">. </w:t>
      </w:r>
      <w:r w:rsidR="00335D9E">
        <w:t xml:space="preserve">During the training, all data from all patients </w:t>
      </w:r>
      <w:r w:rsidR="007F3915">
        <w:t>are</w:t>
      </w:r>
      <w:r w:rsidR="0023468E">
        <w:t xml:space="preserve"> shuffled and</w:t>
      </w:r>
      <w:r w:rsidR="007F3915">
        <w:t xml:space="preserve"> mixed up. </w:t>
      </w:r>
      <w:r w:rsidR="000D6FBC">
        <w:t xml:space="preserve">The </w:t>
      </w:r>
      <w:r w:rsidR="001045AF">
        <w:t xml:space="preserve">information </w:t>
      </w:r>
      <w:r w:rsidR="00D5559B">
        <w:t xml:space="preserve">contained in the data </w:t>
      </w:r>
      <w:r w:rsidR="00ED62B5">
        <w:t>timely</w:t>
      </w:r>
      <w:r w:rsidR="001045AF">
        <w:t xml:space="preserve"> before </w:t>
      </w:r>
      <w:r w:rsidR="00D5559B">
        <w:t xml:space="preserve">the </w:t>
      </w:r>
      <w:r w:rsidR="00364391">
        <w:t xml:space="preserve">one line of data </w:t>
      </w:r>
      <w:r w:rsidR="00E06D47">
        <w:t xml:space="preserve">is lost. </w:t>
      </w:r>
      <w:r w:rsidR="00CD2ACE">
        <w:t xml:space="preserve">To </w:t>
      </w:r>
      <w:r w:rsidR="00D636DD">
        <w:t>extract longitudinal information f</w:t>
      </w:r>
      <w:r w:rsidR="00847CA4">
        <w:t>ro</w:t>
      </w:r>
      <w:r w:rsidR="00D636DD">
        <w:t>m the time</w:t>
      </w:r>
      <w:r w:rsidR="00FD5E65">
        <w:t xml:space="preserve"> </w:t>
      </w:r>
      <w:r w:rsidR="00D636DD">
        <w:t>series</w:t>
      </w:r>
      <w:r w:rsidR="00914E91">
        <w:t xml:space="preserve">, a </w:t>
      </w:r>
      <w:r w:rsidR="00E06D47">
        <w:t xml:space="preserve">sliding window </w:t>
      </w:r>
      <w:r w:rsidR="00A65D4A">
        <w:t>appro</w:t>
      </w:r>
      <w:r w:rsidR="001D0D8E">
        <w:t>ach</w:t>
      </w:r>
      <w:r w:rsidR="00AE0051">
        <w:t xml:space="preserve"> </w:t>
      </w:r>
      <w:r w:rsidR="00F052C3">
        <w:t>is used.</w:t>
      </w:r>
    </w:p>
    <w:p w14:paraId="2EB00170" w14:textId="1A4E2AD9" w:rsidR="00A925A7" w:rsidRPr="005706AE" w:rsidRDefault="005D2C2C" w:rsidP="00290DA8">
      <w:r w:rsidRPr="005706AE">
        <w:t xml:space="preserve">Considering the </w:t>
      </w:r>
      <w:r w:rsidR="008A6AA9" w:rsidRPr="005706AE">
        <w:t xml:space="preserve">missing ratio, vital signs </w:t>
      </w:r>
      <w:r w:rsidR="00755FAA" w:rsidRPr="005706AE">
        <w:t xml:space="preserve">except </w:t>
      </w:r>
      <w:r w:rsidR="0067113B" w:rsidRPr="005706AE">
        <w:t xml:space="preserve">the </w:t>
      </w:r>
      <m:oMath>
        <m:sSub>
          <m:sSubPr>
            <m:ctrlPr>
              <w:rPr>
                <w:rFonts w:ascii="Cambria Math" w:hAnsi="Cambria Math"/>
                <w:i/>
              </w:rPr>
            </m:ctrlPr>
          </m:sSubPr>
          <m:e>
            <m:r>
              <m:rPr>
                <m:sty m:val="p"/>
              </m:rPr>
              <w:rPr>
                <w:rFonts w:ascii="Cambria Math" w:hAnsi="Cambria Math"/>
              </w:rPr>
              <m:t>EtCO</m:t>
            </m:r>
          </m:e>
          <m:sub>
            <m:r>
              <w:rPr>
                <w:rFonts w:ascii="Cambria Math" w:hAnsi="Cambria Math"/>
              </w:rPr>
              <m:t>2</m:t>
            </m:r>
          </m:sub>
        </m:sSub>
      </m:oMath>
      <w:r w:rsidR="0067113B" w:rsidRPr="005706AE">
        <w:t xml:space="preserve"> </w:t>
      </w:r>
      <w:r w:rsidR="008A6AA9" w:rsidRPr="005706AE">
        <w:t xml:space="preserve">are </w:t>
      </w:r>
      <w:r w:rsidR="0067113B" w:rsidRPr="005706AE">
        <w:t>lightly</w:t>
      </w:r>
      <w:r w:rsidR="00B80D68" w:rsidRPr="005706AE">
        <w:t xml:space="preserve"> missed</w:t>
      </w:r>
      <w:r w:rsidR="00F03E82" w:rsidRPr="005706AE">
        <w:t xml:space="preserve">. </w:t>
      </w:r>
      <w:r w:rsidR="00C14178" w:rsidRPr="003849A4">
        <w:t>Comparing to the other labora</w:t>
      </w:r>
      <w:r w:rsidR="00B0732C" w:rsidRPr="003F621A">
        <w:t xml:space="preserve">tory </w:t>
      </w:r>
      <w:r w:rsidR="00B0732C" w:rsidRPr="00181EB3">
        <w:t>measurement values</w:t>
      </w:r>
      <w:r w:rsidR="00BD3AFA" w:rsidRPr="00181EB3">
        <w:t>, the missing ratios for vital signs</w:t>
      </w:r>
      <w:r w:rsidR="00876615" w:rsidRPr="00181EB3">
        <w:t xml:space="preserve"> range between</w:t>
      </w:r>
      <w:r w:rsidR="007813A4">
        <w:t xml:space="preserve"> </w:t>
      </w:r>
      <w:r w:rsidR="007813A4">
        <w:br/>
      </w:r>
      <w:r w:rsidR="003234F9" w:rsidRPr="00B71678">
        <w:t>8% to 30%</w:t>
      </w:r>
      <w:r w:rsidR="0034787D" w:rsidRPr="00B71678">
        <w:t xml:space="preserve">, </w:t>
      </w:r>
      <w:r w:rsidR="0027107D" w:rsidRPr="00CF3A7B">
        <w:t xml:space="preserve">which are </w:t>
      </w:r>
      <w:r w:rsidR="0034787D" w:rsidRPr="00CF3A7B">
        <w:t>much lower th</w:t>
      </w:r>
      <w:r w:rsidR="00D8730F" w:rsidRPr="00D2300E">
        <w:t>a</w:t>
      </w:r>
      <w:r w:rsidR="0034787D" w:rsidRPr="00D2300E">
        <w:t>n 90%</w:t>
      </w:r>
      <w:r w:rsidR="00FD780A" w:rsidRPr="00552D9F">
        <w:t>.</w:t>
      </w:r>
      <w:r w:rsidR="0034787D" w:rsidRPr="00552D9F">
        <w:t xml:space="preserve"> </w:t>
      </w:r>
      <w:r w:rsidR="0027107D" w:rsidRPr="00552D9F">
        <w:t xml:space="preserve">Therefore, </w:t>
      </w:r>
      <w:r w:rsidR="002968AB" w:rsidRPr="00552D9F">
        <w:t xml:space="preserve">vital signs contain much more </w:t>
      </w:r>
      <w:r w:rsidR="002D0121" w:rsidRPr="00552D9F">
        <w:t>useful</w:t>
      </w:r>
      <w:r w:rsidR="002968AB" w:rsidRPr="00552D9F">
        <w:t xml:space="preserve"> information </w:t>
      </w:r>
      <w:r w:rsidR="004701D7" w:rsidRPr="00552D9F">
        <w:t>and are</w:t>
      </w:r>
      <w:r w:rsidR="00B8791B" w:rsidRPr="00D0365C">
        <w:t xml:space="preserve"> suitable for the sliding window</w:t>
      </w:r>
      <w:r w:rsidR="00365CF0" w:rsidRPr="00D0365C">
        <w:t>.</w:t>
      </w:r>
      <w:r w:rsidR="00997E3A" w:rsidRPr="00D0365C">
        <w:t xml:space="preserve"> Learning from the experience</w:t>
      </w:r>
      <w:r w:rsidR="00E11C0F" w:rsidRPr="004E6FE6">
        <w:t xml:space="preserve"> of the participant</w:t>
      </w:r>
      <w:r w:rsidR="00483CD2" w:rsidRPr="004E6FE6">
        <w:t>s</w:t>
      </w:r>
      <w:r w:rsidR="00503278" w:rsidRPr="004E6FE6">
        <w:t xml:space="preserve"> for the</w:t>
      </w:r>
      <w:r w:rsidR="00AC1DEF" w:rsidRPr="004E6FE6">
        <w:t xml:space="preserve"> challenge</w:t>
      </w:r>
      <w:r w:rsidR="00997E3A" w:rsidRPr="004E6FE6">
        <w:t>,</w:t>
      </w:r>
      <w:r w:rsidR="00E11C0F" w:rsidRPr="00F75110">
        <w:t xml:space="preserve"> six</w:t>
      </w:r>
      <w:r w:rsidR="007D105D" w:rsidRPr="00F75110">
        <w:t xml:space="preserve"> </w:t>
      </w:r>
      <w:r w:rsidR="00E11C0F" w:rsidRPr="004F3927">
        <w:t>is the best choice</w:t>
      </w:r>
      <w:r w:rsidR="007D105D" w:rsidRPr="004F3927">
        <w:t xml:space="preserve"> for the sliding window look-back size</w:t>
      </w:r>
      <w:r w:rsidR="00F93900" w:rsidRPr="00744B21">
        <w:t xml:space="preserve"> </w:t>
      </w:r>
      <w:r w:rsidR="00B67FCE" w:rsidRPr="005706AE">
        <w:fldChar w:fldCharType="begin"/>
      </w:r>
      <w:r w:rsidR="006727E0">
        <w:instrText xml:space="preserve"> ADDIN ZOTERO_ITEM CSL_CITATION {"citationID":"M0mZIAUP","properties":{"formattedCitation":"[21]","plainCitation":"[21]","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schema":"https://github.com/citation-style-language/schema/raw/master/csl-citation.json"} </w:instrText>
      </w:r>
      <w:r w:rsidR="00B67FCE" w:rsidRPr="005706AE">
        <w:fldChar w:fldCharType="separate"/>
      </w:r>
      <w:r w:rsidR="005706AE" w:rsidRPr="005706AE">
        <w:t>[21]</w:t>
      </w:r>
      <w:r w:rsidR="00B67FCE" w:rsidRPr="005706AE">
        <w:fldChar w:fldCharType="end"/>
      </w:r>
      <w:r w:rsidR="00F93900" w:rsidRPr="005706AE">
        <w:t>.</w:t>
      </w:r>
    </w:p>
    <w:p w14:paraId="5678CD96" w14:textId="43CE97C1" w:rsidR="00284520" w:rsidRDefault="00365CF0" w:rsidP="00290DA8">
      <w:r>
        <w:t>F</w:t>
      </w:r>
      <w:r w:rsidR="0027107D">
        <w:t xml:space="preserve">or each patient, </w:t>
      </w:r>
      <w:r w:rsidR="00B17C06">
        <w:t>the eight vital sign</w:t>
      </w:r>
      <w:r w:rsidR="00E00211">
        <w:t>s</w:t>
      </w:r>
      <w:r w:rsidR="00B17C06">
        <w:t xml:space="preserve"> of the last hours </w:t>
      </w:r>
      <w:r w:rsidR="00C91D6D">
        <w:t>are appended to</w:t>
      </w:r>
      <w:r w:rsidR="002730B8">
        <w:t xml:space="preserve"> </w:t>
      </w:r>
      <w:r w:rsidR="0065233D">
        <w:t xml:space="preserve">each line of </w:t>
      </w:r>
      <w:r w:rsidR="0072414C">
        <w:t>the dataset. Besi</w:t>
      </w:r>
      <w:r w:rsidR="007110DD">
        <w:t xml:space="preserve">des, the min, the max, the difference </w:t>
      </w:r>
      <w:r w:rsidR="00280BA8">
        <w:t xml:space="preserve">between </w:t>
      </w:r>
      <w:r w:rsidR="00495483">
        <w:t xml:space="preserve">the </w:t>
      </w:r>
      <w:r w:rsidR="00280BA8">
        <w:t>min and max, the mean, and the stand deviation of the</w:t>
      </w:r>
      <w:r w:rsidR="005A603C">
        <w:t xml:space="preserve"> </w:t>
      </w:r>
      <w:r w:rsidR="001A2C49">
        <w:t xml:space="preserve">eight vital signs </w:t>
      </w:r>
      <w:r w:rsidR="00181299">
        <w:t>for</w:t>
      </w:r>
      <w:r w:rsidR="00280BA8">
        <w:t xml:space="preserve"> </w:t>
      </w:r>
      <w:r w:rsidR="00181299">
        <w:t xml:space="preserve">the </w:t>
      </w:r>
      <w:r w:rsidR="00280BA8">
        <w:t>last six</w:t>
      </w:r>
      <w:r w:rsidR="005A603C">
        <w:t xml:space="preserve"> hours</w:t>
      </w:r>
      <w:r w:rsidR="00181299">
        <w:t xml:space="preserve">, are all appended to the </w:t>
      </w:r>
      <w:r w:rsidR="0064508B">
        <w:t xml:space="preserve">dataset. </w:t>
      </w:r>
      <w:r w:rsidR="006C49A2">
        <w:t xml:space="preserve">In this way, </w:t>
      </w:r>
      <w:r w:rsidR="00E76D1B">
        <w:t xml:space="preserve">in total 48 </w:t>
      </w:r>
      <w:r w:rsidR="00CB0279">
        <w:t xml:space="preserve">new </w:t>
      </w:r>
      <w:r w:rsidR="00E76D1B">
        <w:t xml:space="preserve">attributes are created and appended. For the record </w:t>
      </w:r>
      <w:r w:rsidR="008839E6">
        <w:t xml:space="preserve">before </w:t>
      </w:r>
      <w:r w:rsidR="00E76D1B">
        <w:t>six hours,</w:t>
      </w:r>
      <w:r w:rsidR="007813A4">
        <w:br/>
      </w:r>
      <w:r w:rsidR="00284520">
        <w:t xml:space="preserve">a sliding window with as much </w:t>
      </w:r>
      <w:r w:rsidR="0027231B">
        <w:t>size is used instead</w:t>
      </w:r>
      <w:r w:rsidR="005A4B77">
        <w:t xml:space="preserve">. </w:t>
      </w:r>
      <w:r w:rsidR="009803D1">
        <w:t>For</w:t>
      </w:r>
      <w:r w:rsidR="005A4B77">
        <w:t xml:space="preserve"> the </w:t>
      </w:r>
      <w:r w:rsidR="000C49DE">
        <w:t xml:space="preserve">first hour </w:t>
      </w:r>
      <w:r w:rsidR="005A4B77">
        <w:t>reco</w:t>
      </w:r>
      <w:r w:rsidR="009803D1">
        <w:t xml:space="preserve">rd </w:t>
      </w:r>
      <w:r w:rsidR="000C49DE">
        <w:t>of one patient, lo</w:t>
      </w:r>
      <w:r w:rsidR="00E547BB">
        <w:t>o</w:t>
      </w:r>
      <w:r w:rsidR="000C49DE">
        <w:t>king back sliding window is unable to per</w:t>
      </w:r>
      <w:r w:rsidR="004C0358">
        <w:t>f</w:t>
      </w:r>
      <w:r w:rsidR="000C49DE">
        <w:t>orm</w:t>
      </w:r>
      <w:r w:rsidR="00E652BE">
        <w:t>. In t</w:t>
      </w:r>
      <w:r w:rsidR="004C0358">
        <w:t>h</w:t>
      </w:r>
      <w:r w:rsidR="00E652BE">
        <w:t>is case,</w:t>
      </w:r>
      <w:r w:rsidR="000C49DE">
        <w:t xml:space="preserve"> zero </w:t>
      </w:r>
      <w:r w:rsidR="001942FE">
        <w:t xml:space="preserve">is used </w:t>
      </w:r>
      <w:r w:rsidR="00E73EC4">
        <w:t>for all</w:t>
      </w:r>
      <w:r w:rsidR="00E652BE">
        <w:t xml:space="preserve"> the sliding window attr</w:t>
      </w:r>
      <w:r w:rsidR="004C0358">
        <w:t>i</w:t>
      </w:r>
      <w:r w:rsidR="00E652BE">
        <w:t>butes.</w:t>
      </w:r>
    </w:p>
    <w:p w14:paraId="61C24F45" w14:textId="697D9BAA" w:rsidR="00DD72D3" w:rsidDel="00930DBF" w:rsidRDefault="000E1D78" w:rsidP="00E01734">
      <w:pPr>
        <w:spacing w:after="0"/>
        <w:jc w:val="left"/>
      </w:pPr>
      <w:r>
        <w:br w:type="page"/>
      </w:r>
    </w:p>
    <w:p w14:paraId="4955ADF9" w14:textId="77777777" w:rsidR="00DF01CF" w:rsidRDefault="000E472C" w:rsidP="000E472C">
      <w:pPr>
        <w:pStyle w:val="Heading2"/>
      </w:pPr>
      <w:bookmarkStart w:id="257" w:name="_Toc72176222"/>
      <w:r>
        <w:lastRenderedPageBreak/>
        <w:t>Machine learning</w:t>
      </w:r>
      <w:bookmarkEnd w:id="257"/>
    </w:p>
    <w:p w14:paraId="79D7D391" w14:textId="0F399BFA" w:rsidR="00DF01CF" w:rsidRDefault="00BC0AFA" w:rsidP="00290DA8">
      <w:r>
        <w:t xml:space="preserve">In the machine learning domain, learning algorithms can be divided into </w:t>
      </w:r>
      <w:r w:rsidR="005706AE">
        <w:t>two</w:t>
      </w:r>
      <w:r>
        <w:t xml:space="preserve"> main categories, namely supervised and unsupervised learning algorithms.</w:t>
      </w:r>
    </w:p>
    <w:p w14:paraId="75FE8510" w14:textId="67A0A78B" w:rsidR="00BC0AFA" w:rsidRDefault="00BC0AFA" w:rsidP="00F260EC">
      <w:pPr>
        <w:pStyle w:val="ListParagraph"/>
        <w:numPr>
          <w:ilvl w:val="0"/>
          <w:numId w:val="35"/>
        </w:numPr>
      </w:pPr>
      <w:r>
        <w:t xml:space="preserve">Supervised learning: </w:t>
      </w:r>
      <w:r w:rsidR="0055218D">
        <w:t>T</w:t>
      </w:r>
      <w:r>
        <w:t>he algorithm is presented with sample inputs with the desired outputs. The goal of the algorithm is to learn a general rule that assigns inputs and outputs.</w:t>
      </w:r>
    </w:p>
    <w:p w14:paraId="67083B45" w14:textId="77777777" w:rsidR="00DF01CF" w:rsidRDefault="00BC0AFA" w:rsidP="00F260EC">
      <w:pPr>
        <w:pStyle w:val="ListParagraph"/>
        <w:numPr>
          <w:ilvl w:val="0"/>
          <w:numId w:val="35"/>
        </w:numPr>
      </w:pPr>
      <w:r>
        <w:t xml:space="preserve">Unsupervised learning: Compared to supervised learning, unlabelled data is provided to the learning algorithm. The algorithm must therefore look for similarities in the dataset and </w:t>
      </w:r>
      <w:r w:rsidRPr="00036429">
        <w:t xml:space="preserve">deduce a </w:t>
      </w:r>
      <w:r>
        <w:t xml:space="preserve">‘hidden’ </w:t>
      </w:r>
      <w:r w:rsidRPr="00036429">
        <w:t xml:space="preserve">pattern </w:t>
      </w:r>
      <w:r>
        <w:t xml:space="preserve">that is </w:t>
      </w:r>
      <w:r w:rsidRPr="00036429">
        <w:t>present in the input data</w:t>
      </w:r>
      <w:r>
        <w:t>.</w:t>
      </w:r>
    </w:p>
    <w:p w14:paraId="0141013C" w14:textId="5D24C78C" w:rsidR="00BC0AFA" w:rsidRDefault="00BC0AFA" w:rsidP="00890DC1">
      <w:r>
        <w:t>A supervised learning algorithm uses training data which consist</w:t>
      </w:r>
      <w:r w:rsidR="005A7D89">
        <w:t>s</w:t>
      </w:r>
      <w:r>
        <w:t xml:space="preserve"> of inputs combined with the right outputs. The algorithm will look for patterns in the data that corresponds with the desired outputs. A supervised learning algorithm can take in new unknown inputs after training and decide which mark the new inputs will be labelled as based on prior training results. A supervised learning model's goal is to predict the correct mark for newly presented input data. A supervised learning algorithm can be written in its most simple form as y = f(x).</w:t>
      </w:r>
    </w:p>
    <w:p w14:paraId="35D9147E" w14:textId="71A8BA2A" w:rsidR="00BC0AFA" w:rsidRDefault="00BC0AFA" w:rsidP="00B40A2B">
      <w:r>
        <w:t>The variable y is the predicted output that is determined by a mapping function that assigns a class to an input value x. The function used to connect input features to a predicted output is created by the machine learning model during training. Supervised learning can be further split into two subcategories: Classification and</w:t>
      </w:r>
      <w:r w:rsidR="00FC4079">
        <w:t xml:space="preserve"> R</w:t>
      </w:r>
      <w:r>
        <w:t>egression.</w:t>
      </w:r>
    </w:p>
    <w:p w14:paraId="63F3FA5E" w14:textId="3B6561BB" w:rsidR="00BC0AFA" w:rsidRDefault="00BC0AFA" w:rsidP="00B40A2B">
      <w:r w:rsidRPr="00FC310E">
        <w:t xml:space="preserve">Regression algorithms predict a single numerical output value using training data. Examples of regression algorithms are Linear and </w:t>
      </w:r>
      <w:r w:rsidR="00FC4079" w:rsidRPr="00FC310E">
        <w:t>L</w:t>
      </w:r>
      <w:r w:rsidRPr="00FC310E">
        <w:t xml:space="preserve">ogistical </w:t>
      </w:r>
      <w:r w:rsidR="00BD653D" w:rsidRPr="00FC310E">
        <w:t>r</w:t>
      </w:r>
      <w:r w:rsidRPr="00FC310E">
        <w:t>egression.</w:t>
      </w:r>
    </w:p>
    <w:p w14:paraId="21D8D03A" w14:textId="2D1E35C2" w:rsidR="00BC0AFA" w:rsidRDefault="00BC0AFA" w:rsidP="00B40A2B">
      <w:r>
        <w:t xml:space="preserve">Classification algorithms are used to predict the corresponding class/label belonging to the input data. These algorithms can be used for spam detection and character recognition and classification. Commonly used classification algorithms are </w:t>
      </w:r>
      <w:r w:rsidR="00E7683D">
        <w:t>Decision Tree</w:t>
      </w:r>
      <w:r>
        <w:t xml:space="preserve">, </w:t>
      </w:r>
      <w:r w:rsidR="00E7683D">
        <w:t>Random Forest</w:t>
      </w:r>
      <w:r>
        <w:t xml:space="preserve"> and linear classifiers.</w:t>
      </w:r>
    </w:p>
    <w:p w14:paraId="21CCCCA1" w14:textId="194876EF" w:rsidR="00DF01CF" w:rsidRDefault="00BC0AFA" w:rsidP="00890DC1">
      <w:r>
        <w:t xml:space="preserve">For this thesis, supervised machine learning methods will be used to predict the occurrence of sepsis. The reason for using supervised learning is that </w:t>
      </w:r>
      <w:r w:rsidRPr="00DE047B">
        <w:t xml:space="preserve">the </w:t>
      </w:r>
      <w:r>
        <w:t xml:space="preserve">provided </w:t>
      </w:r>
      <w:r w:rsidRPr="00DE047B">
        <w:t xml:space="preserve">training data is labelled with </w:t>
      </w:r>
      <w:r w:rsidR="00663933">
        <w:t>two</w:t>
      </w:r>
      <w:r>
        <w:t xml:space="preserve"> classes</w:t>
      </w:r>
      <w:r w:rsidR="0055218D">
        <w:t>:</w:t>
      </w:r>
      <w:r w:rsidR="0066783F">
        <w:t xml:space="preserve"> </w:t>
      </w:r>
      <w:r w:rsidRPr="00DE047B">
        <w:t>0 or 1</w:t>
      </w:r>
      <w:r>
        <w:t>,</w:t>
      </w:r>
      <w:r w:rsidR="0066783F">
        <w:t xml:space="preserve"> </w:t>
      </w:r>
      <w:r>
        <w:t>which</w:t>
      </w:r>
      <w:r w:rsidRPr="00DE047B">
        <w:t xml:space="preserve"> indicates whether or not a patient has sepsis</w:t>
      </w:r>
      <w:r>
        <w:t>. Therefore, unsupervised learning algorithms will not be used.</w:t>
      </w:r>
    </w:p>
    <w:p w14:paraId="4368AB33" w14:textId="0C0776D5" w:rsidR="00D20D8C" w:rsidRDefault="00D20D8C" w:rsidP="00890DC1">
      <w:r w:rsidRPr="007F6436">
        <w:t>In machine learning, classification is a two-s</w:t>
      </w:r>
      <w:r>
        <w:t xml:space="preserve">tep process </w:t>
      </w:r>
      <w:r w:rsidRPr="007F6436">
        <w:t>that consists of a learning step and a prediction step. The model is built in the learning phase using the provided training data.</w:t>
      </w:r>
      <w:r w:rsidR="00D258B0">
        <w:br/>
      </w:r>
      <w:r w:rsidRPr="007F6436">
        <w:t xml:space="preserve">The model is used to predict the </w:t>
      </w:r>
      <w:r>
        <w:t>outcome</w:t>
      </w:r>
      <w:r w:rsidRPr="007F6436">
        <w:t xml:space="preserve"> </w:t>
      </w:r>
      <w:r>
        <w:t>of</w:t>
      </w:r>
      <w:r w:rsidRPr="007F6436">
        <w:t xml:space="preserve"> given data in the prediction stage.</w:t>
      </w:r>
    </w:p>
    <w:p w14:paraId="0F709FF9" w14:textId="1B03EA60" w:rsidR="00D20D8C" w:rsidRDefault="00D20D8C" w:rsidP="00B40A2B">
      <w:r>
        <w:t>After the training dataset was supplemented with the extra variables (</w:t>
      </w:r>
      <w:r w:rsidR="000C6492">
        <w:t xml:space="preserve">SOFA, </w:t>
      </w:r>
      <w:r w:rsidR="00FD24E0">
        <w:t xml:space="preserve">qSOFA, </w:t>
      </w:r>
      <w:r>
        <w:t xml:space="preserve">SIRS, Sliding window), a method is needed which will </w:t>
      </w:r>
      <w:r w:rsidR="001F6B4C">
        <w:t>predict</w:t>
      </w:r>
      <w:r>
        <w:t xml:space="preserve"> the possible occurrence of sepsis in a patient in the ICU based on the supplemented training data. </w:t>
      </w:r>
      <w:r w:rsidR="001F6B4C">
        <w:t>T</w:t>
      </w:r>
      <w:r>
        <w:t>o predict sepsis at an early stage, a model is needed that will be trained on the provided supplemented training data.</w:t>
      </w:r>
    </w:p>
    <w:p w14:paraId="09184800" w14:textId="2C19CA3F" w:rsidR="00823B7F" w:rsidRPr="00823B7F" w:rsidRDefault="00823B7F" w:rsidP="005706AE">
      <w:r w:rsidRPr="00823B7F">
        <w:lastRenderedPageBreak/>
        <w:t>In the following chapters, the different machine learning models used in the experiments carried out will be discussed. These machine learning models were used based on the implementation of previous research regarding the early prediction of sepsis in ICU patients.</w:t>
      </w:r>
    </w:p>
    <w:p w14:paraId="590C2AFE" w14:textId="215B2A0B" w:rsidR="006912EA" w:rsidRDefault="00A31D88" w:rsidP="00724C54">
      <w:pPr>
        <w:pStyle w:val="Heading3"/>
      </w:pPr>
      <w:bookmarkStart w:id="258" w:name="_Toc72176223"/>
      <w:r>
        <w:t>Decision Tree</w:t>
      </w:r>
      <w:bookmarkEnd w:id="258"/>
    </w:p>
    <w:p w14:paraId="03049E00" w14:textId="4E1999E0" w:rsidR="000446E0" w:rsidRDefault="000446E0" w:rsidP="006912EA">
      <w:r>
        <w:t>The decision tree model is a machine learning model that can be used for both classification and regression problems. In this research, this model will be used to solve the classification problem of "correctly" labelling sepsis patients. The decision tree model creates a model in the form of a tree structure. The training data will be broken down into smaller subsets using a set of if-then-else decision rules. The result of the model is a tree with leaf nodes and decision nodes. A decision node has at least two possible outputs. The leaf nodes represent the possible classifications of the dataset</w:t>
      </w:r>
      <w:r w:rsidR="00FD24E0">
        <w:t xml:space="preserve"> </w:t>
      </w:r>
      <w:r w:rsidR="0020338E">
        <w:fldChar w:fldCharType="begin"/>
      </w:r>
      <w:r w:rsidR="006727E0">
        <w:instrText xml:space="preserve"> ADDIN ZOTERO_ITEM CSL_CITATION {"citationID":"3e5ThYt6","properties":{"formattedCitation":"[45]","plainCitation":"[45]","noteIndex":0},"citationItems":[{"id":299,"uris":["http://zotero.org/groups/2605537/items/XHU2383B"],"uri":["http://zotero.org/groups/2605537/items/XHU2383B"],"itemData":{"id":299,"type":"webpage","abstract":"Decision Trees (DTs) are a non-parametric supervised learning method used for classification and regression. Decision trees learn from data…","container-title":"Medium","language":"en","title":"Decision Trees Explained Easily","URL":"https://chiragsehra42.medium.com/decision-trees-explained-easily-28f23241248","author":[{"family":"Sehra","given":"Chirag"}],"accessed":{"date-parts":[["2021",4,22]]},"issued":{"date-parts":[["2020",11,30]]}}}],"schema":"https://github.com/citation-style-language/schema/raw/master/csl-citation.json"} </w:instrText>
      </w:r>
      <w:r w:rsidR="0020338E">
        <w:fldChar w:fldCharType="separate"/>
      </w:r>
      <w:r w:rsidR="00BF71B8" w:rsidRPr="00BF71B8">
        <w:rPr>
          <w:rFonts w:cs="Calibri"/>
        </w:rPr>
        <w:t>[45]</w:t>
      </w:r>
      <w:r w:rsidR="0020338E">
        <w:fldChar w:fldCharType="end"/>
      </w:r>
      <w:r>
        <w:t>. For this research, the leaf nodes will either be 0 or 1, indicating the sepsis positiveness of a patient.</w:t>
      </w:r>
    </w:p>
    <w:p w14:paraId="152503A7" w14:textId="43BE03AD" w:rsidR="006912EA" w:rsidRDefault="006912EA" w:rsidP="006912EA">
      <w:r>
        <w:t xml:space="preserve">The decision tree model is a </w:t>
      </w:r>
      <w:r w:rsidR="000C2DCF" w:rsidRPr="000C2DCF">
        <w:t>simple model that requires few computational</w:t>
      </w:r>
      <w:r>
        <w:t xml:space="preserve"> resources and can handle irrelevant features in the dataset.</w:t>
      </w:r>
    </w:p>
    <w:p w14:paraId="4809E719" w14:textId="5A40C709" w:rsidR="006912EA" w:rsidRDefault="000C2DCF" w:rsidP="006912EA">
      <w:r w:rsidRPr="000C2DCF">
        <w:t xml:space="preserve">Like most other classifiers, the </w:t>
      </w:r>
      <w:r w:rsidR="00791FE3" w:rsidRPr="000C2DCF">
        <w:t>Decision Tree Classifier</w:t>
      </w:r>
      <w:r w:rsidRPr="000C2DCF">
        <w:t xml:space="preserve"> </w:t>
      </w:r>
      <w:r w:rsidR="0020338E">
        <w:fldChar w:fldCharType="begin"/>
      </w:r>
      <w:r w:rsidR="006727E0">
        <w:instrText xml:space="preserve"> ADDIN ZOTERO_ITEM CSL_CITATION {"citationID":"flBYP33X","properties":{"formattedCitation":"[46]","plainCitation":"[46]","noteIndex":0},"citationItems":[{"id":294,"uris":["http://zotero.org/groups/2605537/items/JV6CIFC6"],"uri":["http://zotero.org/groups/2605537/items/JV6CIFC6"],"itemData":{"id":294,"type":"webpage","title":"sklearn.tree.DecisionTreeClassifier — scikit-learn 0.24.1 documentation","URL":"https://scikit-learn.org/stable/modules/generated/sklearn.tree.DecisionTreeClassifier.html","accessed":{"date-parts":[["2021",4,22]]}}}],"schema":"https://github.com/citation-style-language/schema/raw/master/csl-citation.json"} </w:instrText>
      </w:r>
      <w:r w:rsidR="0020338E">
        <w:fldChar w:fldCharType="separate"/>
      </w:r>
      <w:r w:rsidR="003849A4" w:rsidRPr="003849A4">
        <w:rPr>
          <w:rFonts w:cs="Calibri"/>
        </w:rPr>
        <w:t>[46]</w:t>
      </w:r>
      <w:r w:rsidR="0020338E">
        <w:fldChar w:fldCharType="end"/>
      </w:r>
      <w:r w:rsidRPr="000C2DCF">
        <w:t xml:space="preserve"> takes two input arrays, namely:</w:t>
      </w:r>
    </w:p>
    <w:p w14:paraId="3EF38439" w14:textId="4DCAEA80" w:rsidR="006912EA" w:rsidRDefault="006912EA" w:rsidP="00F260EC">
      <w:pPr>
        <w:pStyle w:val="ListParagraph"/>
        <w:numPr>
          <w:ilvl w:val="0"/>
          <w:numId w:val="20"/>
        </w:numPr>
        <w:spacing w:after="160" w:line="259" w:lineRule="auto"/>
        <w:jc w:val="left"/>
      </w:pPr>
      <w:r>
        <w:t xml:space="preserve">An array X with shape </w:t>
      </w:r>
      <w:r w:rsidRPr="00820174">
        <w:t>(n_samples, n_features</w:t>
      </w:r>
      <w:r>
        <w:t>) that holds the training samples</w:t>
      </w:r>
    </w:p>
    <w:p w14:paraId="1F2445E4" w14:textId="004326AB" w:rsidR="006912EA" w:rsidRDefault="006912EA" w:rsidP="00F260EC">
      <w:pPr>
        <w:pStyle w:val="ListParagraph"/>
        <w:numPr>
          <w:ilvl w:val="0"/>
          <w:numId w:val="20"/>
        </w:numPr>
        <w:spacing w:after="160" w:line="259" w:lineRule="auto"/>
        <w:jc w:val="left"/>
      </w:pPr>
      <w:r>
        <w:t>An array Y of labels with shape (n samples,) holding the classification labels for the training samples</w:t>
      </w:r>
    </w:p>
    <w:p w14:paraId="4D9A04BC" w14:textId="579D2FD7" w:rsidR="006912EA" w:rsidRDefault="006912EA" w:rsidP="006912EA">
      <w:r>
        <w:rPr>
          <w:noProof/>
        </w:rPr>
        <mc:AlternateContent>
          <mc:Choice Requires="wpg">
            <w:drawing>
              <wp:anchor distT="0" distB="0" distL="114300" distR="114300" simplePos="0" relativeHeight="251658259" behindDoc="0" locked="0" layoutInCell="1" allowOverlap="1" wp14:anchorId="28B47006" wp14:editId="52432FFC">
                <wp:simplePos x="0" y="0"/>
                <wp:positionH relativeFrom="column">
                  <wp:posOffset>58420</wp:posOffset>
                </wp:positionH>
                <wp:positionV relativeFrom="paragraph">
                  <wp:posOffset>680720</wp:posOffset>
                </wp:positionV>
                <wp:extent cx="5180965" cy="1395729"/>
                <wp:effectExtent l="0" t="0" r="635" b="0"/>
                <wp:wrapTopAndBottom/>
                <wp:docPr id="8" name="Group 8"/>
                <wp:cNvGraphicFramePr/>
                <a:graphic xmlns:a="http://schemas.openxmlformats.org/drawingml/2006/main">
                  <a:graphicData uri="http://schemas.microsoft.com/office/word/2010/wordprocessingGroup">
                    <wpg:wgp>
                      <wpg:cNvGrpSpPr/>
                      <wpg:grpSpPr>
                        <a:xfrm>
                          <a:off x="0" y="0"/>
                          <a:ext cx="5180965" cy="1395729"/>
                          <a:chOff x="0" y="0"/>
                          <a:chExt cx="5180965" cy="1396291"/>
                        </a:xfrm>
                      </wpg:grpSpPr>
                      <pic:pic xmlns:pic="http://schemas.openxmlformats.org/drawingml/2006/picture">
                        <pic:nvPicPr>
                          <pic:cNvPr id="18" name="Picture 18"/>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180965" cy="1079500"/>
                          </a:xfrm>
                          <a:prstGeom prst="rect">
                            <a:avLst/>
                          </a:prstGeom>
                        </pic:spPr>
                      </pic:pic>
                      <wps:wsp>
                        <wps:cNvPr id="20" name="Text Box 20"/>
                        <wps:cNvSpPr txBox="1"/>
                        <wps:spPr>
                          <a:xfrm>
                            <a:off x="47768" y="1114238"/>
                            <a:ext cx="5001260" cy="282053"/>
                          </a:xfrm>
                          <a:prstGeom prst="rect">
                            <a:avLst/>
                          </a:prstGeom>
                          <a:solidFill>
                            <a:prstClr val="white"/>
                          </a:solidFill>
                          <a:ln>
                            <a:noFill/>
                          </a:ln>
                        </wps:spPr>
                        <wps:txbx>
                          <w:txbxContent>
                            <w:p w14:paraId="3B0A2372" w14:textId="4B0ADF45" w:rsidR="00AF2A4D" w:rsidRPr="008A70D0" w:rsidRDefault="00AF2A4D" w:rsidP="008A70D0">
                              <w:pPr>
                                <w:pStyle w:val="Caption"/>
                              </w:pPr>
                              <w:bookmarkStart w:id="259" w:name="_Ref70060238"/>
                              <w:bookmarkStart w:id="260" w:name="_Toc70928354"/>
                              <w:bookmarkStart w:id="261" w:name="_Toc72247467"/>
                              <w:r w:rsidRPr="008A70D0">
                                <w:t xml:space="preserve">Figure </w:t>
                              </w:r>
                              <w:r w:rsidRPr="008A70D0">
                                <w:fldChar w:fldCharType="begin"/>
                              </w:r>
                              <w:r w:rsidRPr="008A70D0">
                                <w:instrText xml:space="preserve"> STYLEREF 1 \s </w:instrText>
                              </w:r>
                              <w:r w:rsidRPr="008A70D0">
                                <w:fldChar w:fldCharType="separate"/>
                              </w:r>
                              <w:r w:rsidR="00B26196">
                                <w:rPr>
                                  <w:noProof/>
                                </w:rPr>
                                <w:t>5</w:t>
                              </w:r>
                              <w:r w:rsidRPr="008A70D0">
                                <w:fldChar w:fldCharType="end"/>
                              </w:r>
                              <w:r w:rsidRPr="008A70D0">
                                <w:t>.</w:t>
                              </w:r>
                              <w:r w:rsidRPr="008A70D0">
                                <w:fldChar w:fldCharType="begin"/>
                              </w:r>
                              <w:r w:rsidRPr="008A70D0">
                                <w:instrText xml:space="preserve"> SEQ Figure \* ARABIC \s 1 </w:instrText>
                              </w:r>
                              <w:r w:rsidRPr="008A70D0">
                                <w:fldChar w:fldCharType="separate"/>
                              </w:r>
                              <w:r w:rsidR="00B26196">
                                <w:rPr>
                                  <w:noProof/>
                                </w:rPr>
                                <w:t>1</w:t>
                              </w:r>
                              <w:r w:rsidRPr="008A70D0">
                                <w:fldChar w:fldCharType="end"/>
                              </w:r>
                              <w:bookmarkEnd w:id="259"/>
                              <w:r w:rsidRPr="008A70D0">
                                <w:t>: Example of Decision</w:t>
                              </w:r>
                              <w:r w:rsidR="005706AE" w:rsidRPr="008A70D0">
                                <w:t xml:space="preserve"> </w:t>
                              </w:r>
                              <w:r w:rsidRPr="008A70D0">
                                <w:t>Tree</w:t>
                              </w:r>
                              <w:r w:rsidR="005706AE" w:rsidRPr="008A70D0">
                                <w:t xml:space="preserve"> </w:t>
                              </w:r>
                              <w:r w:rsidRPr="008A70D0">
                                <w:t xml:space="preserve">Classifier model </w:t>
                              </w:r>
                              <w:bookmarkEnd w:id="260"/>
                              <w:r w:rsidR="008A70D0" w:rsidRPr="008A70D0">
                                <w:t>usage in python using sklearn</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B47006" id="Group 8" o:spid="_x0000_s1086" style="position:absolute;left:0;text-align:left;margin-left:4.6pt;margin-top:53.6pt;width:407.95pt;height:109.9pt;z-index:251658259;mso-height-relative:margin" coordsize="51809,13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">
                <v:shape id="Picture 18" o:spid="_x0000_s1087" type="#_x0000_t75" style="position:absolute;width:51809;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">
                  <v:imagedata r:id="rId59" o:title=""/>
                </v:shape>
                <v:shape id="Text Box 20" o:spid="_x0000_s1088" type="#_x0000_t202" style="position:absolute;left:477;top:11142;width:50013;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3B0A2372" w14:textId="4B0ADF45" w:rsidR="00AF2A4D" w:rsidRPr="008A70D0" w:rsidRDefault="00AF2A4D" w:rsidP="008A70D0">
                        <w:pPr>
                          <w:pStyle w:val="Caption"/>
                        </w:pPr>
                        <w:bookmarkStart w:id="262" w:name="_Ref70060238"/>
                        <w:bookmarkStart w:id="263" w:name="_Toc70928354"/>
                        <w:bookmarkStart w:id="264" w:name="_Toc72247467"/>
                        <w:r w:rsidRPr="008A70D0">
                          <w:t xml:space="preserve">Figure </w:t>
                        </w:r>
                        <w:r w:rsidRPr="008A70D0">
                          <w:fldChar w:fldCharType="begin"/>
                        </w:r>
                        <w:r w:rsidRPr="008A70D0">
                          <w:instrText xml:space="preserve"> STYLEREF 1 \s </w:instrText>
                        </w:r>
                        <w:r w:rsidRPr="008A70D0">
                          <w:fldChar w:fldCharType="separate"/>
                        </w:r>
                        <w:r w:rsidR="00B26196">
                          <w:rPr>
                            <w:noProof/>
                          </w:rPr>
                          <w:t>5</w:t>
                        </w:r>
                        <w:r w:rsidRPr="008A70D0">
                          <w:fldChar w:fldCharType="end"/>
                        </w:r>
                        <w:r w:rsidRPr="008A70D0">
                          <w:t>.</w:t>
                        </w:r>
                        <w:r w:rsidRPr="008A70D0">
                          <w:fldChar w:fldCharType="begin"/>
                        </w:r>
                        <w:r w:rsidRPr="008A70D0">
                          <w:instrText xml:space="preserve"> SEQ Figure \* ARABIC \s 1 </w:instrText>
                        </w:r>
                        <w:r w:rsidRPr="008A70D0">
                          <w:fldChar w:fldCharType="separate"/>
                        </w:r>
                        <w:r w:rsidR="00B26196">
                          <w:rPr>
                            <w:noProof/>
                          </w:rPr>
                          <w:t>1</w:t>
                        </w:r>
                        <w:r w:rsidRPr="008A70D0">
                          <w:fldChar w:fldCharType="end"/>
                        </w:r>
                        <w:bookmarkEnd w:id="262"/>
                        <w:r w:rsidRPr="008A70D0">
                          <w:t>: Example of Decision</w:t>
                        </w:r>
                        <w:r w:rsidR="005706AE" w:rsidRPr="008A70D0">
                          <w:t xml:space="preserve"> </w:t>
                        </w:r>
                        <w:r w:rsidRPr="008A70D0">
                          <w:t>Tree</w:t>
                        </w:r>
                        <w:r w:rsidR="005706AE" w:rsidRPr="008A70D0">
                          <w:t xml:space="preserve"> </w:t>
                        </w:r>
                        <w:r w:rsidRPr="008A70D0">
                          <w:t xml:space="preserve">Classifier model </w:t>
                        </w:r>
                        <w:bookmarkEnd w:id="263"/>
                        <w:r w:rsidR="008A70D0" w:rsidRPr="008A70D0">
                          <w:t>usage in python using sklearn</w:t>
                        </w:r>
                        <w:bookmarkEnd w:id="264"/>
                      </w:p>
                    </w:txbxContent>
                  </v:textbox>
                </v:shape>
                <w10:wrap type="topAndBottom"/>
              </v:group>
            </w:pict>
          </mc:Fallback>
        </mc:AlternateContent>
      </w:r>
      <w:r>
        <w:t xml:space="preserve">After the model is trained on these </w:t>
      </w:r>
      <w:r w:rsidR="00FD24E0">
        <w:t>two</w:t>
      </w:r>
      <w:r>
        <w:t xml:space="preserve"> inputs, it can be used for predicting the classification of the sample. </w:t>
      </w:r>
      <w:r w:rsidR="008E6E5C">
        <w:t>An</w:t>
      </w:r>
      <w:r>
        <w:t xml:space="preserve"> example of using this model to predict output labels</w:t>
      </w:r>
      <w:r w:rsidR="00296775">
        <w:t xml:space="preserve"> is shown in </w:t>
      </w:r>
      <w:r w:rsidR="00296775">
        <w:fldChar w:fldCharType="begin"/>
      </w:r>
      <w:r w:rsidR="00296775">
        <w:instrText xml:space="preserve"> REF _Ref70060238 \h </w:instrText>
      </w:r>
      <w:r w:rsidR="00296775">
        <w:fldChar w:fldCharType="separate"/>
      </w:r>
      <w:r w:rsidR="00B26196" w:rsidRPr="008A70D0">
        <w:t xml:space="preserve">Figure </w:t>
      </w:r>
      <w:r w:rsidR="00B26196">
        <w:rPr>
          <w:noProof/>
        </w:rPr>
        <w:t>5</w:t>
      </w:r>
      <w:r w:rsidR="00B26196" w:rsidRPr="008A70D0">
        <w:t>.</w:t>
      </w:r>
      <w:r w:rsidR="00B26196">
        <w:rPr>
          <w:noProof/>
        </w:rPr>
        <w:t>1</w:t>
      </w:r>
      <w:r w:rsidR="00296775">
        <w:fldChar w:fldCharType="end"/>
      </w:r>
      <w:r>
        <w:t>.</w:t>
      </w:r>
    </w:p>
    <w:p w14:paraId="305B254A" w14:textId="61BAC6BA" w:rsidR="00EB335F" w:rsidRDefault="00EB335F">
      <w:pPr>
        <w:spacing w:after="0"/>
        <w:jc w:val="left"/>
      </w:pPr>
      <w:r>
        <w:br w:type="page"/>
      </w:r>
    </w:p>
    <w:p w14:paraId="3518B05E" w14:textId="77777777" w:rsidR="00F64D41" w:rsidRDefault="00F64D41" w:rsidP="00CA706E">
      <w:pPr>
        <w:pStyle w:val="Heading3"/>
      </w:pPr>
      <w:bookmarkStart w:id="265" w:name="_Toc72176224"/>
      <w:r>
        <w:lastRenderedPageBreak/>
        <w:t>XGBoost</w:t>
      </w:r>
      <w:bookmarkEnd w:id="265"/>
    </w:p>
    <w:p w14:paraId="29BCED24" w14:textId="58618F50" w:rsidR="00F64D41" w:rsidRDefault="00F64D41" w:rsidP="00293889">
      <w:r>
        <w:rPr>
          <w:noProof/>
        </w:rPr>
        <mc:AlternateContent>
          <mc:Choice Requires="wpg">
            <w:drawing>
              <wp:anchor distT="0" distB="0" distL="114300" distR="114300" simplePos="0" relativeHeight="251658260" behindDoc="0" locked="0" layoutInCell="1" allowOverlap="1" wp14:anchorId="41B073EB" wp14:editId="793ADB50">
                <wp:simplePos x="0" y="0"/>
                <wp:positionH relativeFrom="column">
                  <wp:posOffset>919480</wp:posOffset>
                </wp:positionH>
                <wp:positionV relativeFrom="paragraph">
                  <wp:posOffset>1405890</wp:posOffset>
                </wp:positionV>
                <wp:extent cx="3600000" cy="2314865"/>
                <wp:effectExtent l="0" t="0" r="635" b="9525"/>
                <wp:wrapTopAndBottom/>
                <wp:docPr id="21"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00000" cy="2314865"/>
                          <a:chOff x="0" y="0"/>
                          <a:chExt cx="3599815" cy="2350422"/>
                        </a:xfrm>
                      </wpg:grpSpPr>
                      <pic:pic xmlns:pic="http://schemas.openxmlformats.org/drawingml/2006/picture">
                        <pic:nvPicPr>
                          <pic:cNvPr id="22" name="Picture 22"/>
                          <pic:cNvPicPr>
                            <a:picLocks noChangeAspect="1"/>
                          </pic:cNvPicPr>
                        </pic:nvPicPr>
                        <pic:blipFill rotWithShape="1">
                          <a:blip r:embed="rId60" cstate="print">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rcRect l="5978" t="6146" r="5580"/>
                          <a:stretch/>
                        </pic:blipFill>
                        <pic:spPr bwMode="auto">
                          <a:xfrm>
                            <a:off x="0" y="0"/>
                            <a:ext cx="3599815" cy="1986280"/>
                          </a:xfrm>
                          <a:prstGeom prst="rect">
                            <a:avLst/>
                          </a:prstGeom>
                          <a:noFill/>
                          <a:ln>
                            <a:noFill/>
                          </a:ln>
                          <a:extLst>
                            <a:ext uri="{53640926-AAD7-44D8-BBD7-CCE9431645EC}">
                              <a14:shadowObscured xmlns:a14="http://schemas.microsoft.com/office/drawing/2010/main"/>
                            </a:ext>
                          </a:extLst>
                        </pic:spPr>
                      </pic:pic>
                      <wps:wsp>
                        <wps:cNvPr id="23" name="Text Box 23"/>
                        <wps:cNvSpPr txBox="1"/>
                        <wps:spPr>
                          <a:xfrm>
                            <a:off x="0" y="2039333"/>
                            <a:ext cx="3597567" cy="311089"/>
                          </a:xfrm>
                          <a:prstGeom prst="rect">
                            <a:avLst/>
                          </a:prstGeom>
                          <a:solidFill>
                            <a:prstClr val="white"/>
                          </a:solidFill>
                          <a:ln>
                            <a:noFill/>
                          </a:ln>
                        </wps:spPr>
                        <wps:txbx>
                          <w:txbxContent>
                            <w:p w14:paraId="31B4B849" w14:textId="075D1D13" w:rsidR="00AF2A4D" w:rsidRPr="0020338E" w:rsidRDefault="00AF2A4D" w:rsidP="0087303F">
                              <w:pPr>
                                <w:pStyle w:val="Caption"/>
                                <w:jc w:val="left"/>
                              </w:pPr>
                              <w:bookmarkStart w:id="266" w:name="_Ref69992984"/>
                              <w:bookmarkStart w:id="267" w:name="_Toc72247468"/>
                              <w:bookmarkStart w:id="268" w:name="_Toc70928355"/>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2</w:t>
                              </w:r>
                              <w:r>
                                <w:fldChar w:fldCharType="end"/>
                              </w:r>
                              <w:bookmarkEnd w:id="266"/>
                              <w:r w:rsidRPr="0020338E">
                                <w:t>: The optimization</w:t>
                              </w:r>
                              <w:r w:rsidRPr="0020338E" w:rsidDel="00F01F11">
                                <w:t xml:space="preserve"> </w:t>
                              </w:r>
                              <w:r w:rsidRPr="0020338E">
                                <w:t>advantages of XGBoost</w:t>
                              </w:r>
                              <w:r w:rsidR="00EE04DD">
                                <w:t xml:space="preserve"> </w:t>
                              </w:r>
                              <w:r w:rsidRPr="0020338E">
                                <w:fldChar w:fldCharType="begin"/>
                              </w:r>
                              <w:r w:rsidR="007709C8">
                                <w:instrText xml:space="preserve"> ADDIN ZOTERO_ITEM CSL_CITATION {"citationID":"dHXxTmwY","properties":{"formattedCitation":"[47]","plainCitation":"[47]","noteIndex":0},"citationItems":[{"id":312,"uris":["http://zotero.org/groups/2605537/items/SZWC6733"],"uri":["http://zotero.org/groups/2605537/items/SZWC6733"],"itemData":{"id":312,"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4,22]]},"issued":{"date-parts":[["2019",4,8]]}}}],"schema":"https://github.com/citation-style-language/schema/raw/master/csl-citation.json"} </w:instrText>
                              </w:r>
                              <w:r w:rsidRPr="0020338E">
                                <w:fldChar w:fldCharType="separate"/>
                              </w:r>
                              <w:bookmarkEnd w:id="268"/>
                              <w:r w:rsidR="002361B1" w:rsidRPr="002361B1">
                                <w:rPr>
                                  <w:rFonts w:cs="Calibri"/>
                                </w:rPr>
                                <w:t>[47]</w:t>
                              </w:r>
                              <w:bookmarkEnd w:id="267"/>
                              <w:r w:rsidRPr="0020338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B073EB" id="Group 21" o:spid="_x0000_s1089" style="position:absolute;left:0;text-align:left;margin-left:72.4pt;margin-top:110.7pt;width:283.45pt;height:182.25pt;z-index:251658260;mso-width-relative:margin;mso-height-relative:margin" coordsize="35998,235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">
                <o:lock v:ext="edit" aspectratio="t"/>
                <v:shape id="Picture 22" o:spid="_x0000_s1090" type="#_x0000_t75" style="position:absolute;width:35998;height:19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">
                  <v:imagedata r:id="rId62" o:title="" croptop="4028f" cropleft="3918f" cropright="3657f"/>
                </v:shape>
                <v:shape id="Text Box 23" o:spid="_x0000_s1091" type="#_x0000_t202" style="position:absolute;top:20393;width:35975;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31B4B849" w14:textId="075D1D13" w:rsidR="00AF2A4D" w:rsidRPr="0020338E" w:rsidRDefault="00AF2A4D" w:rsidP="0087303F">
                        <w:pPr>
                          <w:pStyle w:val="Caption"/>
                          <w:jc w:val="left"/>
                        </w:pPr>
                        <w:bookmarkStart w:id="269" w:name="_Ref69992984"/>
                        <w:bookmarkStart w:id="270" w:name="_Toc72247468"/>
                        <w:bookmarkStart w:id="271" w:name="_Toc70928355"/>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2</w:t>
                        </w:r>
                        <w:r>
                          <w:fldChar w:fldCharType="end"/>
                        </w:r>
                        <w:bookmarkEnd w:id="269"/>
                        <w:r w:rsidRPr="0020338E">
                          <w:t>: The optimization</w:t>
                        </w:r>
                        <w:r w:rsidRPr="0020338E" w:rsidDel="00F01F11">
                          <w:t xml:space="preserve"> </w:t>
                        </w:r>
                        <w:r w:rsidRPr="0020338E">
                          <w:t>advantages of XGBoost</w:t>
                        </w:r>
                        <w:r w:rsidR="00EE04DD">
                          <w:t xml:space="preserve"> </w:t>
                        </w:r>
                        <w:r w:rsidRPr="0020338E">
                          <w:fldChar w:fldCharType="begin"/>
                        </w:r>
                        <w:r w:rsidR="007709C8">
                          <w:instrText xml:space="preserve"> ADDIN ZOTERO_ITEM CSL_CITATION {"citationID":"dHXxTmwY","properties":{"formattedCitation":"[47]","plainCitation":"[47]","noteIndex":0},"citationItems":[{"id":312,"uris":["http://zotero.org/groups/2605537/items/SZWC6733"],"uri":["http://zotero.org/groups/2605537/items/SZWC6733"],"itemData":{"id":312,"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4,22]]},"issued":{"date-parts":[["2019",4,8]]}}}],"schema":"https://github.com/citation-style-language/schema/raw/master/csl-citation.json"} </w:instrText>
                        </w:r>
                        <w:r w:rsidRPr="0020338E">
                          <w:fldChar w:fldCharType="separate"/>
                        </w:r>
                        <w:bookmarkEnd w:id="271"/>
                        <w:r w:rsidR="002361B1" w:rsidRPr="002361B1">
                          <w:rPr>
                            <w:rFonts w:cs="Calibri"/>
                          </w:rPr>
                          <w:t>[47]</w:t>
                        </w:r>
                        <w:bookmarkEnd w:id="270"/>
                        <w:r w:rsidRPr="0020338E">
                          <w:fldChar w:fldCharType="end"/>
                        </w:r>
                      </w:p>
                    </w:txbxContent>
                  </v:textbox>
                </v:shape>
                <w10:wrap type="topAndBottom"/>
              </v:group>
            </w:pict>
          </mc:Fallback>
        </mc:AlternateContent>
      </w:r>
      <w:r>
        <w:t>XGBoost is the abbreviation for "Extreme Gradient Boosting". XGBoost is a decision tree-based ensemble machine learning algorithm that adopts the gradient boosting method</w:t>
      </w:r>
      <w:r w:rsidR="00A365AA">
        <w:t xml:space="preserve"> </w:t>
      </w:r>
      <w:r w:rsidR="000C0D3F">
        <w:fldChar w:fldCharType="begin"/>
      </w:r>
      <w:r w:rsidR="006727E0">
        <w:instrText xml:space="preserve"> ADDIN ZOTERO_ITEM CSL_CITATION {"citationID":"pGP4No9B","properties":{"formattedCitation":"[47]","plainCitation":"[47]","noteIndex":0},"citationItems":[{"id":312,"uris":["http://zotero.org/groups/2605537/items/SZWC6733"],"uri":["http://zotero.org/groups/2605537/items/SZWC6733"],"itemData":{"id":312,"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4,22]]},"issued":{"date-parts":[["2019",4,8]]}}}],"schema":"https://github.com/citation-style-language/schema/raw/master/csl-citation.json"} </w:instrText>
      </w:r>
      <w:r w:rsidR="000C0D3F">
        <w:fldChar w:fldCharType="separate"/>
      </w:r>
      <w:r w:rsidR="007709C8" w:rsidRPr="007709C8">
        <w:rPr>
          <w:rFonts w:cs="Calibri"/>
        </w:rPr>
        <w:t>[47]</w:t>
      </w:r>
      <w:r w:rsidR="000C0D3F">
        <w:fldChar w:fldCharType="end"/>
      </w:r>
      <w:r>
        <w:t>.</w:t>
      </w:r>
      <w:r w:rsidR="00293889">
        <w:t xml:space="preserve"> </w:t>
      </w:r>
      <w:r w:rsidR="00293889">
        <w:br/>
      </w:r>
      <w:r>
        <w:t>Since XGBoost is based on</w:t>
      </w:r>
      <w:r w:rsidR="00003746">
        <w:t xml:space="preserve"> </w:t>
      </w:r>
      <w:r w:rsidR="00823B7F" w:rsidRPr="00823B7F">
        <w:t xml:space="preserve">the </w:t>
      </w:r>
      <w:r>
        <w:t xml:space="preserve">Gradient Boosting method, it </w:t>
      </w:r>
      <w:r w:rsidR="00823B7F" w:rsidRPr="00823B7F">
        <w:t>augments</w:t>
      </w:r>
      <w:r>
        <w:t xml:space="preserve"> an ensemble of </w:t>
      </w:r>
      <w:r w:rsidR="00823B7F" w:rsidRPr="00823B7F">
        <w:t>"</w:t>
      </w:r>
      <w:r>
        <w:t>weak</w:t>
      </w:r>
      <w:r w:rsidR="00823B7F" w:rsidRPr="00823B7F">
        <w:t>"</w:t>
      </w:r>
      <w:r>
        <w:t xml:space="preserve"> classifiers to </w:t>
      </w:r>
      <w:r w:rsidR="00823B7F" w:rsidRPr="00823B7F">
        <w:t>(</w:t>
      </w:r>
      <w:r>
        <w:t>create</w:t>
      </w:r>
      <w:r w:rsidR="00823B7F" w:rsidRPr="00823B7F">
        <w:t>)</w:t>
      </w:r>
      <w:r>
        <w:t xml:space="preserve"> a better performing </w:t>
      </w:r>
      <w:r w:rsidR="00823B7F" w:rsidRPr="00823B7F">
        <w:t>'final'</w:t>
      </w:r>
      <w:r>
        <w:t xml:space="preserve"> model. </w:t>
      </w:r>
      <w:r w:rsidRPr="008F04C1">
        <w:t xml:space="preserve">However, XGBoost </w:t>
      </w:r>
      <w:r>
        <w:t xml:space="preserve">uses the base GBM framework optimized with some </w:t>
      </w:r>
      <w:r w:rsidRPr="008F04C1">
        <w:t>systems optimization and algorithmic enhancements.</w:t>
      </w:r>
      <w:r w:rsidR="00293889">
        <w:br/>
      </w:r>
      <w:r w:rsidR="00823B7F" w:rsidRPr="00823B7F">
        <w:t>In</w:t>
      </w:r>
      <w:r w:rsidR="00823B7F">
        <w:t xml:space="preserve"> </w:t>
      </w:r>
      <w:r w:rsidR="00823B7F">
        <w:fldChar w:fldCharType="begin"/>
      </w:r>
      <w:r w:rsidR="00823B7F">
        <w:instrText xml:space="preserve"> REF _Ref69992984 \h </w:instrText>
      </w:r>
      <w:r w:rsidR="00293889">
        <w:instrText xml:space="preserve"> \* MERGEFORMAT </w:instrText>
      </w:r>
      <w:r w:rsidR="00823B7F">
        <w:fldChar w:fldCharType="separate"/>
      </w:r>
      <w:r w:rsidR="00B26196">
        <w:t xml:space="preserve">Figure </w:t>
      </w:r>
      <w:r w:rsidR="00B26196">
        <w:rPr>
          <w:noProof/>
        </w:rPr>
        <w:t>5.2</w:t>
      </w:r>
      <w:r w:rsidR="00823B7F">
        <w:fldChar w:fldCharType="end"/>
      </w:r>
      <w:r w:rsidR="00823B7F" w:rsidRPr="00823B7F">
        <w:t xml:space="preserve">, </w:t>
      </w:r>
      <w:r w:rsidR="00823B7F">
        <w:t>the major</w:t>
      </w:r>
      <w:r w:rsidR="00823B7F" w:rsidRPr="00823B7F">
        <w:t xml:space="preserve"> XGBoost optimizations are shown.</w:t>
      </w:r>
    </w:p>
    <w:p w14:paraId="4FE24AE1" w14:textId="45B7C835" w:rsidR="00F64D41" w:rsidRDefault="00F64D41" w:rsidP="002361B1">
      <w:r w:rsidRPr="00756A9D">
        <w:t>XGBoost parallel</w:t>
      </w:r>
      <w:r>
        <w:t xml:space="preserve">ize </w:t>
      </w:r>
      <w:r w:rsidRPr="00756A9D">
        <w:t xml:space="preserve">the process of creating sequential trees. This is possible </w:t>
      </w:r>
      <w:r>
        <w:t xml:space="preserve">thanks </w:t>
      </w:r>
      <w:r w:rsidRPr="00756A9D">
        <w:t>to the interchangeable loops</w:t>
      </w:r>
      <w:r>
        <w:t xml:space="preserve"> </w:t>
      </w:r>
      <w:r w:rsidRPr="00756A9D">
        <w:t>used to build</w:t>
      </w:r>
      <w:r>
        <w:t xml:space="preserve"> the base learners. Normally, </w:t>
      </w:r>
      <w:r w:rsidRPr="00756A9D">
        <w:t>an outer loop enumerates</w:t>
      </w:r>
      <w:r>
        <w:t xml:space="preserve"> over </w:t>
      </w:r>
      <w:r w:rsidRPr="00756A9D">
        <w:t>the leaf nodes of the tree</w:t>
      </w:r>
      <w:r>
        <w:t xml:space="preserve"> </w:t>
      </w:r>
      <w:r w:rsidRPr="00756A9D">
        <w:t xml:space="preserve">and a second inner loop calculates functions. </w:t>
      </w:r>
      <w:r w:rsidR="00003746" w:rsidRPr="00756A9D">
        <w:t>Th</w:t>
      </w:r>
      <w:r w:rsidR="00003746">
        <w:t>ese</w:t>
      </w:r>
      <w:r w:rsidR="00003746" w:rsidRPr="00756A9D">
        <w:t xml:space="preserve"> </w:t>
      </w:r>
      <w:r>
        <w:t xml:space="preserve">nested </w:t>
      </w:r>
      <w:r w:rsidRPr="00756A9D">
        <w:t>loop</w:t>
      </w:r>
      <w:r w:rsidRPr="00756A9D" w:rsidDel="00003746">
        <w:t>s</w:t>
      </w:r>
      <w:r w:rsidRPr="00756A9D">
        <w:t xml:space="preserve"> restrict parallelization</w:t>
      </w:r>
      <w:r w:rsidR="0059757B">
        <w:t>.</w:t>
      </w:r>
      <w:r w:rsidRPr="00756A9D">
        <w:t xml:space="preserve"> </w:t>
      </w:r>
      <w:r>
        <w:t>T</w:t>
      </w:r>
      <w:r w:rsidRPr="00756A9D">
        <w:t xml:space="preserve">o improve runtime, the order of the loops </w:t>
      </w:r>
      <w:r>
        <w:t>is</w:t>
      </w:r>
      <w:r w:rsidRPr="00756A9D">
        <w:t xml:space="preserve"> </w:t>
      </w:r>
      <w:r>
        <w:t>changed</w:t>
      </w:r>
      <w:r w:rsidRPr="00756A9D">
        <w:t xml:space="preserve"> by initialization through global scanning of all instances and sorting using parallel threads.</w:t>
      </w:r>
      <w:r w:rsidR="00293889">
        <w:br/>
      </w:r>
      <w:r w:rsidRPr="00756A9D">
        <w:t xml:space="preserve">This switch improves the performance of the algorithm by compensating for all the overhead costs of calculation parallelization </w:t>
      </w:r>
      <w:r>
        <w:fldChar w:fldCharType="begin"/>
      </w:r>
      <w:r w:rsidR="00BD7D8D">
        <w:instrText xml:space="preserve"> ADDIN ZOTERO_ITEM CSL_CITATION {"citationID":"ubXkxyiq","properties":{"formattedCitation":"[47], [48]","plainCitation":"[47], [48]","noteIndex":0},"citationItems":[{"id":303,"uris":["http://zotero.org/groups/2605537/items/8JCJA9KH"],"uri":["http://zotero.org/groups/2605537/items/8JCJA9KH"],"itemData":{"id":303,"type":"webpage","abstract":"What is XGBOOST?.","container-title":"Kaggle","language":"en","title":"What is XGBOOST? | Data Science and Machine Learning","title-short":"What is XGBOOST?","URL":"https://www.kaggle.com/getting-started/145362","accessed":{"date-parts":[["2021",4,22]]}}},{"id":312,"uris":["http://zotero.org/groups/2605537/items/SZWC6733"],"uri":["http://zotero.org/groups/2605537/items/SZWC6733"],"itemData":{"id":312,"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4,22]]},"issued":{"date-parts":[["2019",4,8]]}}}],"schema":"https://github.com/citation-style-language/schema/raw/master/csl-citation.json"} </w:instrText>
      </w:r>
      <w:r>
        <w:fldChar w:fldCharType="separate"/>
      </w:r>
      <w:r w:rsidR="00BD7D8D" w:rsidRPr="00BD7D8D">
        <w:t>[47], [48]</w:t>
      </w:r>
      <w:r>
        <w:fldChar w:fldCharType="end"/>
      </w:r>
      <w:r>
        <w:t>.</w:t>
      </w:r>
    </w:p>
    <w:p w14:paraId="64ED1A69" w14:textId="7887FB42" w:rsidR="00F64D41" w:rsidRDefault="00F64D41" w:rsidP="002361B1">
      <w:r w:rsidRPr="00C4683F">
        <w:t xml:space="preserve">XGBoost uses </w:t>
      </w:r>
      <w:r>
        <w:t xml:space="preserve">the </w:t>
      </w:r>
      <w:r w:rsidRPr="00C4683F">
        <w:t xml:space="preserve">‘max_depth’ parameter instead of </w:t>
      </w:r>
      <w:r w:rsidR="009E5C49">
        <w:t>the</w:t>
      </w:r>
      <w:r w:rsidR="00003746">
        <w:t xml:space="preserve"> </w:t>
      </w:r>
      <w:r w:rsidRPr="00C4683F">
        <w:t xml:space="preserve">criterion </w:t>
      </w:r>
      <w:r>
        <w:t xml:space="preserve">of the GBM framework </w:t>
      </w:r>
      <w:r w:rsidRPr="00C4683F">
        <w:t>and prun</w:t>
      </w:r>
      <w:r>
        <w:t>es</w:t>
      </w:r>
      <w:r w:rsidRPr="00C4683F">
        <w:t xml:space="preserve"> </w:t>
      </w:r>
      <w:r>
        <w:t xml:space="preserve">the </w:t>
      </w:r>
      <w:r w:rsidRPr="00C4683F">
        <w:t>trees backward</w:t>
      </w:r>
      <w:r>
        <w:t>s</w:t>
      </w:r>
      <w:r w:rsidRPr="00C4683F">
        <w:t>.</w:t>
      </w:r>
      <w:r>
        <w:t xml:space="preserve"> </w:t>
      </w:r>
      <w:r w:rsidRPr="001814C9">
        <w:t xml:space="preserve">This depth-first method </w:t>
      </w:r>
      <w:r>
        <w:t>notably</w:t>
      </w:r>
      <w:r w:rsidRPr="001814C9">
        <w:t xml:space="preserve"> increases computational efficiency.</w:t>
      </w:r>
      <w:r>
        <w:t xml:space="preserve"> To address the problem of overfitting when training a model, XGB</w:t>
      </w:r>
      <w:r w:rsidR="000F38B9">
        <w:t>oost</w:t>
      </w:r>
      <w:r>
        <w:t xml:space="preserve"> uses regularization of the model which delivers better performance.</w:t>
      </w:r>
    </w:p>
    <w:p w14:paraId="771B07E8" w14:textId="3A271D69" w:rsidR="00F64D41" w:rsidRDefault="00F64D41" w:rsidP="00F64D41">
      <w:r w:rsidRPr="00042FF6">
        <w:t xml:space="preserve">XGBoost admits sparse features for inputs by </w:t>
      </w:r>
      <w:r>
        <w:t>‘</w:t>
      </w:r>
      <w:r w:rsidRPr="00042FF6">
        <w:t xml:space="preserve">learning’ </w:t>
      </w:r>
      <w:r>
        <w:t xml:space="preserve">the </w:t>
      </w:r>
      <w:r w:rsidRPr="00042FF6">
        <w:t>best missing value</w:t>
      </w:r>
      <w:r>
        <w:t xml:space="preserve">(s) </w:t>
      </w:r>
      <w:r w:rsidRPr="00042FF6">
        <w:t xml:space="preserve">depending on </w:t>
      </w:r>
      <w:r>
        <w:t xml:space="preserve">the </w:t>
      </w:r>
      <w:r w:rsidRPr="00042FF6">
        <w:t>training loss.</w:t>
      </w:r>
      <w:r w:rsidR="00003746">
        <w:t xml:space="preserve"> </w:t>
      </w:r>
      <w:r w:rsidR="00DC2F9F">
        <w:t>This mean</w:t>
      </w:r>
      <w:r w:rsidR="00003746">
        <w:t>s</w:t>
      </w:r>
      <w:r w:rsidR="00DC2F9F">
        <w:t xml:space="preserve"> that XGBoost can handle missing data.</w:t>
      </w:r>
    </w:p>
    <w:p w14:paraId="20F01B6C" w14:textId="24A44A6C" w:rsidR="00797430" w:rsidRDefault="00797430" w:rsidP="00797430">
      <w:r>
        <w:t xml:space="preserve">XGBoost is an optimized parallelized version of the Gradient Boosting </w:t>
      </w:r>
      <w:r w:rsidR="008C4143">
        <w:t>a</w:t>
      </w:r>
      <w:r>
        <w:t>lgorithm that uses tree-pruning, missing data handling and regularization to avoid overfitting.</w:t>
      </w:r>
    </w:p>
    <w:p w14:paraId="1BF62E9A" w14:textId="281B513D" w:rsidR="008C4143" w:rsidRDefault="008C4143">
      <w:pPr>
        <w:spacing w:after="0"/>
        <w:jc w:val="left"/>
      </w:pPr>
      <w:r w:rsidRPr="008C4143">
        <w:t xml:space="preserve">The majority of the top </w:t>
      </w:r>
      <w:r w:rsidR="00823AA0">
        <w:t>five</w:t>
      </w:r>
      <w:r w:rsidRPr="008C4143">
        <w:t xml:space="preserve"> entries of the </w:t>
      </w:r>
      <w:r w:rsidR="00E7683D">
        <w:t>PhysioNet</w:t>
      </w:r>
      <w:r w:rsidRPr="008C4143">
        <w:t xml:space="preserve"> </w:t>
      </w:r>
      <w:r w:rsidR="00984656">
        <w:t>C</w:t>
      </w:r>
      <w:r w:rsidRPr="008C4143">
        <w:t>hallenge use the XGBoost classification model. This was an important reason to perform experiments with this model.</w:t>
      </w:r>
    </w:p>
    <w:p w14:paraId="06179500" w14:textId="72860EE4" w:rsidR="00F64D41" w:rsidRDefault="00F64D41">
      <w:pPr>
        <w:spacing w:after="0"/>
        <w:jc w:val="left"/>
      </w:pPr>
      <w:r>
        <w:br w:type="page"/>
      </w:r>
    </w:p>
    <w:p w14:paraId="24460D8C" w14:textId="7CF70D17" w:rsidR="009C0217" w:rsidRDefault="009C0217" w:rsidP="002B62BF">
      <w:pPr>
        <w:pStyle w:val="Heading3"/>
      </w:pPr>
      <w:bookmarkStart w:id="272" w:name="_Toc72176225"/>
      <w:r>
        <w:lastRenderedPageBreak/>
        <w:t>AdaBoost</w:t>
      </w:r>
      <w:bookmarkEnd w:id="272"/>
    </w:p>
    <w:p w14:paraId="2DAE780B" w14:textId="3050D170" w:rsidR="00543FE0" w:rsidRDefault="009C0217" w:rsidP="002B62BF">
      <w:r w:rsidRPr="000445E5">
        <w:t xml:space="preserve">AdaBoost is </w:t>
      </w:r>
      <w:r>
        <w:t>the</w:t>
      </w:r>
      <w:r w:rsidRPr="000445E5">
        <w:t xml:space="preserve"> abbreviation for Adaptive Boosting</w:t>
      </w:r>
      <w:r w:rsidR="008C4143">
        <w:t xml:space="preserve">. </w:t>
      </w:r>
      <w:r>
        <w:t xml:space="preserve">It is an ensemble model that can be used in machine </w:t>
      </w:r>
      <w:r w:rsidR="008D41C7" w:rsidRPr="008D41C7">
        <w:t>learning that can learn in the presence of class imbalance.</w:t>
      </w:r>
      <w:r w:rsidR="008C4143">
        <w:t xml:space="preserve"> It </w:t>
      </w:r>
      <w:r w:rsidR="008C4143" w:rsidRPr="000445E5">
        <w:t xml:space="preserve">was the first </w:t>
      </w:r>
      <w:r w:rsidR="008C4143">
        <w:t>successful</w:t>
      </w:r>
      <w:r w:rsidR="008C4143" w:rsidRPr="000445E5">
        <w:t xml:space="preserve"> binary classification boosting algorithm</w:t>
      </w:r>
      <w:r w:rsidR="00380B59">
        <w:t xml:space="preserve"> </w:t>
      </w:r>
      <w:r w:rsidR="002361B1">
        <w:fldChar w:fldCharType="begin"/>
      </w:r>
      <w:r w:rsidR="002361B1">
        <w:instrText xml:space="preserve"> ADDIN ZOTERO_ITEM CSL_CITATION {"citationID":"AbbHKBX8","properties":{"formattedCitation":"[49]","plainCitation":"[49]","noteIndex":0},"citationItems":[{"id":307,"uris":["http://zotero.org/groups/2605537/items/4SGZZQ5S"],"uri":["http://zotero.org/groups/2605537/items/4SGZZQ5S"],"itemData":{"id":307,"type":"webpage","abstract":"AdaBoost algorithm, short for Adaptive Boosting, is a Boosting technique that is used as an Ensemble Method in Machine Learning. Learn more!","container-title":"GreatLearning Blog: Free Resources what Matters to shape your Career!","genre":"GreatLearning","language":"en-US","note":"section: Artificial Intelligence","title":"AdaBoost Algorithm: Boosting Algorithm in Machine Learning","title-short":"AdaBoost Algorithm","URL":"https://www.mygreatlearning.com/blog/adaboost-algorithm/","author":[{"family":"Team","given":"Great Learning"}],"accessed":{"date-parts":[["2021",4,22]]},"issued":{"date-parts":[["2020",5,28]]}}}],"schema":"https://github.com/citation-style-language/schema/raw/master/csl-citation.json"} </w:instrText>
      </w:r>
      <w:r w:rsidR="002361B1">
        <w:fldChar w:fldCharType="separate"/>
      </w:r>
      <w:r w:rsidR="002361B1" w:rsidRPr="002361B1">
        <w:t>[49]</w:t>
      </w:r>
      <w:r w:rsidR="002361B1">
        <w:fldChar w:fldCharType="end"/>
      </w:r>
      <w:r w:rsidR="00A26EB3">
        <w:t xml:space="preserve">. </w:t>
      </w:r>
      <w:r>
        <w:t>The AdaBoost classifier combin</w:t>
      </w:r>
      <w:r w:rsidR="008C4143">
        <w:t>es</w:t>
      </w:r>
      <w:r>
        <w:t xml:space="preserve"> </w:t>
      </w:r>
      <w:r w:rsidR="008C4143">
        <w:t xml:space="preserve">multiple </w:t>
      </w:r>
      <w:r>
        <w:t>low-performing classifier</w:t>
      </w:r>
      <w:r w:rsidR="008C4143">
        <w:t xml:space="preserve">s into </w:t>
      </w:r>
      <w:r>
        <w:t xml:space="preserve">a strong classifier with high accuracy. The model is called adaptive boosting since the weights of the model are reassigned to each model with high weights for incorrectly classified data. </w:t>
      </w:r>
      <w:r w:rsidRPr="00731999">
        <w:t>Boosting is used in supervised learning to minimize variance</w:t>
      </w:r>
      <w:r>
        <w:t xml:space="preserve"> and </w:t>
      </w:r>
      <w:r w:rsidRPr="00731999">
        <w:t xml:space="preserve">weak learners are transformed into </w:t>
      </w:r>
      <w:r>
        <w:t xml:space="preserve">a </w:t>
      </w:r>
      <w:r w:rsidRPr="00731999">
        <w:t xml:space="preserve">strong </w:t>
      </w:r>
      <w:r>
        <w:t>classifier</w:t>
      </w:r>
      <w:r w:rsidRPr="00731999">
        <w:t xml:space="preserve">. </w:t>
      </w:r>
      <w:r>
        <w:t>In</w:t>
      </w:r>
      <w:r w:rsidR="002B62BF">
        <w:t xml:space="preserve"> </w:t>
      </w:r>
      <w:r w:rsidR="002B62BF">
        <w:fldChar w:fldCharType="begin"/>
      </w:r>
      <w:r w:rsidR="002B62BF">
        <w:instrText xml:space="preserve"> REF _Ref70020362 \h </w:instrText>
      </w:r>
      <w:r w:rsidR="002B62BF">
        <w:fldChar w:fldCharType="separate"/>
      </w:r>
      <w:r w:rsidR="00B26196">
        <w:t xml:space="preserve">Figure </w:t>
      </w:r>
      <w:r w:rsidR="00B26196">
        <w:rPr>
          <w:noProof/>
        </w:rPr>
        <w:t>5</w:t>
      </w:r>
      <w:r w:rsidR="00B26196">
        <w:t>.</w:t>
      </w:r>
      <w:r w:rsidR="00B26196">
        <w:rPr>
          <w:noProof/>
        </w:rPr>
        <w:t>3</w:t>
      </w:r>
      <w:r w:rsidR="002B62BF">
        <w:fldChar w:fldCharType="end"/>
      </w:r>
      <w:r w:rsidR="002B62BF">
        <w:t xml:space="preserve">, </w:t>
      </w:r>
      <w:r>
        <w:t xml:space="preserve">the </w:t>
      </w:r>
      <w:r w:rsidR="008C4143">
        <w:t xml:space="preserve">operation </w:t>
      </w:r>
      <w:r>
        <w:t>of the AdaBoost classifier is displayed.</w:t>
      </w:r>
      <w:r w:rsidR="00724E0B">
        <w:t xml:space="preserve"> </w:t>
      </w:r>
      <w:r>
        <w:t>The Ada</w:t>
      </w:r>
      <w:r w:rsidR="00596F91">
        <w:t>B</w:t>
      </w:r>
      <w:r>
        <w:t>oost method works as described in the following steps.</w:t>
      </w:r>
    </w:p>
    <w:p w14:paraId="55953FF7" w14:textId="4EF565F5" w:rsidR="009C0217" w:rsidRDefault="009C0217" w:rsidP="002B62BF">
      <w:r>
        <w:t xml:space="preserve">First, a training subset is selected at random. Next, the AdaBoost machine learning model is iteratively trained by choosing the training set based on the accuracy of the previous training. When data has been incorrectly categorized, then it will get a higher weight such that they have a higher chance of classification in the next iteration. These ‘new’ weights are assigned to the trained classifier in each iteration based on the classifier's accuracy. </w:t>
      </w:r>
      <w:r w:rsidRPr="00BE1522">
        <w:t>The classifier with the highest accuracy would be given the most weight</w:t>
      </w:r>
      <w:r>
        <w:t xml:space="preserve">. In other words, the models will be iteratively trained with information from the previous models. This method is repeated until the entire training data is fitted without error or when the limit of the number of estimators is reached. Finally, </w:t>
      </w:r>
      <w:r w:rsidRPr="00662C7E">
        <w:t xml:space="preserve">a </w:t>
      </w:r>
      <w:r w:rsidR="008C4143">
        <w:t>‘</w:t>
      </w:r>
      <w:r w:rsidRPr="00662C7E">
        <w:t>vote</w:t>
      </w:r>
      <w:r w:rsidR="008C4143">
        <w:t>’ is</w:t>
      </w:r>
      <w:r w:rsidRPr="00662C7E">
        <w:t xml:space="preserve"> perform</w:t>
      </w:r>
      <w:r w:rsidR="008C4143">
        <w:t>ed</w:t>
      </w:r>
      <w:r w:rsidRPr="00662C7E">
        <w:t xml:space="preserve"> across all of the</w:t>
      </w:r>
      <w:r>
        <w:t xml:space="preserve"> </w:t>
      </w:r>
      <w:r w:rsidRPr="00662C7E">
        <w:t>built learning algorithms</w:t>
      </w:r>
      <w:r w:rsidR="00A26EB3">
        <w:t xml:space="preserve"> </w:t>
      </w:r>
      <w:r>
        <w:fldChar w:fldCharType="begin"/>
      </w:r>
      <w:r w:rsidR="006727E0">
        <w:instrText xml:space="preserve"> ADDIN ZOTERO_ITEM CSL_CITATION {"citationID":"2xShpAB6","properties":{"formattedCitation":"[49], [50]","plainCitation":"[49], [50]","noteIndex":0},"citationItems":[{"id":305,"uris":["http://zotero.org/groups/2605537/items/6CJI9TQ5"],"uri":["http://zotero.org/groups/2605537/items/6CJI9TQ5"],"itemData":{"id":305,"type":"webpage","abstract":"Understand the ensemble approach, working of the AdaBoost algorithm and learn AdaBoost model building in Python.","container-title":"DataCamp Community","title":"AdaBoost Classifier in Python","URL":"https://www.datacamp.com/community/tutorials/adaboost-classifier-python","accessed":{"date-parts":[["2021",4,22]]},"issued":{"date-parts":[["2018",11,20]]}}},{"id":307,"uris":["http://zotero.org/groups/2605537/items/4SGZZQ5S"],"uri":["http://zotero.org/groups/2605537/items/4SGZZQ5S"],"itemData":{"id":307,"type":"webpage","abstract":"AdaBoost algorithm, short for Adaptive Boosting, is a Boosting technique that is used as an Ensemble Method in Machine Learning. Learn more!","container-title":"GreatLearning Blog: Free Resources what Matters to shape your Career!","genre":"GreatLearning","language":"en-US","note":"section: Artificial Intelligence","title":"AdaBoost Algorithm: Boosting Algorithm in Machine Learning","title-short":"AdaBoost Algorithm","URL":"https://www.mygreatlearning.com/blog/adaboost-algorithm/","author":[{"family":"Team","given":"Great Learning"}],"accessed":{"date-parts":[["2021",4,22]]},"issued":{"date-parts":[["2020",5,28]]}}}],"schema":"https://github.com/citation-style-language/schema/raw/master/csl-citation.json"} </w:instrText>
      </w:r>
      <w:r>
        <w:fldChar w:fldCharType="separate"/>
      </w:r>
      <w:r w:rsidR="006F75FA" w:rsidRPr="006F75FA">
        <w:rPr>
          <w:rFonts w:cs="Calibri"/>
        </w:rPr>
        <w:t>[49], [50]</w:t>
      </w:r>
      <w:r>
        <w:fldChar w:fldCharType="end"/>
      </w:r>
      <w:r>
        <w:t xml:space="preserve">. </w:t>
      </w:r>
      <w:r w:rsidR="009232D7" w:rsidRPr="009232D7">
        <w:t xml:space="preserve">The </w:t>
      </w:r>
      <w:r w:rsidR="009232D7">
        <w:t xml:space="preserve">different </w:t>
      </w:r>
      <w:r w:rsidR="009232D7" w:rsidRPr="009232D7">
        <w:t>output</w:t>
      </w:r>
      <w:r w:rsidR="009232D7">
        <w:t xml:space="preserve">s </w:t>
      </w:r>
      <w:r w:rsidR="009232D7" w:rsidRPr="009232D7">
        <w:t xml:space="preserve">of the 'weak learners' </w:t>
      </w:r>
      <w:r w:rsidR="009232D7">
        <w:t>are</w:t>
      </w:r>
      <w:r w:rsidR="009232D7" w:rsidRPr="009232D7">
        <w:t xml:space="preserve"> combined into a weighted sum that represents the final output of the boosted classifie</w:t>
      </w:r>
      <w:r w:rsidR="009232D7">
        <w:t>r</w:t>
      </w:r>
      <w:r w:rsidR="00BE4AA5">
        <w:t>.</w:t>
      </w:r>
    </w:p>
    <w:p w14:paraId="59C3D805" w14:textId="719295A6" w:rsidR="009C0217" w:rsidRDefault="00C0055F" w:rsidP="002B62BF">
      <w:r>
        <w:rPr>
          <w:noProof/>
        </w:rPr>
        <mc:AlternateContent>
          <mc:Choice Requires="wpg">
            <w:drawing>
              <wp:anchor distT="0" distB="0" distL="114300" distR="114300" simplePos="0" relativeHeight="251658261" behindDoc="0" locked="0" layoutInCell="1" allowOverlap="1" wp14:anchorId="49432A3B" wp14:editId="382F7F4F">
                <wp:simplePos x="0" y="0"/>
                <wp:positionH relativeFrom="column">
                  <wp:posOffset>209550</wp:posOffset>
                </wp:positionH>
                <wp:positionV relativeFrom="paragraph">
                  <wp:posOffset>578485</wp:posOffset>
                </wp:positionV>
                <wp:extent cx="5327650" cy="2780665"/>
                <wp:effectExtent l="0" t="0" r="6350" b="635"/>
                <wp:wrapTopAndBottom/>
                <wp:docPr id="43" name="Group 43"/>
                <wp:cNvGraphicFramePr/>
                <a:graphic xmlns:a="http://schemas.openxmlformats.org/drawingml/2006/main">
                  <a:graphicData uri="http://schemas.microsoft.com/office/word/2010/wordprocessingGroup">
                    <wpg:wgp>
                      <wpg:cNvGrpSpPr/>
                      <wpg:grpSpPr>
                        <a:xfrm>
                          <a:off x="0" y="0"/>
                          <a:ext cx="5327650" cy="2780665"/>
                          <a:chOff x="-1" y="0"/>
                          <a:chExt cx="5328278" cy="2781745"/>
                        </a:xfrm>
                      </wpg:grpSpPr>
                      <pic:pic xmlns:pic="http://schemas.openxmlformats.org/drawingml/2006/picture">
                        <pic:nvPicPr>
                          <pic:cNvPr id="46" name="Picture 46"/>
                          <pic:cNvPicPr>
                            <a:picLocks noChangeAspect="1"/>
                          </pic:cNvPicPr>
                        </pic:nvPicPr>
                        <pic:blipFill rotWithShape="1">
                          <a:blip r:embed="rId63">
                            <a:extLst>
                              <a:ext uri="{28A0092B-C50C-407E-A947-70E740481C1C}">
                                <a14:useLocalDpi xmlns:a14="http://schemas.microsoft.com/office/drawing/2010/main" val="0"/>
                              </a:ext>
                            </a:extLst>
                          </a:blip>
                          <a:srcRect l="1320" b="7402"/>
                          <a:stretch/>
                        </pic:blipFill>
                        <pic:spPr bwMode="auto">
                          <a:xfrm>
                            <a:off x="131" y="0"/>
                            <a:ext cx="5328146" cy="2487930"/>
                          </a:xfrm>
                          <a:prstGeom prst="rect">
                            <a:avLst/>
                          </a:prstGeom>
                          <a:noFill/>
                          <a:ln>
                            <a:noFill/>
                          </a:ln>
                          <a:extLst>
                            <a:ext uri="{53640926-AAD7-44D8-BBD7-CCE9431645EC}">
                              <a14:shadowObscured xmlns:a14="http://schemas.microsoft.com/office/drawing/2010/main"/>
                            </a:ext>
                          </a:extLst>
                        </pic:spPr>
                      </pic:pic>
                      <wps:wsp>
                        <wps:cNvPr id="47" name="Text Box 47"/>
                        <wps:cNvSpPr txBox="1"/>
                        <wps:spPr>
                          <a:xfrm>
                            <a:off x="-1" y="2499741"/>
                            <a:ext cx="5255449" cy="282004"/>
                          </a:xfrm>
                          <a:prstGeom prst="rect">
                            <a:avLst/>
                          </a:prstGeom>
                          <a:solidFill>
                            <a:prstClr val="white"/>
                          </a:solidFill>
                          <a:ln>
                            <a:noFill/>
                          </a:ln>
                        </wps:spPr>
                        <wps:txbx>
                          <w:txbxContent>
                            <w:p w14:paraId="252069F0" w14:textId="2AFAE680" w:rsidR="00AF2A4D" w:rsidRPr="00DE6603" w:rsidRDefault="00AF2A4D" w:rsidP="00BB6489">
                              <w:pPr>
                                <w:pStyle w:val="Caption"/>
                                <w:jc w:val="left"/>
                                <w:rPr>
                                  <w:noProof/>
                                </w:rPr>
                              </w:pPr>
                              <w:bookmarkStart w:id="273" w:name="_Ref70020362"/>
                              <w:bookmarkStart w:id="274" w:name="_Toc70928356"/>
                              <w:bookmarkStart w:id="275" w:name="_Toc72247469"/>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3</w:t>
                              </w:r>
                              <w:r>
                                <w:fldChar w:fldCharType="end"/>
                              </w:r>
                              <w:bookmarkEnd w:id="273"/>
                              <w:r>
                                <w:t>:</w:t>
                              </w:r>
                              <w:r w:rsidR="0036190D">
                                <w:t xml:space="preserve"> G</w:t>
                              </w:r>
                              <w:r>
                                <w:t xml:space="preserve">raphical representation of </w:t>
                              </w:r>
                              <w:r w:rsidRPr="001954C5">
                                <w:t>A</w:t>
                              </w:r>
                              <w:r>
                                <w:t>da</w:t>
                              </w:r>
                              <w:r w:rsidRPr="001954C5">
                                <w:t>Boost method</w:t>
                              </w:r>
                              <w:r w:rsidR="00EE04DD">
                                <w:t xml:space="preserve"> </w:t>
                              </w:r>
                              <w:r>
                                <w:fldChar w:fldCharType="begin"/>
                              </w:r>
                              <w:r w:rsidR="00B004EE">
                                <w:instrText xml:space="preserve"> ADDIN ZOTERO_ITEM CSL_CITATION {"citationID":"jSZkup2d","properties":{"formattedCitation":"[50]","plainCitation":"[50]","noteIndex":0},"citationItems":[{"id":307,"uris":["http://zotero.org/groups/2605537/items/4SGZZQ5S"],"uri":["http://zotero.org/groups/2605537/items/4SGZZQ5S"],"itemData":{"id":307,"type":"webpage","abstract":"AdaBoost algorithm, short for Adaptive Boosting, is a Boosting technique that is used as an Ensemble Method in Machine Learning. Learn more!","container-title":"GreatLearning Blog: Free Resources what Matters to shape your Career!","genre":"GreatLearning","language":"en-US","note":"section: Artificial Intelligence","title":"AdaBoost Algorithm: Boosting Algorithm in Machine Learning","title-short":"AdaBoost Algorithm","URL":"https://www.mygreatlearning.com/blog/adaboost-algorithm/","author":[{"family":"Team","given":"Great Learning"}],"accessed":{"date-parts":[["2021",4,22]]},"issued":{"date-parts":[["2020",5,28]]}}}],"schema":"https://github.com/citation-style-language/schema/raw/master/csl-citation.json"} </w:instrText>
                              </w:r>
                              <w:r>
                                <w:fldChar w:fldCharType="separate"/>
                              </w:r>
                              <w:r w:rsidR="00BA2426" w:rsidRPr="00BA2426">
                                <w:rPr>
                                  <w:rFonts w:cs="Calibri"/>
                                </w:rPr>
                                <w:t>[50]</w:t>
                              </w:r>
                              <w:bookmarkEnd w:id="274"/>
                              <w:bookmarkEnd w:id="2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432A3B" id="Group 43" o:spid="_x0000_s1092" style="position:absolute;left:0;text-align:left;margin-left:16.5pt;margin-top:45.55pt;width:419.5pt;height:218.95pt;z-index:251658261;mso-width-relative:margin;mso-height-relative:margin" coordorigin="" coordsize="53282,27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">
                <v:shape id="Picture 46" o:spid="_x0000_s1093" type="#_x0000_t75" style="position:absolute;left:1;width:53281;height:24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">
                  <v:imagedata r:id="rId64" o:title="" cropbottom="4851f" cropleft="865f"/>
                </v:shape>
                <v:shape id="Text Box 47" o:spid="_x0000_s1094" type="#_x0000_t202" style="position:absolute;top:24997;width:52554;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252069F0" w14:textId="2AFAE680" w:rsidR="00AF2A4D" w:rsidRPr="00DE6603" w:rsidRDefault="00AF2A4D" w:rsidP="00BB6489">
                        <w:pPr>
                          <w:pStyle w:val="Caption"/>
                          <w:jc w:val="left"/>
                          <w:rPr>
                            <w:noProof/>
                          </w:rPr>
                        </w:pPr>
                        <w:bookmarkStart w:id="276" w:name="_Ref70020362"/>
                        <w:bookmarkStart w:id="277" w:name="_Toc70928356"/>
                        <w:bookmarkStart w:id="278" w:name="_Toc72247469"/>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3</w:t>
                        </w:r>
                        <w:r>
                          <w:fldChar w:fldCharType="end"/>
                        </w:r>
                        <w:bookmarkEnd w:id="276"/>
                        <w:r>
                          <w:t>:</w:t>
                        </w:r>
                        <w:r w:rsidR="0036190D">
                          <w:t xml:space="preserve"> G</w:t>
                        </w:r>
                        <w:r>
                          <w:t xml:space="preserve">raphical representation of </w:t>
                        </w:r>
                        <w:r w:rsidRPr="001954C5">
                          <w:t>A</w:t>
                        </w:r>
                        <w:r>
                          <w:t>da</w:t>
                        </w:r>
                        <w:r w:rsidRPr="001954C5">
                          <w:t>Boost method</w:t>
                        </w:r>
                        <w:r w:rsidR="00EE04DD">
                          <w:t xml:space="preserve"> </w:t>
                        </w:r>
                        <w:r>
                          <w:fldChar w:fldCharType="begin"/>
                        </w:r>
                        <w:r w:rsidR="00B004EE">
                          <w:instrText xml:space="preserve"> ADDIN ZOTERO_ITEM CSL_CITATION {"citationID":"jSZkup2d","properties":{"formattedCitation":"[50]","plainCitation":"[50]","noteIndex":0},"citationItems":[{"id":307,"uris":["http://zotero.org/groups/2605537/items/4SGZZQ5S"],"uri":["http://zotero.org/groups/2605537/items/4SGZZQ5S"],"itemData":{"id":307,"type":"webpage","abstract":"AdaBoost algorithm, short for Adaptive Boosting, is a Boosting technique that is used as an Ensemble Method in Machine Learning. Learn more!","container-title":"GreatLearning Blog: Free Resources what Matters to shape your Career!","genre":"GreatLearning","language":"en-US","note":"section: Artificial Intelligence","title":"AdaBoost Algorithm: Boosting Algorithm in Machine Learning","title-short":"AdaBoost Algorithm","URL":"https://www.mygreatlearning.com/blog/adaboost-algorithm/","author":[{"family":"Team","given":"Great Learning"}],"accessed":{"date-parts":[["2021",4,22]]},"issued":{"date-parts":[["2020",5,28]]}}}],"schema":"https://github.com/citation-style-language/schema/raw/master/csl-citation.json"} </w:instrText>
                        </w:r>
                        <w:r>
                          <w:fldChar w:fldCharType="separate"/>
                        </w:r>
                        <w:r w:rsidR="00BA2426" w:rsidRPr="00BA2426">
                          <w:rPr>
                            <w:rFonts w:cs="Calibri"/>
                          </w:rPr>
                          <w:t>[50]</w:t>
                        </w:r>
                        <w:bookmarkEnd w:id="277"/>
                        <w:bookmarkEnd w:id="278"/>
                        <w:r>
                          <w:fldChar w:fldCharType="end"/>
                        </w:r>
                      </w:p>
                    </w:txbxContent>
                  </v:textbox>
                </v:shape>
                <w10:wrap type="topAndBottom"/>
              </v:group>
            </w:pict>
          </mc:Fallback>
        </mc:AlternateContent>
      </w:r>
      <w:r w:rsidR="00543FE0">
        <w:t>T</w:t>
      </w:r>
      <w:r w:rsidR="009C0217">
        <w:t>he Python implementation</w:t>
      </w:r>
      <w:r w:rsidR="00543FE0">
        <w:t xml:space="preserve"> of the AdaBoost</w:t>
      </w:r>
      <w:r w:rsidR="009C0217">
        <w:t xml:space="preserve"> is explained</w:t>
      </w:r>
      <w:r w:rsidR="00543FE0">
        <w:t xml:space="preserve"> on the sklearn ensemble </w:t>
      </w:r>
      <w:r w:rsidR="008D4468">
        <w:br/>
      </w:r>
      <w:r w:rsidR="00543FE0">
        <w:t>webpage</w:t>
      </w:r>
      <w:r w:rsidR="00314F30">
        <w:t xml:space="preserve"> </w:t>
      </w:r>
      <w:r w:rsidR="00543FE0">
        <w:fldChar w:fldCharType="begin"/>
      </w:r>
      <w:r w:rsidR="006727E0">
        <w:instrText xml:space="preserve"> ADDIN ZOTERO_ITEM CSL_CITATION {"citationID":"IXAAGpLd","properties":{"formattedCitation":"[51]","plainCitation":"[51]","noteIndex":0},"citationItems":[{"id":309,"uris":["http://zotero.org/groups/2605537/items/G64JPDYU"],"uri":["http://zotero.org/groups/2605537/items/G64JPDYU"],"itemData":{"id":309,"type":"webpage","title":"sklearn.ensemble.AdaBoostClassifier — scikit-learn 0.24.1 documentation","URL":"https://scikit-learn.org/stable/modules/generated/sklearn.ensemble.AdaBoostClassifier.html","accessed":{"date-parts":[["2021",4,22]]}}}],"schema":"https://github.com/citation-style-language/schema/raw/master/csl-citation.json"} </w:instrText>
      </w:r>
      <w:r w:rsidR="00543FE0">
        <w:fldChar w:fldCharType="separate"/>
      </w:r>
      <w:r w:rsidR="002E78D5" w:rsidRPr="002E78D5">
        <w:rPr>
          <w:rFonts w:cs="Calibri"/>
        </w:rPr>
        <w:t>[51]</w:t>
      </w:r>
      <w:r w:rsidR="00543FE0">
        <w:fldChar w:fldCharType="end"/>
      </w:r>
      <w:r w:rsidR="002B62BF">
        <w:t>.</w:t>
      </w:r>
    </w:p>
    <w:p w14:paraId="531FC3EC" w14:textId="44CF6782" w:rsidR="00C0055F" w:rsidRDefault="00C0055F">
      <w:pPr>
        <w:spacing w:after="0"/>
        <w:jc w:val="left"/>
      </w:pPr>
      <w:r>
        <w:br w:type="page"/>
      </w:r>
    </w:p>
    <w:p w14:paraId="556373A5" w14:textId="7E0D2ADC" w:rsidR="00C0055F" w:rsidRDefault="00C0055F" w:rsidP="002B62BF">
      <w:pPr>
        <w:pStyle w:val="Heading3"/>
      </w:pPr>
      <w:bookmarkStart w:id="279" w:name="_Toc72176226"/>
      <w:r>
        <w:lastRenderedPageBreak/>
        <w:t>Gradient Boosting</w:t>
      </w:r>
      <w:bookmarkEnd w:id="279"/>
    </w:p>
    <w:p w14:paraId="635863B2" w14:textId="13A59877" w:rsidR="00C0055F" w:rsidRPr="00CA205C" w:rsidRDefault="00C0055F" w:rsidP="00C0055F">
      <w:r w:rsidRPr="00981422">
        <w:t xml:space="preserve">Gradient boosting is a machine learning technique that produces a prediction model for regression and classification problems in the form of an ensemble of weak prediction models, usually decision trees. </w:t>
      </w:r>
      <w:r w:rsidRPr="00240CA7">
        <w:t>Boosting is</w:t>
      </w:r>
      <w:r>
        <w:t xml:space="preserve"> the</w:t>
      </w:r>
      <w:r w:rsidRPr="00240CA7">
        <w:t xml:space="preserve"> method of converting weak learners into strong learners. In boosting, each new tree is a fit on a modified version of the original dat</w:t>
      </w:r>
      <w:r>
        <w:t>a</w:t>
      </w:r>
      <w:r w:rsidRPr="00240CA7">
        <w:t>set</w:t>
      </w:r>
      <w:r>
        <w:t>.</w:t>
      </w:r>
      <w:r w:rsidR="00B707DE">
        <w:br/>
      </w:r>
      <w:r w:rsidRPr="00981422">
        <w:t>When a decision tree is used as the weak learner, the resulting algorithm is referred to as gradient boosted trees</w:t>
      </w:r>
      <w:r>
        <w:t>.</w:t>
      </w:r>
      <w:r w:rsidR="00BA2CEF">
        <w:t xml:space="preserve"> Like other boosting models, it builds the model in stages and generalizes it by allowing optimization of the loss function. </w:t>
      </w:r>
      <w:r w:rsidRPr="00981422">
        <w:t>It builds the model in stages, like other boosting models, and generalizes them by allowing optimization of every differentiable loss function.</w:t>
      </w:r>
      <w:r>
        <w:t xml:space="preserve"> </w:t>
      </w:r>
      <w:r w:rsidRPr="00CA205C">
        <w:t>Gradient Boost has three main components</w:t>
      </w:r>
      <w:r w:rsidR="00FE2C09">
        <w:t xml:space="preserve"> </w:t>
      </w:r>
      <w:r>
        <w:fldChar w:fldCharType="begin"/>
      </w:r>
      <w:r w:rsidR="006727E0">
        <w:instrText xml:space="preserve"> ADDIN ZOTERO_ITEM CSL_CITATION {"citationID":"VD3sKs3q","properties":{"formattedCitation":"[52], [53]","plainCitation":"[52], [53]","noteIndex":0},"citationItems":[{"id":301,"uris":["http://zotero.org/groups/2605537/items/QNPVV6PX"],"uri":["http://zotero.org/groups/2605537/items/QNPVV6PX"],"itemData":{"id":301,"type":"webpage","title":"Understanding XGBoost Algorithm | What is XGBoost Algorithm?","URL":"https://www.mygreatlearning.com/blog/xgboost-algorithm/","accessed":{"date-parts":[["2021",4,22]]}}},{"id":326,"uris":["http://zotero.org/groups/2605537/items/UDVHKUXB"],"uri":["http://zotero.org/groups/2605537/items/UDVHKUXB"],"itemData":{"id":326,"type":"webpage","title":"A Gentle Introduction to the Gradient Boosting Algorithm for Machine Learning","URL":"https://machinelearningmastery.com/gentle-introduction-gradient-boosting-algorithm-machine-learning/","accessed":{"date-parts":[["2021",5,3]]}}}],"schema":"https://github.com/citation-style-language/schema/raw/master/csl-citation.json"} </w:instrText>
      </w:r>
      <w:r>
        <w:fldChar w:fldCharType="separate"/>
      </w:r>
      <w:r w:rsidR="00CF3A7B" w:rsidRPr="00CF3A7B">
        <w:rPr>
          <w:rFonts w:cs="Calibri"/>
        </w:rPr>
        <w:t>[52], [53]</w:t>
      </w:r>
      <w:r>
        <w:fldChar w:fldCharType="end"/>
      </w:r>
      <w:r>
        <w:t>:</w:t>
      </w:r>
    </w:p>
    <w:p w14:paraId="50F58CF0" w14:textId="77777777" w:rsidR="00C0055F" w:rsidRDefault="00C0055F" w:rsidP="00F260EC">
      <w:pPr>
        <w:pStyle w:val="ListParagraph"/>
        <w:numPr>
          <w:ilvl w:val="0"/>
          <w:numId w:val="21"/>
        </w:numPr>
        <w:jc w:val="left"/>
      </w:pPr>
      <w:r>
        <w:t>Loss function: The loss function's job is to estimate how well the model performs in making predictions with the given data. This can differ based on the nature of the issue.</w:t>
      </w:r>
    </w:p>
    <w:p w14:paraId="772CB4E4" w14:textId="6657DCAB" w:rsidR="00C0055F" w:rsidRDefault="00BA2CEF" w:rsidP="00F260EC">
      <w:pPr>
        <w:pStyle w:val="ListParagraph"/>
        <w:numPr>
          <w:ilvl w:val="0"/>
          <w:numId w:val="21"/>
        </w:numPr>
        <w:jc w:val="left"/>
      </w:pPr>
      <w:r w:rsidRPr="00BA2CEF">
        <w:t>Weak Learner: A weak learner classifies data so badly that it is inferior to random guessing. Decision trees are the most common used for poor learners.</w:t>
      </w:r>
      <w:r w:rsidR="00CF3A7B">
        <w:t xml:space="preserve"> </w:t>
      </w:r>
      <w:r w:rsidRPr="00BA2CEF">
        <w:t>However, other models may also be used in GBM.</w:t>
      </w:r>
    </w:p>
    <w:p w14:paraId="092489A4" w14:textId="224795B2" w:rsidR="00C0055F" w:rsidRPr="00981422" w:rsidRDefault="00C0055F" w:rsidP="00F260EC">
      <w:pPr>
        <w:pStyle w:val="ListParagraph"/>
        <w:numPr>
          <w:ilvl w:val="0"/>
          <w:numId w:val="21"/>
        </w:numPr>
        <w:jc w:val="left"/>
      </w:pPr>
      <w:r>
        <w:t xml:space="preserve">Additive Model: It is an iterative and sequential mechanism that involves applying decision trees one stage at a time. Each iteration could result in a decrease in the value of the loss function. A predetermined number of trees are </w:t>
      </w:r>
      <w:r w:rsidR="00636311">
        <w:t>added,</w:t>
      </w:r>
      <w:r>
        <w:t xml:space="preserve"> or training is terminated when failure approaches an appropriate amount or no longer improves on an external validation dataset.</w:t>
      </w:r>
    </w:p>
    <w:p w14:paraId="59C100F7" w14:textId="74E919BC" w:rsidR="00C0055F" w:rsidRDefault="00C0055F" w:rsidP="00C0055F">
      <w:r w:rsidRPr="00E72204">
        <w:t>Gradient boosting is a greedy algorithm that can easily overfit a training dataset. As a result, regularization approaches are used to increase the algorithm's accuracy by reducing overfitting.</w:t>
      </w:r>
      <w:r>
        <w:t xml:space="preserve"> Two methods that can be used to improve performance are discussed below.</w:t>
      </w:r>
    </w:p>
    <w:p w14:paraId="5C4ED9E6" w14:textId="77777777" w:rsidR="00C0055F" w:rsidRDefault="00C0055F" w:rsidP="00C0055F">
      <w:r w:rsidRPr="00D64128">
        <w:t>Subsampling</w:t>
      </w:r>
      <w:r>
        <w:t xml:space="preserve"> is used as the</w:t>
      </w:r>
      <w:r w:rsidRPr="00D64128">
        <w:t xml:space="preserve"> regularization process for GBMs. This </w:t>
      </w:r>
      <w:r>
        <w:t>improves</w:t>
      </w:r>
      <w:r w:rsidRPr="00D64128">
        <w:t xml:space="preserve"> the model's generalization properties while still reducing computing efforts. Randomness is introduced into the fitting protocol by subsampling. </w:t>
      </w:r>
      <w:r>
        <w:t>A</w:t>
      </w:r>
      <w:r w:rsidRPr="00D64128">
        <w:t>t each learning iteration</w:t>
      </w:r>
      <w:r>
        <w:t>, o</w:t>
      </w:r>
      <w:r w:rsidRPr="00D64128">
        <w:t>nly a random subset of the training data is used to match a new base-learner. Without substitution, the training data is sampled.</w:t>
      </w:r>
    </w:p>
    <w:p w14:paraId="580A220C" w14:textId="7E35534B" w:rsidR="00C0055F" w:rsidRDefault="00C0055F" w:rsidP="00C0055F">
      <w:r w:rsidRPr="006036C3">
        <w:t xml:space="preserve">Early stopping or tree pruning is an essential </w:t>
      </w:r>
      <w:r w:rsidRPr="00AA6B2E">
        <w:t xml:space="preserve">development </w:t>
      </w:r>
      <w:r w:rsidRPr="006036C3">
        <w:t xml:space="preserve">that can be taken from </w:t>
      </w:r>
      <w:r w:rsidR="00BA2CEF">
        <w:t>the d</w:t>
      </w:r>
      <w:r w:rsidRPr="006036C3">
        <w:t xml:space="preserve">ecision </w:t>
      </w:r>
      <w:r w:rsidR="00BA2CEF">
        <w:t>t</w:t>
      </w:r>
      <w:r w:rsidRPr="006036C3">
        <w:t>ree. This implies that if the ensemble</w:t>
      </w:r>
      <w:r w:rsidR="00293A42">
        <w:t xml:space="preserve"> model</w:t>
      </w:r>
      <w:r w:rsidRPr="006036C3">
        <w:t xml:space="preserve"> </w:t>
      </w:r>
      <w:r w:rsidR="00DD0E7E">
        <w:t>is</w:t>
      </w:r>
      <w:r w:rsidR="00DD0E7E" w:rsidRPr="006036C3">
        <w:t xml:space="preserve"> </w:t>
      </w:r>
      <w:r w:rsidR="00293A42">
        <w:t>limited</w:t>
      </w:r>
      <w:r w:rsidR="00293A42" w:rsidRPr="006036C3">
        <w:t xml:space="preserve"> </w:t>
      </w:r>
      <w:r w:rsidRPr="006036C3">
        <w:t>by the number of trees</w:t>
      </w:r>
      <w:r>
        <w:t>. T</w:t>
      </w:r>
      <w:r w:rsidRPr="006036C3">
        <w:t xml:space="preserve">he overfitting would be avoided at the cost of the least amount of precision. </w:t>
      </w:r>
      <w:r w:rsidRPr="007F397C">
        <w:t>Another observation is that the optimal number of boosts, at which the early stopping is considered, varies concerning the shrinkage parameter</w:t>
      </w:r>
      <w:r>
        <w:t>.</w:t>
      </w:r>
    </w:p>
    <w:p w14:paraId="5F6D91FE" w14:textId="57D056ED" w:rsidR="00C0055F" w:rsidRDefault="00C0055F">
      <w:pPr>
        <w:spacing w:after="0"/>
        <w:jc w:val="left"/>
      </w:pPr>
      <w:r>
        <w:br w:type="page"/>
      </w:r>
    </w:p>
    <w:p w14:paraId="6BB9EC0A" w14:textId="658719D2" w:rsidR="00C0055F" w:rsidRDefault="00C0055F" w:rsidP="00883B69">
      <w:pPr>
        <w:pStyle w:val="Heading3"/>
      </w:pPr>
      <w:bookmarkStart w:id="280" w:name="_Toc72176227"/>
      <w:r>
        <w:lastRenderedPageBreak/>
        <w:t>LightGBM</w:t>
      </w:r>
      <w:bookmarkEnd w:id="280"/>
    </w:p>
    <w:p w14:paraId="56A13E88" w14:textId="2805CC3C" w:rsidR="00C0055F" w:rsidRDefault="00C0055F" w:rsidP="00C0055F">
      <w:r>
        <w:t>LightGBM or LGBM is a gradient boosting framework that uses tree-based learning algorithms. It is designed to be distributed and efficient. Some of the advantages of LightGBM are</w:t>
      </w:r>
      <w:r w:rsidR="00AB428F">
        <w:t xml:space="preserve"> </w:t>
      </w:r>
      <w:r w:rsidR="00472510">
        <w:fldChar w:fldCharType="begin"/>
      </w:r>
      <w:r w:rsidR="006727E0">
        <w:instrText xml:space="preserve"> ADDIN ZOTERO_ITEM CSL_CITATION {"citationID":"sffNCeIS","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rsidR="00472510">
        <w:fldChar w:fldCharType="separate"/>
      </w:r>
      <w:r w:rsidR="00CF3A7B" w:rsidRPr="00CF3A7B">
        <w:rPr>
          <w:rFonts w:cs="Calibri"/>
        </w:rPr>
        <w:t>[54]</w:t>
      </w:r>
      <w:r w:rsidR="00472510">
        <w:fldChar w:fldCharType="end"/>
      </w:r>
      <w:r>
        <w:t>:</w:t>
      </w:r>
    </w:p>
    <w:p w14:paraId="02E8CDD6" w14:textId="08AE3BB9" w:rsidR="00C0055F" w:rsidRDefault="00C0055F" w:rsidP="00F260EC">
      <w:pPr>
        <w:pStyle w:val="ListParagraph"/>
        <w:numPr>
          <w:ilvl w:val="0"/>
          <w:numId w:val="22"/>
        </w:numPr>
        <w:jc w:val="left"/>
      </w:pPr>
      <w:r>
        <w:t>Faster training speed and higher efficiency</w:t>
      </w:r>
    </w:p>
    <w:p w14:paraId="382D49D5" w14:textId="1F35DEFB" w:rsidR="00C0055F" w:rsidRDefault="00472510" w:rsidP="00F260EC">
      <w:pPr>
        <w:pStyle w:val="ListParagraph"/>
        <w:numPr>
          <w:ilvl w:val="0"/>
          <w:numId w:val="22"/>
        </w:numPr>
        <w:jc w:val="left"/>
      </w:pPr>
      <w:r>
        <w:t>L</w:t>
      </w:r>
      <w:r w:rsidR="00C0055F">
        <w:t>ower memory usage</w:t>
      </w:r>
    </w:p>
    <w:p w14:paraId="3C7647F9" w14:textId="70B8148E" w:rsidR="00C0055F" w:rsidRDefault="00C0055F" w:rsidP="00F260EC">
      <w:pPr>
        <w:pStyle w:val="ListParagraph"/>
        <w:numPr>
          <w:ilvl w:val="0"/>
          <w:numId w:val="22"/>
        </w:numPr>
        <w:jc w:val="left"/>
      </w:pPr>
      <w:r>
        <w:t>Support of parallel, distributed and GPU learning</w:t>
      </w:r>
    </w:p>
    <w:p w14:paraId="20B3F2E7" w14:textId="60F96F77" w:rsidR="00C0055F" w:rsidRDefault="00C0055F" w:rsidP="00F260EC">
      <w:pPr>
        <w:pStyle w:val="ListParagraph"/>
        <w:numPr>
          <w:ilvl w:val="0"/>
          <w:numId w:val="22"/>
        </w:numPr>
        <w:jc w:val="left"/>
      </w:pPr>
      <w:r>
        <w:t>Better accuracy</w:t>
      </w:r>
    </w:p>
    <w:p w14:paraId="5FCF2456" w14:textId="6AB863E0" w:rsidR="00AB428F" w:rsidRDefault="00AB428F" w:rsidP="00AB428F">
      <w:r w:rsidRPr="00D22374">
        <w:t>Most decision tree learning algorit</w:t>
      </w:r>
      <w:r w:rsidRPr="00D22374">
        <w:rPr>
          <w:rFonts w:hint="eastAsia"/>
        </w:rPr>
        <w:t>hm</w:t>
      </w:r>
      <w:r>
        <w:t>s</w:t>
      </w:r>
      <w:r w:rsidRPr="00D22374">
        <w:t xml:space="preserve"> grow tree</w:t>
      </w:r>
      <w:r>
        <w:t xml:space="preserve">s </w:t>
      </w:r>
      <w:r w:rsidRPr="00D22374">
        <w:t>level</w:t>
      </w:r>
      <w:r>
        <w:t>-</w:t>
      </w:r>
      <w:r w:rsidRPr="00D22374">
        <w:t xml:space="preserve">wise, row by row, </w:t>
      </w:r>
      <w:r>
        <w:t xml:space="preserve">shown in </w:t>
      </w:r>
      <w:r>
        <w:fldChar w:fldCharType="begin"/>
      </w:r>
      <w:r>
        <w:instrText xml:space="preserve"> REF _Ref70016746 \h </w:instrText>
      </w:r>
      <w:r>
        <w:fldChar w:fldCharType="separate"/>
      </w:r>
      <w:r w:rsidR="00B26196" w:rsidRPr="00DD0E7E">
        <w:t xml:space="preserve">Figure </w:t>
      </w:r>
      <w:r w:rsidR="00B26196">
        <w:rPr>
          <w:noProof/>
        </w:rPr>
        <w:t>5</w:t>
      </w:r>
      <w:r w:rsidR="00B26196">
        <w:t>.</w:t>
      </w:r>
      <w:r w:rsidR="00B26196">
        <w:rPr>
          <w:noProof/>
        </w:rPr>
        <w:t>4</w:t>
      </w:r>
      <w:r>
        <w:fldChar w:fldCharType="end"/>
      </w:r>
      <w:r>
        <w:t xml:space="preserve">. In contrast, LightGBM grows trees leaf-wise (best-first) as shown in </w:t>
      </w:r>
      <w:r>
        <w:fldChar w:fldCharType="begin"/>
      </w:r>
      <w:r>
        <w:instrText xml:space="preserve"> REF _Ref70016957 \h </w:instrText>
      </w:r>
      <w:r>
        <w:fldChar w:fldCharType="separate"/>
      </w:r>
      <w:r w:rsidR="00B26196" w:rsidRPr="00472510">
        <w:t xml:space="preserve">Figure </w:t>
      </w:r>
      <w:r w:rsidR="00B26196">
        <w:rPr>
          <w:noProof/>
        </w:rPr>
        <w:t>5</w:t>
      </w:r>
      <w:r w:rsidR="00B26196">
        <w:t>.</w:t>
      </w:r>
      <w:r w:rsidR="00B26196">
        <w:rPr>
          <w:noProof/>
        </w:rPr>
        <w:t>5</w:t>
      </w:r>
      <w:r>
        <w:fldChar w:fldCharType="end"/>
      </w:r>
      <w:r>
        <w:t xml:space="preserve">. Here the leaf with maximum delta loss will be chosen to grow. When holding the number of </w:t>
      </w:r>
      <w:r w:rsidRPr="00366499">
        <w:t xml:space="preserve">leaves </w:t>
      </w:r>
      <w:r>
        <w:t>fixed, leaf-wise algorithms will tend to achieve lower loss than level-wise algorithms.</w:t>
      </w:r>
    </w:p>
    <w:p w14:paraId="28B1DA39" w14:textId="0D7319FE" w:rsidR="00AB428F" w:rsidRDefault="00AB428F" w:rsidP="00AB428F">
      <w:r w:rsidRPr="00293A42">
        <w:t>When data is small, leaf-wise may cause over-fitting, so LightGBM includes the max_depth parameter to limit tree depth.</w:t>
      </w:r>
      <w:r>
        <w:t xml:space="preserve"> </w:t>
      </w:r>
      <w:r w:rsidRPr="00293A42">
        <w:t>However, trees still grow leaf-wise even when max_depth is specified.</w:t>
      </w:r>
      <w:r>
        <w:t xml:space="preserve"> More information regarding LightGBM can be found on LightGBM documentation page</w:t>
      </w:r>
      <w:r w:rsidR="00CD2C95">
        <w:t xml:space="preserve"> </w:t>
      </w:r>
      <w:r>
        <w:fldChar w:fldCharType="begin"/>
      </w:r>
      <w:r>
        <w:instrText xml:space="preserve"> ADDIN ZOTERO_ITEM CSL_CITATION {"citationID":"MjVtFgwB","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fldChar w:fldCharType="separate"/>
      </w:r>
      <w:r w:rsidRPr="004E6FE6">
        <w:rPr>
          <w:rFonts w:cs="Calibri"/>
        </w:rPr>
        <w:t>[54]</w:t>
      </w:r>
      <w:r>
        <w:fldChar w:fldCharType="end"/>
      </w:r>
      <w:r>
        <w:t>.</w:t>
      </w:r>
    </w:p>
    <w:p w14:paraId="7F0CEB8C" w14:textId="3AC66FB5" w:rsidR="00FA58AA" w:rsidRDefault="00FA58AA" w:rsidP="004041D4">
      <w:pPr>
        <w:jc w:val="left"/>
      </w:pPr>
      <w:r>
        <w:rPr>
          <w:noProof/>
        </w:rPr>
        <mc:AlternateContent>
          <mc:Choice Requires="wpg">
            <w:drawing>
              <wp:anchor distT="0" distB="0" distL="114300" distR="114300" simplePos="0" relativeHeight="251658262" behindDoc="0" locked="0" layoutInCell="1" allowOverlap="1" wp14:anchorId="23C05F59" wp14:editId="1F603ED4">
                <wp:simplePos x="0" y="0"/>
                <wp:positionH relativeFrom="margin">
                  <wp:align>center</wp:align>
                </wp:positionH>
                <wp:positionV relativeFrom="paragraph">
                  <wp:posOffset>256009</wp:posOffset>
                </wp:positionV>
                <wp:extent cx="4635500" cy="2166620"/>
                <wp:effectExtent l="0" t="0" r="0" b="5080"/>
                <wp:wrapTopAndBottom/>
                <wp:docPr id="64" name="Group 6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35500" cy="2166620"/>
                          <a:chOff x="0" y="0"/>
                          <a:chExt cx="5676900" cy="2656040"/>
                        </a:xfrm>
                      </wpg:grpSpPr>
                      <pic:pic xmlns:pic="http://schemas.openxmlformats.org/drawingml/2006/picture">
                        <pic:nvPicPr>
                          <pic:cNvPr id="59" name="Picture 59" descr="A diagram depicting level wise tree growth in which the best possible node is split one level down. The strategy results in a symmetric tree, where every node in a level has child nodes resulting in an additional layer of depth."/>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76900" cy="2245995"/>
                          </a:xfrm>
                          <a:prstGeom prst="rect">
                            <a:avLst/>
                          </a:prstGeom>
                          <a:noFill/>
                          <a:ln>
                            <a:noFill/>
                          </a:ln>
                        </pic:spPr>
                      </pic:pic>
                      <wps:wsp>
                        <wps:cNvPr id="63" name="Text Box 63"/>
                        <wps:cNvSpPr txBox="1"/>
                        <wps:spPr>
                          <a:xfrm>
                            <a:off x="0" y="2303027"/>
                            <a:ext cx="5676638" cy="353013"/>
                          </a:xfrm>
                          <a:prstGeom prst="rect">
                            <a:avLst/>
                          </a:prstGeom>
                          <a:solidFill>
                            <a:prstClr val="white"/>
                          </a:solidFill>
                          <a:ln>
                            <a:noFill/>
                          </a:ln>
                        </wps:spPr>
                        <wps:txbx>
                          <w:txbxContent>
                            <w:p w14:paraId="7B4BBF30" w14:textId="710261B0" w:rsidR="00AF2A4D" w:rsidRPr="00DD0E7E" w:rsidRDefault="00AF2A4D" w:rsidP="00BD215F">
                              <w:pPr>
                                <w:pStyle w:val="Caption"/>
                                <w:jc w:val="left"/>
                              </w:pPr>
                              <w:bookmarkStart w:id="281" w:name="_Ref70016746"/>
                              <w:bookmarkStart w:id="282" w:name="_Toc70928357"/>
                              <w:bookmarkStart w:id="283" w:name="_Toc72247470"/>
                              <w:r w:rsidRPr="00DD0E7E">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4</w:t>
                              </w:r>
                              <w:r>
                                <w:fldChar w:fldCharType="end"/>
                              </w:r>
                              <w:bookmarkEnd w:id="281"/>
                              <w:r w:rsidRPr="00DD0E7E">
                                <w:t>: Level-wise tree growth</w:t>
                              </w:r>
                              <w:r w:rsidR="00EE04DD">
                                <w:t xml:space="preserve"> </w:t>
                              </w:r>
                              <w:r w:rsidRPr="00DD0E7E">
                                <w:fldChar w:fldCharType="begin"/>
                              </w:r>
                              <w:r w:rsidR="00552D9F">
                                <w:instrText xml:space="preserve"> ADDIN ZOTERO_ITEM CSL_CITATION {"citationID":"F2yk5MQ0","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rsidRPr="00DD0E7E">
                                <w:fldChar w:fldCharType="separate"/>
                              </w:r>
                              <w:r w:rsidR="00552D9F" w:rsidRPr="00552D9F">
                                <w:rPr>
                                  <w:rFonts w:cs="Calibri"/>
                                </w:rPr>
                                <w:t>[54]</w:t>
                              </w:r>
                              <w:bookmarkEnd w:id="282"/>
                              <w:bookmarkEnd w:id="283"/>
                              <w:r w:rsidRPr="00DD0E7E">
                                <w:fldChar w:fldCharType="end"/>
                              </w:r>
                            </w:p>
                            <w:p w14:paraId="2DC911DD" w14:textId="23F29072" w:rsidR="00AF2A4D" w:rsidRPr="00A37E5F" w:rsidRDefault="00AF2A4D" w:rsidP="00A37E5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C05F59" id="Group 64" o:spid="_x0000_s1095" style="position:absolute;margin-left:0;margin-top:20.15pt;width:365pt;height:170.6pt;z-index:251658262;mso-position-horizontal:center;mso-position-horizontal-relative:margin;mso-width-relative:margin;mso-height-relative:margin" coordsize="56769,26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">
                <o:lock v:ext="edit" aspectratio="t"/>
                <v:shape id="Picture 59" o:spid="_x0000_s1096" type="#_x0000_t75" alt="A diagram depicting level wise tree growth in which the best possible node is split one level down. The strategy results in a symmetric tree, where every node in a level has child nodes resulting in an additional layer of depth." style="position:absolute;width:56769;height:22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">
                  <v:imagedata r:id="rId66" o:title="A diagram depicting level wise tree growth in which the best possible node is split one level down. The strategy results in a symmetric tree, where every node in a level has child nodes resulting in an additional layer of depth"/>
                </v:shape>
                <v:shape id="Text Box 63" o:spid="_x0000_s1097" type="#_x0000_t202" style="position:absolute;top:23030;width:56766;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lUxAAAANsAAAAPAAAAZHJzL2Rvd25yZXYueG1sRI/NasMw&#10;EITvgb6D2EIvoZHrg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DH2OVTEAAAA2wAAAA8A&#10;AAAAAAAAAAAAAAAABwIAAGRycy9kb3ducmV2LnhtbFBLBQYAAAAAAwADALcAAAD4AgAAAAA=&#10;" stroked="f">
                  <v:textbox inset="0,0,0,0">
                    <w:txbxContent>
                      <w:p w14:paraId="7B4BBF30" w14:textId="710261B0" w:rsidR="00AF2A4D" w:rsidRPr="00DD0E7E" w:rsidRDefault="00AF2A4D" w:rsidP="00BD215F">
                        <w:pPr>
                          <w:pStyle w:val="Caption"/>
                          <w:jc w:val="left"/>
                        </w:pPr>
                        <w:bookmarkStart w:id="284" w:name="_Ref70016746"/>
                        <w:bookmarkStart w:id="285" w:name="_Toc70928357"/>
                        <w:bookmarkStart w:id="286" w:name="_Toc72247470"/>
                        <w:r w:rsidRPr="00DD0E7E">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4</w:t>
                        </w:r>
                        <w:r>
                          <w:fldChar w:fldCharType="end"/>
                        </w:r>
                        <w:bookmarkEnd w:id="284"/>
                        <w:r w:rsidRPr="00DD0E7E">
                          <w:t>: Level-wise tree growth</w:t>
                        </w:r>
                        <w:r w:rsidR="00EE04DD">
                          <w:t xml:space="preserve"> </w:t>
                        </w:r>
                        <w:r w:rsidRPr="00DD0E7E">
                          <w:fldChar w:fldCharType="begin"/>
                        </w:r>
                        <w:r w:rsidR="00552D9F">
                          <w:instrText xml:space="preserve"> ADDIN ZOTERO_ITEM CSL_CITATION {"citationID":"F2yk5MQ0","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rsidRPr="00DD0E7E">
                          <w:fldChar w:fldCharType="separate"/>
                        </w:r>
                        <w:r w:rsidR="00552D9F" w:rsidRPr="00552D9F">
                          <w:rPr>
                            <w:rFonts w:cs="Calibri"/>
                          </w:rPr>
                          <w:t>[54]</w:t>
                        </w:r>
                        <w:bookmarkEnd w:id="285"/>
                        <w:bookmarkEnd w:id="286"/>
                        <w:r w:rsidRPr="00DD0E7E">
                          <w:fldChar w:fldCharType="end"/>
                        </w:r>
                      </w:p>
                      <w:p w14:paraId="2DC911DD" w14:textId="23F29072" w:rsidR="00AF2A4D" w:rsidRPr="00A37E5F" w:rsidRDefault="00AF2A4D" w:rsidP="00A37E5F">
                        <w:pPr>
                          <w:pStyle w:val="Caption"/>
                        </w:pPr>
                      </w:p>
                    </w:txbxContent>
                  </v:textbox>
                </v:shape>
                <w10:wrap type="topAndBottom" anchorx="margin"/>
              </v:group>
            </w:pict>
          </mc:Fallback>
        </mc:AlternateContent>
      </w:r>
    </w:p>
    <w:p w14:paraId="06DC2510" w14:textId="4642A061" w:rsidR="00D22374" w:rsidRDefault="00D22374" w:rsidP="00A37E5F">
      <w:pPr>
        <w:jc w:val="left"/>
      </w:pPr>
      <w:r>
        <w:rPr>
          <w:noProof/>
        </w:rPr>
        <mc:AlternateContent>
          <mc:Choice Requires="wpg">
            <w:drawing>
              <wp:anchor distT="0" distB="0" distL="114300" distR="114300" simplePos="0" relativeHeight="251658263" behindDoc="0" locked="0" layoutInCell="1" allowOverlap="1" wp14:anchorId="565639F0" wp14:editId="781A2DE9">
                <wp:simplePos x="0" y="0"/>
                <wp:positionH relativeFrom="margin">
                  <wp:align>center</wp:align>
                </wp:positionH>
                <wp:positionV relativeFrom="paragraph">
                  <wp:posOffset>2501265</wp:posOffset>
                </wp:positionV>
                <wp:extent cx="5414645" cy="2198370"/>
                <wp:effectExtent l="0" t="0" r="0" b="0"/>
                <wp:wrapTopAndBottom/>
                <wp:docPr id="54" name="Group 5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14645" cy="2198370"/>
                          <a:chOff x="-96975" y="760"/>
                          <a:chExt cx="4680322" cy="1867916"/>
                        </a:xfrm>
                      </wpg:grpSpPr>
                      <pic:pic xmlns:pic="http://schemas.openxmlformats.org/drawingml/2006/picture">
                        <pic:nvPicPr>
                          <pic:cNvPr id="56" name="Picture 56"/>
                          <pic:cNvPicPr>
                            <a:picLocks noChangeAspect="1"/>
                          </pic:cNvPicPr>
                        </pic:nvPicPr>
                        <pic:blipFill>
                          <a:blip r:embed="rId67" cstate="print">
                            <a:extLst>
                              <a:ext uri="{28A0092B-C50C-407E-A947-70E740481C1C}">
                                <a14:useLocalDpi xmlns:a14="http://schemas.microsoft.com/office/drawing/2010/main" val="0"/>
                              </a:ext>
                            </a:extLst>
                          </a:blip>
                          <a:srcRect/>
                          <a:stretch/>
                        </pic:blipFill>
                        <pic:spPr>
                          <a:xfrm>
                            <a:off x="-96603" y="760"/>
                            <a:ext cx="4679950" cy="1623445"/>
                          </a:xfrm>
                          <a:prstGeom prst="rect">
                            <a:avLst/>
                          </a:prstGeom>
                        </pic:spPr>
                      </pic:pic>
                      <wps:wsp>
                        <wps:cNvPr id="57" name="Text Box 57"/>
                        <wps:cNvSpPr txBox="1"/>
                        <wps:spPr>
                          <a:xfrm>
                            <a:off x="-96975" y="1623995"/>
                            <a:ext cx="4635313" cy="244681"/>
                          </a:xfrm>
                          <a:prstGeom prst="rect">
                            <a:avLst/>
                          </a:prstGeom>
                          <a:solidFill>
                            <a:prstClr val="white"/>
                          </a:solidFill>
                          <a:ln>
                            <a:noFill/>
                          </a:ln>
                        </wps:spPr>
                        <wps:txbx>
                          <w:txbxContent>
                            <w:p w14:paraId="16CA2A8B" w14:textId="77E154AB" w:rsidR="00AF2A4D" w:rsidRPr="00472510" w:rsidRDefault="00AF2A4D" w:rsidP="00BD215F">
                              <w:pPr>
                                <w:pStyle w:val="Caption"/>
                                <w:jc w:val="left"/>
                              </w:pPr>
                              <w:bookmarkStart w:id="287" w:name="_Ref70016957"/>
                              <w:bookmarkStart w:id="288" w:name="_Toc70928358"/>
                              <w:bookmarkStart w:id="289" w:name="_Toc72247471"/>
                              <w:r w:rsidRPr="00472510">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5</w:t>
                              </w:r>
                              <w:r>
                                <w:fldChar w:fldCharType="end"/>
                              </w:r>
                              <w:bookmarkEnd w:id="287"/>
                              <w:r w:rsidRPr="00472510">
                                <w:t>: Leaf-wise Tree growth of LightGBM</w:t>
                              </w:r>
                              <w:r w:rsidR="00EE04DD">
                                <w:t xml:space="preserve"> </w:t>
                              </w:r>
                              <w:r w:rsidRPr="00472510">
                                <w:fldChar w:fldCharType="begin"/>
                              </w:r>
                              <w:r w:rsidR="004E6FE6">
                                <w:instrText xml:space="preserve"> ADDIN ZOTERO_ITEM CSL_CITATION {"citationID":"F2yk5MQ0","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rsidRPr="00472510">
                                <w:fldChar w:fldCharType="separate"/>
                              </w:r>
                              <w:r w:rsidR="00C01197" w:rsidRPr="00C01197">
                                <w:rPr>
                                  <w:rFonts w:cs="Calibri"/>
                                </w:rPr>
                                <w:t>[54]</w:t>
                              </w:r>
                              <w:bookmarkEnd w:id="288"/>
                              <w:bookmarkEnd w:id="289"/>
                              <w:r w:rsidRPr="0047251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5639F0" id="Group 54" o:spid="_x0000_s1098" style="position:absolute;margin-left:0;margin-top:196.95pt;width:426.35pt;height:173.1pt;z-index:251658263;mso-position-horizontal:center;mso-position-horizontal-relative:margin;mso-width-relative:margin;mso-height-relative:margin" coordorigin="-969,7" coordsize="46803,18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">
                <o:lock v:ext="edit" aspectratio="t"/>
                <v:shape id="Picture 56" o:spid="_x0000_s1099" type="#_x0000_t75" style="position:absolute;left:-966;top:7;width:46799;height:16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">
                  <v:imagedata r:id="rId68" o:title=""/>
                </v:shape>
                <v:shape id="Text Box 57" o:spid="_x0000_s1100" type="#_x0000_t202" style="position:absolute;left:-969;top:16239;width:46352;height:2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CA2A8B" w14:textId="77E154AB" w:rsidR="00AF2A4D" w:rsidRPr="00472510" w:rsidRDefault="00AF2A4D" w:rsidP="00BD215F">
                        <w:pPr>
                          <w:pStyle w:val="Caption"/>
                          <w:jc w:val="left"/>
                        </w:pPr>
                        <w:bookmarkStart w:id="290" w:name="_Ref70016957"/>
                        <w:bookmarkStart w:id="291" w:name="_Toc70928358"/>
                        <w:bookmarkStart w:id="292" w:name="_Toc72247471"/>
                        <w:r w:rsidRPr="00472510">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5</w:t>
                        </w:r>
                        <w:r>
                          <w:fldChar w:fldCharType="end"/>
                        </w:r>
                        <w:bookmarkEnd w:id="290"/>
                        <w:r w:rsidRPr="00472510">
                          <w:t>: Leaf-wise Tree growth of LightGBM</w:t>
                        </w:r>
                        <w:r w:rsidR="00EE04DD">
                          <w:t xml:space="preserve"> </w:t>
                        </w:r>
                        <w:r w:rsidRPr="00472510">
                          <w:fldChar w:fldCharType="begin"/>
                        </w:r>
                        <w:r w:rsidR="004E6FE6">
                          <w:instrText xml:space="preserve"> ADDIN ZOTERO_ITEM CSL_CITATION {"citationID":"F2yk5MQ0","properties":{"formattedCitation":"[54]","plainCitation":"[54]","noteIndex":0},"citationItems":[{"id":310,"uris":["http://zotero.org/groups/2605537/items/7DRSAWYQ"],"uri":["http://zotero.org/groups/2605537/items/7DRSAWYQ"],"itemData":{"id":310,"type":"webpage","title":"Features — LightGBM 3.2.1.99 documentation","URL":"https://lightgbm.readthedocs.io/en/latest/Features.html","accessed":{"date-parts":[["2021",4,22]]}}}],"schema":"https://github.com/citation-style-language/schema/raw/master/csl-citation.json"} </w:instrText>
                        </w:r>
                        <w:r w:rsidRPr="00472510">
                          <w:fldChar w:fldCharType="separate"/>
                        </w:r>
                        <w:r w:rsidR="00C01197" w:rsidRPr="00C01197">
                          <w:rPr>
                            <w:rFonts w:cs="Calibri"/>
                          </w:rPr>
                          <w:t>[54]</w:t>
                        </w:r>
                        <w:bookmarkEnd w:id="291"/>
                        <w:bookmarkEnd w:id="292"/>
                        <w:r w:rsidRPr="00472510">
                          <w:fldChar w:fldCharType="end"/>
                        </w:r>
                      </w:p>
                    </w:txbxContent>
                  </v:textbox>
                </v:shape>
                <w10:wrap type="topAndBottom" anchorx="margin"/>
              </v:group>
            </w:pict>
          </mc:Fallback>
        </mc:AlternateContent>
      </w:r>
    </w:p>
    <w:p w14:paraId="6EA3A3A7" w14:textId="472BF513" w:rsidR="00C0055F" w:rsidRDefault="00C0055F">
      <w:pPr>
        <w:spacing w:after="0"/>
        <w:jc w:val="left"/>
      </w:pPr>
      <w:r>
        <w:br w:type="page"/>
      </w:r>
    </w:p>
    <w:p w14:paraId="5B42B3A8" w14:textId="77777777" w:rsidR="00EB335F" w:rsidRDefault="00EB335F" w:rsidP="00EB335F">
      <w:pPr>
        <w:pStyle w:val="Heading2"/>
      </w:pPr>
      <w:bookmarkStart w:id="293" w:name="_Toc72176228"/>
      <w:r w:rsidRPr="003574AD">
        <w:lastRenderedPageBreak/>
        <w:t>Evaluation</w:t>
      </w:r>
      <w:bookmarkEnd w:id="293"/>
    </w:p>
    <w:p w14:paraId="2562020C" w14:textId="3F839987" w:rsidR="00E461BF" w:rsidRDefault="00E461BF" w:rsidP="00E461BF">
      <w:r w:rsidRPr="00DC513F">
        <w:t>The algorithm is used to decide whether the patient in this hour is sep</w:t>
      </w:r>
      <w:r w:rsidR="007E6F36" w:rsidRPr="00DC513F">
        <w:t>t</w:t>
      </w:r>
      <w:r w:rsidRPr="00DC513F">
        <w:t>i</w:t>
      </w:r>
      <w:r w:rsidR="00D63449" w:rsidRPr="00DC513F">
        <w:t>c</w:t>
      </w:r>
      <w:r w:rsidRPr="00DC513F">
        <w:t xml:space="preserve"> or not based on the measurement inputs. The output, </w:t>
      </w:r>
      <w:r w:rsidR="00AE0FD7" w:rsidRPr="00272218">
        <w:t>SepsisLabel</w:t>
      </w:r>
      <w:r w:rsidRPr="00272218">
        <w:t xml:space="preserve"> is labell</w:t>
      </w:r>
      <w:r w:rsidRPr="007F12E8">
        <w:t>ed</w:t>
      </w:r>
      <w:r w:rsidR="00334B3F" w:rsidRPr="007F12E8">
        <w:t xml:space="preserve"> as</w:t>
      </w:r>
      <w:r w:rsidRPr="007F12E8">
        <w:t xml:space="preserve"> </w:t>
      </w:r>
      <w:r w:rsidR="00AE0FD7" w:rsidRPr="0055791D">
        <w:t>either</w:t>
      </w:r>
      <w:r w:rsidRPr="00DC513F">
        <w:t xml:space="preserve"> one, true</w:t>
      </w:r>
      <w:r w:rsidR="008D3837" w:rsidRPr="00DC513F">
        <w:t xml:space="preserve"> or </w:t>
      </w:r>
      <w:r w:rsidRPr="00DC513F">
        <w:t>zero, false.</w:t>
      </w:r>
    </w:p>
    <w:p w14:paraId="3BF5491F" w14:textId="42B72AED" w:rsidR="00E461BF" w:rsidRDefault="00E461BF" w:rsidP="004E6FE6">
      <w:r>
        <w:t xml:space="preserve">To evaluate the performance of different algorithms, </w:t>
      </w:r>
      <w:r w:rsidR="0030776D">
        <w:t>five</w:t>
      </w:r>
      <w:r>
        <w:t xml:space="preserve"> evaluation metrics are applied. Additionally, to make sure every data from the dataset is </w:t>
      </w:r>
      <w:r w:rsidR="00B33154" w:rsidRPr="00B33154">
        <w:t>tested at</w:t>
      </w:r>
      <w:r w:rsidR="00B33154">
        <w:t xml:space="preserve"> </w:t>
      </w:r>
      <w:r w:rsidR="00B33154" w:rsidRPr="00B33154">
        <w:t>least once,</w:t>
      </w:r>
      <w:r>
        <w:t xml:space="preserve"> the K-Fold Cross-Validation is applied as a basic model for all the training</w:t>
      </w:r>
      <w:r w:rsidR="00B96C1C">
        <w:t xml:space="preserve"> with K =5</w:t>
      </w:r>
      <w:r>
        <w:t>. K-fold cross-validat</w:t>
      </w:r>
      <w:r w:rsidR="002419C7">
        <w:t>ion</w:t>
      </w:r>
      <w:r>
        <w:t xml:space="preserve"> splits the whole dataset into K consecutive folds. Then each fold is used once as a validation set while the remaining K-1 folds are used as the training set. In this way, the same algorithm is performed K times on the whole dataset, resulting in K scores for each evaluation metrics. </w:t>
      </w:r>
      <w:r w:rsidR="00D50EEE">
        <w:br/>
      </w:r>
      <w:r>
        <w:t>The mean and standard deviation value of the K scores are calculated for each evaluation metric, which is used as the final performance measurement. Below is the introduction for each evaluation metric.</w:t>
      </w:r>
    </w:p>
    <w:p w14:paraId="4C02FE08" w14:textId="77777777" w:rsidR="00E461BF" w:rsidRDefault="00E461BF" w:rsidP="00E461BF">
      <w:pPr>
        <w:pStyle w:val="Heading3"/>
      </w:pPr>
      <w:bookmarkStart w:id="294" w:name="_Toc72176229"/>
      <w:r>
        <w:t>Accuracy</w:t>
      </w:r>
      <w:bookmarkEnd w:id="294"/>
    </w:p>
    <w:p w14:paraId="29D85598" w14:textId="31358860" w:rsidR="00E461BF" w:rsidRDefault="00E461BF" w:rsidP="004E6FE6">
      <w:r>
        <w:t>Accuracy is the most commonly used evaluation metric in machine learning. Since sepsis prediction is a binary classification problem, accuracy is very suitable here. It is obtained by comparing the prediction value with the actual value and calculating the ratio of the correct prediction</w:t>
      </w:r>
      <w:r w:rsidR="000738A3">
        <w:t>s</w:t>
      </w:r>
      <w:r w:rsidR="006C1FB5">
        <w:t xml:space="preserve"> </w:t>
      </w:r>
      <w:r w:rsidR="000738A3">
        <w:t>among all the</w:t>
      </w:r>
      <w:r w:rsidR="006C1FB5">
        <w:t xml:space="preserve"> </w:t>
      </w:r>
      <w:r w:rsidR="003F7647">
        <w:t>prediction</w:t>
      </w:r>
      <w:r w:rsidR="000738A3">
        <w:t>s</w:t>
      </w:r>
      <w:r>
        <w:t>.</w:t>
      </w:r>
      <w:r w:rsidR="000738A3">
        <w:t xml:space="preserve"> Ranging </w:t>
      </w:r>
      <w:r w:rsidR="00841C86">
        <w:t>from</w:t>
      </w:r>
      <w:r w:rsidR="000738A3">
        <w:t xml:space="preserve"> </w:t>
      </w:r>
      <w:r w:rsidR="00830861">
        <w:t xml:space="preserve">0% to 100%, a larger accuracy means </w:t>
      </w:r>
      <w:r w:rsidR="00841C86">
        <w:t>more predictions match the actual value. Notwithstanding, accuracy is not a good evalua</w:t>
      </w:r>
      <w:r w:rsidR="00850312">
        <w:t xml:space="preserve">tion method here. Over 95% of the </w:t>
      </w:r>
      <w:r w:rsidR="00411736">
        <w:t>actual value, the SepsisLabel, is zero. If the model</w:t>
      </w:r>
      <w:r w:rsidR="00226634">
        <w:t xml:space="preserve"> </w:t>
      </w:r>
      <w:r w:rsidR="00F139CB">
        <w:t xml:space="preserve">is complete without any intelligence and </w:t>
      </w:r>
      <w:r w:rsidR="00226634">
        <w:t>just gives zero for all the predictions</w:t>
      </w:r>
      <w:r w:rsidR="00F139CB">
        <w:t xml:space="preserve"> whatever</w:t>
      </w:r>
      <w:r w:rsidR="005F5EE8">
        <w:t xml:space="preserve"> the input is, it can still achieve an accuracy </w:t>
      </w:r>
      <w:r w:rsidR="001E5459">
        <w:t xml:space="preserve">of </w:t>
      </w:r>
      <w:r w:rsidR="007B757E">
        <w:t xml:space="preserve">more than </w:t>
      </w:r>
      <w:r w:rsidR="001E5459">
        <w:t>95%.</w:t>
      </w:r>
      <w:r w:rsidR="00E55B65">
        <w:t xml:space="preserve"> That is the deficiency of accuracy</w:t>
      </w:r>
      <w:r w:rsidR="00D8668E">
        <w:t>. Only accounting for how many correct predictions is not sufficient.</w:t>
      </w:r>
    </w:p>
    <w:p w14:paraId="6B587624" w14:textId="77777777" w:rsidR="00E461BF" w:rsidRDefault="00E461BF" w:rsidP="00E461BF">
      <w:pPr>
        <w:pStyle w:val="Heading3"/>
      </w:pPr>
      <w:bookmarkStart w:id="295" w:name="_Toc72176230"/>
      <w:r>
        <w:t>F1Score</w:t>
      </w:r>
      <w:bookmarkEnd w:id="295"/>
    </w:p>
    <w:p w14:paraId="3BB93FAF" w14:textId="059BDD85" w:rsidR="00E461BF" w:rsidRDefault="006C07AD" w:rsidP="004E6FE6">
      <w:r>
        <w:t xml:space="preserve">F1Score is </w:t>
      </w:r>
      <w:r w:rsidR="008548F9">
        <w:t xml:space="preserve">more </w:t>
      </w:r>
      <w:r w:rsidR="00863315">
        <w:t>specific</w:t>
      </w:r>
      <w:r>
        <w:t xml:space="preserve"> </w:t>
      </w:r>
      <w:r w:rsidR="008548F9">
        <w:t>than accuracy.</w:t>
      </w:r>
      <w:r w:rsidR="00E057E4">
        <w:t xml:space="preserve"> </w:t>
      </w:r>
      <w:r w:rsidR="007C6F19">
        <w:t xml:space="preserve">It is calculated by </w:t>
      </w:r>
      <w:r w:rsidR="00A751CD">
        <w:t>the h</w:t>
      </w:r>
      <w:r w:rsidR="000F5C7D">
        <w:t xml:space="preserve">armonic mean of precision and recall. </w:t>
      </w:r>
      <w:r w:rsidR="00A112DE">
        <w:t>The p</w:t>
      </w:r>
      <w:r w:rsidR="000F5C7D">
        <w:t xml:space="preserve">recision </w:t>
      </w:r>
      <w:r w:rsidR="002D4F9D">
        <w:t xml:space="preserve">is the number of true positive </w:t>
      </w:r>
      <w:r w:rsidR="00B4525D">
        <w:t>results divided by the number of all posi</w:t>
      </w:r>
      <w:r w:rsidR="00A112DE">
        <w:t>tive results. The recall is the number of true positive results divided by the number of all samples that should be predicted as positive. The chart below gives a better illus</w:t>
      </w:r>
      <w:r w:rsidR="006202DE">
        <w:t>tration of it.</w:t>
      </w:r>
    </w:p>
    <w:p w14:paraId="6570E79A" w14:textId="1A126559" w:rsidR="00EF0FD1" w:rsidRDefault="009B409A">
      <w:pPr>
        <w:spacing w:after="0"/>
        <w:jc w:val="left"/>
      </w:pPr>
      <w:r>
        <w:br w:type="page"/>
      </w:r>
    </w:p>
    <w:p w14:paraId="6BD2A902" w14:textId="3840F80F" w:rsidR="00DC513F" w:rsidRDefault="00DC513F" w:rsidP="00DC513F">
      <w:r>
        <w:lastRenderedPageBreak/>
        <w:t xml:space="preserve">As seen from </w:t>
      </w:r>
      <w:r>
        <w:fldChar w:fldCharType="begin"/>
      </w:r>
      <w:r>
        <w:instrText xml:space="preserve"> REF _Ref70863088 \h </w:instrText>
      </w:r>
      <w:r>
        <w:fldChar w:fldCharType="separate"/>
      </w:r>
      <w:r w:rsidR="00B26196">
        <w:t xml:space="preserve">Table </w:t>
      </w:r>
      <w:r w:rsidR="00B26196">
        <w:rPr>
          <w:noProof/>
        </w:rPr>
        <w:t>8</w:t>
      </w:r>
      <w:r>
        <w:fldChar w:fldCharType="end"/>
      </w:r>
      <w:r>
        <w:t xml:space="preserve">, the prediction can be separated into four classes. The most important class that needs to predict precisely is the True Positive class. The most dangerous class is the False Negative class and must be avoided. The False Positive class also needs to be avoided, but it is not that severe as the False Negative </w:t>
      </w:r>
      <w:r w:rsidR="0049580A">
        <w:t xml:space="preserve">class </w:t>
      </w:r>
      <w:r>
        <w:t>because at least the patient can survive in this case. The True Negative is not very important, since most of the SepsisLabel is negative. Precision and recall are two metrics to calculate the F1 score. The formula below shows how they work.</w:t>
      </w:r>
    </w:p>
    <w:p w14:paraId="3102B76A" w14:textId="66C6B084" w:rsidR="002F17CB" w:rsidRDefault="002F17CB" w:rsidP="002F17CB">
      <w:pPr>
        <w:pStyle w:val="Caption"/>
        <w:keepNext/>
        <w:jc w:val="center"/>
      </w:pPr>
      <w:bookmarkStart w:id="296" w:name="_Ref70863088"/>
      <w:bookmarkStart w:id="297" w:name="_Toc70928372"/>
      <w:bookmarkStart w:id="298" w:name="_Toc72138014"/>
      <w:r>
        <w:t xml:space="preserve">Table </w:t>
      </w:r>
      <w:r>
        <w:fldChar w:fldCharType="begin"/>
      </w:r>
      <w:r>
        <w:instrText xml:space="preserve"> SEQ Table \* ARABIC </w:instrText>
      </w:r>
      <w:r>
        <w:fldChar w:fldCharType="separate"/>
      </w:r>
      <w:r w:rsidR="00B26196">
        <w:rPr>
          <w:noProof/>
        </w:rPr>
        <w:t>8</w:t>
      </w:r>
      <w:r>
        <w:fldChar w:fldCharType="end"/>
      </w:r>
      <w:bookmarkEnd w:id="296"/>
      <w:r w:rsidR="0093230E">
        <w:t>:</w:t>
      </w:r>
      <w:r>
        <w:t xml:space="preserve"> </w:t>
      </w:r>
      <w:r w:rsidRPr="005D7BA0">
        <w:t>Sepsis Binary classification</w:t>
      </w:r>
      <w:bookmarkEnd w:id="297"/>
      <w:bookmarkEnd w:id="298"/>
    </w:p>
    <w:tbl>
      <w:tblPr>
        <w:tblStyle w:val="thesistable"/>
        <w:tblW w:w="0" w:type="auto"/>
        <w:jc w:val="center"/>
        <w:tblLook w:val="04A0" w:firstRow="1" w:lastRow="0" w:firstColumn="1" w:lastColumn="0" w:noHBand="0" w:noVBand="1"/>
      </w:tblPr>
      <w:tblGrid>
        <w:gridCol w:w="2540"/>
        <w:gridCol w:w="1979"/>
        <w:gridCol w:w="1975"/>
      </w:tblGrid>
      <w:tr w:rsidR="007B3309" w:rsidRPr="00DF01CF" w14:paraId="3295B5EE" w14:textId="77777777" w:rsidTr="00DF01CF">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tcPr>
          <w:p w14:paraId="44801074" w14:textId="77777777" w:rsidR="00331347" w:rsidRPr="00DF01CF" w:rsidRDefault="00331347" w:rsidP="009B409A">
            <w:pPr>
              <w:jc w:val="center"/>
              <w:rPr>
                <w:rFonts w:cs="Calibri"/>
                <w:sz w:val="22"/>
                <w:szCs w:val="22"/>
              </w:rPr>
            </w:pPr>
          </w:p>
        </w:tc>
        <w:tc>
          <w:tcPr>
            <w:tcW w:w="0" w:type="auto"/>
          </w:tcPr>
          <w:p w14:paraId="00041DD1" w14:textId="77777777" w:rsidR="00331347" w:rsidRPr="00DF01CF" w:rsidRDefault="00331347" w:rsidP="00982240">
            <w:pPr>
              <w:cnfStyle w:val="100000000000" w:firstRow="1"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True 1 (Sepsis)</w:t>
            </w:r>
          </w:p>
        </w:tc>
        <w:tc>
          <w:tcPr>
            <w:tcW w:w="0" w:type="auto"/>
          </w:tcPr>
          <w:p w14:paraId="38F88F14" w14:textId="46A1089F" w:rsidR="00331347" w:rsidRPr="00DF01CF" w:rsidRDefault="00331347" w:rsidP="00982240">
            <w:pPr>
              <w:cnfStyle w:val="100000000000" w:firstRow="1"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True 0 (</w:t>
            </w:r>
            <w:r w:rsidR="004F459E" w:rsidRPr="00DF01CF">
              <w:rPr>
                <w:rFonts w:cs="Calibri"/>
                <w:sz w:val="22"/>
                <w:szCs w:val="22"/>
              </w:rPr>
              <w:t>Non-sepsis</w:t>
            </w:r>
            <w:r w:rsidRPr="00DF01CF">
              <w:rPr>
                <w:rFonts w:cs="Calibri"/>
                <w:sz w:val="22"/>
                <w:szCs w:val="22"/>
              </w:rPr>
              <w:t>)</w:t>
            </w:r>
          </w:p>
        </w:tc>
      </w:tr>
      <w:tr w:rsidR="007B3309" w:rsidRPr="00DF01CF" w14:paraId="507F7CBF" w14:textId="77777777" w:rsidTr="00DF01CF">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0" w:type="auto"/>
          </w:tcPr>
          <w:p w14:paraId="4BB634CC" w14:textId="56354032" w:rsidR="008C0B36" w:rsidRPr="00DF01CF" w:rsidRDefault="00331347" w:rsidP="008C0B36">
            <w:pPr>
              <w:rPr>
                <w:rFonts w:cs="Calibri"/>
                <w:sz w:val="22"/>
                <w:szCs w:val="22"/>
              </w:rPr>
            </w:pPr>
            <w:r w:rsidRPr="00DF01CF">
              <w:rPr>
                <w:rFonts w:cs="Calibri"/>
                <w:sz w:val="22"/>
                <w:szCs w:val="22"/>
              </w:rPr>
              <w:t>Predict 1</w:t>
            </w:r>
          </w:p>
          <w:p w14:paraId="34712DA0" w14:textId="5726CF3F" w:rsidR="00331347" w:rsidRPr="00DF01CF" w:rsidRDefault="00331347" w:rsidP="008C0B36">
            <w:pPr>
              <w:rPr>
                <w:rFonts w:cs="Calibri"/>
                <w:sz w:val="22"/>
                <w:szCs w:val="22"/>
                <w:shd w:val="clear" w:color="auto" w:fill="FFFFFF"/>
              </w:rPr>
            </w:pPr>
            <w:r w:rsidRPr="00DF01CF">
              <w:rPr>
                <w:rFonts w:cs="Calibri"/>
                <w:sz w:val="22"/>
                <w:szCs w:val="22"/>
              </w:rPr>
              <w:t xml:space="preserve">(Predict </w:t>
            </w:r>
            <w:r w:rsidR="006E5F7A" w:rsidRPr="00DF01CF">
              <w:rPr>
                <w:rFonts w:cs="Calibri"/>
                <w:sz w:val="22"/>
                <w:szCs w:val="22"/>
              </w:rPr>
              <w:t xml:space="preserve">to be </w:t>
            </w:r>
            <w:r w:rsidRPr="00DF01CF">
              <w:rPr>
                <w:rFonts w:cs="Calibri"/>
                <w:sz w:val="22"/>
                <w:szCs w:val="22"/>
              </w:rPr>
              <w:t>sepsis)</w:t>
            </w:r>
          </w:p>
        </w:tc>
        <w:tc>
          <w:tcPr>
            <w:tcW w:w="0" w:type="auto"/>
          </w:tcPr>
          <w:p w14:paraId="74F01582" w14:textId="4C59D9E2" w:rsidR="00331347" w:rsidRPr="00DF01CF" w:rsidRDefault="00331347" w:rsidP="009B55D8">
            <w:pPr>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DF01CF">
              <w:rPr>
                <w:rFonts w:cs="Calibri"/>
                <w:sz w:val="22"/>
                <w:szCs w:val="22"/>
              </w:rPr>
              <w:t>True</w:t>
            </w:r>
            <w:r w:rsidR="007A0CC4" w:rsidRPr="00DF01CF">
              <w:rPr>
                <w:rFonts w:cs="Calibri"/>
                <w:sz w:val="22"/>
                <w:szCs w:val="22"/>
              </w:rPr>
              <w:t xml:space="preserve"> </w:t>
            </w:r>
            <w:r w:rsidRPr="00DF01CF">
              <w:rPr>
                <w:rFonts w:cs="Calibri"/>
                <w:sz w:val="22"/>
                <w:szCs w:val="22"/>
              </w:rPr>
              <w:t>Positive</w:t>
            </w:r>
          </w:p>
          <w:p w14:paraId="397619E2" w14:textId="77777777" w:rsidR="00331347" w:rsidRPr="00DF01CF" w:rsidRDefault="00331347" w:rsidP="009B55D8">
            <w:pPr>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DF01CF">
              <w:rPr>
                <w:rFonts w:cs="Calibri"/>
                <w:sz w:val="22"/>
                <w:szCs w:val="22"/>
              </w:rPr>
              <w:t>(Good)</w:t>
            </w:r>
          </w:p>
        </w:tc>
        <w:tc>
          <w:tcPr>
            <w:tcW w:w="0" w:type="auto"/>
          </w:tcPr>
          <w:p w14:paraId="02CBBE1C" w14:textId="7787C1C6" w:rsidR="00331347" w:rsidRPr="00DF01CF" w:rsidRDefault="00331347" w:rsidP="009B55D8">
            <w:pPr>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DF01CF">
              <w:rPr>
                <w:rFonts w:cs="Calibri"/>
                <w:sz w:val="22"/>
                <w:szCs w:val="22"/>
              </w:rPr>
              <w:t>False</w:t>
            </w:r>
            <w:r w:rsidR="007A0CC4" w:rsidRPr="00DF01CF">
              <w:rPr>
                <w:rFonts w:cs="Calibri"/>
                <w:sz w:val="22"/>
                <w:szCs w:val="22"/>
              </w:rPr>
              <w:t xml:space="preserve"> </w:t>
            </w:r>
            <w:r w:rsidRPr="00DF01CF">
              <w:rPr>
                <w:rFonts w:cs="Calibri"/>
                <w:sz w:val="22"/>
                <w:szCs w:val="22"/>
              </w:rPr>
              <w:t>Positive</w:t>
            </w:r>
          </w:p>
          <w:p w14:paraId="5D48E4D4" w14:textId="662A91FC" w:rsidR="00331347" w:rsidRPr="00DF01CF" w:rsidRDefault="00331347" w:rsidP="009B55D8">
            <w:pPr>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DF01CF">
              <w:rPr>
                <w:rFonts w:cs="Calibri"/>
                <w:sz w:val="22"/>
                <w:szCs w:val="22"/>
              </w:rPr>
              <w:t>(Waste Resour</w:t>
            </w:r>
            <w:r w:rsidR="007A0CC4" w:rsidRPr="00DF01CF">
              <w:rPr>
                <w:rFonts w:cs="Calibri"/>
                <w:sz w:val="22"/>
                <w:szCs w:val="22"/>
              </w:rPr>
              <w:t>c</w:t>
            </w:r>
            <w:r w:rsidRPr="00DF01CF">
              <w:rPr>
                <w:rFonts w:cs="Calibri"/>
                <w:sz w:val="22"/>
                <w:szCs w:val="22"/>
              </w:rPr>
              <w:t>e</w:t>
            </w:r>
            <w:r w:rsidR="007A0CC4" w:rsidRPr="00DF01CF">
              <w:rPr>
                <w:rFonts w:cs="Calibri"/>
                <w:sz w:val="22"/>
                <w:szCs w:val="22"/>
              </w:rPr>
              <w:t>s</w:t>
            </w:r>
            <w:r w:rsidRPr="00DF01CF">
              <w:rPr>
                <w:rFonts w:cs="Calibri"/>
                <w:sz w:val="22"/>
                <w:szCs w:val="22"/>
              </w:rPr>
              <w:t>)</w:t>
            </w:r>
          </w:p>
        </w:tc>
      </w:tr>
      <w:tr w:rsidR="006E5F7A" w:rsidRPr="00DF01CF" w14:paraId="7CF9EA2F" w14:textId="77777777" w:rsidTr="00DF01CF">
        <w:trPr>
          <w:trHeight w:val="851"/>
          <w:jc w:val="center"/>
        </w:trPr>
        <w:tc>
          <w:tcPr>
            <w:cnfStyle w:val="001000000000" w:firstRow="0" w:lastRow="0" w:firstColumn="1" w:lastColumn="0" w:oddVBand="0" w:evenVBand="0" w:oddHBand="0" w:evenHBand="0" w:firstRowFirstColumn="0" w:firstRowLastColumn="0" w:lastRowFirstColumn="0" w:lastRowLastColumn="0"/>
            <w:tcW w:w="0" w:type="auto"/>
          </w:tcPr>
          <w:p w14:paraId="4FF761CD" w14:textId="77777777" w:rsidR="00DF01CF" w:rsidRPr="00DF01CF" w:rsidRDefault="00331347" w:rsidP="00982240">
            <w:pPr>
              <w:rPr>
                <w:rFonts w:cs="Calibri"/>
                <w:sz w:val="22"/>
                <w:szCs w:val="22"/>
              </w:rPr>
            </w:pPr>
            <w:r w:rsidRPr="00DF01CF">
              <w:rPr>
                <w:rFonts w:cs="Calibri"/>
                <w:sz w:val="22"/>
                <w:szCs w:val="22"/>
              </w:rPr>
              <w:t>Predict 0</w:t>
            </w:r>
          </w:p>
          <w:p w14:paraId="45E1932A" w14:textId="28B201AF" w:rsidR="00331347" w:rsidRPr="00DF01CF" w:rsidRDefault="00331347" w:rsidP="00982240">
            <w:pPr>
              <w:rPr>
                <w:rFonts w:cs="Calibri"/>
                <w:sz w:val="22"/>
                <w:szCs w:val="22"/>
                <w:shd w:val="clear" w:color="auto" w:fill="FFFFFF"/>
              </w:rPr>
            </w:pPr>
            <w:r w:rsidRPr="00DF01CF">
              <w:rPr>
                <w:rFonts w:cs="Calibri"/>
                <w:sz w:val="22"/>
                <w:szCs w:val="22"/>
              </w:rPr>
              <w:t xml:space="preserve">(Predict </w:t>
            </w:r>
            <w:r w:rsidR="006E5F7A" w:rsidRPr="00DF01CF">
              <w:rPr>
                <w:rFonts w:cs="Calibri"/>
                <w:sz w:val="22"/>
                <w:szCs w:val="22"/>
              </w:rPr>
              <w:t>to be non-sepsis</w:t>
            </w:r>
            <w:r w:rsidRPr="00DF01CF">
              <w:rPr>
                <w:rFonts w:cs="Calibri"/>
                <w:sz w:val="22"/>
                <w:szCs w:val="22"/>
              </w:rPr>
              <w:t>)</w:t>
            </w:r>
          </w:p>
        </w:tc>
        <w:tc>
          <w:tcPr>
            <w:tcW w:w="0" w:type="auto"/>
          </w:tcPr>
          <w:p w14:paraId="79D77BAF" w14:textId="3FDD2E71" w:rsidR="00331347" w:rsidRPr="00DF01CF" w:rsidRDefault="007A0CC4" w:rsidP="009B55D8">
            <w:pPr>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False N</w:t>
            </w:r>
            <w:r w:rsidR="00331347" w:rsidRPr="00DF01CF">
              <w:rPr>
                <w:rFonts w:cs="Calibri"/>
                <w:sz w:val="22"/>
                <w:szCs w:val="22"/>
              </w:rPr>
              <w:t>egative</w:t>
            </w:r>
          </w:p>
          <w:p w14:paraId="5AB0E913" w14:textId="0A2F6DC1" w:rsidR="00331347" w:rsidRPr="00DF01CF" w:rsidRDefault="00331347" w:rsidP="009B55D8">
            <w:pPr>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Deadly</w:t>
            </w:r>
            <w:r w:rsidR="007A0CC4" w:rsidRPr="00DF01CF">
              <w:rPr>
                <w:rFonts w:cs="Calibri"/>
                <w:sz w:val="22"/>
                <w:szCs w:val="22"/>
              </w:rPr>
              <w:t xml:space="preserve"> </w:t>
            </w:r>
            <w:r w:rsidRPr="00DF01CF">
              <w:rPr>
                <w:rFonts w:cs="Calibri"/>
                <w:sz w:val="22"/>
                <w:szCs w:val="22"/>
              </w:rPr>
              <w:t>Dangerous)</w:t>
            </w:r>
          </w:p>
        </w:tc>
        <w:tc>
          <w:tcPr>
            <w:tcW w:w="0" w:type="auto"/>
          </w:tcPr>
          <w:p w14:paraId="4FEA6B86" w14:textId="796D1845" w:rsidR="00331347" w:rsidRPr="00DF01CF" w:rsidRDefault="00331347" w:rsidP="009B55D8">
            <w:pPr>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True</w:t>
            </w:r>
            <w:r w:rsidR="007A0CC4" w:rsidRPr="00DF01CF">
              <w:rPr>
                <w:rFonts w:cs="Calibri"/>
                <w:sz w:val="22"/>
                <w:szCs w:val="22"/>
              </w:rPr>
              <w:t xml:space="preserve"> </w:t>
            </w:r>
            <w:r w:rsidRPr="00DF01CF">
              <w:rPr>
                <w:rFonts w:cs="Calibri"/>
                <w:sz w:val="22"/>
                <w:szCs w:val="22"/>
              </w:rPr>
              <w:t>N</w:t>
            </w:r>
            <w:r w:rsidR="00F27E44" w:rsidRPr="00DF01CF">
              <w:rPr>
                <w:rFonts w:cs="Calibri"/>
                <w:sz w:val="22"/>
                <w:szCs w:val="22"/>
              </w:rPr>
              <w:t>ega</w:t>
            </w:r>
            <w:r w:rsidRPr="00DF01CF">
              <w:rPr>
                <w:rFonts w:cs="Calibri"/>
                <w:sz w:val="22"/>
                <w:szCs w:val="22"/>
              </w:rPr>
              <w:t>tive</w:t>
            </w:r>
          </w:p>
          <w:p w14:paraId="6F2BC38D" w14:textId="77777777" w:rsidR="00331347" w:rsidRPr="00DF01CF" w:rsidRDefault="00331347" w:rsidP="009B55D8">
            <w:pPr>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DF01CF">
              <w:rPr>
                <w:rFonts w:cs="Calibri"/>
                <w:sz w:val="22"/>
                <w:szCs w:val="22"/>
              </w:rPr>
              <w:t>(OK)</w:t>
            </w:r>
          </w:p>
        </w:tc>
      </w:tr>
    </w:tbl>
    <w:p w14:paraId="12A9CEC2" w14:textId="77777777" w:rsidR="00400CE5" w:rsidRDefault="00400CE5" w:rsidP="008C0B36"/>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217"/>
        <w:gridCol w:w="843"/>
      </w:tblGrid>
      <w:tr w:rsidR="006C74EB" w14:paraId="3AFC6591" w14:textId="77777777" w:rsidTr="00A623AA">
        <w:trPr>
          <w:trHeight w:val="628"/>
          <w:jc w:val="center"/>
        </w:trPr>
        <w:tc>
          <w:tcPr>
            <w:tcW w:w="8217" w:type="dxa"/>
            <w:vAlign w:val="center"/>
          </w:tcPr>
          <w:p w14:paraId="7CC69A11" w14:textId="38D38016" w:rsidR="006C74EB" w:rsidRDefault="00894925" w:rsidP="7D981980">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rue Positive</m:t>
                    </m:r>
                  </m:num>
                  <m:den>
                    <m:r>
                      <w:rPr>
                        <w:rFonts w:ascii="Cambria Math" w:hAnsi="Cambria Math"/>
                      </w:rPr>
                      <m:t>True Positive+False Positive</m:t>
                    </m:r>
                  </m:den>
                </m:f>
              </m:oMath>
            </m:oMathPara>
          </w:p>
        </w:tc>
        <w:tc>
          <w:tcPr>
            <w:tcW w:w="843" w:type="dxa"/>
            <w:vAlign w:val="center"/>
          </w:tcPr>
          <w:p w14:paraId="6A117683" w14:textId="597EFA72" w:rsidR="006C74EB" w:rsidRDefault="002D1C51" w:rsidP="00300C82">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rsidRPr="00E64FBF">
              <w:fldChar w:fldCharType="begin"/>
            </w:r>
            <w:r w:rsidRPr="00E64FBF">
              <w:instrText xml:space="preserve"> SEQ Eq \* ARABIC \s 1 </w:instrText>
            </w:r>
            <w:r w:rsidRPr="00E64FBF">
              <w:fldChar w:fldCharType="separate"/>
            </w:r>
            <w:r w:rsidR="00B26196">
              <w:rPr>
                <w:noProof/>
              </w:rPr>
              <w:t>1</w:t>
            </w:r>
            <w:r w:rsidRPr="00E64FBF">
              <w:fldChar w:fldCharType="end"/>
            </w:r>
          </w:p>
        </w:tc>
      </w:tr>
      <w:tr w:rsidR="00300C82" w14:paraId="5AC9151A" w14:textId="77777777" w:rsidTr="00A623AA">
        <w:trPr>
          <w:trHeight w:val="628"/>
          <w:jc w:val="center"/>
        </w:trPr>
        <w:tc>
          <w:tcPr>
            <w:tcW w:w="8217" w:type="dxa"/>
            <w:vAlign w:val="center"/>
          </w:tcPr>
          <w:p w14:paraId="0D383F5F" w14:textId="77777777" w:rsidR="00300C82" w:rsidRDefault="00300C82" w:rsidP="008C0B36">
            <w:pPr>
              <w:rPr>
                <w:rFonts w:eastAsia="SimSun" w:cs="Times New Roman"/>
              </w:rPr>
            </w:pPr>
          </w:p>
        </w:tc>
        <w:tc>
          <w:tcPr>
            <w:tcW w:w="843" w:type="dxa"/>
            <w:vAlign w:val="center"/>
          </w:tcPr>
          <w:p w14:paraId="41E3C9FF" w14:textId="77777777" w:rsidR="00300C82" w:rsidRPr="00E64FBF" w:rsidRDefault="00300C82" w:rsidP="00300C82">
            <w:pPr>
              <w:jc w:val="right"/>
            </w:pPr>
          </w:p>
        </w:tc>
      </w:tr>
      <w:tr w:rsidR="0050436B" w14:paraId="1C92EA3B" w14:textId="77777777" w:rsidTr="00A623AA">
        <w:trPr>
          <w:trHeight w:val="628"/>
          <w:jc w:val="center"/>
        </w:trPr>
        <w:tc>
          <w:tcPr>
            <w:tcW w:w="8217" w:type="dxa"/>
            <w:vAlign w:val="center"/>
          </w:tcPr>
          <w:p w14:paraId="172CAA0D" w14:textId="18438DC4" w:rsidR="0050436B" w:rsidRDefault="0050436B" w:rsidP="004E2630">
            <m:oMathPara>
              <m:oMath>
                <m:r>
                  <w:rPr>
                    <w:rFonts w:ascii="Cambria Math" w:hAnsi="Cambria Math"/>
                  </w:rPr>
                  <m:t xml:space="preserve">recall= </m:t>
                </m:r>
                <m:f>
                  <m:fPr>
                    <m:ctrlPr>
                      <w:rPr>
                        <w:rFonts w:ascii="Cambria Math" w:hAnsi="Cambria Math"/>
                        <w:i/>
                      </w:rPr>
                    </m:ctrlPr>
                  </m:fPr>
                  <m:num>
                    <m:r>
                      <w:rPr>
                        <w:rFonts w:ascii="Cambria Math" w:hAnsi="Cambria Math"/>
                      </w:rPr>
                      <m:t>True Positive</m:t>
                    </m:r>
                  </m:num>
                  <m:den>
                    <m:r>
                      <w:rPr>
                        <w:rFonts w:ascii="Cambria Math" w:hAnsi="Cambria Math"/>
                      </w:rPr>
                      <m:t>True Positive+False Negative</m:t>
                    </m:r>
                  </m:den>
                </m:f>
              </m:oMath>
            </m:oMathPara>
          </w:p>
        </w:tc>
        <w:tc>
          <w:tcPr>
            <w:tcW w:w="843" w:type="dxa"/>
            <w:vAlign w:val="center"/>
          </w:tcPr>
          <w:p w14:paraId="2784613B" w14:textId="7CFA9CA4" w:rsidR="0050436B" w:rsidRDefault="0050436B"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rsidRPr="00E64FBF">
              <w:fldChar w:fldCharType="begin"/>
            </w:r>
            <w:r w:rsidRPr="00E64FBF">
              <w:instrText xml:space="preserve"> SEQ Eq \* ARABIC \s 1 </w:instrText>
            </w:r>
            <w:r w:rsidRPr="00E64FBF">
              <w:fldChar w:fldCharType="separate"/>
            </w:r>
            <w:r w:rsidR="00B26196">
              <w:rPr>
                <w:noProof/>
              </w:rPr>
              <w:t>2</w:t>
            </w:r>
            <w:r w:rsidRPr="00E64FBF">
              <w:fldChar w:fldCharType="end"/>
            </w:r>
          </w:p>
        </w:tc>
      </w:tr>
      <w:tr w:rsidR="00611801" w14:paraId="43C1B87C" w14:textId="77777777" w:rsidTr="00A623AA">
        <w:trPr>
          <w:trHeight w:val="628"/>
          <w:jc w:val="center"/>
        </w:trPr>
        <w:tc>
          <w:tcPr>
            <w:tcW w:w="8217" w:type="dxa"/>
            <w:vAlign w:val="center"/>
          </w:tcPr>
          <w:p w14:paraId="267ACB31" w14:textId="77777777" w:rsidR="00611801" w:rsidRDefault="00611801" w:rsidP="004E2630">
            <w:pPr>
              <w:rPr>
                <w:rFonts w:eastAsia="SimSun" w:cs="Times New Roman"/>
              </w:rPr>
            </w:pPr>
          </w:p>
        </w:tc>
        <w:tc>
          <w:tcPr>
            <w:tcW w:w="843" w:type="dxa"/>
            <w:vAlign w:val="center"/>
          </w:tcPr>
          <w:p w14:paraId="4FD1EEC4" w14:textId="77777777" w:rsidR="00611801" w:rsidRPr="00E64FBF" w:rsidRDefault="00611801" w:rsidP="004E2630">
            <w:pPr>
              <w:jc w:val="right"/>
            </w:pPr>
          </w:p>
        </w:tc>
      </w:tr>
      <w:tr w:rsidR="0050436B" w14:paraId="65B1BEA0" w14:textId="77777777" w:rsidTr="00A623AA">
        <w:trPr>
          <w:trHeight w:val="628"/>
          <w:jc w:val="center"/>
        </w:trPr>
        <w:tc>
          <w:tcPr>
            <w:tcW w:w="8217" w:type="dxa"/>
            <w:vAlign w:val="center"/>
          </w:tcPr>
          <w:p w14:paraId="53762CB0" w14:textId="62B43351" w:rsidR="0050436B" w:rsidRDefault="00CB76D7" w:rsidP="004E2630">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precision</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recall</m:t>
                        </m:r>
                      </m:e>
                      <m:sup>
                        <m:r>
                          <w:rPr>
                            <w:rFonts w:ascii="Cambria Math" w:hAnsi="Cambria Math"/>
                          </w:rPr>
                          <m:t>-1</m:t>
                        </m:r>
                      </m:sup>
                    </m:sSup>
                  </m:den>
                </m:f>
              </m:oMath>
            </m:oMathPara>
          </w:p>
        </w:tc>
        <w:tc>
          <w:tcPr>
            <w:tcW w:w="843" w:type="dxa"/>
            <w:vAlign w:val="center"/>
          </w:tcPr>
          <w:p w14:paraId="779D3972" w14:textId="57608796" w:rsidR="0050436B" w:rsidRDefault="0050436B"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rsidRPr="00E64FBF">
              <w:fldChar w:fldCharType="begin"/>
            </w:r>
            <w:r w:rsidRPr="00E64FBF">
              <w:instrText xml:space="preserve"> SEQ Eq \* ARABIC \s 1 </w:instrText>
            </w:r>
            <w:r w:rsidRPr="00E64FBF">
              <w:fldChar w:fldCharType="separate"/>
            </w:r>
            <w:r w:rsidR="00B26196">
              <w:rPr>
                <w:noProof/>
              </w:rPr>
              <w:t>3</w:t>
            </w:r>
            <w:r w:rsidRPr="00E64FBF">
              <w:fldChar w:fldCharType="end"/>
            </w:r>
          </w:p>
        </w:tc>
      </w:tr>
    </w:tbl>
    <w:p w14:paraId="788F6E9D" w14:textId="77777777" w:rsidR="001C09FB" w:rsidRDefault="001C09FB" w:rsidP="00E461BF"/>
    <w:p w14:paraId="3DAEDCAC" w14:textId="24B22297" w:rsidR="00331347" w:rsidRPr="00B26B43" w:rsidRDefault="00A97479" w:rsidP="00C3727A">
      <w:r>
        <w:t xml:space="preserve">Precision </w:t>
      </w:r>
      <w:r w:rsidR="002825C0">
        <w:t>is better than accuracy</w:t>
      </w:r>
      <w:r w:rsidR="00A04F32">
        <w:t xml:space="preserve"> in presenting the skills of the model. If </w:t>
      </w:r>
      <w:r w:rsidR="00A3164E">
        <w:t xml:space="preserve">no true positive </w:t>
      </w:r>
      <w:r w:rsidR="00A16B48">
        <w:t>prediction is made, the accuracy can still be as high as 95%, but the F1 score is 0</w:t>
      </w:r>
      <w:r w:rsidR="00D76101">
        <w:t>.</w:t>
      </w:r>
      <w:r w:rsidR="00335BF5">
        <w:t xml:space="preserve"> </w:t>
      </w:r>
      <w:r w:rsidR="00012279">
        <w:t xml:space="preserve">Only with a relatively </w:t>
      </w:r>
      <w:r w:rsidR="00954CCD">
        <w:t>high true positive prediction ratio</w:t>
      </w:r>
      <w:r w:rsidR="00D622F5">
        <w:t xml:space="preserve"> can the F1 score be high.</w:t>
      </w:r>
    </w:p>
    <w:p w14:paraId="4CCCF91C" w14:textId="6F2BA378" w:rsidR="00E461BF" w:rsidRDefault="00E461BF" w:rsidP="00E461BF">
      <w:pPr>
        <w:pStyle w:val="Heading3"/>
      </w:pPr>
      <w:bookmarkStart w:id="299" w:name="_Toc72176231"/>
      <w:r>
        <w:t>AUROC</w:t>
      </w:r>
      <w:bookmarkEnd w:id="299"/>
    </w:p>
    <w:p w14:paraId="1D4DAE49" w14:textId="4F689431" w:rsidR="00DF01CF" w:rsidRDefault="003A58D6" w:rsidP="00263874">
      <w:r w:rsidRPr="00EC3BB2">
        <w:t>As has</w:t>
      </w:r>
      <w:r>
        <w:t xml:space="preserve"> been briefly </w:t>
      </w:r>
      <w:r w:rsidR="00F53887">
        <w:t>discussed</w:t>
      </w:r>
      <w:r>
        <w:t xml:space="preserve"> in</w:t>
      </w:r>
      <w:r w:rsidR="00F1267B">
        <w:t xml:space="preserve"> chapter </w:t>
      </w:r>
      <w:r w:rsidR="00F1267B">
        <w:fldChar w:fldCharType="begin"/>
      </w:r>
      <w:r w:rsidR="00F1267B">
        <w:instrText xml:space="preserve"> REF _Ref71826613 \r \h </w:instrText>
      </w:r>
      <w:r w:rsidR="00F1267B">
        <w:fldChar w:fldCharType="separate"/>
      </w:r>
      <w:r w:rsidR="00B26196">
        <w:t>3.3.1</w:t>
      </w:r>
      <w:r w:rsidR="00F1267B">
        <w:fldChar w:fldCharType="end"/>
      </w:r>
      <w:r>
        <w:t xml:space="preserve">, </w:t>
      </w:r>
      <w:r w:rsidR="00263874">
        <w:t>AUROC</w:t>
      </w:r>
      <w:r w:rsidR="00DC3ABB">
        <w:t xml:space="preserve">, </w:t>
      </w:r>
      <w:r w:rsidR="0076150D">
        <w:t xml:space="preserve">the </w:t>
      </w:r>
      <w:r w:rsidR="009352BA">
        <w:t>A</w:t>
      </w:r>
      <w:r w:rsidR="002D4881" w:rsidRPr="00A01822">
        <w:t xml:space="preserve">rea </w:t>
      </w:r>
      <w:r w:rsidR="009352BA">
        <w:t>U</w:t>
      </w:r>
      <w:r w:rsidR="002D4881" w:rsidRPr="00A01822">
        <w:t xml:space="preserve">nder </w:t>
      </w:r>
      <w:r w:rsidR="009352BA">
        <w:t>t</w:t>
      </w:r>
      <w:r w:rsidR="002D4881" w:rsidRPr="00A01822">
        <w:t xml:space="preserve">he </w:t>
      </w:r>
      <w:r w:rsidR="009352BA">
        <w:t>R</w:t>
      </w:r>
      <w:r w:rsidR="002D4881" w:rsidRPr="00A01822">
        <w:t xml:space="preserve">eceiver </w:t>
      </w:r>
      <w:r w:rsidR="009352BA">
        <w:t>O</w:t>
      </w:r>
      <w:r w:rsidR="002D4881" w:rsidRPr="00A01822">
        <w:t xml:space="preserve">perating </w:t>
      </w:r>
      <w:r w:rsidR="009352BA">
        <w:t>C</w:t>
      </w:r>
      <w:r w:rsidR="002D4881" w:rsidRPr="00A01822">
        <w:t>haracteristic</w:t>
      </w:r>
      <w:r w:rsidR="00DC3ABB">
        <w:t xml:space="preserve">, is calculated as the area under the </w:t>
      </w:r>
      <w:r w:rsidR="00C3727A">
        <w:t>R</w:t>
      </w:r>
      <w:r w:rsidR="001F6DC2" w:rsidRPr="001F6DC2">
        <w:t xml:space="preserve">eceiver </w:t>
      </w:r>
      <w:r w:rsidR="00C3727A">
        <w:t>O</w:t>
      </w:r>
      <w:r w:rsidR="001F6DC2" w:rsidRPr="001F6DC2">
        <w:t xml:space="preserve">perating </w:t>
      </w:r>
      <w:r w:rsidR="00C3727A">
        <w:t>C</w:t>
      </w:r>
      <w:r w:rsidR="001F6DC2" w:rsidRPr="001F6DC2">
        <w:t xml:space="preserve">haracteristic </w:t>
      </w:r>
      <w:r w:rsidR="001F6DC2">
        <w:t>(</w:t>
      </w:r>
      <w:r w:rsidR="00DC3ABB">
        <w:t>ROC</w:t>
      </w:r>
      <w:r w:rsidR="001F6DC2">
        <w:t>)</w:t>
      </w:r>
      <w:r>
        <w:t xml:space="preserve"> curve</w:t>
      </w:r>
      <w:r w:rsidR="00A01822" w:rsidRPr="00A01822">
        <w:t>.</w:t>
      </w:r>
      <w:r w:rsidR="003E0A59">
        <w:t xml:space="preserve"> </w:t>
      </w:r>
      <w:r w:rsidR="0003352A">
        <w:t>A ROC curve</w:t>
      </w:r>
      <w:r w:rsidR="00EA2D12">
        <w:t xml:space="preserve"> </w:t>
      </w:r>
      <w:r w:rsidR="001224B6">
        <w:t xml:space="preserve">is </w:t>
      </w:r>
      <w:r w:rsidR="005B7A0C">
        <w:t>composed of</w:t>
      </w:r>
      <w:r w:rsidR="006614A6">
        <w:t xml:space="preserve"> the</w:t>
      </w:r>
      <w:r w:rsidR="001F02EA">
        <w:t xml:space="preserve"> </w:t>
      </w:r>
      <w:r w:rsidR="009020FE">
        <w:t>coor</w:t>
      </w:r>
      <w:r w:rsidR="002A370D">
        <w:t>dinate combination</w:t>
      </w:r>
      <w:r w:rsidR="005B7A0C">
        <w:t>s</w:t>
      </w:r>
      <w:r w:rsidR="002A370D">
        <w:t xml:space="preserve"> of</w:t>
      </w:r>
      <w:r w:rsidR="00844F5C">
        <w:t xml:space="preserve"> </w:t>
      </w:r>
      <w:r w:rsidR="00470212">
        <w:t xml:space="preserve">the </w:t>
      </w:r>
      <w:r w:rsidR="00D50EEE">
        <w:t>T</w:t>
      </w:r>
      <w:r w:rsidR="001F02EA">
        <w:t xml:space="preserve">rue </w:t>
      </w:r>
      <w:r w:rsidR="00D50EEE">
        <w:t>P</w:t>
      </w:r>
      <w:r w:rsidR="001F02EA">
        <w:t>osi</w:t>
      </w:r>
      <w:r w:rsidR="00E63595">
        <w:t xml:space="preserve">tive </w:t>
      </w:r>
      <w:r w:rsidR="00D50EEE">
        <w:t>R</w:t>
      </w:r>
      <w:r w:rsidR="00E63595">
        <w:t xml:space="preserve">ate </w:t>
      </w:r>
      <w:r w:rsidR="00470212">
        <w:t xml:space="preserve">(TPR) </w:t>
      </w:r>
      <w:r w:rsidR="00E63595">
        <w:t xml:space="preserve">and </w:t>
      </w:r>
      <w:r w:rsidR="00D50EEE">
        <w:t>F</w:t>
      </w:r>
      <w:r w:rsidR="00E63595">
        <w:t>alse</w:t>
      </w:r>
      <w:r w:rsidR="00981156">
        <w:t xml:space="preserve"> P</w:t>
      </w:r>
      <w:r w:rsidR="00E63595">
        <w:t xml:space="preserve">ositive </w:t>
      </w:r>
      <w:r w:rsidR="00981156">
        <w:t>R</w:t>
      </w:r>
      <w:r w:rsidR="00E63595">
        <w:t>ate</w:t>
      </w:r>
      <w:r w:rsidR="00470212">
        <w:t xml:space="preserve"> (FPR)</w:t>
      </w:r>
      <w:r w:rsidR="00371090">
        <w:t xml:space="preserve"> </w:t>
      </w:r>
      <w:r w:rsidR="002B25B7">
        <w:t>wi</w:t>
      </w:r>
      <w:r w:rsidR="007B6CAE">
        <w:t>th</w:t>
      </w:r>
      <w:r w:rsidR="00AF7D5E">
        <w:t xml:space="preserve"> different </w:t>
      </w:r>
      <w:r w:rsidR="00160F52">
        <w:t>decision threshold</w:t>
      </w:r>
      <w:r w:rsidR="007B6CAE">
        <w:t xml:space="preserve"> </w:t>
      </w:r>
      <w:r w:rsidR="006614A6">
        <w:t>values</w:t>
      </w:r>
      <w:r w:rsidR="00AD7DE2">
        <w:t>.</w:t>
      </w:r>
    </w:p>
    <w:p w14:paraId="1C1A6D95" w14:textId="52122621" w:rsidR="00400CE5" w:rsidRDefault="00400CE5" w:rsidP="0026387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611801" w14:paraId="60C6154C" w14:textId="77777777" w:rsidTr="00F72484">
        <w:trPr>
          <w:trHeight w:val="628"/>
        </w:trPr>
        <w:tc>
          <w:tcPr>
            <w:tcW w:w="82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728E044E" w14:textId="731FB41F" w:rsidR="00611801" w:rsidRDefault="00611801" w:rsidP="004E2630">
            <m:oMathPara>
              <m:oMath>
                <m:r>
                  <w:rPr>
                    <w:rFonts w:ascii="Cambria Math" w:hAnsi="Cambria Math"/>
                  </w:rPr>
                  <w:lastRenderedPageBreak/>
                  <m:t>True Positive Rate</m:t>
                </m:r>
                <m:d>
                  <m:dPr>
                    <m:ctrlPr>
                      <w:rPr>
                        <w:rFonts w:ascii="Cambria Math" w:hAnsi="Cambria Math"/>
                        <w:i/>
                      </w:rPr>
                    </m:ctrlPr>
                  </m:dPr>
                  <m:e>
                    <m:r>
                      <w:rPr>
                        <w:rFonts w:ascii="Cambria Math" w:hAnsi="Cambria Math"/>
                      </w:rPr>
                      <m:t>TPR</m:t>
                    </m:r>
                  </m:e>
                </m:d>
                <m:r>
                  <w:rPr>
                    <w:rFonts w:ascii="Cambria Math" w:hAnsi="Cambria Math"/>
                  </w:rPr>
                  <m:t xml:space="preserve">=recall= </m:t>
                </m:r>
                <m:f>
                  <m:fPr>
                    <m:ctrlPr>
                      <w:rPr>
                        <w:rFonts w:ascii="Cambria Math" w:hAnsi="Cambria Math"/>
                        <w:i/>
                      </w:rPr>
                    </m:ctrlPr>
                  </m:fPr>
                  <m:num>
                    <m:r>
                      <w:rPr>
                        <w:rFonts w:ascii="Cambria Math" w:hAnsi="Cambria Math"/>
                      </w:rPr>
                      <m:t>True Postive</m:t>
                    </m:r>
                  </m:num>
                  <m:den>
                    <m:r>
                      <w:rPr>
                        <w:rFonts w:ascii="Cambria Math" w:hAnsi="Cambria Math"/>
                      </w:rPr>
                      <m:t>True Postive+False Negative</m:t>
                    </m:r>
                  </m:den>
                </m:f>
              </m:oMath>
            </m:oMathPara>
          </w:p>
        </w:tc>
        <w:tc>
          <w:tcPr>
            <w:tcW w:w="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D481122" w14:textId="17724A05" w:rsidR="00611801" w:rsidRDefault="00611801"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rsidRPr="00E64FBF">
              <w:fldChar w:fldCharType="begin"/>
            </w:r>
            <w:r w:rsidRPr="00E64FBF">
              <w:instrText xml:space="preserve"> SEQ Eq \* ARABIC \s 1 </w:instrText>
            </w:r>
            <w:r w:rsidRPr="00E64FBF">
              <w:fldChar w:fldCharType="separate"/>
            </w:r>
            <w:r w:rsidR="00B26196">
              <w:rPr>
                <w:noProof/>
              </w:rPr>
              <w:t>4</w:t>
            </w:r>
            <w:r w:rsidRPr="00E64FBF">
              <w:fldChar w:fldCharType="end"/>
            </w:r>
          </w:p>
        </w:tc>
      </w:tr>
    </w:tbl>
    <w:p w14:paraId="6C7D7FD9" w14:textId="7286C860" w:rsidR="00611801" w:rsidRDefault="00611801" w:rsidP="0026387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217"/>
        <w:gridCol w:w="843"/>
      </w:tblGrid>
      <w:tr w:rsidR="00611801" w14:paraId="2B5B924B" w14:textId="77777777" w:rsidTr="00F72484">
        <w:trPr>
          <w:trHeight w:val="628"/>
        </w:trPr>
        <w:tc>
          <w:tcPr>
            <w:tcW w:w="8217" w:type="dxa"/>
          </w:tcPr>
          <w:p w14:paraId="6EE718A6" w14:textId="1C99E431" w:rsidR="00611801" w:rsidRDefault="00611801" w:rsidP="004E2630">
            <m:oMathPara>
              <m:oMath>
                <m:r>
                  <w:rPr>
                    <w:rFonts w:ascii="Cambria Math" w:hAnsi="Cambria Math"/>
                  </w:rPr>
                  <m:t xml:space="preserve">False Positive Rate(FPR) = </m:t>
                </m:r>
                <m:f>
                  <m:fPr>
                    <m:ctrlPr>
                      <w:rPr>
                        <w:rFonts w:ascii="Cambria Math" w:hAnsi="Cambria Math"/>
                        <w:i/>
                      </w:rPr>
                    </m:ctrlPr>
                  </m:fPr>
                  <m:num>
                    <m:r>
                      <w:rPr>
                        <w:rFonts w:ascii="Cambria Math" w:hAnsi="Cambria Math"/>
                      </w:rPr>
                      <m:t>False Postive</m:t>
                    </m:r>
                  </m:num>
                  <m:den>
                    <m:r>
                      <w:rPr>
                        <w:rFonts w:ascii="Cambria Math" w:hAnsi="Cambria Math"/>
                      </w:rPr>
                      <m:t>False Positive+True Negative</m:t>
                    </m:r>
                  </m:den>
                </m:f>
              </m:oMath>
            </m:oMathPara>
          </w:p>
        </w:tc>
        <w:tc>
          <w:tcPr>
            <w:tcW w:w="843" w:type="dxa"/>
            <w:vAlign w:val="center"/>
          </w:tcPr>
          <w:p w14:paraId="32A97E35" w14:textId="150A4424" w:rsidR="00611801" w:rsidRDefault="00611801"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rsidRPr="00E64FBF">
              <w:fldChar w:fldCharType="begin"/>
            </w:r>
            <w:r w:rsidRPr="00E64FBF">
              <w:instrText xml:space="preserve"> SEQ Eq \* ARABIC \s 1 </w:instrText>
            </w:r>
            <w:r w:rsidRPr="00E64FBF">
              <w:fldChar w:fldCharType="separate"/>
            </w:r>
            <w:r w:rsidR="00B26196">
              <w:rPr>
                <w:noProof/>
              </w:rPr>
              <w:t>5</w:t>
            </w:r>
            <w:r w:rsidRPr="00E64FBF">
              <w:fldChar w:fldCharType="end"/>
            </w:r>
          </w:p>
        </w:tc>
      </w:tr>
    </w:tbl>
    <w:p w14:paraId="2C9EAE0C" w14:textId="77777777" w:rsidR="00400CE5" w:rsidRDefault="00400CE5" w:rsidP="00263874"/>
    <w:p w14:paraId="2AEE5E60" w14:textId="1B97A9FD" w:rsidR="009F143B" w:rsidRDefault="00BD5B7E" w:rsidP="003922C5">
      <w:r>
        <w:rPr>
          <w:noProof/>
        </w:rPr>
        <mc:AlternateContent>
          <mc:Choice Requires="wpg">
            <w:drawing>
              <wp:anchor distT="0" distB="0" distL="114300" distR="114300" simplePos="0" relativeHeight="251658264" behindDoc="0" locked="0" layoutInCell="1" allowOverlap="1" wp14:anchorId="17757F79" wp14:editId="5173742F">
                <wp:simplePos x="0" y="0"/>
                <wp:positionH relativeFrom="column">
                  <wp:posOffset>1264285</wp:posOffset>
                </wp:positionH>
                <wp:positionV relativeFrom="paragraph">
                  <wp:posOffset>2443480</wp:posOffset>
                </wp:positionV>
                <wp:extent cx="3469005" cy="3081655"/>
                <wp:effectExtent l="0" t="0" r="0" b="4445"/>
                <wp:wrapTopAndBottom/>
                <wp:docPr id="96" name="Group 9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469005" cy="3081655"/>
                          <a:chOff x="1" y="0"/>
                          <a:chExt cx="2743200" cy="2406780"/>
                        </a:xfrm>
                      </wpg:grpSpPr>
                      <pic:pic xmlns:pic="http://schemas.openxmlformats.org/drawingml/2006/picture">
                        <pic:nvPicPr>
                          <pic:cNvPr id="4" name="Picture 4"/>
                          <pic:cNvPicPr>
                            <a:picLocks noChangeAspect="1"/>
                          </pic:cNvPicPr>
                        </pic:nvPicPr>
                        <pic:blipFill rotWithShape="1">
                          <a:blip r:embed="rId69">
                            <a:extLst>
                              <a:ext uri="{28A0092B-C50C-407E-A947-70E740481C1C}">
                                <a14:useLocalDpi xmlns:a14="http://schemas.microsoft.com/office/drawing/2010/main" val="0"/>
                              </a:ext>
                            </a:extLst>
                          </a:blip>
                          <a:srcRect r="3636"/>
                          <a:stretch/>
                        </pic:blipFill>
                        <pic:spPr>
                          <a:xfrm>
                            <a:off x="1" y="0"/>
                            <a:ext cx="2743200" cy="2181860"/>
                          </a:xfrm>
                          <a:prstGeom prst="rect">
                            <a:avLst/>
                          </a:prstGeom>
                        </pic:spPr>
                      </pic:pic>
                      <wps:wsp>
                        <wps:cNvPr id="86" name="Text Box 86"/>
                        <wps:cNvSpPr txBox="1"/>
                        <wps:spPr>
                          <a:xfrm>
                            <a:off x="1" y="2181867"/>
                            <a:ext cx="2666734" cy="224913"/>
                          </a:xfrm>
                          <a:prstGeom prst="rect">
                            <a:avLst/>
                          </a:prstGeom>
                          <a:solidFill>
                            <a:prstClr val="white"/>
                          </a:solidFill>
                          <a:ln>
                            <a:noFill/>
                          </a:ln>
                        </wps:spPr>
                        <wps:txbx>
                          <w:txbxContent>
                            <w:p w14:paraId="6791C2FC" w14:textId="26BDA6F8" w:rsidR="00AF2A4D" w:rsidRPr="006C3085" w:rsidRDefault="00AF2A4D" w:rsidP="00847EEA">
                              <w:pPr>
                                <w:pStyle w:val="Caption"/>
                                <w:jc w:val="left"/>
                                <w:rPr>
                                  <w:sz w:val="24"/>
                                  <w:lang w:eastAsia="nl-BE"/>
                                </w:rPr>
                              </w:pPr>
                              <w:bookmarkStart w:id="300" w:name="_Toc70928359"/>
                              <w:bookmarkStart w:id="301" w:name="_Toc72247472"/>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6</w:t>
                              </w:r>
                              <w:r>
                                <w:fldChar w:fldCharType="end"/>
                              </w:r>
                              <w:r>
                                <w:t xml:space="preserve">: </w:t>
                              </w:r>
                              <w:r w:rsidRPr="006B192D">
                                <w:t>An example of AUROC</w:t>
                              </w:r>
                              <w:bookmarkEnd w:id="300"/>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757F79" id="Group 96" o:spid="_x0000_s1101" style="position:absolute;left:0;text-align:left;margin-left:99.55pt;margin-top:192.4pt;width:273.15pt;height:242.65pt;z-index:251658264;mso-width-relative:margin;mso-height-relative:margin" coordorigin="" coordsize="27432,24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">
                <o:lock v:ext="edit" aspectratio="t"/>
                <v:shape id="Picture 4" o:spid="_x0000_s1102" type="#_x0000_t75" style="position:absolute;width:27432;height:2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">
                  <v:imagedata r:id="rId70" o:title="" cropright="2383f"/>
                </v:shape>
                <v:shape id="Text Box 86" o:spid="_x0000_s1103" type="#_x0000_t202" style="position:absolute;top:21818;width:26667;height: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" stroked="f">
                  <v:textbox inset="0,0,0,0">
                    <w:txbxContent>
                      <w:p w14:paraId="6791C2FC" w14:textId="26BDA6F8" w:rsidR="00AF2A4D" w:rsidRPr="006C3085" w:rsidRDefault="00AF2A4D" w:rsidP="00847EEA">
                        <w:pPr>
                          <w:pStyle w:val="Caption"/>
                          <w:jc w:val="left"/>
                          <w:rPr>
                            <w:sz w:val="24"/>
                            <w:lang w:eastAsia="nl-BE"/>
                          </w:rPr>
                        </w:pPr>
                        <w:bookmarkStart w:id="302" w:name="_Toc70928359"/>
                        <w:bookmarkStart w:id="303" w:name="_Toc72247472"/>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6</w:t>
                        </w:r>
                        <w:r>
                          <w:fldChar w:fldCharType="end"/>
                        </w:r>
                        <w:r>
                          <w:t xml:space="preserve">: </w:t>
                        </w:r>
                        <w:r w:rsidRPr="006B192D">
                          <w:t>An example of AUROC</w:t>
                        </w:r>
                        <w:bookmarkEnd w:id="302"/>
                        <w:bookmarkEnd w:id="303"/>
                      </w:p>
                    </w:txbxContent>
                  </v:textbox>
                </v:shape>
                <w10:wrap type="topAndBottom"/>
              </v:group>
            </w:pict>
          </mc:Fallback>
        </mc:AlternateContent>
      </w:r>
      <w:r w:rsidR="00BF2EED">
        <w:t>The ROC curve starts at the left bottom corner (0, 0), where the decision threshold is one and both TPR and FPR are zero. ROC curve ends at the right top corner (1,1), where the decision threshold is zero and both TPR and FPR are one. The points between are obtained by calculating the TPR and FPR for different decision threshold. The curve is smoother with more points.</w:t>
      </w:r>
      <w:r w:rsidR="00BF3E5D">
        <w:t xml:space="preserve"> </w:t>
      </w:r>
      <w:r w:rsidR="00C94A50">
        <w:t xml:space="preserve">The </w:t>
      </w:r>
      <w:r w:rsidR="00215BF9">
        <w:t>worst ROC cur</w:t>
      </w:r>
      <w:r w:rsidR="00883943">
        <w:t>v</w:t>
      </w:r>
      <w:r w:rsidR="00215BF9">
        <w:t xml:space="preserve">e is just a straight line </w:t>
      </w:r>
      <w:r w:rsidR="0048221E">
        <w:t>from (0,0) to (1,1)</w:t>
      </w:r>
      <w:r w:rsidR="00883943">
        <w:t>,</w:t>
      </w:r>
      <w:r w:rsidR="00C100D8">
        <w:t xml:space="preserve"> </w:t>
      </w:r>
      <w:r w:rsidR="004073BA">
        <w:t xml:space="preserve">which </w:t>
      </w:r>
      <w:r w:rsidR="00C100D8">
        <w:t>corres</w:t>
      </w:r>
      <w:r w:rsidR="00171573">
        <w:t xml:space="preserve">ponds </w:t>
      </w:r>
      <w:r w:rsidR="00E17615">
        <w:t xml:space="preserve">to </w:t>
      </w:r>
      <w:r w:rsidR="00171573">
        <w:t>a useless mode</w:t>
      </w:r>
      <w:r w:rsidR="002F36BC">
        <w:t>l</w:t>
      </w:r>
      <w:r w:rsidR="00931D6C">
        <w:t xml:space="preserve"> with t</w:t>
      </w:r>
      <w:r w:rsidR="00776F3C">
        <w:t xml:space="preserve">he AUROC </w:t>
      </w:r>
      <w:r w:rsidR="006A4D0D">
        <w:t xml:space="preserve">score </w:t>
      </w:r>
      <w:r w:rsidR="00931D6C">
        <w:t>of</w:t>
      </w:r>
      <w:r w:rsidR="00776F3C">
        <w:t xml:space="preserve"> </w:t>
      </w:r>
      <w:r w:rsidR="00AF2A4D">
        <w:t>0.</w:t>
      </w:r>
      <w:r w:rsidR="00776F3C">
        <w:t>5</w:t>
      </w:r>
      <w:r w:rsidR="00B12BED">
        <w:t>.</w:t>
      </w:r>
      <w:r w:rsidR="00E17615">
        <w:t xml:space="preserve"> The ideal </w:t>
      </w:r>
      <w:r w:rsidR="00530FC4">
        <w:t xml:space="preserve">perfect ROC curve </w:t>
      </w:r>
      <w:r w:rsidR="001E0D0B">
        <w:t>is composed</w:t>
      </w:r>
      <w:r w:rsidR="00860341">
        <w:t xml:space="preserve"> of two straight lines</w:t>
      </w:r>
      <w:r w:rsidR="00600B2B">
        <w:t>.</w:t>
      </w:r>
      <w:r w:rsidR="00860341">
        <w:t xml:space="preserve"> </w:t>
      </w:r>
      <w:r w:rsidR="00600B2B">
        <w:t>O</w:t>
      </w:r>
      <w:r w:rsidR="004905C9">
        <w:t>ne go</w:t>
      </w:r>
      <w:r w:rsidR="00600B2B">
        <w:t>es</w:t>
      </w:r>
      <w:r w:rsidR="004905C9">
        <w:t xml:space="preserve"> from (0,0) to (0,1) and the other</w:t>
      </w:r>
      <w:r w:rsidR="00600B2B">
        <w:t xml:space="preserve"> goes from (</w:t>
      </w:r>
      <w:r w:rsidR="00776F3C">
        <w:t>0,1</w:t>
      </w:r>
      <w:r w:rsidR="00600B2B">
        <w:t>)</w:t>
      </w:r>
      <w:r w:rsidR="00776F3C">
        <w:t xml:space="preserve"> to (1,1). It</w:t>
      </w:r>
      <w:r w:rsidR="001D2F1C">
        <w:t xml:space="preserve"> </w:t>
      </w:r>
      <w:r w:rsidR="000750CF">
        <w:t xml:space="preserve">means </w:t>
      </w:r>
      <w:r w:rsidR="001B49A5">
        <w:t xml:space="preserve">the </w:t>
      </w:r>
      <w:r w:rsidR="00433E50">
        <w:t>TPR is always one</w:t>
      </w:r>
      <w:r w:rsidR="000A3705">
        <w:t xml:space="preserve">, </w:t>
      </w:r>
      <w:r w:rsidR="00433E50">
        <w:t xml:space="preserve">no </w:t>
      </w:r>
      <w:r w:rsidR="00057631">
        <w:t xml:space="preserve">False Negative predictions </w:t>
      </w:r>
      <w:r w:rsidR="00831E87">
        <w:t xml:space="preserve">are </w:t>
      </w:r>
      <w:r w:rsidR="00C60E7E">
        <w:t>made,</w:t>
      </w:r>
      <w:r w:rsidR="000A3705">
        <w:t xml:space="preserve"> and all the positive predictions </w:t>
      </w:r>
      <w:r w:rsidR="00C60E7E">
        <w:t xml:space="preserve">made </w:t>
      </w:r>
      <w:r w:rsidR="008417C0">
        <w:t xml:space="preserve">correctly </w:t>
      </w:r>
      <w:r w:rsidR="00EC3E9F">
        <w:t>match the</w:t>
      </w:r>
      <w:r w:rsidR="00A07204">
        <w:t xml:space="preserve"> </w:t>
      </w:r>
      <w:r w:rsidR="00C60E7E">
        <w:t>actual</w:t>
      </w:r>
      <w:r w:rsidR="00A07204">
        <w:t xml:space="preserve"> case. This </w:t>
      </w:r>
      <w:r w:rsidR="00CA55A8">
        <w:t>ideal situation</w:t>
      </w:r>
      <w:r w:rsidR="00FC433C">
        <w:t xml:space="preserve"> achieve</w:t>
      </w:r>
      <w:r w:rsidR="004073BA">
        <w:t>s</w:t>
      </w:r>
      <w:r w:rsidR="00FC433C">
        <w:t xml:space="preserve"> </w:t>
      </w:r>
      <w:r w:rsidR="008C53BB">
        <w:t>one</w:t>
      </w:r>
      <w:r w:rsidR="008F4B1B">
        <w:t xml:space="preserve"> for the AUROC.</w:t>
      </w:r>
      <w:r w:rsidR="00E057E4">
        <w:t xml:space="preserve"> </w:t>
      </w:r>
      <w:r w:rsidR="004073BA">
        <w:t xml:space="preserve">In </w:t>
      </w:r>
      <w:r w:rsidR="00C45F70">
        <w:t xml:space="preserve">real life, </w:t>
      </w:r>
      <w:r w:rsidR="008C53BB">
        <w:t>t</w:t>
      </w:r>
      <w:r w:rsidR="00C45F70">
        <w:t xml:space="preserve">he AUROC is a value between </w:t>
      </w:r>
      <w:r w:rsidR="00AF2A4D">
        <w:t>0.</w:t>
      </w:r>
      <w:r w:rsidR="008C53BB">
        <w:t xml:space="preserve">5 and 1. </w:t>
      </w:r>
      <w:r w:rsidR="00A1041B">
        <w:t xml:space="preserve">In most cases, an AUROC higher than </w:t>
      </w:r>
      <w:r w:rsidR="00AF2A4D">
        <w:t>0.</w:t>
      </w:r>
      <w:r w:rsidR="00A1041B">
        <w:t>8 is</w:t>
      </w:r>
      <w:r w:rsidR="00784AF9">
        <w:t xml:space="preserve"> </w:t>
      </w:r>
      <w:r w:rsidR="00281085">
        <w:t xml:space="preserve">considered </w:t>
      </w:r>
      <w:r w:rsidR="00F74C29">
        <w:t xml:space="preserve">to be </w:t>
      </w:r>
      <w:r w:rsidR="00281085">
        <w:t>excellent</w:t>
      </w:r>
      <w:r w:rsidR="00F74C29">
        <w:t xml:space="preserve"> enough</w:t>
      </w:r>
      <w:r w:rsidR="00281085">
        <w:t>.</w:t>
      </w:r>
      <w:r w:rsidR="00476F3B">
        <w:t xml:space="preserve"> Below is an example of the ROC curve.</w:t>
      </w:r>
    </w:p>
    <w:p w14:paraId="51B695D3" w14:textId="010B539B" w:rsidR="009F143B" w:rsidRPr="00263874" w:rsidRDefault="00B72708" w:rsidP="00263874">
      <w:r>
        <w:t>In conclusion,</w:t>
      </w:r>
      <w:r w:rsidR="00EB5400">
        <w:t xml:space="preserve"> AUROC</w:t>
      </w:r>
      <w:r>
        <w:t xml:space="preserve"> sho</w:t>
      </w:r>
      <w:r w:rsidR="00EB5400">
        <w:t>ws</w:t>
      </w:r>
      <w:r>
        <w:t xml:space="preserve"> the competence of the model. </w:t>
      </w:r>
      <w:r w:rsidR="00EB5400">
        <w:t xml:space="preserve">It </w:t>
      </w:r>
      <w:r w:rsidR="009F143B">
        <w:t xml:space="preserve">tells the model’s ability to discriminate between positive and negative cases. </w:t>
      </w:r>
      <w:r w:rsidR="00E332CE">
        <w:t xml:space="preserve">The higher it is, the </w:t>
      </w:r>
      <w:r w:rsidR="00B77641">
        <w:t>fewer</w:t>
      </w:r>
      <w:r w:rsidR="00E332CE">
        <w:t xml:space="preserve"> </w:t>
      </w:r>
      <w:r w:rsidR="004C2F6C">
        <w:t xml:space="preserve">False Negative </w:t>
      </w:r>
      <w:r w:rsidR="00BC6C6F">
        <w:t>predictions the model makes</w:t>
      </w:r>
      <w:r w:rsidR="00C01B1E">
        <w:t>.</w:t>
      </w:r>
    </w:p>
    <w:p w14:paraId="4E38E6DC" w14:textId="737C3215" w:rsidR="00C132B1" w:rsidRPr="00C132B1" w:rsidRDefault="00E461BF" w:rsidP="00C132B1">
      <w:pPr>
        <w:pStyle w:val="Heading3"/>
      </w:pPr>
      <w:bookmarkStart w:id="304" w:name="_Toc72176232"/>
      <w:r>
        <w:lastRenderedPageBreak/>
        <w:t>AUPRC</w:t>
      </w:r>
      <w:bookmarkEnd w:id="304"/>
    </w:p>
    <w:p w14:paraId="6555DA73" w14:textId="2D246A53" w:rsidR="00427442" w:rsidRDefault="00C132B1" w:rsidP="00427442">
      <w:r>
        <w:t xml:space="preserve">AUPRC is the area under the </w:t>
      </w:r>
      <w:r w:rsidR="00AC1EA5">
        <w:t>precision-recall curve</w:t>
      </w:r>
      <w:r w:rsidR="00404C13">
        <w:t xml:space="preserve">. </w:t>
      </w:r>
      <w:r w:rsidR="007014C4">
        <w:t xml:space="preserve">Like </w:t>
      </w:r>
      <w:r w:rsidR="003C642B">
        <w:t xml:space="preserve">the </w:t>
      </w:r>
      <w:r w:rsidR="007014C4">
        <w:t>ROC</w:t>
      </w:r>
      <w:r w:rsidR="00360BB6">
        <w:t xml:space="preserve"> curve</w:t>
      </w:r>
      <w:r w:rsidR="00756EC4">
        <w:t xml:space="preserve">, </w:t>
      </w:r>
      <w:r w:rsidR="00360BB6">
        <w:t>a</w:t>
      </w:r>
      <w:r w:rsidR="009C0690">
        <w:t xml:space="preserve"> </w:t>
      </w:r>
      <w:r w:rsidR="0022146A">
        <w:t>P</w:t>
      </w:r>
      <w:r w:rsidR="009C0690">
        <w:t>recision-</w:t>
      </w:r>
      <w:r w:rsidR="0022146A">
        <w:t>R</w:t>
      </w:r>
      <w:r w:rsidR="009C0690">
        <w:t>ecall (</w:t>
      </w:r>
      <w:r w:rsidR="00F45391">
        <w:t>PR</w:t>
      </w:r>
      <w:r w:rsidR="009C0690">
        <w:t>)</w:t>
      </w:r>
      <w:r w:rsidR="00F45391">
        <w:t xml:space="preserve"> </w:t>
      </w:r>
      <w:r w:rsidR="00427442">
        <w:t xml:space="preserve">curve is composed of the coordinate combinations of the </w:t>
      </w:r>
      <w:r w:rsidR="00614401">
        <w:t xml:space="preserve">precision </w:t>
      </w:r>
      <w:r w:rsidR="00427442">
        <w:t>and</w:t>
      </w:r>
      <w:r w:rsidR="00614401">
        <w:t xml:space="preserve"> recall</w:t>
      </w:r>
      <w:r w:rsidR="002A0AC9">
        <w:t xml:space="preserve"> </w:t>
      </w:r>
      <w:r w:rsidR="00427442">
        <w:t xml:space="preserve">with different decision threshold values. </w:t>
      </w:r>
      <w:r w:rsidR="005B3575">
        <w:t xml:space="preserve">The x-axis </w:t>
      </w:r>
      <w:r w:rsidR="00E1426D">
        <w:t xml:space="preserve">of a PR </w:t>
      </w:r>
      <w:r w:rsidR="00DE0382">
        <w:t>curve</w:t>
      </w:r>
      <w:r w:rsidR="002C553F">
        <w:t xml:space="preserve"> </w:t>
      </w:r>
      <w:r w:rsidR="00207FCA">
        <w:t xml:space="preserve">is the </w:t>
      </w:r>
      <w:r w:rsidR="000D2AC0">
        <w:t>recall,</w:t>
      </w:r>
      <w:r w:rsidR="00207FCA">
        <w:t xml:space="preserve"> and the y-axis is the precision</w:t>
      </w:r>
      <w:r w:rsidR="000D2AC0">
        <w:t>.</w:t>
      </w:r>
    </w:p>
    <w:p w14:paraId="5B98DC83" w14:textId="690FBDAE" w:rsidR="00DF01CF" w:rsidRDefault="000669C6" w:rsidP="000669C6">
      <w:r>
        <w:t xml:space="preserve">The PR curve starts at the </w:t>
      </w:r>
      <w:r w:rsidR="00EB6A3F">
        <w:t xml:space="preserve">upper </w:t>
      </w:r>
      <w:r>
        <w:t>left</w:t>
      </w:r>
      <w:r w:rsidR="00EB6A3F">
        <w:t xml:space="preserve"> </w:t>
      </w:r>
      <w:r>
        <w:t>corner (0,</w:t>
      </w:r>
      <w:r w:rsidR="00167347">
        <w:t>1</w:t>
      </w:r>
      <w:r>
        <w:t>), where the decision threshold is one</w:t>
      </w:r>
      <w:r w:rsidR="001B6966">
        <w:t>.</w:t>
      </w:r>
      <w:r w:rsidR="00BC2D17">
        <w:br/>
      </w:r>
      <w:r w:rsidR="000411AC">
        <w:t>E</w:t>
      </w:r>
      <w:r w:rsidR="0036508B">
        <w:t xml:space="preserve">very example </w:t>
      </w:r>
      <w:r w:rsidR="00382C65">
        <w:t>is</w:t>
      </w:r>
      <w:r w:rsidR="00AC2780">
        <w:t xml:space="preserve"> </w:t>
      </w:r>
      <w:r w:rsidR="004F7C33">
        <w:t xml:space="preserve">classified </w:t>
      </w:r>
      <w:r w:rsidR="00273475">
        <w:t xml:space="preserve">as </w:t>
      </w:r>
      <w:r w:rsidR="00E9242A">
        <w:t>negative. T</w:t>
      </w:r>
      <w:r w:rsidR="00216C61">
        <w:t>hus</w:t>
      </w:r>
      <w:r w:rsidR="00E9242A">
        <w:t>,</w:t>
      </w:r>
      <w:r w:rsidR="00216C61">
        <w:t xml:space="preserve"> the </w:t>
      </w:r>
      <w:r w:rsidR="00632205">
        <w:t>reca</w:t>
      </w:r>
      <w:r w:rsidR="00C73637">
        <w:t>ll is zero and precision is one</w:t>
      </w:r>
      <w:r w:rsidR="00B02D34">
        <w:t xml:space="preserve">. </w:t>
      </w:r>
      <w:r w:rsidR="009C692C">
        <w:t>PR</w:t>
      </w:r>
      <w:r>
        <w:t xml:space="preserve"> curve ends at the </w:t>
      </w:r>
      <w:r w:rsidR="003C642B">
        <w:t xml:space="preserve">lower </w:t>
      </w:r>
      <w:r>
        <w:t>right corner (1,</w:t>
      </w:r>
      <w:r w:rsidR="003C642B">
        <w:t>0</w:t>
      </w:r>
      <w:r>
        <w:t>), where the decision threshold is zero</w:t>
      </w:r>
      <w:r w:rsidR="00936378">
        <w:t xml:space="preserve">. </w:t>
      </w:r>
      <w:r w:rsidR="00777B08">
        <w:t xml:space="preserve">All the examples are </w:t>
      </w:r>
      <w:r w:rsidR="004B6B42">
        <w:t xml:space="preserve">regarded as </w:t>
      </w:r>
      <w:r w:rsidR="009B3B0F">
        <w:t xml:space="preserve">positive. </w:t>
      </w:r>
      <w:r w:rsidR="0008350A">
        <w:t>Thus,</w:t>
      </w:r>
      <w:r w:rsidR="009B3B0F">
        <w:t xml:space="preserve"> the </w:t>
      </w:r>
      <w:r w:rsidR="000A433F">
        <w:t>recall is one and precision is</w:t>
      </w:r>
      <w:r w:rsidR="00473298">
        <w:t xml:space="preserve"> very low</w:t>
      </w:r>
      <w:r>
        <w:t xml:space="preserve">. The points between are obtained by calculating the </w:t>
      </w:r>
      <w:r w:rsidR="00473298">
        <w:t>precision</w:t>
      </w:r>
      <w:r>
        <w:t xml:space="preserve"> and </w:t>
      </w:r>
      <w:r w:rsidR="00473298">
        <w:t>recall</w:t>
      </w:r>
      <w:r>
        <w:t xml:space="preserve"> for different decision threshold</w:t>
      </w:r>
      <w:r w:rsidR="00C201F8">
        <w:t>s</w:t>
      </w:r>
      <w:r w:rsidR="00A000AD">
        <w:t xml:space="preserve"> between zero and one</w:t>
      </w:r>
      <w:r>
        <w:t>. The curve is smoother with more points.</w:t>
      </w:r>
    </w:p>
    <w:p w14:paraId="7ECA230B" w14:textId="431DA12D" w:rsidR="00E461BF" w:rsidRPr="00B26B43" w:rsidRDefault="00AB27EA" w:rsidP="00E461BF">
      <w:r>
        <w:t xml:space="preserve">AUPRC </w:t>
      </w:r>
      <w:r w:rsidR="004352E6">
        <w:t xml:space="preserve">shows the ability </w:t>
      </w:r>
      <w:r w:rsidR="00523C37">
        <w:t>to find</w:t>
      </w:r>
      <w:r w:rsidR="007F166E">
        <w:t xml:space="preserve"> positive </w:t>
      </w:r>
      <w:r w:rsidR="00403E7B">
        <w:t>examples</w:t>
      </w:r>
      <w:r w:rsidR="006F3FDB">
        <w:t xml:space="preserve"> without </w:t>
      </w:r>
      <w:r w:rsidR="0097398E">
        <w:t xml:space="preserve">marking </w:t>
      </w:r>
      <w:r w:rsidR="00104E8C">
        <w:t>negative examples as positive</w:t>
      </w:r>
      <w:r w:rsidR="00AA383B">
        <w:t>.</w:t>
      </w:r>
      <w:r w:rsidR="001C5AE5">
        <w:t xml:space="preserve"> It cannot </w:t>
      </w:r>
      <w:r w:rsidR="00163272">
        <w:t>surpass</w:t>
      </w:r>
      <w:r w:rsidR="001C5AE5">
        <w:t xml:space="preserve"> the </w:t>
      </w:r>
      <w:r w:rsidR="001F5DD4">
        <w:t xml:space="preserve">fraction </w:t>
      </w:r>
      <w:r w:rsidR="00163272">
        <w:t xml:space="preserve">of the positive </w:t>
      </w:r>
      <w:r w:rsidR="006B77CD">
        <w:t>examples</w:t>
      </w:r>
      <w:r w:rsidR="00856DEE">
        <w:t xml:space="preserve">. </w:t>
      </w:r>
      <w:r w:rsidR="00457671">
        <w:t xml:space="preserve">Since </w:t>
      </w:r>
      <w:r w:rsidR="00EC6C86">
        <w:t xml:space="preserve">less than 10% of </w:t>
      </w:r>
      <w:r w:rsidR="00457671">
        <w:t xml:space="preserve">the </w:t>
      </w:r>
      <w:r w:rsidR="00E035D7">
        <w:t>data</w:t>
      </w:r>
      <w:r w:rsidR="00457671">
        <w:t xml:space="preserve"> </w:t>
      </w:r>
      <w:r w:rsidR="00E035D7">
        <w:t>is</w:t>
      </w:r>
      <w:r w:rsidR="00457671">
        <w:t xml:space="preserve"> sepsis</w:t>
      </w:r>
      <w:r w:rsidR="00EC6C86">
        <w:t xml:space="preserve"> and AUROC is always larger than </w:t>
      </w:r>
      <w:r w:rsidR="00AF2A4D">
        <w:t>0.</w:t>
      </w:r>
      <w:r w:rsidR="00EC6C86">
        <w:t>5, AUPRC</w:t>
      </w:r>
      <w:r w:rsidR="00A05E6D">
        <w:t xml:space="preserve"> is much smaller </w:t>
      </w:r>
      <w:r w:rsidR="00CA02CC">
        <w:t>than AUROC</w:t>
      </w:r>
      <w:r w:rsidR="00EC6C86">
        <w:t xml:space="preserve"> here. </w:t>
      </w:r>
      <w:r w:rsidR="0008350A">
        <w:t xml:space="preserve">It is suggested to use AUROC when there are roughly equal numbers of </w:t>
      </w:r>
      <w:r w:rsidR="006A3E0F">
        <w:t xml:space="preserve">observation for each class and to use AUPRC when </w:t>
      </w:r>
      <w:r w:rsidR="00097DD6">
        <w:t>there is a large class imbalance</w:t>
      </w:r>
      <w:r w:rsidR="00BE3CA8">
        <w:t>. Th</w:t>
      </w:r>
      <w:r w:rsidR="00DB081B">
        <w:t xml:space="preserve">erefore, AUPRC is a more suitable </w:t>
      </w:r>
      <w:r w:rsidR="00173C20">
        <w:t xml:space="preserve">evaluation metric than AUROC </w:t>
      </w:r>
      <w:r w:rsidR="00F75B15">
        <w:t>in this thesis</w:t>
      </w:r>
      <w:r w:rsidR="00F61B2A">
        <w:t xml:space="preserve"> </w:t>
      </w:r>
      <w:r w:rsidR="00EB5CD1">
        <w:fldChar w:fldCharType="begin"/>
      </w:r>
      <w:r w:rsidR="006727E0">
        <w:instrText xml:space="preserve"> ADDIN ZOTERO_ITEM CSL_CITATION {"citationID":"fq2vZLWX","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EB5CD1">
        <w:fldChar w:fldCharType="separate"/>
      </w:r>
      <w:r w:rsidR="00EB5CD1" w:rsidRPr="00EB5CD1">
        <w:rPr>
          <w:rFonts w:cs="Calibri"/>
        </w:rPr>
        <w:t>[7]</w:t>
      </w:r>
      <w:r w:rsidR="00EB5CD1">
        <w:fldChar w:fldCharType="end"/>
      </w:r>
      <w:r w:rsidR="00B91626">
        <w:t>.</w:t>
      </w:r>
    </w:p>
    <w:p w14:paraId="3E13ED9B" w14:textId="395707AE" w:rsidR="00E568F6" w:rsidRDefault="00E461BF" w:rsidP="00E568F6">
      <w:pPr>
        <w:pStyle w:val="Heading3"/>
      </w:pPr>
      <w:bookmarkStart w:id="305" w:name="_Ref70491687"/>
      <w:bookmarkStart w:id="306" w:name="_Toc72176233"/>
      <w:r>
        <w:t>Utility Score</w:t>
      </w:r>
      <w:bookmarkEnd w:id="305"/>
      <w:bookmarkEnd w:id="306"/>
    </w:p>
    <w:p w14:paraId="6BD91542" w14:textId="3B0850C6" w:rsidR="00250105" w:rsidRDefault="00B32B8B" w:rsidP="00903B29">
      <w:r>
        <w:rPr>
          <w:noProof/>
        </w:rPr>
        <mc:AlternateContent>
          <mc:Choice Requires="wpg">
            <w:drawing>
              <wp:anchor distT="0" distB="0" distL="114300" distR="114300" simplePos="0" relativeHeight="251658265" behindDoc="0" locked="0" layoutInCell="1" allowOverlap="1" wp14:anchorId="4FB60508" wp14:editId="10B1F54B">
                <wp:simplePos x="0" y="0"/>
                <wp:positionH relativeFrom="margin">
                  <wp:align>center</wp:align>
                </wp:positionH>
                <wp:positionV relativeFrom="margin">
                  <wp:posOffset>5908040</wp:posOffset>
                </wp:positionV>
                <wp:extent cx="4679950" cy="2705735"/>
                <wp:effectExtent l="0" t="0" r="0" b="0"/>
                <wp:wrapTopAndBottom/>
                <wp:docPr id="97" name="Group 9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62833" cy="2705910"/>
                          <a:chOff x="0" y="129333"/>
                          <a:chExt cx="4199019" cy="2474160"/>
                        </a:xfrm>
                      </wpg:grpSpPr>
                      <pic:pic xmlns:pic="http://schemas.openxmlformats.org/drawingml/2006/picture">
                        <pic:nvPicPr>
                          <pic:cNvPr id="44" name="Picture 44"/>
                          <pic:cNvPicPr>
                            <a:picLocks noChangeAspect="1"/>
                          </pic:cNvPicPr>
                        </pic:nvPicPr>
                        <pic:blipFill rotWithShape="1">
                          <a:blip r:embed="rId71">
                            <a:extLst>
                              <a:ext uri="{28A0092B-C50C-407E-A947-70E740481C1C}">
                                <a14:useLocalDpi xmlns:a14="http://schemas.microsoft.com/office/drawing/2010/main" val="0"/>
                              </a:ext>
                            </a:extLst>
                          </a:blip>
                          <a:srcRect l="1445" t="5603" r="1921" b="1"/>
                          <a:stretch/>
                        </pic:blipFill>
                        <pic:spPr>
                          <a:xfrm>
                            <a:off x="549" y="129333"/>
                            <a:ext cx="4198470" cy="2178862"/>
                          </a:xfrm>
                          <a:prstGeom prst="rect">
                            <a:avLst/>
                          </a:prstGeom>
                        </pic:spPr>
                      </pic:pic>
                      <wps:wsp>
                        <wps:cNvPr id="84" name="Text Box 84"/>
                        <wps:cNvSpPr txBox="1"/>
                        <wps:spPr>
                          <a:xfrm>
                            <a:off x="0" y="2340159"/>
                            <a:ext cx="4177855" cy="263334"/>
                          </a:xfrm>
                          <a:prstGeom prst="rect">
                            <a:avLst/>
                          </a:prstGeom>
                          <a:solidFill>
                            <a:prstClr val="white"/>
                          </a:solidFill>
                          <a:ln>
                            <a:noFill/>
                          </a:ln>
                        </wps:spPr>
                        <wps:txbx>
                          <w:txbxContent>
                            <w:p w14:paraId="0C06667D" w14:textId="7D644553" w:rsidR="00AF2A4D" w:rsidRPr="00B91626" w:rsidRDefault="00AF2A4D" w:rsidP="00B91626">
                              <w:pPr>
                                <w:pStyle w:val="Caption"/>
                              </w:pPr>
                              <w:bookmarkStart w:id="307" w:name="_Ref70870088"/>
                              <w:bookmarkStart w:id="308" w:name="_Toc70928360"/>
                              <w:bookmarkStart w:id="309" w:name="_Toc72247473"/>
                              <w:r w:rsidRPr="00B91626">
                                <w:t xml:space="preserve">Figure </w:t>
                              </w:r>
                              <w:r w:rsidRPr="00B91626">
                                <w:fldChar w:fldCharType="begin"/>
                              </w:r>
                              <w:r w:rsidRPr="00B91626">
                                <w:instrText xml:space="preserve"> STYLEREF 1 \s </w:instrText>
                              </w:r>
                              <w:r w:rsidRPr="00B91626">
                                <w:fldChar w:fldCharType="separate"/>
                              </w:r>
                              <w:r w:rsidR="00B26196">
                                <w:rPr>
                                  <w:noProof/>
                                </w:rPr>
                                <w:t>5</w:t>
                              </w:r>
                              <w:r w:rsidRPr="00B91626">
                                <w:fldChar w:fldCharType="end"/>
                              </w:r>
                              <w:r w:rsidRPr="00B91626">
                                <w:t>.</w:t>
                              </w:r>
                              <w:r w:rsidRPr="00B91626">
                                <w:fldChar w:fldCharType="begin"/>
                              </w:r>
                              <w:r w:rsidRPr="00B91626">
                                <w:instrText xml:space="preserve"> SEQ Figure \* ARABIC \s 1 </w:instrText>
                              </w:r>
                              <w:r w:rsidRPr="00B91626">
                                <w:fldChar w:fldCharType="separate"/>
                              </w:r>
                              <w:r w:rsidR="00B26196">
                                <w:rPr>
                                  <w:noProof/>
                                </w:rPr>
                                <w:t>7</w:t>
                              </w:r>
                              <w:r w:rsidRPr="00B91626">
                                <w:fldChar w:fldCharType="end"/>
                              </w:r>
                              <w:bookmarkEnd w:id="307"/>
                              <w:r w:rsidRPr="00B91626">
                                <w:t>: Clinical utility for septic patients</w:t>
                              </w:r>
                              <w:r w:rsidR="00EE04DD">
                                <w:t xml:space="preserve"> </w:t>
                              </w:r>
                              <w:r w:rsidR="00B91626" w:rsidRPr="00B91626">
                                <w:fldChar w:fldCharType="begin"/>
                              </w:r>
                              <w:r w:rsidR="00B91626" w:rsidRPr="00B91626">
                                <w:instrText xml:space="preserve"> ADDIN ZOTERO_ITEM CSL_CITATION {"citationID":"fq2vZLWX","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B91626" w:rsidRPr="00B91626">
                                <w:fldChar w:fldCharType="separate"/>
                              </w:r>
                              <w:r w:rsidR="00B91626" w:rsidRPr="00B91626">
                                <w:t>[7]</w:t>
                              </w:r>
                              <w:bookmarkEnd w:id="308"/>
                              <w:bookmarkEnd w:id="309"/>
                              <w:r w:rsidR="00B91626" w:rsidRPr="00B91626">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B60508" id="Group 97" o:spid="_x0000_s1104" style="position:absolute;left:0;text-align:left;margin-left:0;margin-top:465.2pt;width:368.5pt;height:213.05pt;z-index:251658265;mso-position-horizontal:center;mso-position-horizontal-relative:margin;mso-position-vertical-relative:margin;mso-width-relative:margin;mso-height-relative:margin" coordorigin=",1293" coordsize="41990,247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">
                <o:lock v:ext="edit" aspectratio="t"/>
                <v:shape id="Picture 44" o:spid="_x0000_s1105" type="#_x0000_t75" style="position:absolute;left:5;top:1293;width:41985;height:21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">
                  <v:imagedata r:id="rId72" o:title="" croptop="3672f" cropbottom="1f" cropleft="947f" cropright="1259f"/>
                </v:shape>
                <v:shape id="Text Box 84" o:spid="_x0000_s1106" type="#_x0000_t202" style="position:absolute;top:23401;width:41778;height:2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0fawwAAANsAAAAPAAAAZHJzL2Rvd25yZXYueG1sRI/Ni8Iw&#10;FMTvgv9DeIIX0VQR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DhNH2sMAAADbAAAADwAA&#10;AAAAAAAAAAAAAAAHAgAAZHJzL2Rvd25yZXYueG1sUEsFBgAAAAADAAMAtwAAAPcCAAAAAA==&#10;" stroked="f">
                  <v:textbox inset="0,0,0,0">
                    <w:txbxContent>
                      <w:p w14:paraId="0C06667D" w14:textId="7D644553" w:rsidR="00AF2A4D" w:rsidRPr="00B91626" w:rsidRDefault="00AF2A4D" w:rsidP="00B91626">
                        <w:pPr>
                          <w:pStyle w:val="Caption"/>
                        </w:pPr>
                        <w:bookmarkStart w:id="310" w:name="_Ref70870088"/>
                        <w:bookmarkStart w:id="311" w:name="_Toc70928360"/>
                        <w:bookmarkStart w:id="312" w:name="_Toc72247473"/>
                        <w:r w:rsidRPr="00B91626">
                          <w:t xml:space="preserve">Figure </w:t>
                        </w:r>
                        <w:r w:rsidRPr="00B91626">
                          <w:fldChar w:fldCharType="begin"/>
                        </w:r>
                        <w:r w:rsidRPr="00B91626">
                          <w:instrText xml:space="preserve"> STYLEREF 1 \s </w:instrText>
                        </w:r>
                        <w:r w:rsidRPr="00B91626">
                          <w:fldChar w:fldCharType="separate"/>
                        </w:r>
                        <w:r w:rsidR="00B26196">
                          <w:rPr>
                            <w:noProof/>
                          </w:rPr>
                          <w:t>5</w:t>
                        </w:r>
                        <w:r w:rsidRPr="00B91626">
                          <w:fldChar w:fldCharType="end"/>
                        </w:r>
                        <w:r w:rsidRPr="00B91626">
                          <w:t>.</w:t>
                        </w:r>
                        <w:r w:rsidRPr="00B91626">
                          <w:fldChar w:fldCharType="begin"/>
                        </w:r>
                        <w:r w:rsidRPr="00B91626">
                          <w:instrText xml:space="preserve"> SEQ Figure \* ARABIC \s 1 </w:instrText>
                        </w:r>
                        <w:r w:rsidRPr="00B91626">
                          <w:fldChar w:fldCharType="separate"/>
                        </w:r>
                        <w:r w:rsidR="00B26196">
                          <w:rPr>
                            <w:noProof/>
                          </w:rPr>
                          <w:t>7</w:t>
                        </w:r>
                        <w:r w:rsidRPr="00B91626">
                          <w:fldChar w:fldCharType="end"/>
                        </w:r>
                        <w:bookmarkEnd w:id="310"/>
                        <w:r w:rsidRPr="00B91626">
                          <w:t>: Clinical utility for septic patients</w:t>
                        </w:r>
                        <w:r w:rsidR="00EE04DD">
                          <w:t xml:space="preserve"> </w:t>
                        </w:r>
                        <w:r w:rsidR="00B91626" w:rsidRPr="00B91626">
                          <w:fldChar w:fldCharType="begin"/>
                        </w:r>
                        <w:r w:rsidR="00B91626" w:rsidRPr="00B91626">
                          <w:instrText xml:space="preserve"> ADDIN ZOTERO_ITEM CSL_CITATION {"citationID":"fq2vZLWX","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B91626" w:rsidRPr="00B91626">
                          <w:fldChar w:fldCharType="separate"/>
                        </w:r>
                        <w:r w:rsidR="00B91626" w:rsidRPr="00B91626">
                          <w:t>[7]</w:t>
                        </w:r>
                        <w:bookmarkEnd w:id="311"/>
                        <w:bookmarkEnd w:id="312"/>
                        <w:r w:rsidR="00B91626" w:rsidRPr="00B91626">
                          <w:fldChar w:fldCharType="end"/>
                        </w:r>
                      </w:p>
                    </w:txbxContent>
                  </v:textbox>
                </v:shape>
                <w10:wrap type="topAndBottom" anchorx="margin" anchory="margin"/>
              </v:group>
            </w:pict>
          </mc:Fallback>
        </mc:AlternateContent>
      </w:r>
      <w:r w:rsidR="007332A7">
        <w:t>The u</w:t>
      </w:r>
      <w:r w:rsidR="00CF576E">
        <w:t xml:space="preserve">tility score is the optimal </w:t>
      </w:r>
      <w:r w:rsidR="00522F7C">
        <w:t>evaluation metric</w:t>
      </w:r>
      <w:r w:rsidR="004F062D">
        <w:t xml:space="preserve"> </w:t>
      </w:r>
      <w:r w:rsidR="004F062D" w:rsidRPr="004F062D">
        <w:t>in sepsis prediction use</w:t>
      </w:r>
      <w:r w:rsidR="004F062D">
        <w:t xml:space="preserve"> </w:t>
      </w:r>
      <w:r w:rsidR="004F062D" w:rsidRPr="004F062D">
        <w:t>case on the current hourly collected dataset</w:t>
      </w:r>
      <w:r w:rsidR="009938F3">
        <w:t xml:space="preserve">. It </w:t>
      </w:r>
      <w:r w:rsidR="007332A7">
        <w:t xml:space="preserve">takes not only </w:t>
      </w:r>
      <w:r w:rsidR="00F875DE">
        <w:t>correctness</w:t>
      </w:r>
      <w:r w:rsidR="00C22EBE">
        <w:t xml:space="preserve"> </w:t>
      </w:r>
      <w:r w:rsidR="00F875DE">
        <w:t xml:space="preserve">but also </w:t>
      </w:r>
      <w:r w:rsidR="009B74A3">
        <w:t xml:space="preserve">timeliness </w:t>
      </w:r>
      <w:r w:rsidR="00052351">
        <w:t xml:space="preserve">into consideration. </w:t>
      </w:r>
      <w:r w:rsidR="00720F25">
        <w:t xml:space="preserve">Created </w:t>
      </w:r>
      <w:r w:rsidR="0094502B">
        <w:t>by</w:t>
      </w:r>
      <w:r w:rsidR="00720F25">
        <w:t xml:space="preserve"> the </w:t>
      </w:r>
      <w:r w:rsidR="009315D4">
        <w:t xml:space="preserve">PhysioNet </w:t>
      </w:r>
      <w:r w:rsidR="00984656">
        <w:t>C</w:t>
      </w:r>
      <w:r w:rsidR="0094502B">
        <w:t xml:space="preserve">hallenge, it rewards the </w:t>
      </w:r>
      <w:r w:rsidR="00087270">
        <w:t xml:space="preserve">early sepsis prediction </w:t>
      </w:r>
      <w:r w:rsidR="00842185">
        <w:t xml:space="preserve">and penalizes </w:t>
      </w:r>
      <w:r w:rsidR="009C0F3D">
        <w:t xml:space="preserve">the late </w:t>
      </w:r>
      <w:r w:rsidR="003E2198">
        <w:t>or missed</w:t>
      </w:r>
      <w:r w:rsidR="003E2198" w:rsidRPr="003E2198">
        <w:t xml:space="preserve"> </w:t>
      </w:r>
      <w:r w:rsidR="003E2198">
        <w:t xml:space="preserve">sepsis predictions </w:t>
      </w:r>
      <w:r w:rsidR="0084302A">
        <w:t>for</w:t>
      </w:r>
      <w:r w:rsidR="003E2198">
        <w:t xml:space="preserve"> sepsis patients</w:t>
      </w:r>
      <w:r w:rsidR="0084302A">
        <w:t>. Sepsis predictions for non-sepsis patients are also pe</w:t>
      </w:r>
      <w:r w:rsidR="000C7D10">
        <w:t xml:space="preserve">nalized. </w:t>
      </w:r>
      <w:r w:rsidR="007F3BC6">
        <w:t>The score</w:t>
      </w:r>
      <w:r w:rsidR="007B7032">
        <w:t>s</w:t>
      </w:r>
      <w:r w:rsidR="007F3BC6">
        <w:t xml:space="preserve"> for different predictions </w:t>
      </w:r>
      <w:r w:rsidR="007B7032">
        <w:t>are</w:t>
      </w:r>
      <w:r w:rsidR="007F3BC6">
        <w:t xml:space="preserve"> different. </w:t>
      </w:r>
      <m:oMath>
        <m:r>
          <w:rPr>
            <w:rFonts w:ascii="Cambria Math" w:hAnsi="Cambria Math"/>
          </w:rPr>
          <m:t>U(s,t)</m:t>
        </m:r>
      </m:oMath>
      <w:r w:rsidR="00844C92">
        <w:t xml:space="preserve"> is defined as a </w:t>
      </w:r>
      <w:r w:rsidR="00620D27">
        <w:t xml:space="preserve">scoring </w:t>
      </w:r>
      <w:r w:rsidR="00844C92">
        <w:t xml:space="preserve">function </w:t>
      </w:r>
      <w:r w:rsidR="00C6651A">
        <w:t>for</w:t>
      </w:r>
      <w:r w:rsidR="000406FB">
        <w:t xml:space="preserve"> a </w:t>
      </w:r>
      <w:r w:rsidR="00DA7B3F">
        <w:t xml:space="preserve">patient </w:t>
      </w:r>
      <w:r w:rsidR="00601E4E">
        <w:t>record</w:t>
      </w:r>
      <w:r w:rsidR="00DA7B3F">
        <w:t xml:space="preserve"> at time t</w:t>
      </w:r>
      <w:r w:rsidR="006A01FF">
        <w:t>.</w:t>
      </w:r>
    </w:p>
    <w:p w14:paraId="02F56DB9" w14:textId="2801A444" w:rsidR="005F5B9B" w:rsidRPr="005F5B9B" w:rsidRDefault="00020623" w:rsidP="00E568F6">
      <w:pPr>
        <w:rPr>
          <w:oMath/>
        </w:rPr>
      </w:pPr>
      <m:oMathPara>
        <m:oMath>
          <m:r>
            <w:rPr>
              <w:rFonts w:ascii="Cambria Math" w:hAnsi="Cambria Math"/>
            </w:rPr>
            <w:lastRenderedPageBreak/>
            <m:t>U(s,t)</m:t>
          </m:r>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TP</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r>
                    <m:rPr>
                      <m:sty m:val="p"/>
                    </m:rPr>
                    <w:rPr>
                      <w:rFonts w:ascii="Cambria Math" w:hAnsi="Cambria Math"/>
                    </w:rPr>
                    <m:t xml:space="preserve">,                </m:t>
                  </m:r>
                  <m:r>
                    <w:rPr>
                      <w:rFonts w:ascii="Cambria Math" w:hAnsi="Cambria Math"/>
                    </w:rPr>
                    <m:t>pos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time</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ptic</m:t>
                  </m:r>
                  <m:r>
                    <m:rPr>
                      <m:sty m:val="p"/>
                    </m:rPr>
                    <w:rPr>
                      <w:rFonts w:ascii="Cambria Math" w:hAnsi="Cambria Math"/>
                    </w:rPr>
                    <m:t xml:space="preserve"> </m:t>
                  </m:r>
                  <m:r>
                    <w:rPr>
                      <w:rFonts w:ascii="Cambria Math" w:hAnsi="Cambria Math"/>
                    </w:rPr>
                    <m:t>patient</m:t>
                  </m:r>
                  <m:r>
                    <m:rPr>
                      <m:sty m:val="p"/>
                    </m:rPr>
                    <w:rPr>
                      <w:rFonts w:ascii="Cambria Math" w:hAnsi="Cambria Math"/>
                    </w:rPr>
                    <m:t xml:space="preserve"> </m:t>
                  </m:r>
                  <m:r>
                    <w:rPr>
                      <w:rFonts w:ascii="Cambria Math" w:hAnsi="Cambria Math"/>
                    </w:rPr>
                    <m:t>s</m:t>
                  </m:r>
                  <m:r>
                    <m:rPr>
                      <m:sty m:val="p"/>
                    </m:rPr>
                    <w:rPr>
                      <w:rFonts w:ascii="Cambria Math" w:hAnsi="Cambria Math"/>
                    </w:rPr>
                    <m:t xml:space="preserve">, </m:t>
                  </m:r>
                </m:e>
                <m:e>
                  <m:sSub>
                    <m:sSubPr>
                      <m:ctrlPr>
                        <w:rPr>
                          <w:rFonts w:ascii="Cambria Math" w:hAnsi="Cambria Math"/>
                        </w:rPr>
                      </m:ctrlPr>
                    </m:sSubPr>
                    <m:e>
                      <m:r>
                        <w:rPr>
                          <w:rFonts w:ascii="Cambria Math" w:hAnsi="Cambria Math"/>
                        </w:rPr>
                        <m:t>U</m:t>
                      </m:r>
                    </m:e>
                    <m:sub>
                      <m:r>
                        <w:rPr>
                          <w:rFonts w:ascii="Cambria Math" w:hAnsi="Cambria Math"/>
                        </w:rPr>
                        <m:t>FP</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r>
                    <m:rPr>
                      <m:sty m:val="p"/>
                    </m:rPr>
                    <w:rPr>
                      <w:rFonts w:ascii="Cambria Math" w:hAnsi="Cambria Math"/>
                    </w:rPr>
                    <m:t xml:space="preserve">,  </m:t>
                  </m:r>
                  <m:r>
                    <w:rPr>
                      <w:rFonts w:ascii="Cambria Math" w:hAnsi="Cambria Math"/>
                    </w:rPr>
                    <m:t>pos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time</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nonseptic</m:t>
                  </m:r>
                  <m:r>
                    <m:rPr>
                      <m:sty m:val="p"/>
                    </m:rPr>
                    <w:rPr>
                      <w:rFonts w:ascii="Cambria Math" w:hAnsi="Cambria Math"/>
                    </w:rPr>
                    <m:t xml:space="preserve"> </m:t>
                  </m:r>
                  <m:r>
                    <w:rPr>
                      <w:rFonts w:ascii="Cambria Math" w:hAnsi="Cambria Math"/>
                    </w:rPr>
                    <m:t>patient</m:t>
                  </m:r>
                  <m:r>
                    <m:rPr>
                      <m:sty m:val="p"/>
                    </m:rPr>
                    <w:rPr>
                      <w:rFonts w:ascii="Cambria Math" w:hAnsi="Cambria Math"/>
                    </w:rPr>
                    <m:t xml:space="preserve"> </m:t>
                  </m:r>
                  <m:r>
                    <w:rPr>
                      <w:rFonts w:ascii="Cambria Math" w:hAnsi="Cambria Math"/>
                    </w:rPr>
                    <m:t>s</m:t>
                  </m:r>
                  <m:r>
                    <m:rPr>
                      <m:sty m:val="p"/>
                    </m:rPr>
                    <w:rPr>
                      <w:rFonts w:ascii="Cambria Math" w:hAnsi="Cambria Math"/>
                    </w:rPr>
                    <m:t>,</m:t>
                  </m:r>
                </m:e>
                <m:e>
                  <m:f>
                    <m:fPr>
                      <m:type m:val="noBa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FN</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time</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ptic</m:t>
                      </m:r>
                      <m:r>
                        <m:rPr>
                          <m:sty m:val="p"/>
                        </m:rPr>
                        <w:rPr>
                          <w:rFonts w:ascii="Cambria Math" w:hAnsi="Cambria Math"/>
                        </w:rPr>
                        <m:t xml:space="preserve"> </m:t>
                      </m:r>
                      <m:r>
                        <w:rPr>
                          <w:rFonts w:ascii="Cambria Math" w:hAnsi="Cambria Math"/>
                        </w:rPr>
                        <m:t>patient</m:t>
                      </m:r>
                      <m:r>
                        <m:rPr>
                          <m:sty m:val="p"/>
                        </m:rPr>
                        <w:rPr>
                          <w:rFonts w:ascii="Cambria Math" w:hAnsi="Cambria Math"/>
                        </w:rPr>
                        <m:t xml:space="preserve"> </m:t>
                      </m:r>
                      <m:r>
                        <w:rPr>
                          <w:rFonts w:ascii="Cambria Math" w:hAnsi="Cambria Math"/>
                        </w:rPr>
                        <m:t>s</m:t>
                      </m:r>
                      <m:r>
                        <m:rPr>
                          <m:sty m:val="p"/>
                        </m:rPr>
                        <w:rPr>
                          <w:rFonts w:ascii="Cambria Math" w:hAnsi="Cambria Math"/>
                        </w:rPr>
                        <m:t>,</m:t>
                      </m:r>
                    </m:num>
                    <m:den>
                      <m:sSub>
                        <m:sSubPr>
                          <m:ctrlPr>
                            <w:rPr>
                              <w:rFonts w:ascii="Cambria Math" w:hAnsi="Cambria Math"/>
                            </w:rPr>
                          </m:ctrlPr>
                        </m:sSubPr>
                        <m:e>
                          <m:r>
                            <w:rPr>
                              <w:rFonts w:ascii="Cambria Math" w:hAnsi="Cambria Math"/>
                            </w:rPr>
                            <m:t>U</m:t>
                          </m:r>
                        </m:e>
                        <m:sub>
                          <m:r>
                            <w:rPr>
                              <w:rFonts w:ascii="Cambria Math" w:hAnsi="Cambria Math"/>
                            </w:rPr>
                            <m:t>TN</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time</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nonseptic</m:t>
                      </m:r>
                      <m:r>
                        <m:rPr>
                          <m:sty m:val="p"/>
                        </m:rPr>
                        <w:rPr>
                          <w:rFonts w:ascii="Cambria Math" w:hAnsi="Cambria Math"/>
                        </w:rPr>
                        <m:t xml:space="preserve"> </m:t>
                      </m:r>
                      <m:r>
                        <w:rPr>
                          <w:rFonts w:ascii="Cambria Math" w:hAnsi="Cambria Math"/>
                        </w:rPr>
                        <m:t>patient</m:t>
                      </m:r>
                      <m:r>
                        <m:rPr>
                          <m:sty m:val="p"/>
                        </m:rPr>
                        <w:rPr>
                          <w:rFonts w:ascii="Cambria Math" w:hAnsi="Cambria Math"/>
                        </w:rPr>
                        <m:t xml:space="preserve"> </m:t>
                      </m:r>
                      <m:r>
                        <w:rPr>
                          <w:rFonts w:ascii="Cambria Math" w:hAnsi="Cambria Math"/>
                        </w:rPr>
                        <m:t>s</m:t>
                      </m:r>
                      <m:r>
                        <m:rPr>
                          <m:sty m:val="p"/>
                        </m:rPr>
                        <w:rPr>
                          <w:rFonts w:ascii="Cambria Math" w:hAnsi="Cambria Math"/>
                        </w:rPr>
                        <m:t>,</m:t>
                      </m:r>
                    </m:den>
                  </m:f>
                </m:e>
              </m:eqArr>
            </m:e>
          </m:d>
        </m:oMath>
      </m:oMathPara>
    </w:p>
    <w:p w14:paraId="4C34342A" w14:textId="2C4CBEA9" w:rsidR="0047056F" w:rsidRDefault="0007359D" w:rsidP="0007359D">
      <w:r>
        <w:rPr>
          <w:noProof/>
        </w:rPr>
        <mc:AlternateContent>
          <mc:Choice Requires="wpg">
            <w:drawing>
              <wp:anchor distT="0" distB="0" distL="114300" distR="114300" simplePos="0" relativeHeight="251658266" behindDoc="0" locked="0" layoutInCell="1" allowOverlap="1" wp14:anchorId="4C096102" wp14:editId="77B8B557">
                <wp:simplePos x="0" y="0"/>
                <wp:positionH relativeFrom="margin">
                  <wp:posOffset>598170</wp:posOffset>
                </wp:positionH>
                <wp:positionV relativeFrom="paragraph">
                  <wp:posOffset>827405</wp:posOffset>
                </wp:positionV>
                <wp:extent cx="4564380" cy="2507615"/>
                <wp:effectExtent l="0" t="0" r="0" b="6985"/>
                <wp:wrapTopAndBottom/>
                <wp:docPr id="105" name="Group 10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42874" cy="2507896"/>
                          <a:chOff x="-48269" y="-42919"/>
                          <a:chExt cx="4407535" cy="2407814"/>
                        </a:xfrm>
                      </wpg:grpSpPr>
                      <pic:pic xmlns:pic="http://schemas.openxmlformats.org/drawingml/2006/picture">
                        <pic:nvPicPr>
                          <pic:cNvPr id="45" name="Picture 45"/>
                          <pic:cNvPicPr>
                            <a:picLocks noChangeAspect="1"/>
                          </pic:cNvPicPr>
                        </pic:nvPicPr>
                        <pic:blipFill>
                          <a:blip r:embed="rId73">
                            <a:extLst>
                              <a:ext uri="{28A0092B-C50C-407E-A947-70E740481C1C}">
                                <a14:useLocalDpi xmlns:a14="http://schemas.microsoft.com/office/drawing/2010/main" val="0"/>
                              </a:ext>
                            </a:extLst>
                          </a:blip>
                          <a:srcRect/>
                          <a:stretch/>
                        </pic:blipFill>
                        <pic:spPr>
                          <a:xfrm>
                            <a:off x="-48269" y="-42919"/>
                            <a:ext cx="4407535" cy="2095613"/>
                          </a:xfrm>
                          <a:prstGeom prst="rect">
                            <a:avLst/>
                          </a:prstGeom>
                        </pic:spPr>
                      </pic:pic>
                      <wps:wsp>
                        <wps:cNvPr id="104" name="Text Box 104"/>
                        <wps:cNvSpPr txBox="1"/>
                        <wps:spPr>
                          <a:xfrm>
                            <a:off x="-48269" y="2088388"/>
                            <a:ext cx="4346626" cy="276507"/>
                          </a:xfrm>
                          <a:prstGeom prst="rect">
                            <a:avLst/>
                          </a:prstGeom>
                          <a:solidFill>
                            <a:prstClr val="white"/>
                          </a:solidFill>
                          <a:ln>
                            <a:noFill/>
                          </a:ln>
                        </wps:spPr>
                        <wps:txbx>
                          <w:txbxContent>
                            <w:p w14:paraId="1A75C8FF" w14:textId="6918DA2C" w:rsidR="00AF2A4D" w:rsidRPr="00E851CB" w:rsidRDefault="00AF2A4D" w:rsidP="00C26213">
                              <w:pPr>
                                <w:pStyle w:val="Caption"/>
                                <w:jc w:val="left"/>
                                <w:rPr>
                                  <w:noProof/>
                                  <w:sz w:val="24"/>
                                  <w:lang w:eastAsia="nl-BE"/>
                                </w:rPr>
                              </w:pPr>
                              <w:bookmarkStart w:id="313" w:name="_Ref70870099"/>
                              <w:bookmarkStart w:id="314" w:name="_Toc70928361"/>
                              <w:bookmarkStart w:id="315" w:name="_Toc72247474"/>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8</w:t>
                              </w:r>
                              <w:r>
                                <w:fldChar w:fldCharType="end"/>
                              </w:r>
                              <w:bookmarkEnd w:id="313"/>
                              <w:r>
                                <w:t xml:space="preserve">: </w:t>
                              </w:r>
                              <w:r w:rsidRPr="00BC4A49">
                                <w:t>Clinical utility for non-septic patients</w:t>
                              </w:r>
                              <w:r w:rsidR="00EE04DD">
                                <w:t xml:space="preserve"> </w:t>
                              </w:r>
                              <w:r w:rsidR="00AB0430" w:rsidRPr="00B91626">
                                <w:fldChar w:fldCharType="begin"/>
                              </w:r>
                              <w:r w:rsidR="00AB0430" w:rsidRPr="00B91626">
                                <w:instrText xml:space="preserve"> ADDIN ZOTERO_ITEM CSL_CITATION {"citationID":"fq2vZLWX","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AB0430" w:rsidRPr="00B91626">
                                <w:fldChar w:fldCharType="separate"/>
                              </w:r>
                              <w:r w:rsidR="00AB0430" w:rsidRPr="00B91626">
                                <w:t>[7]</w:t>
                              </w:r>
                              <w:bookmarkEnd w:id="314"/>
                              <w:bookmarkEnd w:id="315"/>
                              <w:r w:rsidR="00AB0430" w:rsidRPr="00B91626">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096102" id="Group 105" o:spid="_x0000_s1107" style="position:absolute;left:0;text-align:left;margin-left:47.1pt;margin-top:65.15pt;width:359.4pt;height:197.45pt;z-index:251658266;mso-position-horizontal-relative:margin;mso-width-relative:margin;mso-height-relative:margin" coordorigin="-482,-429" coordsize="44075,24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">
                <o:lock v:ext="edit" aspectratio="t"/>
                <v:shape id="Picture 45" o:spid="_x0000_s1108" type="#_x0000_t75" style="position:absolute;left:-482;top:-429;width:44074;height:2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">
                  <v:imagedata r:id="rId74" o:title=""/>
                </v:shape>
                <v:shape id="Text Box 104" o:spid="_x0000_s1109" type="#_x0000_t202" style="position:absolute;left:-482;top:20883;width:43465;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" stroked="f">
                  <v:textbox inset="0,0,0,0">
                    <w:txbxContent>
                      <w:p w14:paraId="1A75C8FF" w14:textId="6918DA2C" w:rsidR="00AF2A4D" w:rsidRPr="00E851CB" w:rsidRDefault="00AF2A4D" w:rsidP="00C26213">
                        <w:pPr>
                          <w:pStyle w:val="Caption"/>
                          <w:jc w:val="left"/>
                          <w:rPr>
                            <w:noProof/>
                            <w:sz w:val="24"/>
                            <w:lang w:eastAsia="nl-BE"/>
                          </w:rPr>
                        </w:pPr>
                        <w:bookmarkStart w:id="316" w:name="_Ref70870099"/>
                        <w:bookmarkStart w:id="317" w:name="_Toc70928361"/>
                        <w:bookmarkStart w:id="318" w:name="_Toc72247474"/>
                        <w:r>
                          <w:t xml:space="preserve">Figure </w:t>
                        </w:r>
                        <w:r>
                          <w:fldChar w:fldCharType="begin"/>
                        </w:r>
                        <w:r>
                          <w:instrText xml:space="preserve"> STYLEREF 1 \s </w:instrText>
                        </w:r>
                        <w:r>
                          <w:fldChar w:fldCharType="separate"/>
                        </w:r>
                        <w:r w:rsidR="00B26196">
                          <w:rPr>
                            <w:noProof/>
                          </w:rPr>
                          <w:t>5</w:t>
                        </w:r>
                        <w:r>
                          <w:fldChar w:fldCharType="end"/>
                        </w:r>
                        <w:r>
                          <w:t>.</w:t>
                        </w:r>
                        <w:r>
                          <w:fldChar w:fldCharType="begin"/>
                        </w:r>
                        <w:r>
                          <w:instrText xml:space="preserve"> SEQ Figure \* ARABIC \s 1 </w:instrText>
                        </w:r>
                        <w:r>
                          <w:fldChar w:fldCharType="separate"/>
                        </w:r>
                        <w:r w:rsidR="00B26196">
                          <w:rPr>
                            <w:noProof/>
                          </w:rPr>
                          <w:t>8</w:t>
                        </w:r>
                        <w:r>
                          <w:fldChar w:fldCharType="end"/>
                        </w:r>
                        <w:bookmarkEnd w:id="316"/>
                        <w:r>
                          <w:t xml:space="preserve">: </w:t>
                        </w:r>
                        <w:r w:rsidRPr="00BC4A49">
                          <w:t>Clinical utility for non-septic patients</w:t>
                        </w:r>
                        <w:r w:rsidR="00EE04DD">
                          <w:t xml:space="preserve"> </w:t>
                        </w:r>
                        <w:r w:rsidR="00AB0430" w:rsidRPr="00B91626">
                          <w:fldChar w:fldCharType="begin"/>
                        </w:r>
                        <w:r w:rsidR="00AB0430" w:rsidRPr="00B91626">
                          <w:instrText xml:space="preserve"> ADDIN ZOTERO_ITEM CSL_CITATION {"citationID":"fq2vZLWX","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AB0430" w:rsidRPr="00B91626">
                          <w:fldChar w:fldCharType="separate"/>
                        </w:r>
                        <w:r w:rsidR="00AB0430" w:rsidRPr="00B91626">
                          <w:t>[7]</w:t>
                        </w:r>
                        <w:bookmarkEnd w:id="317"/>
                        <w:bookmarkEnd w:id="318"/>
                        <w:r w:rsidR="00AB0430" w:rsidRPr="00B91626">
                          <w:fldChar w:fldCharType="end"/>
                        </w:r>
                      </w:p>
                    </w:txbxContent>
                  </v:textbox>
                </v:shape>
                <w10:wrap type="topAndBottom" anchorx="margin"/>
              </v:group>
            </w:pict>
          </mc:Fallback>
        </mc:AlternateContent>
      </w:r>
      <m:oMath>
        <m:sSub>
          <m:sSubPr>
            <m:ctrlPr>
              <w:rPr>
                <w:rFonts w:ascii="Cambria Math" w:hAnsi="Cambria Math"/>
                <w:i/>
              </w:rPr>
            </m:ctrlPr>
          </m:sSubPr>
          <m:e>
            <m:r>
              <w:rPr>
                <w:rFonts w:ascii="Cambria Math" w:hAnsi="Cambria Math"/>
              </w:rPr>
              <m:t>U</m:t>
            </m:r>
          </m:e>
          <m:sub>
            <m:r>
              <w:rPr>
                <w:rFonts w:ascii="Cambria Math" w:hAnsi="Cambria Math"/>
              </w:rPr>
              <m:t>TP</m:t>
            </m:r>
          </m:sub>
        </m:sSub>
        <m:d>
          <m:dPr>
            <m:ctrlPr>
              <w:rPr>
                <w:rFonts w:ascii="Cambria Math" w:hAnsi="Cambria Math"/>
                <w:i/>
              </w:rPr>
            </m:ctrlPr>
          </m:dPr>
          <m:e>
            <m:r>
              <w:rPr>
                <w:rFonts w:ascii="Cambria Math" w:hAnsi="Cambria Math"/>
              </w:rPr>
              <m:t>s,t</m:t>
            </m:r>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FP</m:t>
            </m:r>
          </m:sub>
        </m:sSub>
        <m:d>
          <m:dPr>
            <m:ctrlPr>
              <w:rPr>
                <w:rFonts w:ascii="Cambria Math" w:hAnsi="Cambria Math"/>
                <w:i/>
              </w:rPr>
            </m:ctrlPr>
          </m:dPr>
          <m:e>
            <m:r>
              <w:rPr>
                <w:rFonts w:ascii="Cambria Math" w:hAnsi="Cambria Math"/>
              </w:rPr>
              <m:t>s,t</m:t>
            </m:r>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FN</m:t>
            </m:r>
          </m:sub>
        </m:sSub>
        <m:d>
          <m:dPr>
            <m:ctrlPr>
              <w:rPr>
                <w:rFonts w:ascii="Cambria Math" w:hAnsi="Cambria Math"/>
                <w:i/>
              </w:rPr>
            </m:ctrlPr>
          </m:dPr>
          <m:e>
            <m:r>
              <w:rPr>
                <w:rFonts w:ascii="Cambria Math" w:hAnsi="Cambria Math"/>
              </w:rPr>
              <m:t>s,t</m:t>
            </m:r>
          </m:e>
        </m:d>
      </m:oMath>
      <w:r w:rsidR="0047056F">
        <w:t xml:space="preserve">, and </w:t>
      </w:r>
      <m:oMath>
        <m:sSub>
          <m:sSubPr>
            <m:ctrlPr>
              <w:rPr>
                <w:rFonts w:ascii="Cambria Math" w:hAnsi="Cambria Math"/>
                <w:i/>
              </w:rPr>
            </m:ctrlPr>
          </m:sSubPr>
          <m:e>
            <m:r>
              <w:rPr>
                <w:rFonts w:ascii="Cambria Math" w:hAnsi="Cambria Math"/>
              </w:rPr>
              <m:t xml:space="preserve"> U</m:t>
            </m:r>
          </m:e>
          <m:sub>
            <m:r>
              <w:rPr>
                <w:rFonts w:ascii="Cambria Math" w:hAnsi="Cambria Math"/>
              </w:rPr>
              <m:t>TN</m:t>
            </m:r>
          </m:sub>
        </m:sSub>
        <m:d>
          <m:dPr>
            <m:ctrlPr>
              <w:rPr>
                <w:rFonts w:ascii="Cambria Math" w:hAnsi="Cambria Math"/>
                <w:i/>
              </w:rPr>
            </m:ctrlPr>
          </m:dPr>
          <m:e>
            <m:r>
              <w:rPr>
                <w:rFonts w:ascii="Cambria Math" w:hAnsi="Cambria Math"/>
              </w:rPr>
              <m:t>s,t</m:t>
            </m:r>
          </m:e>
        </m:d>
      </m:oMath>
      <w:r w:rsidR="0047056F">
        <w:t xml:space="preserve"> are four different variations of </w:t>
      </w:r>
      <m:oMath>
        <m:r>
          <w:rPr>
            <w:rFonts w:ascii="Cambria Math" w:hAnsi="Cambria Math"/>
          </w:rPr>
          <m:t>U</m:t>
        </m:r>
        <m:d>
          <m:dPr>
            <m:ctrlPr>
              <w:rPr>
                <w:rFonts w:ascii="Cambria Math" w:hAnsi="Cambria Math"/>
                <w:i/>
              </w:rPr>
            </m:ctrlPr>
          </m:dPr>
          <m:e>
            <m:r>
              <w:rPr>
                <w:rFonts w:ascii="Cambria Math" w:hAnsi="Cambria Math"/>
              </w:rPr>
              <m:t>s,t</m:t>
            </m:r>
          </m:e>
        </m:d>
      </m:oMath>
      <w:r w:rsidR="008B1D80">
        <w:t xml:space="preserve">. They are illustrated in </w:t>
      </w:r>
      <w:r w:rsidR="008B353E">
        <w:fldChar w:fldCharType="begin"/>
      </w:r>
      <w:r w:rsidR="008B353E">
        <w:instrText xml:space="preserve"> REF _Ref70870088 \h </w:instrText>
      </w:r>
      <w:r>
        <w:instrText xml:space="preserve"> \* MERGEFORMAT </w:instrText>
      </w:r>
      <w:r w:rsidR="008B353E">
        <w:fldChar w:fldCharType="separate"/>
      </w:r>
      <w:r w:rsidR="00B26196" w:rsidRPr="00B91626">
        <w:t xml:space="preserve">Figure </w:t>
      </w:r>
      <w:r w:rsidR="00B26196">
        <w:rPr>
          <w:noProof/>
        </w:rPr>
        <w:t>5</w:t>
      </w:r>
      <w:r w:rsidR="00B26196" w:rsidRPr="00B91626">
        <w:rPr>
          <w:noProof/>
        </w:rPr>
        <w:t>.</w:t>
      </w:r>
      <w:r w:rsidR="00B26196">
        <w:rPr>
          <w:noProof/>
        </w:rPr>
        <w:t>7</w:t>
      </w:r>
      <w:r w:rsidR="008B353E">
        <w:fldChar w:fldCharType="end"/>
      </w:r>
      <w:r w:rsidR="008B353E">
        <w:t xml:space="preserve"> </w:t>
      </w:r>
      <w:r w:rsidR="008B1D80">
        <w:t xml:space="preserve">and </w:t>
      </w:r>
      <w:r w:rsidR="008B353E">
        <w:fldChar w:fldCharType="begin"/>
      </w:r>
      <w:r w:rsidR="008B353E">
        <w:instrText xml:space="preserve"> REF _Ref70870099 \h </w:instrText>
      </w:r>
      <w:r>
        <w:instrText xml:space="preserve"> \* MERGEFORMAT </w:instrText>
      </w:r>
      <w:r w:rsidR="008B353E">
        <w:fldChar w:fldCharType="separate"/>
      </w:r>
      <w:r w:rsidR="00B26196">
        <w:t xml:space="preserve">Figure </w:t>
      </w:r>
      <w:r w:rsidR="00B26196">
        <w:rPr>
          <w:noProof/>
        </w:rPr>
        <w:t>5.8</w:t>
      </w:r>
      <w:r w:rsidR="008B353E">
        <w:fldChar w:fldCharType="end"/>
      </w:r>
      <w:r w:rsidR="008B1D80">
        <w:t xml:space="preserve">. Here it is supposed a patient has been in ICU for </w:t>
      </w:r>
      <w:r w:rsidR="006024B4">
        <w:br/>
      </w:r>
      <w:r w:rsidR="008B1D80">
        <w:t>33 hours.</w:t>
      </w:r>
    </w:p>
    <w:p w14:paraId="767D017D" w14:textId="7C8277D2" w:rsidR="00106C64" w:rsidRDefault="008B1D80" w:rsidP="000010A4">
      <w:r>
        <w:t>In</w:t>
      </w:r>
      <w:r w:rsidR="008B353E">
        <w:t xml:space="preserve"> </w:t>
      </w:r>
      <w:r w:rsidR="008B353E">
        <w:fldChar w:fldCharType="begin"/>
      </w:r>
      <w:r w:rsidR="008B353E">
        <w:instrText xml:space="preserve"> REF _Ref70870088 \h  \* MERGEFORMAT </w:instrText>
      </w:r>
      <w:r w:rsidR="008B353E">
        <w:fldChar w:fldCharType="separate"/>
      </w:r>
      <w:r w:rsidR="00B26196" w:rsidRPr="00B91626">
        <w:t xml:space="preserve">Figure </w:t>
      </w:r>
      <w:r w:rsidR="00B26196">
        <w:rPr>
          <w:noProof/>
        </w:rPr>
        <w:t>5</w:t>
      </w:r>
      <w:r w:rsidR="00B26196" w:rsidRPr="00B91626">
        <w:rPr>
          <w:noProof/>
        </w:rPr>
        <w:t>.</w:t>
      </w:r>
      <w:r w:rsidR="00B26196">
        <w:rPr>
          <w:noProof/>
        </w:rPr>
        <w:t>7</w:t>
      </w:r>
      <w:r w:rsidR="008B353E">
        <w:fldChar w:fldCharType="end"/>
      </w:r>
      <w:r>
        <w:t xml:space="preserve">, it is assumed that the patient develops sepsis at </w:t>
      </w:r>
      <w:r w:rsidR="00800B07">
        <w:t xml:space="preserve">the </w:t>
      </w:r>
      <w:r>
        <w:t>48</w:t>
      </w:r>
      <w:r w:rsidR="0097755E" w:rsidRPr="002F541B">
        <w:rPr>
          <w:vertAlign w:val="superscript"/>
        </w:rPr>
        <w:t>th</w:t>
      </w:r>
      <w:r w:rsidR="0097755E">
        <w:t xml:space="preserve"> hour</w:t>
      </w:r>
      <w:r>
        <w:t>. Thus,</w:t>
      </w:r>
      <w:r w:rsidR="00E057E4">
        <w:t xml:space="preserve"> </w:t>
      </w:r>
      <m:oMath>
        <m:sSub>
          <m:sSubPr>
            <m:ctrlPr>
              <w:rPr>
                <w:rFonts w:ascii="Cambria Math" w:hAnsi="Cambria Math"/>
                <w:i/>
              </w:rPr>
            </m:ctrlPr>
          </m:sSubPr>
          <m:e>
            <m:r>
              <w:rPr>
                <w:rFonts w:ascii="Cambria Math" w:hAnsi="Cambria Math"/>
              </w:rPr>
              <m:t>t</m:t>
            </m:r>
          </m:e>
          <m:sub>
            <m:r>
              <w:rPr>
                <w:rFonts w:ascii="Cambria Math" w:hAnsi="Cambria Math"/>
              </w:rPr>
              <m:t>sepsis</m:t>
            </m:r>
          </m:sub>
        </m:sSub>
      </m:oMath>
      <w:r w:rsidR="001B5B7C">
        <w:t xml:space="preserve"> </w:t>
      </w:r>
      <w:r w:rsidR="001B5B7C">
        <w:br/>
      </w:r>
      <w:r>
        <w:t xml:space="preserve">equals 48. Early sepsis detection is </w:t>
      </w:r>
      <w:r w:rsidR="00B97C25">
        <w:t>beneficial,</w:t>
      </w:r>
      <w:r>
        <w:t xml:space="preserve"> and the optimal time is six hours before the occurrence of sepsis</w:t>
      </w:r>
      <w:r w:rsidR="008F6F63">
        <w:t xml:space="preserve">, while late or missed septic predictions are misleading and harmful. However, too early prediction of sepsis may be implausible or unhelpful. </w:t>
      </w:r>
      <w:r>
        <w:t>It should not detect sepsis as early as more than 12 hours before the occurrence</w:t>
      </w:r>
      <w:r w:rsidR="00EF2072">
        <w:t xml:space="preserve"> </w:t>
      </w:r>
      <w:r w:rsidR="00EF2072" w:rsidRPr="00EF2072">
        <w:t xml:space="preserve">as it creates a false alarm that can cause alarm fatigue in </w:t>
      </w:r>
      <w:r w:rsidR="00EC3B92">
        <w:t xml:space="preserve">the </w:t>
      </w:r>
      <w:r w:rsidR="00EF2072" w:rsidRPr="00EF2072">
        <w:t>medical professional.</w:t>
      </w:r>
      <w:r>
        <w:t xml:space="preserve"> Therefore, </w:t>
      </w:r>
      <m:oMath>
        <m:sSub>
          <m:sSubPr>
            <m:ctrlPr>
              <w:rPr>
                <w:rFonts w:ascii="Cambria Math" w:hAnsi="Cambria Math"/>
                <w:i/>
              </w:rPr>
            </m:ctrlPr>
          </m:sSubPr>
          <m:e>
            <m:r>
              <w:rPr>
                <w:rFonts w:ascii="Cambria Math" w:hAnsi="Cambria Math"/>
              </w:rPr>
              <m:t>t</m:t>
            </m:r>
          </m:e>
          <m:sub>
            <m:r>
              <w:rPr>
                <w:rFonts w:ascii="Cambria Math" w:hAnsi="Cambria Math"/>
              </w:rPr>
              <m:t>optimal</m:t>
            </m:r>
          </m:sub>
        </m:sSub>
      </m:oMath>
      <w:r w:rsidR="00997242">
        <w:t xml:space="preserve"> is 42 and </w:t>
      </w:r>
      <m:oMath>
        <m:sSub>
          <m:sSubPr>
            <m:ctrlPr>
              <w:rPr>
                <w:rFonts w:ascii="Cambria Math" w:hAnsi="Cambria Math"/>
                <w:i/>
              </w:rPr>
            </m:ctrlPr>
          </m:sSubPr>
          <m:e>
            <m:r>
              <w:rPr>
                <w:rFonts w:ascii="Cambria Math" w:hAnsi="Cambria Math"/>
              </w:rPr>
              <m:t>t</m:t>
            </m:r>
          </m:e>
          <m:sub>
            <m:r>
              <w:rPr>
                <w:rFonts w:ascii="Cambria Math" w:hAnsi="Cambria Math"/>
              </w:rPr>
              <m:t>early</m:t>
            </m:r>
          </m:sub>
        </m:sSub>
      </m:oMath>
      <w:r w:rsidR="00997242">
        <w:t xml:space="preserve"> is 36.</w:t>
      </w:r>
      <w:r w:rsidR="001B5B7C">
        <w:br/>
      </w:r>
      <w:r w:rsidR="00997242">
        <w:t xml:space="preserve">In the three hours after the sepsis occurrence, it’s still acceptable for sepsis prediction since it’s still not too late. That yields </w:t>
      </w:r>
      <m:oMath>
        <m:sSub>
          <m:sSubPr>
            <m:ctrlPr>
              <w:rPr>
                <w:rFonts w:ascii="Cambria Math" w:hAnsi="Cambria Math"/>
                <w:i/>
              </w:rPr>
            </m:ctrlPr>
          </m:sSubPr>
          <m:e>
            <m:r>
              <w:rPr>
                <w:rFonts w:ascii="Cambria Math" w:hAnsi="Cambria Math"/>
              </w:rPr>
              <m:t>t</m:t>
            </m:r>
          </m:e>
          <m:sub>
            <m:r>
              <w:rPr>
                <w:rFonts w:ascii="Cambria Math" w:hAnsi="Cambria Math"/>
              </w:rPr>
              <m:t>late</m:t>
            </m:r>
          </m:sub>
        </m:sSub>
      </m:oMath>
      <w:r w:rsidR="00997242">
        <w:t xml:space="preserve"> to be 52.</w:t>
      </w:r>
      <w:r w:rsidR="00E057E4">
        <w:t xml:space="preserve"> </w:t>
      </w:r>
      <w:r w:rsidR="008F6F63">
        <w:t xml:space="preserve">For </w:t>
      </w:r>
      <m:oMath>
        <m:sSub>
          <m:sSubPr>
            <m:ctrlPr>
              <w:rPr>
                <w:rFonts w:ascii="Cambria Math" w:hAnsi="Cambria Math"/>
              </w:rPr>
            </m:ctrlPr>
          </m:sSubPr>
          <m:e>
            <m:r>
              <w:rPr>
                <w:rFonts w:ascii="Cambria Math" w:hAnsi="Cambria Math"/>
              </w:rPr>
              <m:t>U</m:t>
            </m:r>
          </m:e>
          <m:sub>
            <m:r>
              <w:rPr>
                <w:rFonts w:ascii="Cambria Math" w:hAnsi="Cambria Math"/>
              </w:rPr>
              <m:t>TP</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oMath>
      <w:r w:rsidR="008F6F63">
        <w:t xml:space="preserve">, </w:t>
      </w:r>
      <w:r w:rsidR="00997242">
        <w:t xml:space="preserve">sepsis prediction between </w:t>
      </w:r>
      <m:oMath>
        <m:sSub>
          <m:sSubPr>
            <m:ctrlPr>
              <w:rPr>
                <w:rFonts w:ascii="Cambria Math" w:hAnsi="Cambria Math"/>
                <w:i/>
              </w:rPr>
            </m:ctrlPr>
          </m:sSubPr>
          <m:e>
            <m:r>
              <w:rPr>
                <w:rFonts w:ascii="Cambria Math" w:hAnsi="Cambria Math"/>
              </w:rPr>
              <m:t>t</m:t>
            </m:r>
          </m:e>
          <m:sub>
            <m:r>
              <w:rPr>
                <w:rFonts w:ascii="Cambria Math" w:hAnsi="Cambria Math"/>
              </w:rPr>
              <m:t>early</m:t>
            </m:r>
          </m:sub>
        </m:sSub>
      </m:oMath>
      <w:r w:rsidR="00997242">
        <w:t xml:space="preserve"> and </w:t>
      </w:r>
      <m:oMath>
        <m:sSub>
          <m:sSubPr>
            <m:ctrlPr>
              <w:rPr>
                <w:rFonts w:ascii="Cambria Math" w:hAnsi="Cambria Math"/>
                <w:i/>
              </w:rPr>
            </m:ctrlPr>
          </m:sSubPr>
          <m:e>
            <m:r>
              <w:rPr>
                <w:rFonts w:ascii="Cambria Math" w:hAnsi="Cambria Math"/>
              </w:rPr>
              <m:t>t</m:t>
            </m:r>
          </m:e>
          <m:sub>
            <m:r>
              <w:rPr>
                <w:rFonts w:ascii="Cambria Math" w:hAnsi="Cambria Math"/>
              </w:rPr>
              <m:t>late</m:t>
            </m:r>
          </m:sub>
        </m:sSub>
      </m:oMath>
      <w:r w:rsidR="00997242">
        <w:t xml:space="preserve"> is rewarded. The most reward is at </w:t>
      </w:r>
      <m:oMath>
        <m:sSub>
          <m:sSubPr>
            <m:ctrlPr>
              <w:rPr>
                <w:rFonts w:ascii="Cambria Math" w:hAnsi="Cambria Math"/>
                <w:i/>
              </w:rPr>
            </m:ctrlPr>
          </m:sSubPr>
          <m:e>
            <m:r>
              <w:rPr>
                <w:rFonts w:ascii="Cambria Math" w:hAnsi="Cambria Math"/>
              </w:rPr>
              <m:t>t</m:t>
            </m:r>
          </m:e>
          <m:sub>
            <m:r>
              <w:rPr>
                <w:rFonts w:ascii="Cambria Math" w:hAnsi="Cambria Math"/>
              </w:rPr>
              <m:t>optimal</m:t>
            </m:r>
          </m:sub>
        </m:sSub>
      </m:oMath>
      <w:r w:rsidR="00997242">
        <w:t xml:space="preserve"> and the closer to the </w:t>
      </w:r>
      <m:oMath>
        <m:sSub>
          <m:sSubPr>
            <m:ctrlPr>
              <w:rPr>
                <w:rFonts w:ascii="Cambria Math" w:hAnsi="Cambria Math"/>
                <w:i/>
              </w:rPr>
            </m:ctrlPr>
          </m:sSubPr>
          <m:e>
            <m:r>
              <w:rPr>
                <w:rFonts w:ascii="Cambria Math" w:hAnsi="Cambria Math"/>
              </w:rPr>
              <m:t>t</m:t>
            </m:r>
          </m:e>
          <m:sub>
            <m:r>
              <w:rPr>
                <w:rFonts w:ascii="Cambria Math" w:hAnsi="Cambria Math"/>
              </w:rPr>
              <m:t>optimal</m:t>
            </m:r>
          </m:sub>
        </m:sSub>
      </m:oMath>
      <w:r w:rsidR="00997242">
        <w:t xml:space="preserve">, the more the reward is. Notwithstanding, sepsis prediction before </w:t>
      </w:r>
      <m:oMath>
        <m:sSub>
          <m:sSubPr>
            <m:ctrlPr>
              <w:rPr>
                <w:rFonts w:ascii="Cambria Math" w:hAnsi="Cambria Math"/>
                <w:i/>
              </w:rPr>
            </m:ctrlPr>
          </m:sSubPr>
          <m:e>
            <m:r>
              <w:rPr>
                <w:rFonts w:ascii="Cambria Math" w:hAnsi="Cambria Math"/>
              </w:rPr>
              <m:t>t</m:t>
            </m:r>
          </m:e>
          <m:sub>
            <m:r>
              <w:rPr>
                <w:rFonts w:ascii="Cambria Math" w:hAnsi="Cambria Math"/>
              </w:rPr>
              <m:t>early</m:t>
            </m:r>
          </m:sub>
        </m:sSub>
      </m:oMath>
      <w:r w:rsidR="00997242">
        <w:t xml:space="preserve"> is slightly penalized. </w:t>
      </w:r>
      <w:r w:rsidR="008F3FA6">
        <w:br/>
      </w:r>
      <w:r w:rsidR="008F6F63">
        <w:t xml:space="preserve">For </w:t>
      </w:r>
      <m:oMath>
        <m:sSub>
          <m:sSubPr>
            <m:ctrlPr>
              <w:rPr>
                <w:rFonts w:ascii="Cambria Math" w:hAnsi="Cambria Math"/>
              </w:rPr>
            </m:ctrlPr>
          </m:sSubPr>
          <m:e>
            <m:r>
              <w:rPr>
                <w:rFonts w:ascii="Cambria Math" w:hAnsi="Cambria Math"/>
              </w:rPr>
              <m:t>U</m:t>
            </m:r>
          </m:e>
          <m:sub>
            <m:r>
              <w:rPr>
                <w:rFonts w:ascii="Cambria Math" w:hAnsi="Cambria Math"/>
              </w:rPr>
              <m:t>FN</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oMath>
      <w:r w:rsidR="008F6F63">
        <w:t xml:space="preserve">, non-septic prediction after </w:t>
      </w:r>
      <m:oMath>
        <m:sSub>
          <m:sSubPr>
            <m:ctrlPr>
              <w:rPr>
                <w:rFonts w:ascii="Cambria Math" w:hAnsi="Cambria Math"/>
                <w:i/>
              </w:rPr>
            </m:ctrlPr>
          </m:sSubPr>
          <m:e>
            <m:r>
              <w:rPr>
                <w:rFonts w:ascii="Cambria Math" w:hAnsi="Cambria Math"/>
              </w:rPr>
              <m:t>t</m:t>
            </m:r>
          </m:e>
          <m:sub>
            <m:r>
              <w:rPr>
                <w:rFonts w:ascii="Cambria Math" w:hAnsi="Cambria Math"/>
              </w:rPr>
              <m:t>optimal</m:t>
            </m:r>
          </m:sub>
        </m:sSub>
      </m:oMath>
      <w:r w:rsidR="008F6F63">
        <w:t xml:space="preserve"> is penalized. The later the non-septic prediction is, the more </w:t>
      </w:r>
      <w:r w:rsidR="000010A4" w:rsidRPr="000010A4">
        <w:t>severe</w:t>
      </w:r>
      <w:r w:rsidR="008F6F63">
        <w:t xml:space="preserve"> the penalization is. This means the algorithm is giving </w:t>
      </w:r>
      <w:r w:rsidR="00F27E44">
        <w:t xml:space="preserve">the </w:t>
      </w:r>
      <w:r w:rsidR="008F6F63">
        <w:t>wrong prediction</w:t>
      </w:r>
      <w:r w:rsidR="00F27E44">
        <w:t xml:space="preserve">, misleading the </w:t>
      </w:r>
      <w:r w:rsidR="00400CE5">
        <w:t>doctors,</w:t>
      </w:r>
      <w:r w:rsidR="00F27E44">
        <w:t xml:space="preserve"> and delaying the treatment.</w:t>
      </w:r>
    </w:p>
    <w:p w14:paraId="7768718E" w14:textId="2CC1B4A8" w:rsidR="00DF01CF" w:rsidRDefault="008B353E" w:rsidP="000010A4">
      <w:r>
        <w:fldChar w:fldCharType="begin"/>
      </w:r>
      <w:r>
        <w:instrText xml:space="preserve"> REF _Ref70870099 \h  \* MERGEFORMAT </w:instrText>
      </w:r>
      <w:r>
        <w:fldChar w:fldCharType="separate"/>
      </w:r>
      <w:r w:rsidR="00B26196">
        <w:t xml:space="preserve">Figure </w:t>
      </w:r>
      <w:r w:rsidR="00B26196">
        <w:rPr>
          <w:noProof/>
        </w:rPr>
        <w:t>5.8</w:t>
      </w:r>
      <w:r>
        <w:fldChar w:fldCharType="end"/>
      </w:r>
      <w:r>
        <w:t xml:space="preserve"> </w:t>
      </w:r>
      <w:r w:rsidR="00F27E44">
        <w:t xml:space="preserve">shows the score for the non-septic patients in their ICU stay. For </w:t>
      </w:r>
      <m:oMath>
        <m:sSub>
          <m:sSubPr>
            <m:ctrlPr>
              <w:rPr>
                <w:rFonts w:ascii="Cambria Math" w:hAnsi="Cambria Math"/>
              </w:rPr>
            </m:ctrlPr>
          </m:sSubPr>
          <m:e>
            <m:r>
              <w:rPr>
                <w:rFonts w:ascii="Cambria Math" w:hAnsi="Cambria Math"/>
              </w:rPr>
              <m:t>U</m:t>
            </m:r>
          </m:e>
          <m:sub>
            <m:r>
              <w:rPr>
                <w:rFonts w:ascii="Cambria Math" w:hAnsi="Cambria Math"/>
              </w:rPr>
              <m:t>FP</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oMath>
      <w:r w:rsidR="00F27E44">
        <w:t>, false sepsis prediction contributes to alarm fatigue, lower confidence for the algorithm, antibiotic overuse and overall poor allocation of the hospital resources</w:t>
      </w:r>
      <w:r w:rsidR="002E0CF0">
        <w:t xml:space="preserve"> </w:t>
      </w:r>
      <w:r w:rsidR="00F27E44">
        <w:fldChar w:fldCharType="begin"/>
      </w:r>
      <w:r w:rsidR="006727E0">
        <w:instrText xml:space="preserve"> ADDIN ZOTERO_ITEM CSL_CITATION {"citationID":"MEh4OPGS","properties":{"formattedCitation":"[7]","plainCitation":"[7]","noteIndex":0},"citationItems":[{"id":74,"uris":["http://zotero.org/groups/2605537/items/EVJQMZ94"],"uri":["http://zotero.org/groups/2605537/items/EVJQMZ94"],"itemData":{"id":74,"type":"paper-conference","abstract":"The PhysioNet/Computing in Cardiology Challenge focused on the early detection of sepsis from clinical data. A total of 40,336 patient records from two distinct hospital systems were shared with participants while 22,761 patient records from three distinct hospital systems were sequestered as hidden test sets. Each patient record contained up to 40 measurements of vital sign, laboratory, and demographics data for over 2.5 million hourly time windows and over 15 million data points. We used the Sepsis-3 clinical criteria to define the onset time of sepsis. We challenged participants to design automated, open-source algorithms for predicting sepsis 6 hours before clinical recognition of sepsis. We developed a novel, clinical utility-based evaluation metric to assess each algorithm that rewards early sepsis predictions and penalizes late or missed predictions and false alarms. A total of 104 teams from academia and industry submitted a total of 853 entries during the official phase of the Challenge. We accepted 90 abstracts based on Challenge entries for presentations at Computing in Cardiology. We also compared entries to ensure that approaches from different teams remained independent. This article presents our analysis and discusses the implications of the Challenge for early sepsis predictions and related sequential prediction tasks.","container-title":"2019 Computing in Cardiology (CinC)","DOI":"10.23919/CinC49843.2019.9005736","note":"ISSN: 2325-887X","page":"Page 1-Page 4","title":"Early Prediction of Sepsis from Clinical Data: the PhysioNet/Computing in Cardiology Challenge 2019","author":[{"family":"Reyna","given":"M. A."},{"family":"Josef","given":"C."},{"family":"Seyedi","given":"S."},{"family":"Jeter","given":"R."},{"family":"Shashikumar","given":"S. P."},{"family":"Westover","given":"M. Brandon"},{"family":"Sharma","given":"A."},{"family":"Nemati","given":"S."},{"family":"Clifford","given":"G. D."}],"issued":{"date-parts":[["2019",9]]}}}],"schema":"https://github.com/citation-style-language/schema/raw/master/csl-citation.json"} </w:instrText>
      </w:r>
      <w:r w:rsidR="00F27E44">
        <w:fldChar w:fldCharType="separate"/>
      </w:r>
      <w:r w:rsidR="00CA6DB1" w:rsidRPr="00CA6DB1">
        <w:rPr>
          <w:rFonts w:cs="Calibri"/>
        </w:rPr>
        <w:t>[7]</w:t>
      </w:r>
      <w:r w:rsidR="00F27E44">
        <w:fldChar w:fldCharType="end"/>
      </w:r>
      <w:r>
        <w:t>.</w:t>
      </w:r>
      <w:r w:rsidR="00F27E44">
        <w:t xml:space="preserve"> Although it is not as dangerous as the False Negative prediction, it is also unhelpful and should be avoided.</w:t>
      </w:r>
      <w:r w:rsidR="00FE1630">
        <w:br/>
      </w:r>
      <w:r w:rsidR="00F27E44">
        <w:t xml:space="preserve">That’s why it is slightly penalized. For </w:t>
      </w:r>
      <m:oMath>
        <m:sSub>
          <m:sSubPr>
            <m:ctrlPr>
              <w:rPr>
                <w:rFonts w:ascii="Cambria Math" w:hAnsi="Cambria Math"/>
              </w:rPr>
            </m:ctrlPr>
          </m:sSubPr>
          <m:e>
            <m:r>
              <w:rPr>
                <w:rFonts w:ascii="Cambria Math" w:hAnsi="Cambria Math"/>
              </w:rPr>
              <m:t>U</m:t>
            </m:r>
          </m:e>
          <m:sub>
            <m:r>
              <w:rPr>
                <w:rFonts w:ascii="Cambria Math" w:hAnsi="Cambria Math"/>
              </w:rPr>
              <m:t>TN</m:t>
            </m:r>
          </m:sub>
        </m:s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oMath>
      <w:r w:rsidR="00F27E44">
        <w:t xml:space="preserve">, it remains to be zero. Non-septic prediction for non-septic is neither rewarded nor </w:t>
      </w:r>
      <w:r w:rsidR="00B21D47">
        <w:t>penalized</w:t>
      </w:r>
      <w:r w:rsidR="00F27E44">
        <w:t>.</w:t>
      </w:r>
    </w:p>
    <w:p w14:paraId="272DF7CA" w14:textId="2180DB4C" w:rsidR="00F27E44" w:rsidRDefault="00F27E44" w:rsidP="00E568F6">
      <w:r>
        <w:lastRenderedPageBreak/>
        <w:t xml:space="preserve">Given all the predictions for all hourly time windows </w:t>
      </w:r>
      <m:oMath>
        <m:r>
          <w:rPr>
            <w:rFonts w:ascii="Cambria Math" w:hAnsi="Cambria Math"/>
          </w:rPr>
          <m:t>T(s)</m:t>
        </m:r>
      </m:oMath>
      <w:r>
        <w:t xml:space="preserve"> for every patient record, the total score of an algorithm is defined as the sum of all the scores for all the predi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B95891" w14:paraId="2AFF321E" w14:textId="77777777" w:rsidTr="004E2630">
        <w:trPr>
          <w:trHeight w:val="628"/>
        </w:trPr>
        <w:tc>
          <w:tcPr>
            <w:tcW w:w="8217" w:type="dxa"/>
          </w:tcPr>
          <w:p w14:paraId="3B3B87A3" w14:textId="352D55D5" w:rsidR="00B95891" w:rsidRDefault="00CB76D7" w:rsidP="004E2630">
            <m:oMathPara>
              <m:oMath>
                <m:sSub>
                  <m:sSubPr>
                    <m:ctrlPr>
                      <w:rPr>
                        <w:rFonts w:ascii="Cambria Math" w:hAnsi="Cambria Math"/>
                        <w:i/>
                      </w:rPr>
                    </m:ctrlPr>
                  </m:sSubPr>
                  <m:e>
                    <m:r>
                      <w:rPr>
                        <w:rFonts w:ascii="Cambria Math" w:hAnsi="Cambria Math"/>
                      </w:rPr>
                      <m:t>U</m:t>
                    </m:r>
                  </m:e>
                  <m:sub>
                    <m:r>
                      <w:rPr>
                        <w:rFonts w:ascii="Cambria Math" w:hAnsi="Cambria Math"/>
                      </w:rPr>
                      <m:t>total</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s∈S</m:t>
                    </m:r>
                  </m:sub>
                  <m:sup/>
                  <m:e>
                    <m:nary>
                      <m:naryPr>
                        <m:chr m:val="∑"/>
                        <m:limLoc m:val="undOvr"/>
                        <m:supHide m:val="1"/>
                        <m:ctrlPr>
                          <w:rPr>
                            <w:rFonts w:ascii="Cambria Math" w:hAnsi="Cambria Math"/>
                            <w:i/>
                          </w:rPr>
                        </m:ctrlPr>
                      </m:naryPr>
                      <m:sub>
                        <m:r>
                          <w:rPr>
                            <w:rFonts w:ascii="Cambria Math" w:hAnsi="Cambria Math"/>
                          </w:rPr>
                          <m:t>t∈T(s)</m:t>
                        </m:r>
                      </m:sub>
                      <m:sup/>
                      <m:e>
                        <m:r>
                          <w:rPr>
                            <w:rFonts w:ascii="Cambria Math" w:hAnsi="Cambria Math"/>
                          </w:rPr>
                          <m:t>U</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t</m:t>
                            </m:r>
                          </m:e>
                        </m:d>
                      </m:e>
                    </m:nary>
                  </m:e>
                </m:nary>
              </m:oMath>
            </m:oMathPara>
          </w:p>
        </w:tc>
        <w:tc>
          <w:tcPr>
            <w:tcW w:w="843" w:type="dxa"/>
            <w:vAlign w:val="center"/>
          </w:tcPr>
          <w:p w14:paraId="75CF410B" w14:textId="0B75DCE0" w:rsidR="00B95891" w:rsidRDefault="00B95891"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t xml:space="preserve">6 </w:t>
            </w:r>
          </w:p>
        </w:tc>
      </w:tr>
    </w:tbl>
    <w:p w14:paraId="47AC6215" w14:textId="77777777" w:rsidR="00B95891" w:rsidRDefault="00B95891" w:rsidP="00E568F6"/>
    <w:p w14:paraId="42F72AB8" w14:textId="77777777" w:rsidR="00F27E44" w:rsidRDefault="00F27E44" w:rsidP="005F5B9B">
      <w:r>
        <w:t>For easier interpretability, the total score is normalized. The optimal algorithm with the highest score receives a normalized score of 1 and the completely inactive algorithm that only makes non-sepsis predictions receive 0</w:t>
      </w:r>
      <w:r w:rsidR="00D76101">
        <w:t>.</w:t>
      </w:r>
      <w:r>
        <w:t xml:space="preserve"> It is optimized by the equation below. The utility score is viewed as the determining evaluation metric in this th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B95891" w14:paraId="4A964E12" w14:textId="77777777" w:rsidTr="004E2630">
        <w:trPr>
          <w:trHeight w:val="628"/>
        </w:trPr>
        <w:tc>
          <w:tcPr>
            <w:tcW w:w="8217" w:type="dxa"/>
          </w:tcPr>
          <w:p w14:paraId="6B5F4E30" w14:textId="27CB4DB3" w:rsidR="00B95891" w:rsidRDefault="00CB76D7" w:rsidP="004E2630">
            <m:oMathPara>
              <m:oMath>
                <m:sSub>
                  <m:sSubPr>
                    <m:ctrlPr>
                      <w:rPr>
                        <w:rFonts w:ascii="Cambria Math" w:hAnsi="Cambria Math"/>
                        <w:i/>
                      </w:rPr>
                    </m:ctrlPr>
                  </m:sSubPr>
                  <m:e>
                    <m:r>
                      <w:rPr>
                        <w:rFonts w:ascii="Cambria Math" w:hAnsi="Cambria Math"/>
                      </w:rPr>
                      <m:t>U</m:t>
                    </m:r>
                  </m:e>
                  <m:sub>
                    <m:r>
                      <w:rPr>
                        <w:rFonts w:ascii="Cambria Math" w:hAnsi="Cambria Math"/>
                      </w:rPr>
                      <m:t>normaliz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total</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no predictions</m:t>
                        </m:r>
                      </m:sub>
                    </m:sSub>
                  </m:num>
                  <m:den>
                    <m:sSub>
                      <m:sSubPr>
                        <m:ctrlPr>
                          <w:rPr>
                            <w:rFonts w:ascii="Cambria Math" w:hAnsi="Cambria Math"/>
                            <w:i/>
                          </w:rPr>
                        </m:ctrlPr>
                      </m:sSubPr>
                      <m:e>
                        <m:r>
                          <w:rPr>
                            <w:rFonts w:ascii="Cambria Math" w:hAnsi="Cambria Math"/>
                          </w:rPr>
                          <m:t>U</m:t>
                        </m:r>
                      </m:e>
                      <m:sub>
                        <m:r>
                          <w:rPr>
                            <w:rFonts w:ascii="Cambria Math" w:hAnsi="Cambria Math"/>
                          </w:rPr>
                          <m:t>optimal</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no predictions</m:t>
                        </m:r>
                      </m:sub>
                    </m:sSub>
                  </m:den>
                </m:f>
              </m:oMath>
            </m:oMathPara>
          </w:p>
        </w:tc>
        <w:tc>
          <w:tcPr>
            <w:tcW w:w="843" w:type="dxa"/>
            <w:vAlign w:val="center"/>
          </w:tcPr>
          <w:p w14:paraId="42477668" w14:textId="01C498F5" w:rsidR="00B95891" w:rsidRDefault="00B95891" w:rsidP="004E2630">
            <w:pPr>
              <w:jc w:val="right"/>
            </w:pPr>
            <w:r w:rsidRPr="00E64FBF">
              <w:t xml:space="preserve">Eq </w:t>
            </w:r>
            <w:r w:rsidRPr="00E64FBF">
              <w:fldChar w:fldCharType="begin"/>
            </w:r>
            <w:r w:rsidRPr="00E64FBF">
              <w:instrText xml:space="preserve"> STYLEREF 1 \s </w:instrText>
            </w:r>
            <w:r w:rsidRPr="00E64FBF">
              <w:fldChar w:fldCharType="separate"/>
            </w:r>
            <w:r w:rsidR="00B26196">
              <w:rPr>
                <w:noProof/>
              </w:rPr>
              <w:t>5</w:t>
            </w:r>
            <w:r w:rsidRPr="00E64FBF">
              <w:fldChar w:fldCharType="end"/>
            </w:r>
            <w:r w:rsidRPr="00E64FBF">
              <w:t>.</w:t>
            </w:r>
            <w:r>
              <w:t>7</w:t>
            </w:r>
          </w:p>
        </w:tc>
      </w:tr>
    </w:tbl>
    <w:p w14:paraId="07163F9C" w14:textId="77777777" w:rsidR="00E568F6" w:rsidRDefault="00E568F6" w:rsidP="00E568F6">
      <w:pPr>
        <w:pStyle w:val="Heading3"/>
      </w:pPr>
      <w:bookmarkStart w:id="319" w:name="_Toc72176234"/>
      <w:r>
        <w:t>Baseline</w:t>
      </w:r>
      <w:bookmarkEnd w:id="319"/>
    </w:p>
    <w:p w14:paraId="7EC5BFA8" w14:textId="790F25F9" w:rsidR="00E461BF" w:rsidRPr="00B26B43" w:rsidRDefault="00E568F6" w:rsidP="005F5B9B">
      <w:r>
        <w:t xml:space="preserve">Baseline </w:t>
      </w:r>
      <w:r w:rsidR="00F27E44">
        <w:t xml:space="preserve">is not an evaluation metric for the prediction algorithm. </w:t>
      </w:r>
      <w:r w:rsidR="002A0118" w:rsidRPr="002A0118">
        <w:t>We consider the ratio of negative examples to total examples as the baseline.</w:t>
      </w:r>
      <w:r w:rsidR="002A0118">
        <w:t xml:space="preserve"> </w:t>
      </w:r>
      <w:r w:rsidR="00F27E44">
        <w:t>It is more like setting a line for the accuracy to surpass. If the algorithm is lazy and only gives zero prediction, the accuracy is equal to the baseline. A good algorithm that can give correct positive and negative predictions should achieve an accuracy higher than the baseline.</w:t>
      </w:r>
    </w:p>
    <w:p w14:paraId="3B69F1B3" w14:textId="1DDBA1CA" w:rsidR="00A450DF" w:rsidRPr="00A450DF" w:rsidRDefault="000E472C" w:rsidP="006878A6">
      <w:r>
        <w:br w:type="page"/>
      </w:r>
    </w:p>
    <w:p w14:paraId="19FB98E3" w14:textId="77777777" w:rsidR="00DF01CF" w:rsidRDefault="00362096" w:rsidP="009847DA">
      <w:pPr>
        <w:pStyle w:val="Heading1"/>
      </w:pPr>
      <w:bookmarkStart w:id="320" w:name="_Toc72176235"/>
      <w:bookmarkEnd w:id="234"/>
      <w:bookmarkEnd w:id="235"/>
      <w:r>
        <w:lastRenderedPageBreak/>
        <w:t>Experiments</w:t>
      </w:r>
      <w:r w:rsidR="00715E29">
        <w:t xml:space="preserve"> </w:t>
      </w:r>
      <w:r w:rsidR="00670421">
        <w:t xml:space="preserve">&amp; </w:t>
      </w:r>
      <w:r w:rsidR="00715E29">
        <w:t>Results</w:t>
      </w:r>
      <w:bookmarkEnd w:id="320"/>
    </w:p>
    <w:p w14:paraId="11402AF6" w14:textId="1A32628E" w:rsidR="008C0B36" w:rsidRDefault="008C0B36" w:rsidP="00A46095">
      <w:r w:rsidRPr="008C0B36">
        <w:t xml:space="preserve">The main experiments carried out during the master's thesis will be briefly discussed in the following chapters. The results and conclusions that can be drawn from these experiments will also be discussed. </w:t>
      </w:r>
      <w:r>
        <w:t>First</w:t>
      </w:r>
      <w:r w:rsidR="00776CB2">
        <w:t>,</w:t>
      </w:r>
      <w:r>
        <w:t xml:space="preserve"> the experiment</w:t>
      </w:r>
      <w:r w:rsidR="00C50CA5">
        <w:t>s</w:t>
      </w:r>
      <w:r>
        <w:t xml:space="preserve"> for the imputation of the missing data </w:t>
      </w:r>
      <w:r w:rsidR="00950484">
        <w:t>are</w:t>
      </w:r>
      <w:r w:rsidR="00776CB2">
        <w:t xml:space="preserve"> </w:t>
      </w:r>
      <w:r>
        <w:t xml:space="preserve">discussed, followed by the </w:t>
      </w:r>
      <w:r w:rsidR="00354E92">
        <w:t xml:space="preserve">conducted </w:t>
      </w:r>
      <w:r>
        <w:t xml:space="preserve">experiments for reliably predicting the occurrence of sepsis </w:t>
      </w:r>
      <w:r w:rsidR="00CC27ED">
        <w:t xml:space="preserve">in </w:t>
      </w:r>
      <w:r>
        <w:t>a patient.</w:t>
      </w:r>
    </w:p>
    <w:p w14:paraId="7701733D" w14:textId="4E14F1FF" w:rsidR="001C3A5A" w:rsidRDefault="002A6744" w:rsidP="001C3A5A">
      <w:r>
        <w:t>Along</w:t>
      </w:r>
      <w:r w:rsidR="0048394D">
        <w:t xml:space="preserve"> with</w:t>
      </w:r>
      <w:r w:rsidR="00DC48A8">
        <w:t xml:space="preserve"> all</w:t>
      </w:r>
      <w:r>
        <w:t xml:space="preserve"> the </w:t>
      </w:r>
      <w:r w:rsidR="00F52DDA">
        <w:t>experiments,</w:t>
      </w:r>
      <w:r w:rsidR="00DC48A8">
        <w:t xml:space="preserve"> different methods are compared for their </w:t>
      </w:r>
      <w:r w:rsidR="00214B98">
        <w:t>influence</w:t>
      </w:r>
      <w:r w:rsidR="00620F5B">
        <w:t xml:space="preserve">s on the </w:t>
      </w:r>
      <w:r w:rsidR="008E5F97">
        <w:t>algorithm’s performance</w:t>
      </w:r>
      <w:r w:rsidR="00E70B7E">
        <w:t xml:space="preserve"> evaluated by</w:t>
      </w:r>
      <w:r w:rsidR="005C1F36">
        <w:t xml:space="preserve"> the </w:t>
      </w:r>
      <w:r w:rsidR="00DB32DD">
        <w:t>utility score</w:t>
      </w:r>
      <w:r w:rsidR="005C1F36">
        <w:t>.</w:t>
      </w:r>
      <w:r w:rsidR="0097068B">
        <w:t xml:space="preserve"> </w:t>
      </w:r>
      <w:r w:rsidR="0000024B">
        <w:t>For different stages, t</w:t>
      </w:r>
      <w:r w:rsidR="0097068B">
        <w:t>he method</w:t>
      </w:r>
      <w:r w:rsidR="00BF5ADB">
        <w:t xml:space="preserve"> </w:t>
      </w:r>
      <w:r w:rsidR="0097068B">
        <w:t>that</w:t>
      </w:r>
      <w:r w:rsidR="00BF5ADB">
        <w:t xml:space="preserve"> </w:t>
      </w:r>
      <w:r w:rsidR="00442EBC">
        <w:t>achieves</w:t>
      </w:r>
      <w:r w:rsidR="007D66E7">
        <w:t xml:space="preserve"> the highest </w:t>
      </w:r>
      <w:r w:rsidR="00E70B7E">
        <w:t xml:space="preserve">or </w:t>
      </w:r>
      <w:r w:rsidR="00BF5ADB">
        <w:t>increases</w:t>
      </w:r>
      <w:r w:rsidR="00214B98">
        <w:t xml:space="preserve"> </w:t>
      </w:r>
      <w:r w:rsidR="00E70B7E">
        <w:t xml:space="preserve">the utility score </w:t>
      </w:r>
      <w:r w:rsidR="0048394D">
        <w:t>is</w:t>
      </w:r>
      <w:r w:rsidR="00E70B7E">
        <w:t xml:space="preserve"> kept</w:t>
      </w:r>
      <w:r w:rsidR="00C521F5">
        <w:t xml:space="preserve">, while </w:t>
      </w:r>
      <w:r w:rsidR="005933D2">
        <w:t xml:space="preserve">those </w:t>
      </w:r>
      <w:r w:rsidR="0048394D">
        <w:t xml:space="preserve">that </w:t>
      </w:r>
      <w:r w:rsidR="005933D2">
        <w:t xml:space="preserve">decrease the </w:t>
      </w:r>
      <w:r w:rsidR="000F5D19">
        <w:t xml:space="preserve">utility score are abandoned. </w:t>
      </w:r>
      <w:r w:rsidR="00437BA7">
        <w:t xml:space="preserve">In this way, </w:t>
      </w:r>
      <w:r w:rsidR="0048394D">
        <w:t>the</w:t>
      </w:r>
      <w:r w:rsidR="00437BA7">
        <w:t xml:space="preserve"> best performance with the highest utility score is </w:t>
      </w:r>
      <w:r w:rsidR="0048394D">
        <w:t>reached at last.</w:t>
      </w:r>
      <w:bookmarkStart w:id="321" w:name="_Toc67574642"/>
      <w:bookmarkStart w:id="322" w:name="_Toc67578924"/>
    </w:p>
    <w:p w14:paraId="17180E0F" w14:textId="33C3BB9E" w:rsidR="009847DA" w:rsidRPr="005B4E51" w:rsidRDefault="009847DA" w:rsidP="001C3A5A">
      <w:pPr>
        <w:pStyle w:val="Heading2"/>
      </w:pPr>
      <w:bookmarkStart w:id="323" w:name="_Toc72176236"/>
      <w:r w:rsidRPr="005B4E51">
        <w:t>Experiment for imputing the missing data</w:t>
      </w:r>
      <w:bookmarkEnd w:id="321"/>
      <w:bookmarkEnd w:id="322"/>
      <w:bookmarkEnd w:id="323"/>
    </w:p>
    <w:p w14:paraId="5A34DB42" w14:textId="3E31BF16" w:rsidR="00833904" w:rsidRDefault="00833904" w:rsidP="00FF3CA8">
      <w:r>
        <w:t xml:space="preserve">In chapter </w:t>
      </w:r>
      <w:r>
        <w:fldChar w:fldCharType="begin"/>
      </w:r>
      <w:r>
        <w:instrText xml:space="preserve"> REF _Ref70318450 \r \h </w:instrText>
      </w:r>
      <w:r w:rsidR="00FF3CA8">
        <w:instrText xml:space="preserve"> \* MERGEFORMAT </w:instrText>
      </w:r>
      <w:r>
        <w:fldChar w:fldCharType="separate"/>
      </w:r>
      <w:r w:rsidR="00B26196">
        <w:t>5.1</w:t>
      </w:r>
      <w:r>
        <w:fldChar w:fldCharType="end"/>
      </w:r>
      <w:r>
        <w:t xml:space="preserve">, the different methods that can be used to fill in the missing data in the provided training data were discussed. In the following chapters, the different experiments </w:t>
      </w:r>
      <w:r w:rsidR="00F345E0">
        <w:t xml:space="preserve">that </w:t>
      </w:r>
      <w:r w:rsidR="00C87F2E">
        <w:t xml:space="preserve">were conducted </w:t>
      </w:r>
      <w:r>
        <w:t xml:space="preserve">to find the best </w:t>
      </w:r>
      <w:r w:rsidR="00F345E0">
        <w:t xml:space="preserve">filling </w:t>
      </w:r>
      <w:r>
        <w:t>method, in terms of performance</w:t>
      </w:r>
      <w:r w:rsidR="00776CB2">
        <w:t xml:space="preserve"> (utility score, </w:t>
      </w:r>
      <w:r w:rsidR="00A978D2">
        <w:t xml:space="preserve">F1-score, </w:t>
      </w:r>
      <w:r w:rsidR="00776CB2">
        <w:t>accuracy)</w:t>
      </w:r>
      <w:r>
        <w:t xml:space="preserve">, for </w:t>
      </w:r>
      <w:r w:rsidR="00F345E0">
        <w:t xml:space="preserve">imputing </w:t>
      </w:r>
      <w:r>
        <w:t>the missing data will be discussed.</w:t>
      </w:r>
    </w:p>
    <w:p w14:paraId="78125B27" w14:textId="1FE2C88F" w:rsidR="00833904" w:rsidRDefault="00833904" w:rsidP="00002322">
      <w:pPr>
        <w:pStyle w:val="Heading3"/>
      </w:pPr>
      <w:bookmarkStart w:id="324" w:name="_Toc72176237"/>
      <w:r>
        <w:t>KNN-filling method</w:t>
      </w:r>
      <w:bookmarkEnd w:id="324"/>
    </w:p>
    <w:p w14:paraId="733FD9CE" w14:textId="3E91D0CD" w:rsidR="00833904" w:rsidRDefault="00833904" w:rsidP="00783C7F">
      <w:r>
        <w:t xml:space="preserve">The KNN filling method uses the values of the K nearest neighbours to fill in the missing data. For this method, we will experimentally investigate which value of K (number of nearest neighbours) achieves the highest performance scores for the different models. As previously mentioned in this thesis, the dataset training was performed using 10-Fold cross-validation. This means that the dataset is divided into </w:t>
      </w:r>
      <w:r w:rsidRPr="006B7D58">
        <w:t>10 slic</w:t>
      </w:r>
      <w:r>
        <w:t xml:space="preserve">es and the training data is evaluated for each of the 10 folds. </w:t>
      </w:r>
      <w:r w:rsidR="00EB5804" w:rsidRPr="00EB5804">
        <w:t xml:space="preserve">Since </w:t>
      </w:r>
      <w:r w:rsidR="00B46B3B">
        <w:t xml:space="preserve">the KNN </w:t>
      </w:r>
      <w:r w:rsidR="00EB5804" w:rsidRPr="00EB5804">
        <w:t xml:space="preserve">method is computationally expensive, we tested </w:t>
      </w:r>
      <w:r w:rsidR="0002431D">
        <w:t xml:space="preserve">the </w:t>
      </w:r>
      <w:r w:rsidR="00B46B3B">
        <w:t>KNN</w:t>
      </w:r>
      <w:r w:rsidR="00EB5804" w:rsidRPr="00EB5804">
        <w:t xml:space="preserve"> based imputation approach by varying the number of patients from 400, 1000, 2000 and 5000 patients</w:t>
      </w:r>
      <w:r>
        <w:t xml:space="preserve">. For each dataset size, only the model that achieves the best performance will be </w:t>
      </w:r>
      <w:r w:rsidR="00936A76">
        <w:t>select</w:t>
      </w:r>
      <w:r w:rsidR="00150195">
        <w:t>ed</w:t>
      </w:r>
      <w:r>
        <w:t>. All the experiments were conducted using the following classifiers:</w:t>
      </w:r>
    </w:p>
    <w:p w14:paraId="7393B0BD" w14:textId="5F246A1F" w:rsidR="00833904" w:rsidRPr="00833904" w:rsidRDefault="002225C1" w:rsidP="00F260EC">
      <w:pPr>
        <w:pStyle w:val="ListParagraph"/>
        <w:numPr>
          <w:ilvl w:val="0"/>
          <w:numId w:val="25"/>
        </w:numPr>
      </w:pPr>
      <w:r w:rsidRPr="00833904">
        <w:t>Decision Tree</w:t>
      </w:r>
    </w:p>
    <w:p w14:paraId="03F03B13" w14:textId="58E7887E" w:rsidR="00833904" w:rsidRPr="00833904" w:rsidRDefault="00833904" w:rsidP="00F260EC">
      <w:pPr>
        <w:pStyle w:val="ListParagraph"/>
        <w:numPr>
          <w:ilvl w:val="0"/>
          <w:numId w:val="25"/>
        </w:numPr>
      </w:pPr>
      <w:r w:rsidRPr="00833904">
        <w:t>XGBoost</w:t>
      </w:r>
    </w:p>
    <w:p w14:paraId="3216F77C" w14:textId="61DB417B" w:rsidR="00833904" w:rsidRPr="00833904" w:rsidRDefault="00833904" w:rsidP="00F260EC">
      <w:pPr>
        <w:pStyle w:val="ListParagraph"/>
        <w:numPr>
          <w:ilvl w:val="0"/>
          <w:numId w:val="25"/>
        </w:numPr>
      </w:pPr>
      <w:r w:rsidRPr="00833904">
        <w:t>AdaBoost</w:t>
      </w:r>
    </w:p>
    <w:p w14:paraId="362110A3" w14:textId="336BEC1E" w:rsidR="00833904" w:rsidRPr="00833904" w:rsidRDefault="00833904" w:rsidP="00F260EC">
      <w:pPr>
        <w:pStyle w:val="ListParagraph"/>
        <w:numPr>
          <w:ilvl w:val="0"/>
          <w:numId w:val="25"/>
        </w:numPr>
      </w:pPr>
      <w:r w:rsidRPr="00833904">
        <w:t xml:space="preserve">Logistic Regression </w:t>
      </w:r>
    </w:p>
    <w:p w14:paraId="2D8806B9" w14:textId="4E4E0BF8" w:rsidR="00833904" w:rsidRPr="00833904" w:rsidRDefault="00833904" w:rsidP="00F260EC">
      <w:pPr>
        <w:pStyle w:val="ListParagraph"/>
        <w:numPr>
          <w:ilvl w:val="0"/>
          <w:numId w:val="25"/>
        </w:numPr>
      </w:pPr>
      <w:r w:rsidRPr="00833904">
        <w:t>Random Forest</w:t>
      </w:r>
    </w:p>
    <w:p w14:paraId="5676A1F3" w14:textId="28960F51" w:rsidR="00833904" w:rsidRPr="00833904" w:rsidRDefault="0037442F" w:rsidP="00F260EC">
      <w:pPr>
        <w:pStyle w:val="ListParagraph"/>
        <w:numPr>
          <w:ilvl w:val="0"/>
          <w:numId w:val="25"/>
        </w:numPr>
      </w:pPr>
      <w:r w:rsidRPr="00833904">
        <w:t>Gradient Boosting</w:t>
      </w:r>
    </w:p>
    <w:p w14:paraId="202FD0B4" w14:textId="62E186AF" w:rsidR="00833904" w:rsidRDefault="00833904">
      <w:pPr>
        <w:spacing w:after="0"/>
        <w:jc w:val="left"/>
      </w:pPr>
    </w:p>
    <w:p w14:paraId="656652AB" w14:textId="4DEBABD0" w:rsidR="00833904" w:rsidRPr="00B0257E" w:rsidRDefault="00833904" w:rsidP="00150195">
      <w:pPr>
        <w:pStyle w:val="Heading4"/>
      </w:pPr>
      <w:r w:rsidRPr="00043D02">
        <w:lastRenderedPageBreak/>
        <w:t xml:space="preserve">KNN on 400 </w:t>
      </w:r>
      <w:r w:rsidR="00B21D47" w:rsidRPr="00B0257E">
        <w:t>patients</w:t>
      </w:r>
    </w:p>
    <w:p w14:paraId="217E5CB0" w14:textId="3B283C6A" w:rsidR="00833904" w:rsidRDefault="00833904" w:rsidP="00130FDC">
      <w:r>
        <w:t xml:space="preserve">For the 400 patient datasets, the experiments were conducted with the value of K (nearest neighbours) </w:t>
      </w:r>
      <w:r w:rsidR="00C8440C">
        <w:t xml:space="preserve">ranging </w:t>
      </w:r>
      <w:r>
        <w:t>from 5 to 370</w:t>
      </w:r>
      <w:r w:rsidR="00D76101">
        <w:t>.</w:t>
      </w:r>
      <w:r>
        <w:t xml:space="preserve"> For this range of K values, the range set was divided into two subsets with two different step sizes</w:t>
      </w:r>
      <w:r w:rsidR="00783C7F">
        <w:t>:</w:t>
      </w:r>
    </w:p>
    <w:p w14:paraId="07B69B5E" w14:textId="3FF5C15C" w:rsidR="00833904" w:rsidRDefault="00B95C24" w:rsidP="00E56FDD">
      <w:pPr>
        <w:pStyle w:val="ListParagraph"/>
        <w:numPr>
          <w:ilvl w:val="0"/>
          <w:numId w:val="27"/>
        </w:numPr>
      </w:pPr>
      <w:r>
        <w:t>In t</w:t>
      </w:r>
      <w:r w:rsidR="00C8440C">
        <w:t xml:space="preserve">he </w:t>
      </w:r>
      <w:r w:rsidR="00833904">
        <w:t xml:space="preserve">first subset where K </w:t>
      </w:r>
      <w:r w:rsidR="00E96739">
        <w:t xml:space="preserve">ranges </w:t>
      </w:r>
      <w:r w:rsidR="00833904">
        <w:t>between 5 and 250, a step size of 5 was used</w:t>
      </w:r>
    </w:p>
    <w:p w14:paraId="5B35DDD5" w14:textId="5207AF07" w:rsidR="00783C7F" w:rsidRDefault="00833904" w:rsidP="00E56FDD">
      <w:pPr>
        <w:pStyle w:val="ListParagraph"/>
        <w:numPr>
          <w:ilvl w:val="0"/>
          <w:numId w:val="27"/>
        </w:numPr>
      </w:pPr>
      <w:r>
        <w:t>The second subset</w:t>
      </w:r>
      <w:r w:rsidR="00145054">
        <w:t xml:space="preserve">, where </w:t>
      </w:r>
      <w:r w:rsidR="00B95C24">
        <w:t>K</w:t>
      </w:r>
      <w:r>
        <w:t xml:space="preserve"> ran</w:t>
      </w:r>
      <w:r w:rsidR="00B95C24">
        <w:t>ges</w:t>
      </w:r>
      <w:r>
        <w:t xml:space="preserve"> from 250 up to 370</w:t>
      </w:r>
      <w:r w:rsidR="00B95C24">
        <w:t>,</w:t>
      </w:r>
      <w:r>
        <w:t xml:space="preserve"> is iterated using a step size of 15</w:t>
      </w:r>
    </w:p>
    <w:p w14:paraId="037306F2" w14:textId="790DF33F" w:rsidR="00833904" w:rsidRDefault="00833904" w:rsidP="00130FDC">
      <w:r>
        <w:t xml:space="preserve">The models mentioned above in the intro of the KNN-filling chapter will be used to perform this experiment. The </w:t>
      </w:r>
      <w:r w:rsidR="00230D6F">
        <w:t>D</w:t>
      </w:r>
      <w:r>
        <w:t xml:space="preserve">ecision </w:t>
      </w:r>
      <w:r w:rsidR="00230D6F">
        <w:t>T</w:t>
      </w:r>
      <w:r>
        <w:t>ree classifier achieved the overall highest mean util</w:t>
      </w:r>
      <w:r w:rsidR="00FD4D25">
        <w:t xml:space="preserve">ity </w:t>
      </w:r>
      <w:r>
        <w:t>score for the KNN filling experiment.</w:t>
      </w:r>
    </w:p>
    <w:p w14:paraId="016D690E" w14:textId="63C9844D" w:rsidR="000B0165" w:rsidRDefault="00833904" w:rsidP="00130FDC">
      <w:r>
        <w:t xml:space="preserve">After results comparison of the different classifiers, the </w:t>
      </w:r>
      <w:r w:rsidR="00ED38EF">
        <w:t xml:space="preserve">Decision Tree </w:t>
      </w:r>
      <w:r>
        <w:t>classifier provides the overall best performance</w:t>
      </w:r>
      <w:r w:rsidR="00B13EC3">
        <w:t>. I</w:t>
      </w:r>
      <w:r>
        <w:t xml:space="preserve">t achieves the highest utility score of all the used classifiers and the Logistic Regression classifier performs the worst of them all. In </w:t>
      </w:r>
      <w:r w:rsidR="00A209BB">
        <w:fldChar w:fldCharType="begin"/>
      </w:r>
      <w:r w:rsidR="00A209BB">
        <w:instrText xml:space="preserve"> REF _Ref70857764 \h </w:instrText>
      </w:r>
      <w:r w:rsidR="001A5664">
        <w:instrText xml:space="preserve"> \* MERGEFORMAT </w:instrText>
      </w:r>
      <w:r w:rsidR="00A209BB">
        <w:fldChar w:fldCharType="separate"/>
      </w:r>
      <w:r w:rsidR="00B26196">
        <w:t xml:space="preserve">Table </w:t>
      </w:r>
      <w:r w:rsidR="00B26196">
        <w:rPr>
          <w:noProof/>
        </w:rPr>
        <w:t>9</w:t>
      </w:r>
      <w:r w:rsidR="00A209BB">
        <w:fldChar w:fldCharType="end"/>
      </w:r>
      <w:r>
        <w:t xml:space="preserve">, a slice of the </w:t>
      </w:r>
      <w:r w:rsidR="00F63078">
        <w:t>results of the experimen</w:t>
      </w:r>
      <w:r>
        <w:t>ts</w:t>
      </w:r>
      <w:r w:rsidR="005B5B81">
        <w:t xml:space="preserve"> and the</w:t>
      </w:r>
      <w:r>
        <w:t xml:space="preserve"> best values of K for the KNN filling method for 400 patients</w:t>
      </w:r>
      <w:r w:rsidR="0097732C">
        <w:t xml:space="preserve"> is shown</w:t>
      </w:r>
      <w:r>
        <w:t>. In</w:t>
      </w:r>
      <w:r w:rsidR="005B5B81">
        <w:t xml:space="preserve"> </w:t>
      </w:r>
      <w:r w:rsidR="005B5B81">
        <w:fldChar w:fldCharType="begin"/>
      </w:r>
      <w:r w:rsidR="005B5B81">
        <w:instrText xml:space="preserve"> REF _Ref70432805 \h </w:instrText>
      </w:r>
      <w:r w:rsidR="001A5664">
        <w:instrText xml:space="preserve"> \* MERGEFORMAT </w:instrText>
      </w:r>
      <w:r w:rsidR="005B5B81">
        <w:fldChar w:fldCharType="separate"/>
      </w:r>
      <w:r w:rsidR="00B26196" w:rsidRPr="00FB3A23">
        <w:t xml:space="preserve">Figure </w:t>
      </w:r>
      <w:r w:rsidR="00B26196">
        <w:rPr>
          <w:noProof/>
        </w:rPr>
        <w:t>6</w:t>
      </w:r>
      <w:r w:rsidR="00B26196" w:rsidRPr="00FB3A23">
        <w:rPr>
          <w:noProof/>
        </w:rPr>
        <w:t>.</w:t>
      </w:r>
      <w:r w:rsidR="00B26196">
        <w:rPr>
          <w:noProof/>
        </w:rPr>
        <w:t>1</w:t>
      </w:r>
      <w:r w:rsidR="005B5B81">
        <w:fldChar w:fldCharType="end"/>
      </w:r>
      <w:r>
        <w:t xml:space="preserve">, an error bar graph of the </w:t>
      </w:r>
      <w:r w:rsidR="00ED38EF">
        <w:t>Decision Tree</w:t>
      </w:r>
      <w:r w:rsidR="001F3A8A">
        <w:t xml:space="preserve"> classifier</w:t>
      </w:r>
      <w:r>
        <w:t xml:space="preserve"> results of the KNN filling method is shown. From this graph, </w:t>
      </w:r>
      <w:r w:rsidR="00B13EC3">
        <w:t xml:space="preserve">it </w:t>
      </w:r>
      <w:r>
        <w:t xml:space="preserve">can be concluded that there is a lot of deviation </w:t>
      </w:r>
      <w:r w:rsidR="00D33FBB">
        <w:t xml:space="preserve">in </w:t>
      </w:r>
      <w:r>
        <w:t>the utility score for a small</w:t>
      </w:r>
      <w:r w:rsidR="00527569">
        <w:t>,</w:t>
      </w:r>
      <w:r w:rsidR="00C82ED1">
        <w:t xml:space="preserve"> </w:t>
      </w:r>
      <w:r>
        <w:t>400 patient</w:t>
      </w:r>
      <w:r w:rsidR="00324612">
        <w:t>s</w:t>
      </w:r>
      <w:r w:rsidR="00527569">
        <w:t>,</w:t>
      </w:r>
      <w:r>
        <w:t xml:space="preserve"> dataset.</w:t>
      </w:r>
      <w:r w:rsidR="00A82A62">
        <w:t xml:space="preserve"> In </w:t>
      </w:r>
      <w:r w:rsidR="00A82A62">
        <w:fldChar w:fldCharType="begin"/>
      </w:r>
      <w:r w:rsidR="00A82A62">
        <w:instrText xml:space="preserve"> REF _Ref70857764 \h </w:instrText>
      </w:r>
      <w:r w:rsidR="001A5664">
        <w:instrText xml:space="preserve"> \* MERGEFORMAT </w:instrText>
      </w:r>
      <w:r w:rsidR="00A82A62">
        <w:fldChar w:fldCharType="separate"/>
      </w:r>
      <w:r w:rsidR="00B26196">
        <w:t xml:space="preserve">Table </w:t>
      </w:r>
      <w:r w:rsidR="00B26196">
        <w:rPr>
          <w:noProof/>
        </w:rPr>
        <w:t>9</w:t>
      </w:r>
      <w:r w:rsidR="00A82A62">
        <w:fldChar w:fldCharType="end"/>
      </w:r>
      <w:r w:rsidR="00A82A62">
        <w:t xml:space="preserve">, </w:t>
      </w:r>
      <w:r w:rsidR="001F2E78">
        <w:t xml:space="preserve">the </w:t>
      </w:r>
      <w:r w:rsidR="00A82A62">
        <w:t xml:space="preserve">best </w:t>
      </w:r>
      <w:r w:rsidR="00801205">
        <w:t xml:space="preserve">scores are </w:t>
      </w:r>
      <w:r w:rsidR="001F2E78">
        <w:t xml:space="preserve">displayed in bold. </w:t>
      </w:r>
      <w:r w:rsidR="0024636D">
        <w:t xml:space="preserve">The highest </w:t>
      </w:r>
      <w:r w:rsidR="00F5743F">
        <w:t>mean utility score is achieved when K is equal to 325, the F1Score</w:t>
      </w:r>
      <w:r w:rsidR="00826C89">
        <w:t>_mean</w:t>
      </w:r>
      <w:r w:rsidR="00F5743F">
        <w:t xml:space="preserve"> is </w:t>
      </w:r>
      <w:r w:rsidR="000302B0">
        <w:t xml:space="preserve">the highest at </w:t>
      </w:r>
      <w:r w:rsidR="00E56FDD">
        <w:br/>
      </w:r>
      <w:r w:rsidR="000302B0">
        <w:t>K equals</w:t>
      </w:r>
      <w:r w:rsidR="00864711">
        <w:t xml:space="preserve"> 250 and </w:t>
      </w:r>
      <w:r w:rsidR="00F61762" w:rsidRPr="00300BBC">
        <w:t>finally</w:t>
      </w:r>
      <w:r w:rsidR="003B7738" w:rsidRPr="00300BBC">
        <w:t xml:space="preserve">, </w:t>
      </w:r>
      <w:r w:rsidR="00F703C5" w:rsidRPr="00300BBC">
        <w:t>the</w:t>
      </w:r>
      <w:r w:rsidR="00F703C5">
        <w:t xml:space="preserve"> highest mean accuracy score is </w:t>
      </w:r>
      <w:r w:rsidR="00A164A6">
        <w:t>achieved</w:t>
      </w:r>
      <w:r w:rsidR="006B7D58">
        <w:t xml:space="preserve"> at K= 90</w:t>
      </w:r>
      <w:r w:rsidR="00A164A6">
        <w:t>.</w:t>
      </w:r>
    </w:p>
    <w:p w14:paraId="0B77CF89" w14:textId="77777777" w:rsidR="005A1C80" w:rsidRDefault="005A1C80" w:rsidP="00833904">
      <w:pPr>
        <w:jc w:val="left"/>
      </w:pPr>
    </w:p>
    <w:p w14:paraId="6DD284A0" w14:textId="74F8F9E5" w:rsidR="004B3597" w:rsidRDefault="00927FE4" w:rsidP="006411B2">
      <w:pPr>
        <w:pStyle w:val="Caption"/>
        <w:keepNext/>
        <w:jc w:val="center"/>
      </w:pPr>
      <w:bookmarkStart w:id="325" w:name="_Ref70857764"/>
      <w:bookmarkStart w:id="326" w:name="_Toc70928373"/>
      <w:bookmarkStart w:id="327" w:name="_Toc72138015"/>
      <w:r>
        <w:t xml:space="preserve">Table </w:t>
      </w:r>
      <w:r>
        <w:fldChar w:fldCharType="begin"/>
      </w:r>
      <w:r>
        <w:instrText xml:space="preserve"> SEQ Table \* ARABIC </w:instrText>
      </w:r>
      <w:r>
        <w:fldChar w:fldCharType="separate"/>
      </w:r>
      <w:r w:rsidR="00B26196">
        <w:rPr>
          <w:noProof/>
        </w:rPr>
        <w:t>9</w:t>
      </w:r>
      <w:r>
        <w:fldChar w:fldCharType="end"/>
      </w:r>
      <w:bookmarkEnd w:id="325"/>
      <w:r>
        <w:t xml:space="preserve">: </w:t>
      </w:r>
      <w:r w:rsidRPr="002C0861">
        <w:t xml:space="preserve">Results of KNN </w:t>
      </w:r>
      <w:r w:rsidR="001450B9">
        <w:t>filling experiment</w:t>
      </w:r>
      <w:r w:rsidRPr="002C0861">
        <w:t xml:space="preserve"> with Decision </w:t>
      </w:r>
      <w:r w:rsidR="001450B9">
        <w:t>T</w:t>
      </w:r>
      <w:r w:rsidRPr="002C0861">
        <w:t xml:space="preserve">ree classifier for </w:t>
      </w:r>
      <w:r w:rsidR="006771C4">
        <w:t xml:space="preserve">the </w:t>
      </w:r>
      <w:r w:rsidRPr="002C0861">
        <w:t>400 patients</w:t>
      </w:r>
      <w:r w:rsidR="004B3597">
        <w:t xml:space="preserve"> dataset</w:t>
      </w:r>
      <w:bookmarkEnd w:id="326"/>
      <w:bookmarkEnd w:id="327"/>
    </w:p>
    <w:tbl>
      <w:tblPr>
        <w:tblStyle w:val="thesistable"/>
        <w:tblW w:w="0" w:type="auto"/>
        <w:jc w:val="center"/>
        <w:tblLook w:val="04A0" w:firstRow="1" w:lastRow="0" w:firstColumn="1" w:lastColumn="0" w:noHBand="0" w:noVBand="1"/>
      </w:tblPr>
      <w:tblGrid>
        <w:gridCol w:w="1754"/>
        <w:gridCol w:w="875"/>
        <w:gridCol w:w="875"/>
        <w:gridCol w:w="875"/>
        <w:gridCol w:w="875"/>
        <w:gridCol w:w="875"/>
        <w:gridCol w:w="875"/>
        <w:gridCol w:w="977"/>
        <w:gridCol w:w="875"/>
      </w:tblGrid>
      <w:tr w:rsidR="007E4583" w:rsidRPr="007E4583" w14:paraId="25392872" w14:textId="77777777" w:rsidTr="007E458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noWrap/>
            <w:hideMark/>
          </w:tcPr>
          <w:p w14:paraId="15F1B732" w14:textId="2BF347A4" w:rsidR="004B3597" w:rsidRPr="007E4583" w:rsidRDefault="004B3597" w:rsidP="006C0C51">
            <w:pPr>
              <w:spacing w:after="0"/>
              <w:jc w:val="left"/>
              <w:rPr>
                <w:rFonts w:eastAsia="Times New Roman" w:cs="Calibri"/>
                <w:color w:val="000000"/>
                <w:sz w:val="20"/>
                <w:lang w:eastAsia="en-GB"/>
              </w:rPr>
            </w:pPr>
            <w:r w:rsidRPr="007E4583">
              <w:rPr>
                <w:rFonts w:eastAsia="Times New Roman" w:cs="Calibri"/>
                <w:color w:val="000000"/>
                <w:sz w:val="20"/>
                <w:lang w:eastAsia="en-GB"/>
              </w:rPr>
              <w:t>Decision</w:t>
            </w:r>
            <w:r w:rsidR="00060E51" w:rsidRPr="007E4583">
              <w:rPr>
                <w:rFonts w:eastAsia="Times New Roman" w:cs="Calibri"/>
                <w:color w:val="000000"/>
                <w:sz w:val="20"/>
                <w:lang w:eastAsia="en-GB"/>
              </w:rPr>
              <w:t xml:space="preserve"> </w:t>
            </w:r>
            <w:r w:rsidRPr="007E4583">
              <w:rPr>
                <w:rFonts w:eastAsia="Times New Roman" w:cs="Calibri"/>
                <w:color w:val="000000"/>
                <w:sz w:val="20"/>
                <w:lang w:eastAsia="en-GB"/>
              </w:rPr>
              <w:t>Tree</w:t>
            </w:r>
            <w:r w:rsidR="00AA21F1" w:rsidRPr="007E4583">
              <w:rPr>
                <w:rFonts w:eastAsia="Times New Roman" w:cs="Calibri"/>
                <w:color w:val="000000"/>
                <w:sz w:val="20"/>
                <w:lang w:eastAsia="en-GB"/>
              </w:rPr>
              <w:t xml:space="preserve"> </w:t>
            </w:r>
            <w:r w:rsidRPr="007E4583">
              <w:rPr>
                <w:rFonts w:eastAsia="Times New Roman" w:cs="Calibri"/>
                <w:color w:val="000000"/>
                <w:sz w:val="20"/>
                <w:lang w:eastAsia="en-GB"/>
              </w:rPr>
              <w:t>Classifier</w:t>
            </w:r>
          </w:p>
        </w:tc>
        <w:tc>
          <w:tcPr>
            <w:tcW w:w="0" w:type="auto"/>
            <w:tcBorders>
              <w:top w:val="single" w:sz="4" w:space="0" w:color="FFFFFF" w:themeColor="background2"/>
              <w:left w:val="single" w:sz="4" w:space="0" w:color="auto"/>
              <w:bottom w:val="single" w:sz="4" w:space="0" w:color="auto"/>
              <w:right w:val="single" w:sz="4" w:space="0" w:color="FFFFFF" w:themeColor="background2"/>
            </w:tcBorders>
            <w:noWrap/>
            <w:hideMark/>
          </w:tcPr>
          <w:p w14:paraId="750DABD0" w14:textId="77777777" w:rsidR="004B3597" w:rsidRPr="007E4583" w:rsidRDefault="004B3597" w:rsidP="003E0F07">
            <w:pPr>
              <w:spacing w:after="0"/>
              <w:jc w:val="left"/>
              <w:cnfStyle w:val="100000000000" w:firstRow="1" w:lastRow="0" w:firstColumn="0" w:lastColumn="0" w:oddVBand="0" w:evenVBand="0" w:oddHBand="0" w:evenHBand="0" w:firstRowFirstColumn="0" w:firstRowLastColumn="0" w:lastRowFirstColumn="0" w:lastRowLastColumn="0"/>
              <w:rPr>
                <w:rFonts w:eastAsia="Times New Roman" w:cs="Calibri"/>
                <w:sz w:val="20"/>
                <w:lang w:eastAsia="en-GB"/>
              </w:rPr>
            </w:pPr>
          </w:p>
        </w:tc>
        <w:tc>
          <w:tcPr>
            <w:tcW w:w="0" w:type="auto"/>
            <w:tcBorders>
              <w:top w:val="single" w:sz="4" w:space="0" w:color="FFFFFF" w:themeColor="background2"/>
              <w:left w:val="single" w:sz="4" w:space="0" w:color="FFFFFF" w:themeColor="background2"/>
              <w:bottom w:val="single" w:sz="4" w:space="0" w:color="auto"/>
              <w:right w:val="single" w:sz="4" w:space="0" w:color="auto"/>
            </w:tcBorders>
            <w:noWrap/>
            <w:hideMark/>
          </w:tcPr>
          <w:p w14:paraId="288542AD" w14:textId="77777777" w:rsidR="004B3597" w:rsidRPr="007E4583" w:rsidRDefault="004B3597" w:rsidP="003E0F07">
            <w:pPr>
              <w:spacing w:after="0"/>
              <w:jc w:val="left"/>
              <w:cnfStyle w:val="100000000000" w:firstRow="1" w:lastRow="0" w:firstColumn="0" w:lastColumn="0" w:oddVBand="0" w:evenVBand="0" w:oddHBand="0" w:evenHBand="0" w:firstRowFirstColumn="0" w:firstRowLastColumn="0" w:lastRowFirstColumn="0" w:lastRowLastColumn="0"/>
              <w:rPr>
                <w:rFonts w:eastAsia="Times New Roman" w:cs="Calibri"/>
                <w:sz w:val="20"/>
                <w:lang w:eastAsia="en-GB"/>
              </w:rPr>
            </w:pPr>
          </w:p>
        </w:tc>
        <w:tc>
          <w:tcPr>
            <w:tcW w:w="0" w:type="auto"/>
            <w:gridSpan w:val="3"/>
            <w:tcBorders>
              <w:left w:val="single" w:sz="4" w:space="0" w:color="auto"/>
            </w:tcBorders>
            <w:noWrap/>
            <w:hideMark/>
          </w:tcPr>
          <w:p w14:paraId="1B5BA0EB" w14:textId="77777777" w:rsidR="004B3597" w:rsidRPr="007E4583" w:rsidRDefault="004B3597" w:rsidP="003E0F0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eastAsia="Times New Roman" w:cs="Calibri"/>
                <w:color w:val="000000"/>
                <w:sz w:val="20"/>
                <w:lang w:eastAsia="en-GB"/>
              </w:rPr>
              <w:t>Best metrics</w:t>
            </w:r>
          </w:p>
        </w:tc>
      </w:tr>
      <w:tr w:rsidR="007E4583" w:rsidRPr="007E4583" w14:paraId="526719C4"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1656C" w14:textId="77777777" w:rsidR="004B3597" w:rsidRPr="007E4583" w:rsidRDefault="004B3597" w:rsidP="003E0F07">
            <w:pPr>
              <w:spacing w:after="0"/>
              <w:jc w:val="left"/>
              <w:rPr>
                <w:rFonts w:eastAsia="Times New Roman" w:cs="Calibri"/>
                <w:color w:val="000000"/>
                <w:sz w:val="20"/>
                <w:lang w:eastAsia="en-GB"/>
              </w:rPr>
            </w:pPr>
            <w:r w:rsidRPr="007E4583">
              <w:rPr>
                <w:rFonts w:eastAsia="Times New Roman" w:cs="Calibri"/>
                <w:color w:val="000000"/>
                <w:sz w:val="20"/>
                <w:lang w:eastAsia="en-GB"/>
              </w:rPr>
              <w:t>K</w:t>
            </w:r>
          </w:p>
        </w:tc>
        <w:tc>
          <w:tcPr>
            <w:tcW w:w="0" w:type="auto"/>
            <w:noWrap/>
            <w:hideMark/>
          </w:tcPr>
          <w:p w14:paraId="282CA911"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5</w:t>
            </w:r>
          </w:p>
        </w:tc>
        <w:tc>
          <w:tcPr>
            <w:tcW w:w="0" w:type="auto"/>
            <w:noWrap/>
            <w:hideMark/>
          </w:tcPr>
          <w:p w14:paraId="545EB9EE"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10</w:t>
            </w:r>
          </w:p>
        </w:tc>
        <w:tc>
          <w:tcPr>
            <w:tcW w:w="0" w:type="auto"/>
            <w:noWrap/>
            <w:hideMark/>
          </w:tcPr>
          <w:p w14:paraId="510FC79C"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15</w:t>
            </w:r>
          </w:p>
        </w:tc>
        <w:tc>
          <w:tcPr>
            <w:tcW w:w="0" w:type="auto"/>
            <w:tcBorders>
              <w:top w:val="single" w:sz="4" w:space="0" w:color="auto"/>
            </w:tcBorders>
            <w:noWrap/>
            <w:hideMark/>
          </w:tcPr>
          <w:p w14:paraId="656997F1"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20</w:t>
            </w:r>
          </w:p>
        </w:tc>
        <w:tc>
          <w:tcPr>
            <w:tcW w:w="0" w:type="auto"/>
            <w:tcBorders>
              <w:top w:val="single" w:sz="4" w:space="0" w:color="auto"/>
            </w:tcBorders>
            <w:noWrap/>
            <w:hideMark/>
          </w:tcPr>
          <w:p w14:paraId="1EF6E473"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25</w:t>
            </w:r>
          </w:p>
        </w:tc>
        <w:tc>
          <w:tcPr>
            <w:tcW w:w="0" w:type="auto"/>
            <w:noWrap/>
            <w:hideMark/>
          </w:tcPr>
          <w:p w14:paraId="00A6D8D6"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90</w:t>
            </w:r>
          </w:p>
        </w:tc>
        <w:tc>
          <w:tcPr>
            <w:tcW w:w="0" w:type="auto"/>
            <w:noWrap/>
            <w:hideMark/>
          </w:tcPr>
          <w:p w14:paraId="1BD9410B"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250</w:t>
            </w:r>
          </w:p>
        </w:tc>
        <w:tc>
          <w:tcPr>
            <w:tcW w:w="0" w:type="auto"/>
            <w:noWrap/>
            <w:hideMark/>
          </w:tcPr>
          <w:p w14:paraId="78A0F86B" w14:textId="77777777" w:rsidR="004B3597" w:rsidRPr="007E4583" w:rsidRDefault="004B3597"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7E4583">
              <w:rPr>
                <w:rFonts w:eastAsia="Times New Roman" w:cs="Calibri"/>
                <w:b/>
                <w:bCs/>
                <w:color w:val="000000"/>
                <w:sz w:val="20"/>
                <w:lang w:eastAsia="en-GB"/>
              </w:rPr>
              <w:t>325</w:t>
            </w:r>
          </w:p>
        </w:tc>
      </w:tr>
      <w:tr w:rsidR="007E4583" w:rsidRPr="007E4583" w14:paraId="297C64C5" w14:textId="77777777" w:rsidTr="007E458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546438" w14:textId="3A6FF00B" w:rsidR="00C74B40" w:rsidRPr="007E4583" w:rsidRDefault="00C74B40" w:rsidP="00C74B40">
            <w:pPr>
              <w:spacing w:after="0"/>
              <w:jc w:val="left"/>
              <w:rPr>
                <w:rFonts w:eastAsia="Times New Roman" w:cs="Calibri"/>
                <w:color w:val="000000"/>
                <w:sz w:val="20"/>
                <w:lang w:eastAsia="en-GB"/>
              </w:rPr>
            </w:pPr>
            <w:r w:rsidRPr="007E4583">
              <w:rPr>
                <w:rFonts w:cs="Calibri"/>
                <w:sz w:val="20"/>
              </w:rPr>
              <w:t>UtilityScore_mean</w:t>
            </w:r>
          </w:p>
        </w:tc>
        <w:tc>
          <w:tcPr>
            <w:tcW w:w="0" w:type="auto"/>
            <w:noWrap/>
            <w:hideMark/>
          </w:tcPr>
          <w:p w14:paraId="3895A763" w14:textId="05BC5414"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38</w:t>
            </w:r>
          </w:p>
        </w:tc>
        <w:tc>
          <w:tcPr>
            <w:tcW w:w="0" w:type="auto"/>
            <w:noWrap/>
            <w:hideMark/>
          </w:tcPr>
          <w:p w14:paraId="60436225" w14:textId="7CC5F633"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84</w:t>
            </w:r>
          </w:p>
        </w:tc>
        <w:tc>
          <w:tcPr>
            <w:tcW w:w="0" w:type="auto"/>
            <w:noWrap/>
            <w:hideMark/>
          </w:tcPr>
          <w:p w14:paraId="141915D6" w14:textId="27E78A4F"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48</w:t>
            </w:r>
          </w:p>
        </w:tc>
        <w:tc>
          <w:tcPr>
            <w:tcW w:w="0" w:type="auto"/>
            <w:noWrap/>
            <w:hideMark/>
          </w:tcPr>
          <w:p w14:paraId="216777E7" w14:textId="560F8A86"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39</w:t>
            </w:r>
          </w:p>
        </w:tc>
        <w:tc>
          <w:tcPr>
            <w:tcW w:w="0" w:type="auto"/>
            <w:noWrap/>
            <w:hideMark/>
          </w:tcPr>
          <w:p w14:paraId="196FA57F" w14:textId="5B77C4DD"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3</w:t>
            </w:r>
          </w:p>
        </w:tc>
        <w:tc>
          <w:tcPr>
            <w:tcW w:w="0" w:type="auto"/>
            <w:noWrap/>
            <w:hideMark/>
          </w:tcPr>
          <w:p w14:paraId="6B2CC509" w14:textId="4AA167A3"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66</w:t>
            </w:r>
          </w:p>
        </w:tc>
        <w:tc>
          <w:tcPr>
            <w:tcW w:w="0" w:type="auto"/>
            <w:noWrap/>
            <w:hideMark/>
          </w:tcPr>
          <w:p w14:paraId="2F8FEA8C" w14:textId="19676617"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95</w:t>
            </w:r>
          </w:p>
        </w:tc>
        <w:tc>
          <w:tcPr>
            <w:tcW w:w="0" w:type="auto"/>
            <w:noWrap/>
            <w:hideMark/>
          </w:tcPr>
          <w:p w14:paraId="3F25D580" w14:textId="3A38AAB4"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7E4583">
              <w:rPr>
                <w:rFonts w:cs="Calibri"/>
                <w:b/>
                <w:bCs/>
                <w:color w:val="000000"/>
                <w:sz w:val="20"/>
              </w:rPr>
              <w:t>0.275</w:t>
            </w:r>
          </w:p>
        </w:tc>
      </w:tr>
      <w:tr w:rsidR="007E4583" w:rsidRPr="007E4583" w14:paraId="75813C53"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32A82B" w14:textId="292586FF" w:rsidR="00C74B40" w:rsidRPr="007E4583" w:rsidRDefault="00C74B40" w:rsidP="00C74B40">
            <w:pPr>
              <w:spacing w:after="0"/>
              <w:jc w:val="left"/>
              <w:rPr>
                <w:rFonts w:eastAsia="Times New Roman" w:cs="Calibri"/>
                <w:color w:val="000000"/>
                <w:sz w:val="20"/>
                <w:lang w:eastAsia="en-GB"/>
              </w:rPr>
            </w:pPr>
            <w:r w:rsidRPr="007E4583">
              <w:rPr>
                <w:rFonts w:cs="Calibri"/>
                <w:sz w:val="20"/>
              </w:rPr>
              <w:t>UtilityScore_std</w:t>
            </w:r>
          </w:p>
        </w:tc>
        <w:tc>
          <w:tcPr>
            <w:tcW w:w="0" w:type="auto"/>
            <w:noWrap/>
            <w:hideMark/>
          </w:tcPr>
          <w:p w14:paraId="466A41DA" w14:textId="437D0E81"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64</w:t>
            </w:r>
          </w:p>
        </w:tc>
        <w:tc>
          <w:tcPr>
            <w:tcW w:w="0" w:type="auto"/>
            <w:noWrap/>
            <w:hideMark/>
          </w:tcPr>
          <w:p w14:paraId="756D25ED" w14:textId="7D2196DB"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67</w:t>
            </w:r>
          </w:p>
        </w:tc>
        <w:tc>
          <w:tcPr>
            <w:tcW w:w="0" w:type="auto"/>
            <w:noWrap/>
            <w:hideMark/>
          </w:tcPr>
          <w:p w14:paraId="7754FE37" w14:textId="3B878DE2"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74</w:t>
            </w:r>
          </w:p>
        </w:tc>
        <w:tc>
          <w:tcPr>
            <w:tcW w:w="0" w:type="auto"/>
            <w:noWrap/>
            <w:hideMark/>
          </w:tcPr>
          <w:p w14:paraId="12A96D68" w14:textId="6C2812C0"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48</w:t>
            </w:r>
          </w:p>
        </w:tc>
        <w:tc>
          <w:tcPr>
            <w:tcW w:w="0" w:type="auto"/>
            <w:noWrap/>
            <w:hideMark/>
          </w:tcPr>
          <w:p w14:paraId="08D6F824" w14:textId="16CFE9D8"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97</w:t>
            </w:r>
          </w:p>
        </w:tc>
        <w:tc>
          <w:tcPr>
            <w:tcW w:w="0" w:type="auto"/>
            <w:noWrap/>
            <w:hideMark/>
          </w:tcPr>
          <w:p w14:paraId="39FA29E3" w14:textId="69875D06"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71</w:t>
            </w:r>
          </w:p>
        </w:tc>
        <w:tc>
          <w:tcPr>
            <w:tcW w:w="0" w:type="auto"/>
            <w:noWrap/>
            <w:hideMark/>
          </w:tcPr>
          <w:p w14:paraId="4D25B4C4" w14:textId="2C42FF87"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26</w:t>
            </w:r>
          </w:p>
        </w:tc>
        <w:tc>
          <w:tcPr>
            <w:tcW w:w="0" w:type="auto"/>
            <w:noWrap/>
            <w:hideMark/>
          </w:tcPr>
          <w:p w14:paraId="3A94B219" w14:textId="5333F6DF"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275</w:t>
            </w:r>
          </w:p>
        </w:tc>
      </w:tr>
      <w:tr w:rsidR="007E4583" w:rsidRPr="007E4583" w14:paraId="3376615B" w14:textId="77777777" w:rsidTr="007E458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F434C9" w14:textId="0B3139DC" w:rsidR="00C74B40" w:rsidRPr="007E4583" w:rsidRDefault="00C74B40" w:rsidP="00C74B40">
            <w:pPr>
              <w:spacing w:after="0"/>
              <w:jc w:val="left"/>
              <w:rPr>
                <w:rFonts w:eastAsia="Times New Roman" w:cs="Calibri"/>
                <w:color w:val="000000"/>
                <w:sz w:val="20"/>
                <w:lang w:eastAsia="en-GB"/>
              </w:rPr>
            </w:pPr>
            <w:r w:rsidRPr="007E4583">
              <w:rPr>
                <w:rFonts w:cs="Calibri"/>
                <w:sz w:val="20"/>
              </w:rPr>
              <w:t>F1Score_mean</w:t>
            </w:r>
          </w:p>
        </w:tc>
        <w:tc>
          <w:tcPr>
            <w:tcW w:w="0" w:type="auto"/>
            <w:noWrap/>
            <w:hideMark/>
          </w:tcPr>
          <w:p w14:paraId="2899EDF2" w14:textId="170D8DE0"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3</w:t>
            </w:r>
          </w:p>
        </w:tc>
        <w:tc>
          <w:tcPr>
            <w:tcW w:w="0" w:type="auto"/>
            <w:noWrap/>
            <w:hideMark/>
          </w:tcPr>
          <w:p w14:paraId="344A182F" w14:textId="26720A23"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44</w:t>
            </w:r>
          </w:p>
        </w:tc>
        <w:tc>
          <w:tcPr>
            <w:tcW w:w="0" w:type="auto"/>
            <w:noWrap/>
            <w:hideMark/>
          </w:tcPr>
          <w:p w14:paraId="198E908E" w14:textId="74848A09"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7</w:t>
            </w:r>
          </w:p>
        </w:tc>
        <w:tc>
          <w:tcPr>
            <w:tcW w:w="0" w:type="auto"/>
            <w:noWrap/>
            <w:hideMark/>
          </w:tcPr>
          <w:p w14:paraId="0D4C4406" w14:textId="59EE4030"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40</w:t>
            </w:r>
          </w:p>
        </w:tc>
        <w:tc>
          <w:tcPr>
            <w:tcW w:w="0" w:type="auto"/>
            <w:noWrap/>
            <w:hideMark/>
          </w:tcPr>
          <w:p w14:paraId="41DA42A4" w14:textId="302028A0"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11</w:t>
            </w:r>
          </w:p>
        </w:tc>
        <w:tc>
          <w:tcPr>
            <w:tcW w:w="0" w:type="auto"/>
            <w:noWrap/>
            <w:hideMark/>
          </w:tcPr>
          <w:p w14:paraId="6D3B6AB6" w14:textId="4B3660B9"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6</w:t>
            </w:r>
          </w:p>
        </w:tc>
        <w:tc>
          <w:tcPr>
            <w:tcW w:w="0" w:type="auto"/>
            <w:noWrap/>
            <w:hideMark/>
          </w:tcPr>
          <w:p w14:paraId="1B79BFDB" w14:textId="54236305"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7E4583">
              <w:rPr>
                <w:rFonts w:cs="Calibri"/>
                <w:b/>
                <w:bCs/>
                <w:color w:val="000000"/>
                <w:sz w:val="20"/>
              </w:rPr>
              <w:t>0.184</w:t>
            </w:r>
          </w:p>
        </w:tc>
        <w:tc>
          <w:tcPr>
            <w:tcW w:w="0" w:type="auto"/>
            <w:noWrap/>
            <w:hideMark/>
          </w:tcPr>
          <w:p w14:paraId="28C1F23A" w14:textId="7F284E8B"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58</w:t>
            </w:r>
          </w:p>
        </w:tc>
      </w:tr>
      <w:tr w:rsidR="007E4583" w:rsidRPr="007E4583" w14:paraId="71D1822B"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81A212" w14:textId="6C879B6D" w:rsidR="00C74B40" w:rsidRPr="007E4583" w:rsidRDefault="00C74B40" w:rsidP="00C74B40">
            <w:pPr>
              <w:spacing w:after="0"/>
              <w:jc w:val="left"/>
              <w:rPr>
                <w:rFonts w:eastAsia="Times New Roman" w:cs="Calibri"/>
                <w:color w:val="000000"/>
                <w:sz w:val="20"/>
                <w:lang w:eastAsia="en-GB"/>
              </w:rPr>
            </w:pPr>
            <w:r w:rsidRPr="007E4583">
              <w:rPr>
                <w:rFonts w:cs="Calibri"/>
                <w:sz w:val="20"/>
              </w:rPr>
              <w:t>F1Score_std</w:t>
            </w:r>
          </w:p>
        </w:tc>
        <w:tc>
          <w:tcPr>
            <w:tcW w:w="0" w:type="auto"/>
            <w:noWrap/>
            <w:hideMark/>
          </w:tcPr>
          <w:p w14:paraId="0B33675B" w14:textId="48414E76"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99</w:t>
            </w:r>
          </w:p>
        </w:tc>
        <w:tc>
          <w:tcPr>
            <w:tcW w:w="0" w:type="auto"/>
            <w:noWrap/>
            <w:hideMark/>
          </w:tcPr>
          <w:p w14:paraId="4E10C73A" w14:textId="2126391C"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98</w:t>
            </w:r>
          </w:p>
        </w:tc>
        <w:tc>
          <w:tcPr>
            <w:tcW w:w="0" w:type="auto"/>
            <w:noWrap/>
            <w:hideMark/>
          </w:tcPr>
          <w:p w14:paraId="74B7EC9C" w14:textId="3A94EA80"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14</w:t>
            </w:r>
          </w:p>
        </w:tc>
        <w:tc>
          <w:tcPr>
            <w:tcW w:w="0" w:type="auto"/>
            <w:noWrap/>
            <w:hideMark/>
          </w:tcPr>
          <w:p w14:paraId="4EFD1621" w14:textId="3B9AA8CA"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85</w:t>
            </w:r>
          </w:p>
        </w:tc>
        <w:tc>
          <w:tcPr>
            <w:tcW w:w="0" w:type="auto"/>
            <w:noWrap/>
            <w:hideMark/>
          </w:tcPr>
          <w:p w14:paraId="5E46DAC2" w14:textId="303A6520"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6</w:t>
            </w:r>
          </w:p>
        </w:tc>
        <w:tc>
          <w:tcPr>
            <w:tcW w:w="0" w:type="auto"/>
            <w:noWrap/>
            <w:hideMark/>
          </w:tcPr>
          <w:p w14:paraId="5F433E75" w14:textId="62AF7913"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09</w:t>
            </w:r>
          </w:p>
        </w:tc>
        <w:tc>
          <w:tcPr>
            <w:tcW w:w="0" w:type="auto"/>
            <w:noWrap/>
            <w:hideMark/>
          </w:tcPr>
          <w:p w14:paraId="31C0039E" w14:textId="17AE044C"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126</w:t>
            </w:r>
          </w:p>
        </w:tc>
        <w:tc>
          <w:tcPr>
            <w:tcW w:w="0" w:type="auto"/>
            <w:noWrap/>
            <w:hideMark/>
          </w:tcPr>
          <w:p w14:paraId="2E579A91" w14:textId="128AAB46"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93</w:t>
            </w:r>
          </w:p>
        </w:tc>
      </w:tr>
      <w:tr w:rsidR="007E4583" w:rsidRPr="007E4583" w14:paraId="4700989F" w14:textId="77777777" w:rsidTr="007E458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7B8F21" w14:textId="484D9EBD" w:rsidR="00C74B40" w:rsidRPr="007E4583" w:rsidRDefault="00C74B40" w:rsidP="00C74B40">
            <w:pPr>
              <w:spacing w:after="0"/>
              <w:jc w:val="left"/>
              <w:rPr>
                <w:rFonts w:eastAsia="Times New Roman" w:cs="Calibri"/>
                <w:color w:val="000000"/>
                <w:sz w:val="20"/>
                <w:lang w:eastAsia="en-GB"/>
              </w:rPr>
            </w:pPr>
            <w:r w:rsidRPr="007E4583">
              <w:rPr>
                <w:rFonts w:cs="Calibri"/>
                <w:sz w:val="20"/>
              </w:rPr>
              <w:t>AUROC_mean</w:t>
            </w:r>
          </w:p>
        </w:tc>
        <w:tc>
          <w:tcPr>
            <w:tcW w:w="0" w:type="auto"/>
            <w:noWrap/>
            <w:hideMark/>
          </w:tcPr>
          <w:p w14:paraId="582EA0DB" w14:textId="678F1C61"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0FDDD06C" w14:textId="61AC2DB1"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4B917110" w14:textId="33FF499C"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25AB44A3" w14:textId="1918AED6"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3674E22E" w14:textId="60B7CAA2"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3D15C4B2" w14:textId="5140CD0F"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0727AD2B" w14:textId="42F9F8C3"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182B0F8F" w14:textId="634BDD50"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r>
      <w:tr w:rsidR="007E4583" w:rsidRPr="007E4583" w14:paraId="1471986E"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EBE406" w14:textId="07E6C4B0" w:rsidR="00C74B40" w:rsidRPr="007E4583" w:rsidRDefault="00C74B40" w:rsidP="00C74B40">
            <w:pPr>
              <w:spacing w:after="0"/>
              <w:jc w:val="left"/>
              <w:rPr>
                <w:rFonts w:eastAsia="Times New Roman" w:cs="Calibri"/>
                <w:color w:val="000000"/>
                <w:sz w:val="20"/>
                <w:lang w:eastAsia="en-GB"/>
              </w:rPr>
            </w:pPr>
            <w:r w:rsidRPr="007E4583">
              <w:rPr>
                <w:rFonts w:cs="Calibri"/>
                <w:sz w:val="20"/>
              </w:rPr>
              <w:t>AUPRC_mean</w:t>
            </w:r>
          </w:p>
        </w:tc>
        <w:tc>
          <w:tcPr>
            <w:tcW w:w="0" w:type="auto"/>
            <w:noWrap/>
            <w:hideMark/>
          </w:tcPr>
          <w:p w14:paraId="0097B956" w14:textId="7EEC3000"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57ADD528" w14:textId="32C956FC"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42D75339" w14:textId="2D036649"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59A08207" w14:textId="6EA2D3DE"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7DA93BF4" w14:textId="57967441"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606DF1AE" w14:textId="339E8A80"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74DD8BBB" w14:textId="3F186AFC"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c>
          <w:tcPr>
            <w:tcW w:w="0" w:type="auto"/>
            <w:noWrap/>
            <w:hideMark/>
          </w:tcPr>
          <w:p w14:paraId="724677DF" w14:textId="2861D1CF"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000</w:t>
            </w:r>
          </w:p>
        </w:tc>
      </w:tr>
      <w:tr w:rsidR="007E4583" w:rsidRPr="007E4583" w14:paraId="1C149C07" w14:textId="77777777" w:rsidTr="007E458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F17585" w14:textId="1412DE89" w:rsidR="00C74B40" w:rsidRPr="007E4583" w:rsidRDefault="00C74B40" w:rsidP="00C74B40">
            <w:pPr>
              <w:spacing w:after="0"/>
              <w:jc w:val="left"/>
              <w:rPr>
                <w:rFonts w:eastAsia="Times New Roman" w:cs="Calibri"/>
                <w:color w:val="000000"/>
                <w:sz w:val="20"/>
                <w:lang w:eastAsia="en-GB"/>
              </w:rPr>
            </w:pPr>
            <w:r w:rsidRPr="007E4583">
              <w:rPr>
                <w:rFonts w:cs="Calibri"/>
                <w:sz w:val="20"/>
              </w:rPr>
              <w:t>Accuracy_mean</w:t>
            </w:r>
          </w:p>
        </w:tc>
        <w:tc>
          <w:tcPr>
            <w:tcW w:w="0" w:type="auto"/>
            <w:noWrap/>
            <w:hideMark/>
          </w:tcPr>
          <w:p w14:paraId="1E366D0C" w14:textId="54895777"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36</w:t>
            </w:r>
          </w:p>
        </w:tc>
        <w:tc>
          <w:tcPr>
            <w:tcW w:w="0" w:type="auto"/>
            <w:noWrap/>
            <w:hideMark/>
          </w:tcPr>
          <w:p w14:paraId="29023742" w14:textId="314AE5B2"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34</w:t>
            </w:r>
          </w:p>
        </w:tc>
        <w:tc>
          <w:tcPr>
            <w:tcW w:w="0" w:type="auto"/>
            <w:noWrap/>
            <w:hideMark/>
          </w:tcPr>
          <w:p w14:paraId="550EA6E8" w14:textId="2DB4FEC4"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41</w:t>
            </w:r>
          </w:p>
        </w:tc>
        <w:tc>
          <w:tcPr>
            <w:tcW w:w="0" w:type="auto"/>
            <w:noWrap/>
            <w:hideMark/>
          </w:tcPr>
          <w:p w14:paraId="2E25FA82" w14:textId="3E43CB4B"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39</w:t>
            </w:r>
          </w:p>
        </w:tc>
        <w:tc>
          <w:tcPr>
            <w:tcW w:w="0" w:type="auto"/>
            <w:noWrap/>
            <w:hideMark/>
          </w:tcPr>
          <w:p w14:paraId="02081A1B" w14:textId="6D818293"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30</w:t>
            </w:r>
          </w:p>
        </w:tc>
        <w:tc>
          <w:tcPr>
            <w:tcW w:w="0" w:type="auto"/>
            <w:noWrap/>
            <w:hideMark/>
          </w:tcPr>
          <w:p w14:paraId="0BDE3F39" w14:textId="3AAB6171"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7E4583">
              <w:rPr>
                <w:rFonts w:cs="Calibri"/>
                <w:b/>
                <w:bCs/>
                <w:color w:val="000000"/>
                <w:sz w:val="20"/>
              </w:rPr>
              <w:t>0.948</w:t>
            </w:r>
          </w:p>
        </w:tc>
        <w:tc>
          <w:tcPr>
            <w:tcW w:w="0" w:type="auto"/>
            <w:noWrap/>
            <w:hideMark/>
          </w:tcPr>
          <w:p w14:paraId="682C3723" w14:textId="56E56D1C"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33</w:t>
            </w:r>
          </w:p>
        </w:tc>
        <w:tc>
          <w:tcPr>
            <w:tcW w:w="0" w:type="auto"/>
            <w:noWrap/>
            <w:hideMark/>
          </w:tcPr>
          <w:p w14:paraId="034C2ADA" w14:textId="6A7669A9" w:rsidR="00C74B40" w:rsidRPr="007E4583" w:rsidRDefault="00C74B40" w:rsidP="006C0C5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7E4583">
              <w:rPr>
                <w:rFonts w:cs="Calibri"/>
                <w:color w:val="000000"/>
                <w:sz w:val="20"/>
              </w:rPr>
              <w:t>0.924</w:t>
            </w:r>
          </w:p>
        </w:tc>
      </w:tr>
      <w:tr w:rsidR="007E4583" w:rsidRPr="007E4583" w14:paraId="08B47AF1"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B2802D" w14:textId="3A3901AF" w:rsidR="00C74B40" w:rsidRPr="007E4583" w:rsidRDefault="00C74B40" w:rsidP="00C74B40">
            <w:pPr>
              <w:spacing w:after="0"/>
              <w:jc w:val="left"/>
              <w:rPr>
                <w:rFonts w:eastAsia="Times New Roman" w:cs="Calibri"/>
                <w:sz w:val="20"/>
                <w:lang w:eastAsia="en-GB"/>
              </w:rPr>
            </w:pPr>
            <w:r w:rsidRPr="007E4583">
              <w:rPr>
                <w:rFonts w:cs="Calibri"/>
                <w:sz w:val="20"/>
              </w:rPr>
              <w:t>Accuracy_std</w:t>
            </w:r>
          </w:p>
        </w:tc>
        <w:tc>
          <w:tcPr>
            <w:tcW w:w="0" w:type="auto"/>
            <w:noWrap/>
            <w:hideMark/>
          </w:tcPr>
          <w:p w14:paraId="23EC21B4" w14:textId="7E2DA1CC"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47</w:t>
            </w:r>
          </w:p>
        </w:tc>
        <w:tc>
          <w:tcPr>
            <w:tcW w:w="0" w:type="auto"/>
            <w:noWrap/>
            <w:hideMark/>
          </w:tcPr>
          <w:p w14:paraId="34D5CAB0" w14:textId="542F0BE1"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58</w:t>
            </w:r>
          </w:p>
        </w:tc>
        <w:tc>
          <w:tcPr>
            <w:tcW w:w="0" w:type="auto"/>
            <w:noWrap/>
            <w:hideMark/>
          </w:tcPr>
          <w:p w14:paraId="08CD82AE" w14:textId="6CADFA6E"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41</w:t>
            </w:r>
          </w:p>
        </w:tc>
        <w:tc>
          <w:tcPr>
            <w:tcW w:w="0" w:type="auto"/>
            <w:noWrap/>
            <w:hideMark/>
          </w:tcPr>
          <w:p w14:paraId="4F1AFE4A" w14:textId="1C4C0D42"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32</w:t>
            </w:r>
          </w:p>
        </w:tc>
        <w:tc>
          <w:tcPr>
            <w:tcW w:w="0" w:type="auto"/>
            <w:noWrap/>
            <w:hideMark/>
          </w:tcPr>
          <w:p w14:paraId="599A35BF" w14:textId="5F8D46F9"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60</w:t>
            </w:r>
          </w:p>
        </w:tc>
        <w:tc>
          <w:tcPr>
            <w:tcW w:w="0" w:type="auto"/>
            <w:noWrap/>
            <w:hideMark/>
          </w:tcPr>
          <w:p w14:paraId="0C0CCA90" w14:textId="7B584B14"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23</w:t>
            </w:r>
          </w:p>
        </w:tc>
        <w:tc>
          <w:tcPr>
            <w:tcW w:w="0" w:type="auto"/>
            <w:noWrap/>
            <w:hideMark/>
          </w:tcPr>
          <w:p w14:paraId="61C3B88C" w14:textId="4D68E8AE"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57</w:t>
            </w:r>
          </w:p>
        </w:tc>
        <w:tc>
          <w:tcPr>
            <w:tcW w:w="0" w:type="auto"/>
            <w:noWrap/>
            <w:hideMark/>
          </w:tcPr>
          <w:p w14:paraId="2C8BC294" w14:textId="1488088F" w:rsidR="00C74B40" w:rsidRPr="007E4583" w:rsidRDefault="00C74B40" w:rsidP="006C0C5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rFonts w:cs="Calibri"/>
                <w:color w:val="000000"/>
                <w:sz w:val="20"/>
              </w:rPr>
              <w:t>0.052</w:t>
            </w:r>
          </w:p>
        </w:tc>
      </w:tr>
      <w:tr w:rsidR="007E4583" w:rsidRPr="007E4583" w14:paraId="76AD28AD" w14:textId="77777777" w:rsidTr="007E458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DD147E" w14:textId="519F38AB" w:rsidR="003A5F70" w:rsidRPr="007E4583" w:rsidRDefault="003A5F70" w:rsidP="003A5F70">
            <w:pPr>
              <w:spacing w:after="0"/>
              <w:jc w:val="left"/>
              <w:rPr>
                <w:rFonts w:eastAsia="Times New Roman" w:cs="Calibri"/>
                <w:sz w:val="20"/>
                <w:lang w:eastAsia="en-GB"/>
              </w:rPr>
            </w:pPr>
            <w:r w:rsidRPr="007E4583">
              <w:rPr>
                <w:rFonts w:cs="Calibri"/>
                <w:sz w:val="20"/>
              </w:rPr>
              <w:t>Baseline_mean</w:t>
            </w:r>
          </w:p>
        </w:tc>
        <w:tc>
          <w:tcPr>
            <w:tcW w:w="0" w:type="auto"/>
            <w:noWrap/>
            <w:hideMark/>
          </w:tcPr>
          <w:p w14:paraId="5267EE4E" w14:textId="72705F15"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782DF994" w14:textId="5465B8CC"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16CC9B67" w14:textId="12579E64"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427282FA" w14:textId="081E3797"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3E179261" w14:textId="6CF1DF17"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295759BF" w14:textId="5D45241D"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171ACB4E" w14:textId="1FFFC9EC"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c>
          <w:tcPr>
            <w:tcW w:w="0" w:type="auto"/>
            <w:noWrap/>
            <w:hideMark/>
          </w:tcPr>
          <w:p w14:paraId="79F63DC8" w14:textId="0CEEBFEC" w:rsidR="003A5F70" w:rsidRPr="007E4583" w:rsidRDefault="003A5F70" w:rsidP="003A5F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7E4583">
              <w:rPr>
                <w:rFonts w:cs="Calibri"/>
                <w:color w:val="000000"/>
                <w:sz w:val="20"/>
              </w:rPr>
              <w:t>97.875</w:t>
            </w:r>
          </w:p>
        </w:tc>
      </w:tr>
      <w:tr w:rsidR="007E4583" w:rsidRPr="007E4583" w14:paraId="59CED14D" w14:textId="77777777" w:rsidTr="007E458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FE5AF9" w14:textId="46AE5C56" w:rsidR="007E4583" w:rsidRPr="007E4583" w:rsidRDefault="007E4583" w:rsidP="007E4583">
            <w:pPr>
              <w:spacing w:after="0"/>
              <w:jc w:val="left"/>
              <w:rPr>
                <w:rFonts w:eastAsia="Times New Roman" w:cs="Calibri"/>
                <w:sz w:val="20"/>
                <w:lang w:eastAsia="en-GB"/>
              </w:rPr>
            </w:pPr>
            <w:r w:rsidRPr="007E4583">
              <w:rPr>
                <w:rFonts w:eastAsia="Times New Roman" w:cs="Calibri"/>
                <w:sz w:val="20"/>
                <w:lang w:eastAsia="en-GB"/>
              </w:rPr>
              <w:t>Total time (sec)</w:t>
            </w:r>
          </w:p>
        </w:tc>
        <w:tc>
          <w:tcPr>
            <w:tcW w:w="0" w:type="auto"/>
            <w:noWrap/>
            <w:hideMark/>
          </w:tcPr>
          <w:p w14:paraId="17F4F27A" w14:textId="69552D2B"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158.48</w:t>
            </w:r>
          </w:p>
        </w:tc>
        <w:tc>
          <w:tcPr>
            <w:tcW w:w="0" w:type="auto"/>
            <w:noWrap/>
            <w:hideMark/>
          </w:tcPr>
          <w:p w14:paraId="2B06FB14" w14:textId="7A4D32A7"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157.86</w:t>
            </w:r>
          </w:p>
        </w:tc>
        <w:tc>
          <w:tcPr>
            <w:tcW w:w="0" w:type="auto"/>
            <w:noWrap/>
            <w:hideMark/>
          </w:tcPr>
          <w:p w14:paraId="45DAF00D" w14:textId="35249202"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151.64</w:t>
            </w:r>
          </w:p>
        </w:tc>
        <w:tc>
          <w:tcPr>
            <w:tcW w:w="0" w:type="auto"/>
            <w:noWrap/>
            <w:hideMark/>
          </w:tcPr>
          <w:p w14:paraId="7B380EFE" w14:textId="07F194AA"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149.13</w:t>
            </w:r>
          </w:p>
        </w:tc>
        <w:tc>
          <w:tcPr>
            <w:tcW w:w="0" w:type="auto"/>
            <w:noWrap/>
            <w:hideMark/>
          </w:tcPr>
          <w:p w14:paraId="30A4122C" w14:textId="26A19050"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308.18</w:t>
            </w:r>
          </w:p>
        </w:tc>
        <w:tc>
          <w:tcPr>
            <w:tcW w:w="0" w:type="auto"/>
            <w:noWrap/>
            <w:hideMark/>
          </w:tcPr>
          <w:p w14:paraId="2159EB0B" w14:textId="2E8244D5"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219.30</w:t>
            </w:r>
          </w:p>
        </w:tc>
        <w:tc>
          <w:tcPr>
            <w:tcW w:w="0" w:type="auto"/>
            <w:noWrap/>
            <w:hideMark/>
          </w:tcPr>
          <w:p w14:paraId="119ABC4C" w14:textId="0C17EAC3"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184.300</w:t>
            </w:r>
          </w:p>
        </w:tc>
        <w:tc>
          <w:tcPr>
            <w:tcW w:w="0" w:type="auto"/>
            <w:noWrap/>
            <w:hideMark/>
          </w:tcPr>
          <w:p w14:paraId="78366508" w14:textId="6D96FA19" w:rsidR="007E4583" w:rsidRPr="007E4583" w:rsidRDefault="007E4583" w:rsidP="007E458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7E4583">
              <w:rPr>
                <w:sz w:val="20"/>
              </w:rPr>
              <w:t>1209.38</w:t>
            </w:r>
          </w:p>
        </w:tc>
      </w:tr>
    </w:tbl>
    <w:p w14:paraId="25A06D70" w14:textId="77777777" w:rsidR="00927FE4" w:rsidRDefault="00927FE4" w:rsidP="00833904">
      <w:pPr>
        <w:jc w:val="left"/>
      </w:pPr>
    </w:p>
    <w:p w14:paraId="11897360" w14:textId="1CB2CDCB" w:rsidR="00434AC3" w:rsidRDefault="00BF5C85" w:rsidP="00833904">
      <w:pPr>
        <w:jc w:val="left"/>
      </w:pPr>
      <w:r>
        <w:rPr>
          <w:noProof/>
        </w:rPr>
        <w:lastRenderedPageBreak/>
        <mc:AlternateContent>
          <mc:Choice Requires="wpg">
            <w:drawing>
              <wp:anchor distT="0" distB="0" distL="114300" distR="114300" simplePos="0" relativeHeight="251658267" behindDoc="0" locked="0" layoutInCell="1" allowOverlap="1" wp14:anchorId="31EE2D01" wp14:editId="32899A45">
                <wp:simplePos x="0" y="0"/>
                <wp:positionH relativeFrom="margin">
                  <wp:posOffset>190</wp:posOffset>
                </wp:positionH>
                <wp:positionV relativeFrom="margin">
                  <wp:posOffset>2095</wp:posOffset>
                </wp:positionV>
                <wp:extent cx="5759450" cy="3388360"/>
                <wp:effectExtent l="0" t="0" r="0" b="2540"/>
                <wp:wrapTopAndBottom/>
                <wp:docPr id="65" name="Group 6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59450" cy="3388360"/>
                          <a:chOff x="-1431" y="35637"/>
                          <a:chExt cx="5479519" cy="3310610"/>
                        </a:xfrm>
                      </wpg:grpSpPr>
                      <pic:pic xmlns:pic="http://schemas.openxmlformats.org/drawingml/2006/picture">
                        <pic:nvPicPr>
                          <pic:cNvPr id="66" name="Picture 66"/>
                          <pic:cNvPicPr>
                            <a:picLocks noChangeAspect="1"/>
                          </pic:cNvPicPr>
                        </pic:nvPicPr>
                        <pic:blipFill rotWithShape="1">
                          <a:blip r:embed="rId75" cstate="print">
                            <a:extLst>
                              <a:ext uri="{BEBA8EAE-BF5A-486C-A8C5-ECC9F3942E4B}">
                                <a14:imgProps xmlns:a14="http://schemas.microsoft.com/office/drawing/2010/main">
                                  <a14:imgLayer r:embed="rId76">
                                    <a14:imgEffect>
                                      <a14:sharpenSoften amount="15000"/>
                                    </a14:imgEffect>
                                  </a14:imgLayer>
                                </a14:imgProps>
                              </a:ext>
                              <a:ext uri="{28A0092B-C50C-407E-A947-70E740481C1C}">
                                <a14:useLocalDpi xmlns:a14="http://schemas.microsoft.com/office/drawing/2010/main" val="0"/>
                              </a:ext>
                            </a:extLst>
                          </a:blip>
                          <a:srcRect l="602" t="1117" r="398" b="953"/>
                          <a:stretch/>
                        </pic:blipFill>
                        <pic:spPr bwMode="auto">
                          <a:xfrm>
                            <a:off x="-1431" y="35637"/>
                            <a:ext cx="5479519" cy="3001132"/>
                          </a:xfrm>
                          <a:prstGeom prst="rect">
                            <a:avLst/>
                          </a:prstGeom>
                          <a:noFill/>
                          <a:ln>
                            <a:noFill/>
                          </a:ln>
                        </pic:spPr>
                      </pic:pic>
                      <wps:wsp>
                        <wps:cNvPr id="67" name="Text Box 67"/>
                        <wps:cNvSpPr txBox="1"/>
                        <wps:spPr>
                          <a:xfrm>
                            <a:off x="381" y="3063912"/>
                            <a:ext cx="5435453" cy="282335"/>
                          </a:xfrm>
                          <a:prstGeom prst="rect">
                            <a:avLst/>
                          </a:prstGeom>
                          <a:solidFill>
                            <a:prstClr val="white"/>
                          </a:solidFill>
                          <a:ln>
                            <a:noFill/>
                          </a:ln>
                        </wps:spPr>
                        <wps:txbx>
                          <w:txbxContent>
                            <w:p w14:paraId="3E432C46" w14:textId="7BBF8886" w:rsidR="00AF2A4D" w:rsidRPr="00FB3A23" w:rsidRDefault="00AF2A4D" w:rsidP="00FB3A23">
                              <w:pPr>
                                <w:pStyle w:val="Caption"/>
                              </w:pPr>
                              <w:bookmarkStart w:id="328" w:name="_Ref70432805"/>
                              <w:bookmarkStart w:id="329" w:name="_Toc70928362"/>
                              <w:bookmarkStart w:id="330" w:name="_Toc72247475"/>
                              <w:r w:rsidRPr="00FB3A23">
                                <w:t xml:space="preserve">Figure </w:t>
                              </w:r>
                              <w:r w:rsidRPr="00FB3A23">
                                <w:fldChar w:fldCharType="begin"/>
                              </w:r>
                              <w:r w:rsidRPr="00FB3A23">
                                <w:instrText xml:space="preserve"> STYLEREF 1 \s </w:instrText>
                              </w:r>
                              <w:r w:rsidRPr="00FB3A23">
                                <w:fldChar w:fldCharType="separate"/>
                              </w:r>
                              <w:r w:rsidR="00B26196">
                                <w:rPr>
                                  <w:noProof/>
                                </w:rPr>
                                <w:t>6</w:t>
                              </w:r>
                              <w:r w:rsidRPr="00FB3A23">
                                <w:fldChar w:fldCharType="end"/>
                              </w:r>
                              <w:r w:rsidRPr="00FB3A23">
                                <w:t>.</w:t>
                              </w:r>
                              <w:r w:rsidRPr="00FB3A23">
                                <w:fldChar w:fldCharType="begin"/>
                              </w:r>
                              <w:r w:rsidRPr="00FB3A23">
                                <w:instrText xml:space="preserve"> SEQ Figure \* ARABIC \s 1 </w:instrText>
                              </w:r>
                              <w:r w:rsidRPr="00FB3A23">
                                <w:fldChar w:fldCharType="separate"/>
                              </w:r>
                              <w:r w:rsidR="00B26196">
                                <w:rPr>
                                  <w:noProof/>
                                </w:rPr>
                                <w:t>1</w:t>
                              </w:r>
                              <w:r w:rsidRPr="00FB3A23">
                                <w:fldChar w:fldCharType="end"/>
                              </w:r>
                              <w:bookmarkEnd w:id="328"/>
                              <w:r w:rsidRPr="00FB3A23">
                                <w:t xml:space="preserve">: Error bar graph of the utility score of Decision Tree classifier </w:t>
                              </w:r>
                              <w:r w:rsidR="0001546C" w:rsidRPr="00FB3A23">
                                <w:t xml:space="preserve">for the </w:t>
                              </w:r>
                              <w:r w:rsidRPr="00FB3A23">
                                <w:t>400 patients</w:t>
                              </w:r>
                              <w:r w:rsidR="0001546C" w:rsidRPr="00FB3A23">
                                <w:t xml:space="preserve"> dataset</w:t>
                              </w:r>
                              <w:r w:rsidR="00BD0377" w:rsidRPr="00FB3A23">
                                <w:t xml:space="preserve"> </w:t>
                              </w:r>
                              <w:r w:rsidR="00E06501" w:rsidRPr="00FB3A23">
                                <w:t>(</w:t>
                              </w:r>
                              <w:r w:rsidR="00BD0377" w:rsidRPr="00FB3A23">
                                <w:t>KNN</w:t>
                              </w:r>
                              <w:r w:rsidR="00E06501" w:rsidRPr="00FB3A23">
                                <w:t>)</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EE2D01" id="Group 65" o:spid="_x0000_s1110" style="position:absolute;margin-left:0;margin-top:.15pt;width:453.5pt;height:266.8pt;z-index:251658267;mso-position-horizontal-relative:margin;mso-position-vertical-relative:margin;mso-width-relative:margin;mso-height-relative:margin" coordorigin="-14,356" coordsize="54795,33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">
                <o:lock v:ext="edit" aspectratio="t"/>
                <v:shape id="Picture 66" o:spid="_x0000_s1111" type="#_x0000_t75" style="position:absolute;left:-14;top:356;width:54794;height:30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">
                  <v:imagedata r:id="rId77" o:title="" croptop="732f" cropbottom="625f" cropleft="395f" cropright="261f"/>
                </v:shape>
                <v:shape id="Text Box 67" o:spid="_x0000_s1112" type="#_x0000_t202" style="position:absolute;left:3;top:30639;width:54355;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" stroked="f">
                  <v:textbox inset="0,0,0,0">
                    <w:txbxContent>
                      <w:p w14:paraId="3E432C46" w14:textId="7BBF8886" w:rsidR="00AF2A4D" w:rsidRPr="00FB3A23" w:rsidRDefault="00AF2A4D" w:rsidP="00FB3A23">
                        <w:pPr>
                          <w:pStyle w:val="Caption"/>
                        </w:pPr>
                        <w:bookmarkStart w:id="331" w:name="_Ref70432805"/>
                        <w:bookmarkStart w:id="332" w:name="_Toc70928362"/>
                        <w:bookmarkStart w:id="333" w:name="_Toc72247475"/>
                        <w:r w:rsidRPr="00FB3A23">
                          <w:t xml:space="preserve">Figure </w:t>
                        </w:r>
                        <w:r w:rsidRPr="00FB3A23">
                          <w:fldChar w:fldCharType="begin"/>
                        </w:r>
                        <w:r w:rsidRPr="00FB3A23">
                          <w:instrText xml:space="preserve"> STYLEREF 1 \s </w:instrText>
                        </w:r>
                        <w:r w:rsidRPr="00FB3A23">
                          <w:fldChar w:fldCharType="separate"/>
                        </w:r>
                        <w:r w:rsidR="00B26196">
                          <w:rPr>
                            <w:noProof/>
                          </w:rPr>
                          <w:t>6</w:t>
                        </w:r>
                        <w:r w:rsidRPr="00FB3A23">
                          <w:fldChar w:fldCharType="end"/>
                        </w:r>
                        <w:r w:rsidRPr="00FB3A23">
                          <w:t>.</w:t>
                        </w:r>
                        <w:r w:rsidRPr="00FB3A23">
                          <w:fldChar w:fldCharType="begin"/>
                        </w:r>
                        <w:r w:rsidRPr="00FB3A23">
                          <w:instrText xml:space="preserve"> SEQ Figure \* ARABIC \s 1 </w:instrText>
                        </w:r>
                        <w:r w:rsidRPr="00FB3A23">
                          <w:fldChar w:fldCharType="separate"/>
                        </w:r>
                        <w:r w:rsidR="00B26196">
                          <w:rPr>
                            <w:noProof/>
                          </w:rPr>
                          <w:t>1</w:t>
                        </w:r>
                        <w:r w:rsidRPr="00FB3A23">
                          <w:fldChar w:fldCharType="end"/>
                        </w:r>
                        <w:bookmarkEnd w:id="331"/>
                        <w:r w:rsidRPr="00FB3A23">
                          <w:t xml:space="preserve">: Error bar graph of the utility score of Decision Tree classifier </w:t>
                        </w:r>
                        <w:r w:rsidR="0001546C" w:rsidRPr="00FB3A23">
                          <w:t xml:space="preserve">for the </w:t>
                        </w:r>
                        <w:r w:rsidRPr="00FB3A23">
                          <w:t>400 patients</w:t>
                        </w:r>
                        <w:r w:rsidR="0001546C" w:rsidRPr="00FB3A23">
                          <w:t xml:space="preserve"> dataset</w:t>
                        </w:r>
                        <w:r w:rsidR="00BD0377" w:rsidRPr="00FB3A23">
                          <w:t xml:space="preserve"> </w:t>
                        </w:r>
                        <w:r w:rsidR="00E06501" w:rsidRPr="00FB3A23">
                          <w:t>(</w:t>
                        </w:r>
                        <w:r w:rsidR="00BD0377" w:rsidRPr="00FB3A23">
                          <w:t>KNN</w:t>
                        </w:r>
                        <w:r w:rsidR="00E06501" w:rsidRPr="00FB3A23">
                          <w:t>)</w:t>
                        </w:r>
                        <w:bookmarkEnd w:id="332"/>
                        <w:bookmarkEnd w:id="333"/>
                      </w:p>
                    </w:txbxContent>
                  </v:textbox>
                </v:shape>
                <w10:wrap type="topAndBottom" anchorx="margin" anchory="margin"/>
              </v:group>
            </w:pict>
          </mc:Fallback>
        </mc:AlternateContent>
      </w:r>
    </w:p>
    <w:p w14:paraId="1157EDCB" w14:textId="77777777" w:rsidR="00BF5C85" w:rsidRPr="001E568C" w:rsidRDefault="00BF5C85" w:rsidP="001E568C">
      <w:pPr>
        <w:pStyle w:val="Heading4"/>
      </w:pPr>
      <w:r w:rsidRPr="001E568C">
        <w:t>KNN on 1000 patient</w:t>
      </w:r>
    </w:p>
    <w:p w14:paraId="754A43E8" w14:textId="373B0D17" w:rsidR="00BF5C85" w:rsidRPr="00BF5C85" w:rsidRDefault="00BF5C85" w:rsidP="00D50662">
      <w:r w:rsidRPr="00BF5C85">
        <w:t xml:space="preserve">Similar to the 400 patient dataset experiment, the experiments were </w:t>
      </w:r>
      <w:r w:rsidR="0015004E">
        <w:t xml:space="preserve">also </w:t>
      </w:r>
      <w:r w:rsidRPr="00BF5C85">
        <w:t xml:space="preserve">conducted with the value of K (nearest neighbours) </w:t>
      </w:r>
      <w:r w:rsidR="0015004E">
        <w:t>ranging</w:t>
      </w:r>
      <w:r w:rsidR="0015004E" w:rsidRPr="00BF5C85">
        <w:t xml:space="preserve"> </w:t>
      </w:r>
      <w:r w:rsidRPr="00BF5C85">
        <w:t>from 5 to 370</w:t>
      </w:r>
      <w:r w:rsidR="00D76101">
        <w:t>.</w:t>
      </w:r>
      <w:r w:rsidRPr="00BF5C85">
        <w:t xml:space="preserve"> For this range of K values, the range set was divided into two subsets with two different step sizes.</w:t>
      </w:r>
    </w:p>
    <w:p w14:paraId="3D1C2034" w14:textId="65524396" w:rsidR="00BF5C85" w:rsidRPr="00BF5C85" w:rsidRDefault="00B95C24" w:rsidP="00F260EC">
      <w:pPr>
        <w:pStyle w:val="ListParagraph"/>
        <w:numPr>
          <w:ilvl w:val="0"/>
          <w:numId w:val="26"/>
        </w:numPr>
      </w:pPr>
      <w:r>
        <w:t>In t</w:t>
      </w:r>
      <w:r w:rsidR="0015004E">
        <w:t xml:space="preserve">he </w:t>
      </w:r>
      <w:r w:rsidR="00BF5C85" w:rsidRPr="00BF5C85">
        <w:t xml:space="preserve">first subset where K </w:t>
      </w:r>
      <w:r w:rsidR="0015004E">
        <w:t>ranges</w:t>
      </w:r>
      <w:r w:rsidR="0015004E" w:rsidRPr="00BF5C85">
        <w:t xml:space="preserve"> </w:t>
      </w:r>
      <w:r w:rsidR="00BF5C85" w:rsidRPr="00BF5C85">
        <w:t>between 5 and 250, a step size of 5 was used</w:t>
      </w:r>
    </w:p>
    <w:p w14:paraId="7B0C4DB8" w14:textId="46F78D73" w:rsidR="00BF5C85" w:rsidRPr="00BF5C85" w:rsidRDefault="00BF5C85" w:rsidP="00F260EC">
      <w:pPr>
        <w:pStyle w:val="ListParagraph"/>
        <w:numPr>
          <w:ilvl w:val="0"/>
          <w:numId w:val="26"/>
        </w:numPr>
      </w:pPr>
      <w:r w:rsidRPr="00BF5C85">
        <w:t>The second subset</w:t>
      </w:r>
      <w:r w:rsidR="00074A24">
        <w:t xml:space="preserve"> with </w:t>
      </w:r>
      <w:r w:rsidRPr="00BF5C85">
        <w:t xml:space="preserve">K values </w:t>
      </w:r>
      <w:r w:rsidR="006A09E6">
        <w:t xml:space="preserve">ranging </w:t>
      </w:r>
      <w:r w:rsidRPr="00BF5C85">
        <w:t>from 250 up to 370</w:t>
      </w:r>
      <w:r w:rsidR="00633650">
        <w:t>,</w:t>
      </w:r>
      <w:r w:rsidRPr="00BF5C85">
        <w:t xml:space="preserve"> </w:t>
      </w:r>
      <w:r w:rsidR="00074A24">
        <w:t>is</w:t>
      </w:r>
      <w:r w:rsidR="00074A24" w:rsidRPr="00BF5C85">
        <w:t xml:space="preserve"> </w:t>
      </w:r>
      <w:r w:rsidRPr="00BF5C85">
        <w:t>iterated using a step size</w:t>
      </w:r>
      <w:r w:rsidR="006C6B9C">
        <w:t xml:space="preserve"> </w:t>
      </w:r>
      <w:r w:rsidRPr="00BF5C85">
        <w:t>of 15</w:t>
      </w:r>
    </w:p>
    <w:p w14:paraId="220E7C17" w14:textId="4384F879" w:rsidR="00BF5C85" w:rsidRPr="00BF5C85" w:rsidRDefault="008B1810" w:rsidP="00D50662">
      <w:r>
        <w:t xml:space="preserve">The </w:t>
      </w:r>
      <w:r w:rsidR="00BF5C85" w:rsidRPr="00BF5C85">
        <w:t xml:space="preserve">models mentioned at the beginning of the KNN-filling chapter will be used to perform </w:t>
      </w:r>
      <w:r w:rsidR="00D11F1E">
        <w:t xml:space="preserve">these </w:t>
      </w:r>
      <w:r w:rsidR="00BF5C85" w:rsidRPr="00BF5C85">
        <w:t>experiment</w:t>
      </w:r>
      <w:r w:rsidR="00D11F1E">
        <w:t>s</w:t>
      </w:r>
      <w:r w:rsidR="00BF5C85" w:rsidRPr="00BF5C85">
        <w:t>.</w:t>
      </w:r>
    </w:p>
    <w:p w14:paraId="35D17D9E" w14:textId="0C932623" w:rsidR="00A97C1B" w:rsidRDefault="00BF5C85" w:rsidP="00D50662">
      <w:r w:rsidRPr="00BF5C85">
        <w:t xml:space="preserve">Similar to the KNN missing data filling experiment for 400 </w:t>
      </w:r>
      <w:r w:rsidR="00921F39" w:rsidRPr="00BF5C85">
        <w:t>patients</w:t>
      </w:r>
      <w:r w:rsidRPr="00BF5C85">
        <w:t xml:space="preserve">, here the </w:t>
      </w:r>
      <w:r w:rsidR="001F3A8A">
        <w:t>Decision Tree</w:t>
      </w:r>
      <w:r w:rsidRPr="00BF5C85">
        <w:t xml:space="preserve"> classifier </w:t>
      </w:r>
      <w:r w:rsidR="00DE1430" w:rsidRPr="00BF5C85">
        <w:t>also achieves</w:t>
      </w:r>
      <w:r w:rsidRPr="00BF5C85">
        <w:t xml:space="preserve"> the highest utility score. However, the Random Forest classifier achieves the same highest utility score as the decision tree. But the average utility score of the Random Forest classifier is lower than that of the decision tree classifier</w:t>
      </w:r>
      <w:r w:rsidR="00D91D66">
        <w:t>.</w:t>
      </w:r>
      <w:r w:rsidR="00C67885">
        <w:t xml:space="preserve"> A</w:t>
      </w:r>
      <w:r w:rsidR="00D91D66">
        <w:t xml:space="preserve"> slice of the results of the KNN filling experiment using the decision tree classifier is shown</w:t>
      </w:r>
      <w:r w:rsidR="00C67885">
        <w:t xml:space="preserve"> in</w:t>
      </w:r>
      <w:r w:rsidR="00AB72E2">
        <w:t xml:space="preserve"> </w:t>
      </w:r>
      <w:r w:rsidR="00AB72E2">
        <w:fldChar w:fldCharType="begin"/>
      </w:r>
      <w:r w:rsidR="00AB72E2">
        <w:instrText xml:space="preserve"> REF _Ref70873690 \h </w:instrText>
      </w:r>
      <w:r w:rsidR="00D50662">
        <w:instrText xml:space="preserve"> \* MERGEFORMAT </w:instrText>
      </w:r>
      <w:r w:rsidR="00AB72E2">
        <w:fldChar w:fldCharType="separate"/>
      </w:r>
      <w:r w:rsidR="00B26196">
        <w:t xml:space="preserve">Table </w:t>
      </w:r>
      <w:r w:rsidR="00B26196">
        <w:rPr>
          <w:noProof/>
        </w:rPr>
        <w:t>10</w:t>
      </w:r>
      <w:r w:rsidR="00AB72E2">
        <w:fldChar w:fldCharType="end"/>
      </w:r>
      <w:r w:rsidR="00F43F17">
        <w:t>.</w:t>
      </w:r>
      <w:r w:rsidR="000523C9">
        <w:br/>
      </w:r>
      <w:r w:rsidRPr="00BF5C85">
        <w:t xml:space="preserve">In </w:t>
      </w:r>
      <w:r w:rsidRPr="00BF5C85">
        <w:fldChar w:fldCharType="begin"/>
      </w:r>
      <w:r w:rsidRPr="00BF5C85">
        <w:instrText xml:space="preserve"> REF _Ref70283748 \h </w:instrText>
      </w:r>
      <w:r>
        <w:instrText xml:space="preserve"> \* MERGEFORMAT </w:instrText>
      </w:r>
      <w:r w:rsidRPr="00BF5C85">
        <w:fldChar w:fldCharType="separate"/>
      </w:r>
      <w:r w:rsidR="00B26196">
        <w:t>Figure 6.2</w:t>
      </w:r>
      <w:r w:rsidRPr="00BF5C85">
        <w:fldChar w:fldCharType="end"/>
      </w:r>
      <w:r w:rsidRPr="00BF5C85">
        <w:t xml:space="preserve">, an </w:t>
      </w:r>
      <w:r w:rsidR="00A8273E" w:rsidRPr="00BF5C85">
        <w:t>error bar</w:t>
      </w:r>
      <w:r w:rsidRPr="00BF5C85">
        <w:t xml:space="preserve"> graph of the utility scores with corresponding standard deviations of all the different values of K is shown. Here, </w:t>
      </w:r>
      <w:r w:rsidR="007A48C8">
        <w:t>it</w:t>
      </w:r>
      <w:r w:rsidR="007A48C8" w:rsidRPr="00BF5C85">
        <w:t xml:space="preserve"> </w:t>
      </w:r>
      <w:r w:rsidRPr="00BF5C85">
        <w:t>can be noted the standard deviation is still larger by the executed experiments using the 1000 patient</w:t>
      </w:r>
      <w:r w:rsidR="0001546C">
        <w:t>s</w:t>
      </w:r>
      <w:r w:rsidRPr="00BF5C85">
        <w:t xml:space="preserve"> dataset.</w:t>
      </w:r>
      <w:r w:rsidR="000A0015">
        <w:t xml:space="preserve"> T</w:t>
      </w:r>
      <w:r w:rsidR="00A97C1B">
        <w:t>he best scores are displayed in bold</w:t>
      </w:r>
      <w:r w:rsidR="000A0015">
        <w:t xml:space="preserve"> in </w:t>
      </w:r>
      <w:r w:rsidR="000A0015">
        <w:fldChar w:fldCharType="begin"/>
      </w:r>
      <w:r w:rsidR="000A0015">
        <w:instrText xml:space="preserve"> REF _Ref70873690 \h </w:instrText>
      </w:r>
      <w:r w:rsidR="00D50662">
        <w:instrText xml:space="preserve"> \* MERGEFORMAT </w:instrText>
      </w:r>
      <w:r w:rsidR="000A0015">
        <w:fldChar w:fldCharType="separate"/>
      </w:r>
      <w:r w:rsidR="00B26196">
        <w:t xml:space="preserve">Table </w:t>
      </w:r>
      <w:r w:rsidR="00B26196">
        <w:rPr>
          <w:noProof/>
        </w:rPr>
        <w:t>10</w:t>
      </w:r>
      <w:r w:rsidR="000A0015">
        <w:fldChar w:fldCharType="end"/>
      </w:r>
      <w:r w:rsidR="00A97C1B" w:rsidRPr="00E9160E">
        <w:t xml:space="preserve">. </w:t>
      </w:r>
      <w:r w:rsidR="000A0015" w:rsidRPr="00E9160E">
        <w:t xml:space="preserve">Here, there can be </w:t>
      </w:r>
      <w:r w:rsidR="00072967" w:rsidRPr="00E9160E">
        <w:t>observed that t</w:t>
      </w:r>
      <w:r w:rsidR="00A97C1B" w:rsidRPr="00E9160E">
        <w:t xml:space="preserve">he highest mean utility score is achieved when K is equal to </w:t>
      </w:r>
      <w:r w:rsidR="00072967" w:rsidRPr="00E9160E">
        <w:t>210</w:t>
      </w:r>
      <w:r w:rsidR="00A97C1B" w:rsidRPr="00E9160E">
        <w:t xml:space="preserve">, the </w:t>
      </w:r>
      <w:r w:rsidR="00072967" w:rsidRPr="00E9160E">
        <w:t xml:space="preserve">highest </w:t>
      </w:r>
      <w:r w:rsidR="00A97C1B" w:rsidRPr="00E9160E">
        <w:t xml:space="preserve">F1Score_mean is </w:t>
      </w:r>
      <w:r w:rsidR="00072967" w:rsidRPr="00E9160E">
        <w:t xml:space="preserve">achieved </w:t>
      </w:r>
      <w:r w:rsidR="00A97C1B" w:rsidRPr="00E9160E">
        <w:t xml:space="preserve">at K equals </w:t>
      </w:r>
      <w:r w:rsidR="00072967" w:rsidRPr="00E9160E">
        <w:t>355</w:t>
      </w:r>
      <w:r w:rsidR="00A97C1B" w:rsidRPr="00E9160E">
        <w:t xml:space="preserve"> and finally </w:t>
      </w:r>
      <w:r w:rsidR="00072967" w:rsidRPr="00E9160E">
        <w:t>when</w:t>
      </w:r>
      <w:r w:rsidR="00A97C1B" w:rsidRPr="00E9160E">
        <w:t xml:space="preserve"> K= </w:t>
      </w:r>
      <w:r w:rsidR="00072967" w:rsidRPr="00E9160E">
        <w:t>325</w:t>
      </w:r>
      <w:r w:rsidR="00A97C1B" w:rsidRPr="00E9160E">
        <w:t xml:space="preserve"> the highest mean accuracy score is achieved.</w:t>
      </w:r>
    </w:p>
    <w:p w14:paraId="1F54B8C0" w14:textId="48AC9F2F" w:rsidR="0039134B" w:rsidRDefault="0039134B">
      <w:pPr>
        <w:spacing w:after="0"/>
        <w:jc w:val="left"/>
      </w:pPr>
    </w:p>
    <w:p w14:paraId="051EB00F" w14:textId="525C966C" w:rsidR="00E506D2" w:rsidRDefault="00E506D2" w:rsidP="00862EF3">
      <w:pPr>
        <w:pStyle w:val="Caption"/>
        <w:keepNext/>
        <w:jc w:val="center"/>
      </w:pPr>
      <w:bookmarkStart w:id="334" w:name="_Ref70873690"/>
      <w:bookmarkStart w:id="335" w:name="_Toc70928375"/>
      <w:bookmarkStart w:id="336" w:name="_Toc72138016"/>
      <w:r>
        <w:lastRenderedPageBreak/>
        <w:t xml:space="preserve">Table </w:t>
      </w:r>
      <w:r>
        <w:fldChar w:fldCharType="begin"/>
      </w:r>
      <w:r>
        <w:instrText xml:space="preserve"> SEQ Table \* ARABIC </w:instrText>
      </w:r>
      <w:r>
        <w:fldChar w:fldCharType="separate"/>
      </w:r>
      <w:r w:rsidR="00B26196">
        <w:rPr>
          <w:noProof/>
        </w:rPr>
        <w:t>10</w:t>
      </w:r>
      <w:r>
        <w:fldChar w:fldCharType="end"/>
      </w:r>
      <w:bookmarkEnd w:id="334"/>
      <w:r>
        <w:t xml:space="preserve">: </w:t>
      </w:r>
      <w:r w:rsidRPr="0055780B">
        <w:t xml:space="preserve">Results of KNN </w:t>
      </w:r>
      <w:r w:rsidR="001450B9">
        <w:t>filling experiment</w:t>
      </w:r>
      <w:r w:rsidRPr="0055780B">
        <w:t xml:space="preserve"> with Decision Tree classifier for </w:t>
      </w:r>
      <w:r w:rsidR="00A209BB">
        <w:t xml:space="preserve">the </w:t>
      </w:r>
      <w:r w:rsidRPr="0055780B">
        <w:t>1000 patients dataset</w:t>
      </w:r>
      <w:bookmarkEnd w:id="335"/>
      <w:bookmarkEnd w:id="336"/>
    </w:p>
    <w:tbl>
      <w:tblPr>
        <w:tblStyle w:val="thesistable"/>
        <w:tblW w:w="0" w:type="auto"/>
        <w:jc w:val="center"/>
        <w:tblLook w:val="04A0" w:firstRow="1" w:lastRow="0" w:firstColumn="1" w:lastColumn="0" w:noHBand="0" w:noVBand="1"/>
      </w:tblPr>
      <w:tblGrid>
        <w:gridCol w:w="1754"/>
        <w:gridCol w:w="875"/>
        <w:gridCol w:w="875"/>
        <w:gridCol w:w="875"/>
        <w:gridCol w:w="875"/>
        <w:gridCol w:w="875"/>
        <w:gridCol w:w="875"/>
        <w:gridCol w:w="875"/>
        <w:gridCol w:w="875"/>
      </w:tblGrid>
      <w:tr w:rsidR="00E506D2" w:rsidRPr="00BA6D6C" w14:paraId="55020696" w14:textId="77777777" w:rsidTr="00BA6D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noWrap/>
            <w:hideMark/>
          </w:tcPr>
          <w:p w14:paraId="5374DA08" w14:textId="78B0FB31" w:rsidR="00E506D2" w:rsidRPr="00BA6D6C" w:rsidRDefault="00496863" w:rsidP="003E0F07">
            <w:pPr>
              <w:spacing w:after="0"/>
              <w:jc w:val="left"/>
              <w:rPr>
                <w:rFonts w:eastAsia="Times New Roman" w:cs="Calibri"/>
                <w:sz w:val="20"/>
                <w:lang w:eastAsia="en-GB"/>
              </w:rPr>
            </w:pPr>
            <w:r w:rsidRPr="00BA6D6C">
              <w:rPr>
                <w:rFonts w:eastAsia="Times New Roman" w:cs="Calibri"/>
                <w:sz w:val="20"/>
                <w:lang w:eastAsia="en-GB"/>
              </w:rPr>
              <w:t>Decision Tree Classifier</w:t>
            </w:r>
          </w:p>
        </w:tc>
        <w:tc>
          <w:tcPr>
            <w:tcW w:w="0" w:type="auto"/>
            <w:tcBorders>
              <w:top w:val="single" w:sz="4" w:space="0" w:color="FFFFFF" w:themeColor="background1"/>
              <w:left w:val="single" w:sz="4" w:space="0" w:color="auto"/>
              <w:bottom w:val="single" w:sz="4" w:space="0" w:color="auto"/>
              <w:right w:val="single" w:sz="4" w:space="0" w:color="FFFFFF" w:themeColor="background1"/>
            </w:tcBorders>
            <w:noWrap/>
            <w:hideMark/>
          </w:tcPr>
          <w:p w14:paraId="44DD53E0" w14:textId="77777777" w:rsidR="00E506D2" w:rsidRPr="00BA6D6C" w:rsidRDefault="00E506D2" w:rsidP="003E0F07">
            <w:pPr>
              <w:spacing w:after="0"/>
              <w:jc w:val="left"/>
              <w:cnfStyle w:val="100000000000" w:firstRow="1" w:lastRow="0" w:firstColumn="0" w:lastColumn="0" w:oddVBand="0" w:evenVBand="0" w:oddHBand="0" w:evenHBand="0" w:firstRowFirstColumn="0" w:firstRowLastColumn="0" w:lastRowFirstColumn="0" w:lastRowLastColumn="0"/>
              <w:rPr>
                <w:rFonts w:eastAsia="Times New Roman" w:cs="Calibri"/>
                <w:sz w:val="20"/>
                <w:lang w:eastAsia="en-GB"/>
              </w:rPr>
            </w:pPr>
          </w:p>
        </w:tc>
        <w:tc>
          <w:tcPr>
            <w:tcW w:w="0" w:type="auto"/>
            <w:tcBorders>
              <w:top w:val="single" w:sz="4" w:space="0" w:color="FFFFFF" w:themeColor="background1"/>
              <w:left w:val="single" w:sz="4" w:space="0" w:color="FFFFFF" w:themeColor="background1"/>
              <w:bottom w:val="single" w:sz="4" w:space="0" w:color="auto"/>
              <w:right w:val="single" w:sz="4" w:space="0" w:color="auto"/>
            </w:tcBorders>
            <w:noWrap/>
            <w:hideMark/>
          </w:tcPr>
          <w:p w14:paraId="79E79296" w14:textId="77777777" w:rsidR="00E506D2" w:rsidRPr="00BA6D6C" w:rsidRDefault="00E506D2" w:rsidP="003E0F07">
            <w:pPr>
              <w:spacing w:after="0"/>
              <w:jc w:val="left"/>
              <w:cnfStyle w:val="100000000000" w:firstRow="1" w:lastRow="0" w:firstColumn="0" w:lastColumn="0" w:oddVBand="0" w:evenVBand="0" w:oddHBand="0" w:evenHBand="0" w:firstRowFirstColumn="0" w:firstRowLastColumn="0" w:lastRowFirstColumn="0" w:lastRowLastColumn="0"/>
              <w:rPr>
                <w:rFonts w:eastAsia="Times New Roman" w:cs="Calibri"/>
                <w:sz w:val="20"/>
                <w:lang w:eastAsia="en-GB"/>
              </w:rPr>
            </w:pPr>
          </w:p>
        </w:tc>
        <w:tc>
          <w:tcPr>
            <w:tcW w:w="0" w:type="auto"/>
            <w:gridSpan w:val="3"/>
            <w:tcBorders>
              <w:left w:val="single" w:sz="4" w:space="0" w:color="auto"/>
            </w:tcBorders>
            <w:noWrap/>
            <w:hideMark/>
          </w:tcPr>
          <w:p w14:paraId="43EF7901" w14:textId="77777777" w:rsidR="00E506D2" w:rsidRPr="00BA6D6C" w:rsidRDefault="00E506D2" w:rsidP="003E0F0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Best metrics</w:t>
            </w:r>
          </w:p>
        </w:tc>
      </w:tr>
      <w:tr w:rsidR="00E506D2" w:rsidRPr="00BA6D6C" w14:paraId="5E6E4B6B"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7F8F" w14:textId="77777777" w:rsidR="00E506D2" w:rsidRPr="00BA6D6C" w:rsidRDefault="00E506D2" w:rsidP="003E0F07">
            <w:pPr>
              <w:spacing w:after="0"/>
              <w:jc w:val="left"/>
              <w:rPr>
                <w:rFonts w:eastAsia="Times New Roman" w:cs="Calibri"/>
                <w:sz w:val="20"/>
                <w:lang w:eastAsia="en-GB"/>
              </w:rPr>
            </w:pPr>
            <w:r w:rsidRPr="00BA6D6C">
              <w:rPr>
                <w:rFonts w:eastAsia="Times New Roman" w:cs="Calibri"/>
                <w:sz w:val="20"/>
                <w:lang w:eastAsia="en-GB"/>
              </w:rPr>
              <w:t>K</w:t>
            </w:r>
          </w:p>
        </w:tc>
        <w:tc>
          <w:tcPr>
            <w:tcW w:w="0" w:type="auto"/>
            <w:noWrap/>
            <w:hideMark/>
          </w:tcPr>
          <w:p w14:paraId="6C016D55" w14:textId="77777777" w:rsidR="00E506D2" w:rsidRPr="00BA6D6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5</w:t>
            </w:r>
          </w:p>
        </w:tc>
        <w:tc>
          <w:tcPr>
            <w:tcW w:w="0" w:type="auto"/>
            <w:noWrap/>
            <w:hideMark/>
          </w:tcPr>
          <w:p w14:paraId="0DCC54A9" w14:textId="77777777" w:rsidR="00E506D2" w:rsidRPr="001566B1"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1566B1">
              <w:rPr>
                <w:rFonts w:eastAsia="Times New Roman" w:cs="Calibri"/>
                <w:b/>
                <w:bCs/>
                <w:sz w:val="20"/>
                <w:lang w:eastAsia="en-GB"/>
              </w:rPr>
              <w:t>10</w:t>
            </w:r>
          </w:p>
        </w:tc>
        <w:tc>
          <w:tcPr>
            <w:tcW w:w="0" w:type="auto"/>
            <w:noWrap/>
            <w:hideMark/>
          </w:tcPr>
          <w:p w14:paraId="72D897C1" w14:textId="77777777" w:rsidR="00E506D2" w:rsidRPr="00B02B57"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02B57">
              <w:rPr>
                <w:rFonts w:eastAsia="Times New Roman" w:cs="Calibri"/>
                <w:b/>
                <w:bCs/>
                <w:sz w:val="20"/>
                <w:lang w:eastAsia="en-GB"/>
              </w:rPr>
              <w:t>15</w:t>
            </w:r>
          </w:p>
        </w:tc>
        <w:tc>
          <w:tcPr>
            <w:tcW w:w="0" w:type="auto"/>
            <w:tcBorders>
              <w:top w:val="single" w:sz="4" w:space="0" w:color="auto"/>
            </w:tcBorders>
            <w:noWrap/>
            <w:hideMark/>
          </w:tcPr>
          <w:p w14:paraId="7A42C870" w14:textId="77777777" w:rsidR="00E506D2" w:rsidRPr="004B73D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4B73DC">
              <w:rPr>
                <w:rFonts w:eastAsia="Times New Roman" w:cs="Calibri"/>
                <w:b/>
                <w:bCs/>
                <w:sz w:val="20"/>
                <w:lang w:eastAsia="en-GB"/>
              </w:rPr>
              <w:t>20</w:t>
            </w:r>
          </w:p>
        </w:tc>
        <w:tc>
          <w:tcPr>
            <w:tcW w:w="0" w:type="auto"/>
            <w:tcBorders>
              <w:top w:val="single" w:sz="4" w:space="0" w:color="auto"/>
            </w:tcBorders>
            <w:noWrap/>
            <w:hideMark/>
          </w:tcPr>
          <w:p w14:paraId="6F105E4E" w14:textId="77777777" w:rsidR="00E506D2" w:rsidRPr="00BA6D6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25</w:t>
            </w:r>
          </w:p>
        </w:tc>
        <w:tc>
          <w:tcPr>
            <w:tcW w:w="0" w:type="auto"/>
            <w:noWrap/>
            <w:hideMark/>
          </w:tcPr>
          <w:p w14:paraId="61FECCA5" w14:textId="77777777" w:rsidR="00E506D2" w:rsidRPr="00BA6D6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210</w:t>
            </w:r>
          </w:p>
        </w:tc>
        <w:tc>
          <w:tcPr>
            <w:tcW w:w="0" w:type="auto"/>
            <w:noWrap/>
            <w:hideMark/>
          </w:tcPr>
          <w:p w14:paraId="06FDCEF4" w14:textId="77777777" w:rsidR="00E506D2" w:rsidRPr="00BA6D6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325</w:t>
            </w:r>
          </w:p>
        </w:tc>
        <w:tc>
          <w:tcPr>
            <w:tcW w:w="0" w:type="auto"/>
            <w:noWrap/>
            <w:hideMark/>
          </w:tcPr>
          <w:p w14:paraId="51F92787" w14:textId="77777777" w:rsidR="00E506D2" w:rsidRPr="00BA6D6C" w:rsidRDefault="00E506D2" w:rsidP="003E0F0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355</w:t>
            </w:r>
          </w:p>
        </w:tc>
      </w:tr>
      <w:tr w:rsidR="00C74B40" w:rsidRPr="00BA6D6C" w14:paraId="4F928F7A" w14:textId="77777777" w:rsidTr="00BA6D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503EDB" w14:textId="4F37F960" w:rsidR="00C74B40" w:rsidRPr="00BA6D6C" w:rsidRDefault="00C74B40" w:rsidP="00C74B40">
            <w:pPr>
              <w:spacing w:after="0"/>
              <w:jc w:val="left"/>
              <w:rPr>
                <w:rFonts w:eastAsia="Times New Roman" w:cs="Calibri"/>
                <w:sz w:val="20"/>
                <w:lang w:eastAsia="en-GB"/>
              </w:rPr>
            </w:pPr>
            <w:r w:rsidRPr="00BA6D6C">
              <w:rPr>
                <w:rFonts w:cs="Calibri"/>
                <w:sz w:val="20"/>
              </w:rPr>
              <w:t>UtilityScore_mean</w:t>
            </w:r>
          </w:p>
        </w:tc>
        <w:tc>
          <w:tcPr>
            <w:tcW w:w="0" w:type="auto"/>
            <w:noWrap/>
            <w:hideMark/>
          </w:tcPr>
          <w:p w14:paraId="4988427B" w14:textId="63CE9FFE" w:rsidR="00C74B40" w:rsidRPr="0016325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126</w:t>
            </w:r>
          </w:p>
        </w:tc>
        <w:tc>
          <w:tcPr>
            <w:tcW w:w="0" w:type="auto"/>
            <w:noWrap/>
            <w:hideMark/>
          </w:tcPr>
          <w:p w14:paraId="0B6B4A3E" w14:textId="7A71EFBD" w:rsidR="00C74B40" w:rsidRPr="001566B1"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97</w:t>
            </w:r>
          </w:p>
        </w:tc>
        <w:tc>
          <w:tcPr>
            <w:tcW w:w="0" w:type="auto"/>
            <w:noWrap/>
            <w:hideMark/>
          </w:tcPr>
          <w:p w14:paraId="2E0BF308" w14:textId="2B7B5585" w:rsidR="00C74B40" w:rsidRPr="00F13D0D"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90</w:t>
            </w:r>
          </w:p>
        </w:tc>
        <w:tc>
          <w:tcPr>
            <w:tcW w:w="0" w:type="auto"/>
            <w:noWrap/>
            <w:hideMark/>
          </w:tcPr>
          <w:p w14:paraId="1B7750D3" w14:textId="70A6DE50" w:rsidR="00C74B40" w:rsidRPr="002244F9"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113</w:t>
            </w:r>
          </w:p>
        </w:tc>
        <w:tc>
          <w:tcPr>
            <w:tcW w:w="0" w:type="auto"/>
            <w:noWrap/>
            <w:hideMark/>
          </w:tcPr>
          <w:p w14:paraId="4B647D1A" w14:textId="6B8A08BA"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34</w:t>
            </w:r>
          </w:p>
        </w:tc>
        <w:tc>
          <w:tcPr>
            <w:tcW w:w="0" w:type="auto"/>
            <w:noWrap/>
            <w:hideMark/>
          </w:tcPr>
          <w:p w14:paraId="69202F1A" w14:textId="56DF05D9"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0"/>
                <w:lang w:eastAsia="en-GB"/>
              </w:rPr>
            </w:pPr>
            <w:r w:rsidRPr="00BA6D6C">
              <w:rPr>
                <w:rFonts w:eastAsia="Times New Roman" w:cs="Calibri"/>
                <w:b/>
                <w:bCs/>
                <w:sz w:val="20"/>
                <w:lang w:eastAsia="en-GB"/>
              </w:rPr>
              <w:t>0.152</w:t>
            </w:r>
          </w:p>
        </w:tc>
        <w:tc>
          <w:tcPr>
            <w:tcW w:w="0" w:type="auto"/>
            <w:noWrap/>
            <w:hideMark/>
          </w:tcPr>
          <w:p w14:paraId="12BBDE6D" w14:textId="506128A0"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33</w:t>
            </w:r>
          </w:p>
        </w:tc>
        <w:tc>
          <w:tcPr>
            <w:tcW w:w="0" w:type="auto"/>
            <w:noWrap/>
            <w:hideMark/>
          </w:tcPr>
          <w:p w14:paraId="4C50B73D" w14:textId="1F78301A"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37</w:t>
            </w:r>
          </w:p>
        </w:tc>
      </w:tr>
      <w:tr w:rsidR="00C74B40" w:rsidRPr="00BA6D6C" w14:paraId="19247C97"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971FE0" w14:textId="4E6B8C3E" w:rsidR="00C74B40" w:rsidRPr="00BA6D6C" w:rsidRDefault="00C74B40" w:rsidP="00C74B40">
            <w:pPr>
              <w:spacing w:after="0"/>
              <w:jc w:val="left"/>
              <w:rPr>
                <w:rFonts w:eastAsia="Times New Roman" w:cs="Calibri"/>
                <w:sz w:val="20"/>
                <w:lang w:eastAsia="en-GB"/>
              </w:rPr>
            </w:pPr>
            <w:r w:rsidRPr="00BA6D6C">
              <w:rPr>
                <w:rFonts w:cs="Calibri"/>
                <w:sz w:val="20"/>
              </w:rPr>
              <w:t>UtilityScore_std</w:t>
            </w:r>
          </w:p>
        </w:tc>
        <w:tc>
          <w:tcPr>
            <w:tcW w:w="0" w:type="auto"/>
            <w:noWrap/>
            <w:hideMark/>
          </w:tcPr>
          <w:p w14:paraId="74AEA512" w14:textId="284A2F43" w:rsidR="00C74B40" w:rsidRPr="00163257"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061</w:t>
            </w:r>
          </w:p>
        </w:tc>
        <w:tc>
          <w:tcPr>
            <w:tcW w:w="0" w:type="auto"/>
            <w:noWrap/>
            <w:hideMark/>
          </w:tcPr>
          <w:p w14:paraId="6AFF956E" w14:textId="4BB384FC" w:rsidR="00C74B40" w:rsidRPr="001566B1"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98</w:t>
            </w:r>
          </w:p>
        </w:tc>
        <w:tc>
          <w:tcPr>
            <w:tcW w:w="0" w:type="auto"/>
            <w:noWrap/>
            <w:hideMark/>
          </w:tcPr>
          <w:p w14:paraId="6A147A65" w14:textId="7355FE98" w:rsidR="00C74B40" w:rsidRPr="00F13D0D"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91</w:t>
            </w:r>
          </w:p>
        </w:tc>
        <w:tc>
          <w:tcPr>
            <w:tcW w:w="0" w:type="auto"/>
            <w:noWrap/>
            <w:hideMark/>
          </w:tcPr>
          <w:p w14:paraId="2EA86203" w14:textId="4F6F4AEC" w:rsidR="00C74B40" w:rsidRPr="002244F9"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088</w:t>
            </w:r>
          </w:p>
        </w:tc>
        <w:tc>
          <w:tcPr>
            <w:tcW w:w="0" w:type="auto"/>
            <w:noWrap/>
            <w:hideMark/>
          </w:tcPr>
          <w:p w14:paraId="0CC4E775" w14:textId="601C21DC"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18</w:t>
            </w:r>
          </w:p>
        </w:tc>
        <w:tc>
          <w:tcPr>
            <w:tcW w:w="0" w:type="auto"/>
            <w:noWrap/>
            <w:hideMark/>
          </w:tcPr>
          <w:p w14:paraId="78F02939" w14:textId="23BA8452"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92</w:t>
            </w:r>
          </w:p>
        </w:tc>
        <w:tc>
          <w:tcPr>
            <w:tcW w:w="0" w:type="auto"/>
            <w:noWrap/>
            <w:hideMark/>
          </w:tcPr>
          <w:p w14:paraId="306A78FA" w14:textId="68E5E99C"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62</w:t>
            </w:r>
          </w:p>
        </w:tc>
        <w:tc>
          <w:tcPr>
            <w:tcW w:w="0" w:type="auto"/>
            <w:noWrap/>
            <w:hideMark/>
          </w:tcPr>
          <w:p w14:paraId="7FAFDFAA" w14:textId="4C008D23"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98</w:t>
            </w:r>
          </w:p>
        </w:tc>
      </w:tr>
      <w:tr w:rsidR="00C74B40" w:rsidRPr="00BA6D6C" w14:paraId="65978A0F" w14:textId="77777777" w:rsidTr="00BA6D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C5BD6" w14:textId="2A198CA3" w:rsidR="00C74B40" w:rsidRPr="00BA6D6C" w:rsidRDefault="00C74B40" w:rsidP="00C74B40">
            <w:pPr>
              <w:spacing w:after="0"/>
              <w:jc w:val="left"/>
              <w:rPr>
                <w:rFonts w:eastAsia="Times New Roman" w:cs="Calibri"/>
                <w:sz w:val="20"/>
                <w:lang w:eastAsia="en-GB"/>
              </w:rPr>
            </w:pPr>
            <w:r w:rsidRPr="00BA6D6C">
              <w:rPr>
                <w:rFonts w:cs="Calibri"/>
                <w:sz w:val="20"/>
              </w:rPr>
              <w:t>F1Score_mean</w:t>
            </w:r>
          </w:p>
        </w:tc>
        <w:tc>
          <w:tcPr>
            <w:tcW w:w="0" w:type="auto"/>
            <w:noWrap/>
            <w:hideMark/>
          </w:tcPr>
          <w:p w14:paraId="65EBF64F" w14:textId="66CF91A3" w:rsidR="00C74B40" w:rsidRPr="0016325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125</w:t>
            </w:r>
          </w:p>
        </w:tc>
        <w:tc>
          <w:tcPr>
            <w:tcW w:w="0" w:type="auto"/>
            <w:noWrap/>
            <w:hideMark/>
          </w:tcPr>
          <w:p w14:paraId="28551F2D" w14:textId="28B33188" w:rsidR="00C74B40" w:rsidRPr="001566B1"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112</w:t>
            </w:r>
          </w:p>
        </w:tc>
        <w:tc>
          <w:tcPr>
            <w:tcW w:w="0" w:type="auto"/>
            <w:noWrap/>
            <w:hideMark/>
          </w:tcPr>
          <w:p w14:paraId="6499B918" w14:textId="321FBDB3" w:rsidR="00C74B40" w:rsidRPr="00F13D0D"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91</w:t>
            </w:r>
          </w:p>
        </w:tc>
        <w:tc>
          <w:tcPr>
            <w:tcW w:w="0" w:type="auto"/>
            <w:noWrap/>
            <w:hideMark/>
          </w:tcPr>
          <w:p w14:paraId="785EACF3" w14:textId="27F2FE90" w:rsidR="00C74B40" w:rsidRPr="002244F9"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100</w:t>
            </w:r>
          </w:p>
        </w:tc>
        <w:tc>
          <w:tcPr>
            <w:tcW w:w="0" w:type="auto"/>
            <w:noWrap/>
            <w:hideMark/>
          </w:tcPr>
          <w:p w14:paraId="631DE14F" w14:textId="583DCD94"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06</w:t>
            </w:r>
          </w:p>
        </w:tc>
        <w:tc>
          <w:tcPr>
            <w:tcW w:w="0" w:type="auto"/>
            <w:noWrap/>
            <w:hideMark/>
          </w:tcPr>
          <w:p w14:paraId="0C59776F" w14:textId="0A38D8C5"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26</w:t>
            </w:r>
          </w:p>
        </w:tc>
        <w:tc>
          <w:tcPr>
            <w:tcW w:w="0" w:type="auto"/>
            <w:noWrap/>
            <w:hideMark/>
          </w:tcPr>
          <w:p w14:paraId="5F4787BB" w14:textId="6689E6EC"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123</w:t>
            </w:r>
          </w:p>
        </w:tc>
        <w:tc>
          <w:tcPr>
            <w:tcW w:w="0" w:type="auto"/>
            <w:noWrap/>
            <w:hideMark/>
          </w:tcPr>
          <w:p w14:paraId="562F09CB" w14:textId="10825774" w:rsidR="00C74B40" w:rsidRPr="00F43F1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0"/>
                <w:lang w:eastAsia="en-GB"/>
              </w:rPr>
            </w:pPr>
            <w:r w:rsidRPr="00F43F17">
              <w:rPr>
                <w:rFonts w:eastAsia="Times New Roman" w:cs="Calibri"/>
                <w:b/>
                <w:bCs/>
                <w:sz w:val="20"/>
                <w:lang w:eastAsia="en-GB"/>
              </w:rPr>
              <w:t>0.127</w:t>
            </w:r>
          </w:p>
        </w:tc>
      </w:tr>
      <w:tr w:rsidR="00C74B40" w:rsidRPr="00BA6D6C" w14:paraId="1ED7E963"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984F13" w14:textId="5CCB560F" w:rsidR="00C74B40" w:rsidRPr="00BA6D6C" w:rsidRDefault="00C74B40" w:rsidP="00C74B40">
            <w:pPr>
              <w:spacing w:after="0"/>
              <w:jc w:val="left"/>
              <w:rPr>
                <w:rFonts w:eastAsia="Times New Roman" w:cs="Calibri"/>
                <w:sz w:val="20"/>
                <w:lang w:eastAsia="en-GB"/>
              </w:rPr>
            </w:pPr>
            <w:r w:rsidRPr="00BA6D6C">
              <w:rPr>
                <w:rFonts w:cs="Calibri"/>
                <w:sz w:val="20"/>
              </w:rPr>
              <w:t>F1Score_std</w:t>
            </w:r>
          </w:p>
        </w:tc>
        <w:tc>
          <w:tcPr>
            <w:tcW w:w="0" w:type="auto"/>
            <w:noWrap/>
            <w:hideMark/>
          </w:tcPr>
          <w:p w14:paraId="4B1E356A" w14:textId="08BE0CAC" w:rsidR="00C74B40" w:rsidRPr="00163257"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047</w:t>
            </w:r>
          </w:p>
        </w:tc>
        <w:tc>
          <w:tcPr>
            <w:tcW w:w="0" w:type="auto"/>
            <w:noWrap/>
            <w:hideMark/>
          </w:tcPr>
          <w:p w14:paraId="60F3EF1C" w14:textId="5096749F" w:rsidR="00C74B40" w:rsidRPr="001566B1"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76</w:t>
            </w:r>
          </w:p>
        </w:tc>
        <w:tc>
          <w:tcPr>
            <w:tcW w:w="0" w:type="auto"/>
            <w:noWrap/>
            <w:hideMark/>
          </w:tcPr>
          <w:p w14:paraId="0928F50B" w14:textId="502BC422" w:rsidR="00C74B40" w:rsidRPr="00F13D0D"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55</w:t>
            </w:r>
          </w:p>
        </w:tc>
        <w:tc>
          <w:tcPr>
            <w:tcW w:w="0" w:type="auto"/>
            <w:noWrap/>
            <w:hideMark/>
          </w:tcPr>
          <w:p w14:paraId="034D61BE" w14:textId="1856BA52" w:rsidR="00C74B40" w:rsidRPr="002244F9"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054</w:t>
            </w:r>
          </w:p>
        </w:tc>
        <w:tc>
          <w:tcPr>
            <w:tcW w:w="0" w:type="auto"/>
            <w:noWrap/>
            <w:hideMark/>
          </w:tcPr>
          <w:p w14:paraId="4AAB7915" w14:textId="14285E19"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50</w:t>
            </w:r>
          </w:p>
        </w:tc>
        <w:tc>
          <w:tcPr>
            <w:tcW w:w="0" w:type="auto"/>
            <w:noWrap/>
            <w:hideMark/>
          </w:tcPr>
          <w:p w14:paraId="2F510A47" w14:textId="27DF8C6E"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44</w:t>
            </w:r>
          </w:p>
        </w:tc>
        <w:tc>
          <w:tcPr>
            <w:tcW w:w="0" w:type="auto"/>
            <w:noWrap/>
            <w:hideMark/>
          </w:tcPr>
          <w:p w14:paraId="530402A2" w14:textId="1733921F"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52</w:t>
            </w:r>
          </w:p>
        </w:tc>
        <w:tc>
          <w:tcPr>
            <w:tcW w:w="0" w:type="auto"/>
            <w:noWrap/>
            <w:hideMark/>
          </w:tcPr>
          <w:p w14:paraId="5BE5ED92" w14:textId="3BA58025"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69</w:t>
            </w:r>
          </w:p>
        </w:tc>
      </w:tr>
      <w:tr w:rsidR="00C74B40" w:rsidRPr="00BA6D6C" w14:paraId="3BEB90F2" w14:textId="77777777" w:rsidTr="00BA6D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12B4B" w14:textId="5656AB0A" w:rsidR="00C74B40" w:rsidRPr="00BA6D6C" w:rsidRDefault="00C74B40" w:rsidP="00C74B40">
            <w:pPr>
              <w:spacing w:after="0"/>
              <w:jc w:val="left"/>
              <w:rPr>
                <w:rFonts w:eastAsia="Times New Roman" w:cs="Calibri"/>
                <w:sz w:val="20"/>
                <w:lang w:eastAsia="en-GB"/>
              </w:rPr>
            </w:pPr>
            <w:r w:rsidRPr="00BA6D6C">
              <w:rPr>
                <w:rFonts w:cs="Calibri"/>
                <w:sz w:val="20"/>
              </w:rPr>
              <w:t>AUROC_mean</w:t>
            </w:r>
          </w:p>
        </w:tc>
        <w:tc>
          <w:tcPr>
            <w:tcW w:w="0" w:type="auto"/>
            <w:noWrap/>
            <w:hideMark/>
          </w:tcPr>
          <w:p w14:paraId="7F86BC27" w14:textId="2D4A6E74" w:rsidR="00C74B40" w:rsidRPr="0016325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000</w:t>
            </w:r>
          </w:p>
        </w:tc>
        <w:tc>
          <w:tcPr>
            <w:tcW w:w="0" w:type="auto"/>
            <w:noWrap/>
            <w:hideMark/>
          </w:tcPr>
          <w:p w14:paraId="6EED1130" w14:textId="061D814A" w:rsidR="00C74B40" w:rsidRPr="001566B1"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00</w:t>
            </w:r>
          </w:p>
        </w:tc>
        <w:tc>
          <w:tcPr>
            <w:tcW w:w="0" w:type="auto"/>
            <w:noWrap/>
            <w:hideMark/>
          </w:tcPr>
          <w:p w14:paraId="17B9435E" w14:textId="520224FC" w:rsidR="00C74B40" w:rsidRPr="00F13D0D"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00</w:t>
            </w:r>
          </w:p>
        </w:tc>
        <w:tc>
          <w:tcPr>
            <w:tcW w:w="0" w:type="auto"/>
            <w:noWrap/>
            <w:hideMark/>
          </w:tcPr>
          <w:p w14:paraId="395A3A66" w14:textId="56DD944E" w:rsidR="00C74B40" w:rsidRPr="002244F9"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000</w:t>
            </w:r>
          </w:p>
        </w:tc>
        <w:tc>
          <w:tcPr>
            <w:tcW w:w="0" w:type="auto"/>
            <w:noWrap/>
            <w:hideMark/>
          </w:tcPr>
          <w:p w14:paraId="557F3F4F" w14:textId="4E7A5D3A"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0DAC94E4" w14:textId="7A693844"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30D8A47A" w14:textId="73302660"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022AB843" w14:textId="59C1D2E8"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r>
      <w:tr w:rsidR="00C74B40" w:rsidRPr="00BA6D6C" w14:paraId="20D16174"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46D01" w14:textId="6C1B8886" w:rsidR="00C74B40" w:rsidRPr="00BA6D6C" w:rsidRDefault="00C74B40" w:rsidP="00C74B40">
            <w:pPr>
              <w:spacing w:after="0"/>
              <w:jc w:val="left"/>
              <w:rPr>
                <w:rFonts w:eastAsia="Times New Roman" w:cs="Calibri"/>
                <w:sz w:val="20"/>
                <w:lang w:eastAsia="en-GB"/>
              </w:rPr>
            </w:pPr>
            <w:r w:rsidRPr="00BA6D6C">
              <w:rPr>
                <w:rFonts w:cs="Calibri"/>
                <w:sz w:val="20"/>
              </w:rPr>
              <w:t>AUPRC_mean</w:t>
            </w:r>
          </w:p>
        </w:tc>
        <w:tc>
          <w:tcPr>
            <w:tcW w:w="0" w:type="auto"/>
            <w:noWrap/>
            <w:hideMark/>
          </w:tcPr>
          <w:p w14:paraId="2B76AF15" w14:textId="4FC13420" w:rsidR="00C74B40" w:rsidRPr="00101857"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w:t>
            </w:r>
            <w:r w:rsidRPr="00163257">
              <w:rPr>
                <w:rFonts w:eastAsia="Times New Roman" w:cs="Calibri"/>
                <w:sz w:val="20"/>
                <w:lang w:eastAsia="en-GB"/>
              </w:rPr>
              <w:t>000</w:t>
            </w:r>
          </w:p>
        </w:tc>
        <w:tc>
          <w:tcPr>
            <w:tcW w:w="0" w:type="auto"/>
            <w:noWrap/>
            <w:hideMark/>
          </w:tcPr>
          <w:p w14:paraId="03278BCE" w14:textId="1F998F32" w:rsidR="00C74B40" w:rsidRPr="001566B1"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00</w:t>
            </w:r>
          </w:p>
        </w:tc>
        <w:tc>
          <w:tcPr>
            <w:tcW w:w="0" w:type="auto"/>
            <w:noWrap/>
            <w:hideMark/>
          </w:tcPr>
          <w:p w14:paraId="1F2B02C7" w14:textId="50B46FF0" w:rsidR="00C74B40" w:rsidRPr="00F13D0D"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00</w:t>
            </w:r>
          </w:p>
        </w:tc>
        <w:tc>
          <w:tcPr>
            <w:tcW w:w="0" w:type="auto"/>
            <w:noWrap/>
            <w:hideMark/>
          </w:tcPr>
          <w:p w14:paraId="501654D3" w14:textId="20E3A168" w:rsidR="00C74B40" w:rsidRPr="002244F9"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000</w:t>
            </w:r>
          </w:p>
        </w:tc>
        <w:tc>
          <w:tcPr>
            <w:tcW w:w="0" w:type="auto"/>
            <w:noWrap/>
            <w:hideMark/>
          </w:tcPr>
          <w:p w14:paraId="03C10CE8" w14:textId="26EC2219"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2018C320" w14:textId="278D6D53"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710267DB" w14:textId="7C0A1AFB"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c>
          <w:tcPr>
            <w:tcW w:w="0" w:type="auto"/>
            <w:noWrap/>
            <w:hideMark/>
          </w:tcPr>
          <w:p w14:paraId="04573679" w14:textId="3D9FA9B7"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00</w:t>
            </w:r>
          </w:p>
        </w:tc>
      </w:tr>
      <w:tr w:rsidR="00C74B40" w:rsidRPr="00BA6D6C" w14:paraId="45E28EE4" w14:textId="77777777" w:rsidTr="00BA6D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945A09" w14:textId="08CCA2E9" w:rsidR="00C74B40" w:rsidRPr="00BA6D6C" w:rsidRDefault="00C74B40" w:rsidP="00C74B40">
            <w:pPr>
              <w:spacing w:after="0"/>
              <w:jc w:val="left"/>
              <w:rPr>
                <w:rFonts w:eastAsia="Times New Roman" w:cs="Calibri"/>
                <w:sz w:val="20"/>
                <w:lang w:eastAsia="en-GB"/>
              </w:rPr>
            </w:pPr>
            <w:r w:rsidRPr="00BA6D6C">
              <w:rPr>
                <w:rFonts w:cs="Calibri"/>
                <w:sz w:val="20"/>
              </w:rPr>
              <w:t>Accuracy_mean</w:t>
            </w:r>
          </w:p>
        </w:tc>
        <w:tc>
          <w:tcPr>
            <w:tcW w:w="0" w:type="auto"/>
            <w:noWrap/>
            <w:hideMark/>
          </w:tcPr>
          <w:p w14:paraId="254EDC45" w14:textId="4A1FF2E7" w:rsidR="00C74B40" w:rsidRPr="0016325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953</w:t>
            </w:r>
          </w:p>
        </w:tc>
        <w:tc>
          <w:tcPr>
            <w:tcW w:w="0" w:type="auto"/>
            <w:noWrap/>
            <w:hideMark/>
          </w:tcPr>
          <w:p w14:paraId="5D65041A" w14:textId="5F7D6DE1" w:rsidR="00C74B40" w:rsidRPr="001566B1"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951</w:t>
            </w:r>
          </w:p>
        </w:tc>
        <w:tc>
          <w:tcPr>
            <w:tcW w:w="0" w:type="auto"/>
            <w:noWrap/>
            <w:hideMark/>
          </w:tcPr>
          <w:p w14:paraId="075B4CC4" w14:textId="4A6D629A" w:rsidR="00C74B40" w:rsidRPr="00F13D0D"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947</w:t>
            </w:r>
          </w:p>
        </w:tc>
        <w:tc>
          <w:tcPr>
            <w:tcW w:w="0" w:type="auto"/>
            <w:noWrap/>
            <w:hideMark/>
          </w:tcPr>
          <w:p w14:paraId="549C9D38" w14:textId="1B5FDEAB" w:rsidR="00C74B40" w:rsidRPr="002244F9"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944</w:t>
            </w:r>
          </w:p>
        </w:tc>
        <w:tc>
          <w:tcPr>
            <w:tcW w:w="0" w:type="auto"/>
            <w:noWrap/>
            <w:hideMark/>
          </w:tcPr>
          <w:p w14:paraId="17485905" w14:textId="1230B5DE"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943</w:t>
            </w:r>
          </w:p>
        </w:tc>
        <w:tc>
          <w:tcPr>
            <w:tcW w:w="0" w:type="auto"/>
            <w:noWrap/>
            <w:hideMark/>
          </w:tcPr>
          <w:p w14:paraId="4D8BC8F7" w14:textId="14FB433E"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953</w:t>
            </w:r>
          </w:p>
        </w:tc>
        <w:tc>
          <w:tcPr>
            <w:tcW w:w="0" w:type="auto"/>
            <w:noWrap/>
            <w:hideMark/>
          </w:tcPr>
          <w:p w14:paraId="06A995C2" w14:textId="2CD8AE89" w:rsidR="00C74B40" w:rsidRPr="00F43F1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0"/>
                <w:lang w:eastAsia="en-GB"/>
              </w:rPr>
            </w:pPr>
            <w:r w:rsidRPr="00F43F17">
              <w:rPr>
                <w:rFonts w:eastAsia="Times New Roman" w:cs="Calibri"/>
                <w:b/>
                <w:bCs/>
                <w:sz w:val="20"/>
                <w:lang w:eastAsia="en-GB"/>
              </w:rPr>
              <w:t>0.959</w:t>
            </w:r>
          </w:p>
        </w:tc>
        <w:tc>
          <w:tcPr>
            <w:tcW w:w="0" w:type="auto"/>
            <w:noWrap/>
            <w:hideMark/>
          </w:tcPr>
          <w:p w14:paraId="32E2E7C7" w14:textId="68ABEB16" w:rsidR="00C74B40" w:rsidRPr="00BA6D6C"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952</w:t>
            </w:r>
          </w:p>
        </w:tc>
      </w:tr>
      <w:tr w:rsidR="00C74B40" w:rsidRPr="00BA6D6C" w14:paraId="168E9204"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909340" w14:textId="64DDE88A" w:rsidR="00C74B40" w:rsidRPr="00BA6D6C" w:rsidRDefault="00C74B40" w:rsidP="00C74B40">
            <w:pPr>
              <w:spacing w:after="0"/>
              <w:jc w:val="left"/>
              <w:rPr>
                <w:rFonts w:eastAsia="Times New Roman" w:cs="Calibri"/>
                <w:sz w:val="20"/>
                <w:lang w:eastAsia="en-GB"/>
              </w:rPr>
            </w:pPr>
            <w:r w:rsidRPr="00BA6D6C">
              <w:rPr>
                <w:rFonts w:cs="Calibri"/>
                <w:sz w:val="20"/>
              </w:rPr>
              <w:t>Accuracy_std</w:t>
            </w:r>
          </w:p>
        </w:tc>
        <w:tc>
          <w:tcPr>
            <w:tcW w:w="0" w:type="auto"/>
            <w:noWrap/>
            <w:hideMark/>
          </w:tcPr>
          <w:p w14:paraId="086DD09A" w14:textId="4A020303" w:rsidR="00C74B40" w:rsidRPr="00163257"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w:t>
            </w:r>
            <w:r w:rsidRPr="00862EF3">
              <w:rPr>
                <w:rFonts w:eastAsia="Times New Roman" w:cs="Calibri"/>
                <w:sz w:val="20"/>
                <w:lang w:eastAsia="en-GB"/>
              </w:rPr>
              <w:t>020</w:t>
            </w:r>
          </w:p>
        </w:tc>
        <w:tc>
          <w:tcPr>
            <w:tcW w:w="0" w:type="auto"/>
            <w:noWrap/>
            <w:hideMark/>
          </w:tcPr>
          <w:p w14:paraId="77E848F5" w14:textId="3BA2C3F2" w:rsidR="00C74B40" w:rsidRPr="001566B1"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0.014</w:t>
            </w:r>
          </w:p>
        </w:tc>
        <w:tc>
          <w:tcPr>
            <w:tcW w:w="0" w:type="auto"/>
            <w:noWrap/>
            <w:hideMark/>
          </w:tcPr>
          <w:p w14:paraId="2543D4DE" w14:textId="3FCC64E4" w:rsidR="00C74B40" w:rsidRPr="00F13D0D"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0.</w:t>
            </w:r>
            <w:r w:rsidRPr="00F13D0D">
              <w:rPr>
                <w:rFonts w:eastAsia="Times New Roman" w:cs="Calibri"/>
                <w:sz w:val="20"/>
                <w:lang w:eastAsia="en-GB"/>
              </w:rPr>
              <w:t>025</w:t>
            </w:r>
          </w:p>
        </w:tc>
        <w:tc>
          <w:tcPr>
            <w:tcW w:w="0" w:type="auto"/>
            <w:noWrap/>
            <w:hideMark/>
          </w:tcPr>
          <w:p w14:paraId="364A17D9" w14:textId="0CA90640" w:rsidR="00C74B40" w:rsidRPr="002244F9"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0.020</w:t>
            </w:r>
          </w:p>
        </w:tc>
        <w:tc>
          <w:tcPr>
            <w:tcW w:w="0" w:type="auto"/>
            <w:noWrap/>
            <w:hideMark/>
          </w:tcPr>
          <w:p w14:paraId="5381B972" w14:textId="7333A254"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28</w:t>
            </w:r>
          </w:p>
        </w:tc>
        <w:tc>
          <w:tcPr>
            <w:tcW w:w="0" w:type="auto"/>
            <w:noWrap/>
            <w:hideMark/>
          </w:tcPr>
          <w:p w14:paraId="32B42D8C" w14:textId="2EDF1FF9"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19</w:t>
            </w:r>
          </w:p>
        </w:tc>
        <w:tc>
          <w:tcPr>
            <w:tcW w:w="0" w:type="auto"/>
            <w:noWrap/>
            <w:hideMark/>
          </w:tcPr>
          <w:p w14:paraId="45441340" w14:textId="1475073E"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17</w:t>
            </w:r>
          </w:p>
        </w:tc>
        <w:tc>
          <w:tcPr>
            <w:tcW w:w="0" w:type="auto"/>
            <w:noWrap/>
            <w:hideMark/>
          </w:tcPr>
          <w:p w14:paraId="5FA34B59" w14:textId="68F046F3" w:rsidR="00C74B40" w:rsidRPr="00BA6D6C" w:rsidRDefault="00C74B40"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0.019</w:t>
            </w:r>
          </w:p>
        </w:tc>
      </w:tr>
      <w:tr w:rsidR="00C74B40" w:rsidRPr="00BA6D6C" w14:paraId="6E6EDA44" w14:textId="77777777" w:rsidTr="00BA6D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D3F8C" w14:textId="1068C410" w:rsidR="00C74B40" w:rsidRPr="00BA6D6C" w:rsidRDefault="00C74B40" w:rsidP="00C74B40">
            <w:pPr>
              <w:spacing w:after="0"/>
              <w:jc w:val="left"/>
              <w:rPr>
                <w:rFonts w:eastAsia="Times New Roman" w:cs="Calibri"/>
                <w:sz w:val="20"/>
                <w:lang w:eastAsia="en-GB"/>
              </w:rPr>
            </w:pPr>
            <w:r w:rsidRPr="00BA6D6C">
              <w:rPr>
                <w:rFonts w:cs="Calibri"/>
                <w:sz w:val="20"/>
              </w:rPr>
              <w:t>Baseline_mean</w:t>
            </w:r>
          </w:p>
        </w:tc>
        <w:tc>
          <w:tcPr>
            <w:tcW w:w="0" w:type="auto"/>
            <w:noWrap/>
            <w:hideMark/>
          </w:tcPr>
          <w:p w14:paraId="619BA09E" w14:textId="73DCE36D" w:rsidR="00C74B40" w:rsidRPr="00163257" w:rsidRDefault="00C74B40" w:rsidP="00D1160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98.</w:t>
            </w:r>
            <w:r w:rsidRPr="00862EF3">
              <w:rPr>
                <w:rFonts w:eastAsia="Times New Roman" w:cs="Calibri"/>
                <w:sz w:val="20"/>
                <w:lang w:eastAsia="en-GB"/>
              </w:rPr>
              <w:t>272</w:t>
            </w:r>
          </w:p>
        </w:tc>
        <w:tc>
          <w:tcPr>
            <w:tcW w:w="0" w:type="auto"/>
            <w:noWrap/>
            <w:hideMark/>
          </w:tcPr>
          <w:p w14:paraId="2A6DC788" w14:textId="34A27265" w:rsidR="00C74B40" w:rsidRPr="001566B1" w:rsidRDefault="00C74B40" w:rsidP="00A0185C">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98.272</w:t>
            </w:r>
          </w:p>
        </w:tc>
        <w:tc>
          <w:tcPr>
            <w:tcW w:w="0" w:type="auto"/>
            <w:noWrap/>
            <w:hideMark/>
          </w:tcPr>
          <w:p w14:paraId="508C8918" w14:textId="6B52421C" w:rsidR="00C74B40" w:rsidRPr="00F13D0D" w:rsidRDefault="00C74B40" w:rsidP="004A77B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98.</w:t>
            </w:r>
            <w:r w:rsidRPr="00F13D0D">
              <w:rPr>
                <w:rFonts w:eastAsia="Times New Roman" w:cs="Calibri"/>
                <w:sz w:val="20"/>
                <w:lang w:eastAsia="en-GB"/>
              </w:rPr>
              <w:t>272</w:t>
            </w:r>
          </w:p>
        </w:tc>
        <w:tc>
          <w:tcPr>
            <w:tcW w:w="0" w:type="auto"/>
            <w:noWrap/>
            <w:hideMark/>
          </w:tcPr>
          <w:p w14:paraId="3A742BA5" w14:textId="3935FAB6" w:rsidR="00C74B40" w:rsidRPr="002244F9" w:rsidRDefault="00C74B40" w:rsidP="00CA6D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98.272</w:t>
            </w:r>
          </w:p>
        </w:tc>
        <w:tc>
          <w:tcPr>
            <w:tcW w:w="0" w:type="auto"/>
            <w:noWrap/>
            <w:hideMark/>
          </w:tcPr>
          <w:p w14:paraId="15BB2F30" w14:textId="35BA138D" w:rsidR="00C74B40" w:rsidRPr="00BA6D6C" w:rsidRDefault="00C74B40" w:rsidP="008273AC">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98.272</w:t>
            </w:r>
          </w:p>
        </w:tc>
        <w:tc>
          <w:tcPr>
            <w:tcW w:w="0" w:type="auto"/>
            <w:noWrap/>
            <w:hideMark/>
          </w:tcPr>
          <w:p w14:paraId="490DFA89" w14:textId="3CA6FE8C" w:rsidR="00C74B40" w:rsidRPr="00BA6D6C" w:rsidRDefault="00C74B40" w:rsidP="00A04D3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98.272</w:t>
            </w:r>
          </w:p>
        </w:tc>
        <w:tc>
          <w:tcPr>
            <w:tcW w:w="0" w:type="auto"/>
            <w:noWrap/>
            <w:hideMark/>
          </w:tcPr>
          <w:p w14:paraId="38513927" w14:textId="659E816E" w:rsidR="00C74B40" w:rsidRPr="00BA6D6C" w:rsidRDefault="00C74B40" w:rsidP="0066305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98.272</w:t>
            </w:r>
          </w:p>
        </w:tc>
        <w:tc>
          <w:tcPr>
            <w:tcW w:w="0" w:type="auto"/>
            <w:noWrap/>
            <w:hideMark/>
          </w:tcPr>
          <w:p w14:paraId="1F0A6FC7" w14:textId="62577823" w:rsidR="00C74B40" w:rsidRPr="00BA6D6C" w:rsidRDefault="00C74B40" w:rsidP="003A5F8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98.272</w:t>
            </w:r>
          </w:p>
        </w:tc>
      </w:tr>
      <w:tr w:rsidR="00E506D2" w:rsidRPr="00BA6D6C" w14:paraId="2894D24E" w14:textId="77777777" w:rsidTr="00BA6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B84CA7" w14:textId="77777777" w:rsidR="00E506D2" w:rsidRPr="00BA6D6C" w:rsidRDefault="00E506D2" w:rsidP="003E0F07">
            <w:pPr>
              <w:spacing w:after="0"/>
              <w:jc w:val="left"/>
              <w:rPr>
                <w:rFonts w:eastAsia="Times New Roman" w:cs="Calibri"/>
                <w:sz w:val="20"/>
                <w:lang w:eastAsia="en-GB"/>
              </w:rPr>
            </w:pPr>
            <w:r w:rsidRPr="00BA6D6C">
              <w:rPr>
                <w:rFonts w:eastAsia="Times New Roman" w:cs="Calibri"/>
                <w:sz w:val="20"/>
                <w:lang w:eastAsia="en-GB"/>
              </w:rPr>
              <w:t>total time (sec)</w:t>
            </w:r>
          </w:p>
        </w:tc>
        <w:tc>
          <w:tcPr>
            <w:tcW w:w="0" w:type="auto"/>
            <w:noWrap/>
            <w:hideMark/>
          </w:tcPr>
          <w:p w14:paraId="12617684" w14:textId="523C56A8" w:rsidR="00E506D2" w:rsidRPr="001566B1" w:rsidRDefault="00E506D2" w:rsidP="00D1160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1566B1">
              <w:rPr>
                <w:rFonts w:eastAsia="Times New Roman" w:cs="Calibri"/>
                <w:sz w:val="20"/>
                <w:lang w:eastAsia="en-GB"/>
              </w:rPr>
              <w:t>1801</w:t>
            </w:r>
            <w:r w:rsidR="00C74B40" w:rsidRPr="001566B1">
              <w:rPr>
                <w:rFonts w:eastAsia="Times New Roman" w:cs="Calibri"/>
                <w:sz w:val="20"/>
                <w:lang w:eastAsia="en-GB"/>
              </w:rPr>
              <w:t>.</w:t>
            </w:r>
            <w:r w:rsidRPr="001566B1">
              <w:rPr>
                <w:rFonts w:eastAsia="Times New Roman" w:cs="Calibri"/>
                <w:sz w:val="20"/>
                <w:lang w:eastAsia="en-GB"/>
              </w:rPr>
              <w:t>29</w:t>
            </w:r>
          </w:p>
        </w:tc>
        <w:tc>
          <w:tcPr>
            <w:tcW w:w="0" w:type="auto"/>
            <w:noWrap/>
            <w:hideMark/>
          </w:tcPr>
          <w:p w14:paraId="400C633F" w14:textId="6AA26260" w:rsidR="00E506D2" w:rsidRPr="00F13D0D" w:rsidRDefault="00E506D2" w:rsidP="00A0185C">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02B57">
              <w:rPr>
                <w:rFonts w:eastAsia="Times New Roman" w:cs="Calibri"/>
                <w:sz w:val="20"/>
                <w:lang w:eastAsia="en-GB"/>
              </w:rPr>
              <w:t>1792</w:t>
            </w:r>
            <w:r w:rsidR="00C74B40" w:rsidRPr="00B02B57">
              <w:rPr>
                <w:rFonts w:eastAsia="Times New Roman" w:cs="Calibri"/>
                <w:sz w:val="20"/>
                <w:lang w:eastAsia="en-GB"/>
              </w:rPr>
              <w:t>.</w:t>
            </w:r>
            <w:r w:rsidRPr="00F13D0D">
              <w:rPr>
                <w:rFonts w:eastAsia="Times New Roman" w:cs="Calibri"/>
                <w:sz w:val="20"/>
                <w:lang w:eastAsia="en-GB"/>
              </w:rPr>
              <w:t>05</w:t>
            </w:r>
          </w:p>
        </w:tc>
        <w:tc>
          <w:tcPr>
            <w:tcW w:w="0" w:type="auto"/>
            <w:noWrap/>
            <w:hideMark/>
          </w:tcPr>
          <w:p w14:paraId="364831B1" w14:textId="3C0B46FC" w:rsidR="00E506D2" w:rsidRPr="002244F9" w:rsidRDefault="00E506D2" w:rsidP="004A77B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4B73DC">
              <w:rPr>
                <w:rFonts w:eastAsia="Times New Roman" w:cs="Calibri"/>
                <w:sz w:val="20"/>
                <w:lang w:eastAsia="en-GB"/>
              </w:rPr>
              <w:t>1798</w:t>
            </w:r>
            <w:r w:rsidR="00C74B40" w:rsidRPr="004B73DC">
              <w:rPr>
                <w:rFonts w:eastAsia="Times New Roman" w:cs="Calibri"/>
                <w:sz w:val="20"/>
                <w:lang w:eastAsia="en-GB"/>
              </w:rPr>
              <w:t>.</w:t>
            </w:r>
            <w:r w:rsidRPr="004B73DC">
              <w:rPr>
                <w:rFonts w:eastAsia="Times New Roman" w:cs="Calibri"/>
                <w:sz w:val="20"/>
                <w:lang w:eastAsia="en-GB"/>
              </w:rPr>
              <w:t>99</w:t>
            </w:r>
          </w:p>
        </w:tc>
        <w:tc>
          <w:tcPr>
            <w:tcW w:w="0" w:type="auto"/>
            <w:noWrap/>
            <w:hideMark/>
          </w:tcPr>
          <w:p w14:paraId="0AA729EC" w14:textId="64F592BD" w:rsidR="00E506D2" w:rsidRPr="00BA6D6C" w:rsidRDefault="00E506D2" w:rsidP="00CA6D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1801</w:t>
            </w:r>
            <w:r w:rsidR="00C74B40" w:rsidRPr="00BA6D6C">
              <w:rPr>
                <w:rFonts w:eastAsia="Times New Roman" w:cs="Calibri"/>
                <w:sz w:val="20"/>
                <w:lang w:eastAsia="en-GB"/>
              </w:rPr>
              <w:t>.</w:t>
            </w:r>
            <w:r w:rsidRPr="00BA6D6C">
              <w:rPr>
                <w:rFonts w:eastAsia="Times New Roman" w:cs="Calibri"/>
                <w:sz w:val="20"/>
                <w:lang w:eastAsia="en-GB"/>
              </w:rPr>
              <w:t>52</w:t>
            </w:r>
          </w:p>
        </w:tc>
        <w:tc>
          <w:tcPr>
            <w:tcW w:w="0" w:type="auto"/>
            <w:noWrap/>
            <w:hideMark/>
          </w:tcPr>
          <w:p w14:paraId="49FFF550" w14:textId="33D5058D" w:rsidR="00E506D2" w:rsidRPr="00BA6D6C" w:rsidRDefault="00E506D2" w:rsidP="008273AC">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1798</w:t>
            </w:r>
            <w:r w:rsidR="00C74B40" w:rsidRPr="00BA6D6C">
              <w:rPr>
                <w:rFonts w:eastAsia="Times New Roman" w:cs="Calibri"/>
                <w:sz w:val="20"/>
                <w:lang w:eastAsia="en-GB"/>
              </w:rPr>
              <w:t>.</w:t>
            </w:r>
            <w:r w:rsidRPr="00BA6D6C">
              <w:rPr>
                <w:rFonts w:eastAsia="Times New Roman" w:cs="Calibri"/>
                <w:sz w:val="20"/>
                <w:lang w:eastAsia="en-GB"/>
              </w:rPr>
              <w:t>23</w:t>
            </w:r>
          </w:p>
        </w:tc>
        <w:tc>
          <w:tcPr>
            <w:tcW w:w="0" w:type="auto"/>
            <w:noWrap/>
            <w:hideMark/>
          </w:tcPr>
          <w:p w14:paraId="7B72C8D6" w14:textId="31792C0F" w:rsidR="00E506D2" w:rsidRPr="00BA6D6C" w:rsidRDefault="00E506D2" w:rsidP="00A04D3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1842</w:t>
            </w:r>
            <w:r w:rsidR="00C74B40" w:rsidRPr="00BA6D6C">
              <w:rPr>
                <w:rFonts w:eastAsia="Times New Roman" w:cs="Calibri"/>
                <w:sz w:val="20"/>
                <w:lang w:eastAsia="en-GB"/>
              </w:rPr>
              <w:t>.</w:t>
            </w:r>
            <w:r w:rsidRPr="00BA6D6C">
              <w:rPr>
                <w:rFonts w:eastAsia="Times New Roman" w:cs="Calibri"/>
                <w:sz w:val="20"/>
                <w:lang w:eastAsia="en-GB"/>
              </w:rPr>
              <w:t>36</w:t>
            </w:r>
          </w:p>
        </w:tc>
        <w:tc>
          <w:tcPr>
            <w:tcW w:w="0" w:type="auto"/>
            <w:noWrap/>
            <w:hideMark/>
          </w:tcPr>
          <w:p w14:paraId="7D8FC495" w14:textId="4B743163" w:rsidR="00E506D2" w:rsidRPr="00BA6D6C" w:rsidRDefault="00E506D2" w:rsidP="0066305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1886</w:t>
            </w:r>
            <w:r w:rsidR="00C74B40" w:rsidRPr="00BA6D6C">
              <w:rPr>
                <w:rFonts w:eastAsia="Times New Roman" w:cs="Calibri"/>
                <w:sz w:val="20"/>
                <w:lang w:eastAsia="en-GB"/>
              </w:rPr>
              <w:t>.</w:t>
            </w:r>
            <w:r w:rsidRPr="00BA6D6C">
              <w:rPr>
                <w:rFonts w:eastAsia="Times New Roman" w:cs="Calibri"/>
                <w:sz w:val="20"/>
                <w:lang w:eastAsia="en-GB"/>
              </w:rPr>
              <w:t>65</w:t>
            </w:r>
          </w:p>
        </w:tc>
        <w:tc>
          <w:tcPr>
            <w:tcW w:w="0" w:type="auto"/>
            <w:noWrap/>
            <w:hideMark/>
          </w:tcPr>
          <w:p w14:paraId="0F75784D" w14:textId="2608F798" w:rsidR="00E506D2" w:rsidRPr="00BA6D6C" w:rsidRDefault="00E506D2" w:rsidP="003A5F8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eastAsia="en-GB"/>
              </w:rPr>
            </w:pPr>
            <w:r w:rsidRPr="00BA6D6C">
              <w:rPr>
                <w:rFonts w:eastAsia="Times New Roman" w:cs="Calibri"/>
                <w:sz w:val="20"/>
                <w:lang w:eastAsia="en-GB"/>
              </w:rPr>
              <w:t>1874</w:t>
            </w:r>
            <w:r w:rsidR="00C74B40" w:rsidRPr="00BA6D6C">
              <w:rPr>
                <w:rFonts w:eastAsia="Times New Roman" w:cs="Calibri"/>
                <w:sz w:val="20"/>
                <w:lang w:eastAsia="en-GB"/>
              </w:rPr>
              <w:t>.</w:t>
            </w:r>
            <w:r w:rsidRPr="00BA6D6C">
              <w:rPr>
                <w:rFonts w:eastAsia="Times New Roman" w:cs="Calibri"/>
                <w:sz w:val="20"/>
                <w:lang w:eastAsia="en-GB"/>
              </w:rPr>
              <w:t>15</w:t>
            </w:r>
          </w:p>
        </w:tc>
      </w:tr>
    </w:tbl>
    <w:p w14:paraId="2514857A" w14:textId="072F589F" w:rsidR="000E4585" w:rsidRDefault="000E4585" w:rsidP="00833904">
      <w:pPr>
        <w:jc w:val="left"/>
      </w:pPr>
    </w:p>
    <w:p w14:paraId="5FAD1C93" w14:textId="2C4E471C" w:rsidR="00AE6118" w:rsidRDefault="00AE6118" w:rsidP="00833904">
      <w:pPr>
        <w:jc w:val="left"/>
      </w:pPr>
      <w:r>
        <w:rPr>
          <w:noProof/>
        </w:rPr>
        <mc:AlternateContent>
          <mc:Choice Requires="wpg">
            <w:drawing>
              <wp:anchor distT="0" distB="0" distL="114300" distR="114300" simplePos="0" relativeHeight="251658268" behindDoc="0" locked="0" layoutInCell="1" allowOverlap="1" wp14:anchorId="79ED5560" wp14:editId="3C84A01B">
                <wp:simplePos x="0" y="0"/>
                <wp:positionH relativeFrom="margin">
                  <wp:align>center</wp:align>
                </wp:positionH>
                <wp:positionV relativeFrom="paragraph">
                  <wp:posOffset>295275</wp:posOffset>
                </wp:positionV>
                <wp:extent cx="5761355" cy="3438525"/>
                <wp:effectExtent l="0" t="0" r="0" b="9525"/>
                <wp:wrapTopAndBottom/>
                <wp:docPr id="71" name="Group 71"/>
                <wp:cNvGraphicFramePr/>
                <a:graphic xmlns:a="http://schemas.openxmlformats.org/drawingml/2006/main">
                  <a:graphicData uri="http://schemas.microsoft.com/office/word/2010/wordprocessingGroup">
                    <wpg:wgp>
                      <wpg:cNvGrpSpPr/>
                      <wpg:grpSpPr>
                        <a:xfrm>
                          <a:off x="0" y="0"/>
                          <a:ext cx="5761355" cy="3438525"/>
                          <a:chOff x="-635" y="0"/>
                          <a:chExt cx="5761355" cy="3443880"/>
                        </a:xfrm>
                      </wpg:grpSpPr>
                      <pic:pic xmlns:pic="http://schemas.openxmlformats.org/drawingml/2006/picture">
                        <pic:nvPicPr>
                          <pic:cNvPr id="77" name="Picture 77"/>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60720" cy="3166110"/>
                          </a:xfrm>
                          <a:prstGeom prst="rect">
                            <a:avLst/>
                          </a:prstGeom>
                          <a:noFill/>
                          <a:ln>
                            <a:noFill/>
                          </a:ln>
                        </pic:spPr>
                      </pic:pic>
                      <wps:wsp>
                        <wps:cNvPr id="80" name="Text Box 80"/>
                        <wps:cNvSpPr txBox="1"/>
                        <wps:spPr>
                          <a:xfrm>
                            <a:off x="-635" y="3191765"/>
                            <a:ext cx="5760000" cy="252115"/>
                          </a:xfrm>
                          <a:prstGeom prst="rect">
                            <a:avLst/>
                          </a:prstGeom>
                          <a:solidFill>
                            <a:prstClr val="white"/>
                          </a:solidFill>
                          <a:ln>
                            <a:noFill/>
                          </a:ln>
                        </wps:spPr>
                        <wps:txbx>
                          <w:txbxContent>
                            <w:p w14:paraId="7BAC5F56" w14:textId="4D502C9C" w:rsidR="00AF2A4D" w:rsidRPr="007B46DB" w:rsidRDefault="00AF2A4D" w:rsidP="00496863">
                              <w:pPr>
                                <w:pStyle w:val="Caption"/>
                                <w:jc w:val="left"/>
                                <w:rPr>
                                  <w:noProof/>
                                  <w:sz w:val="24"/>
                                </w:rPr>
                              </w:pPr>
                              <w:bookmarkStart w:id="337" w:name="_Ref70283748"/>
                              <w:bookmarkStart w:id="338" w:name="_Toc70928363"/>
                              <w:bookmarkStart w:id="339" w:name="_Toc72247476"/>
                              <w:r>
                                <w:t xml:space="preserve">Figure </w:t>
                              </w:r>
                              <w:r>
                                <w:fldChar w:fldCharType="begin"/>
                              </w:r>
                              <w:r>
                                <w:instrText xml:space="preserve"> STYLEREF 1 \s </w:instrText>
                              </w:r>
                              <w:r>
                                <w:fldChar w:fldCharType="separate"/>
                              </w:r>
                              <w:r w:rsidR="00B26196">
                                <w:rPr>
                                  <w:noProof/>
                                </w:rPr>
                                <w:t>6</w:t>
                              </w:r>
                              <w:r>
                                <w:fldChar w:fldCharType="end"/>
                              </w:r>
                              <w:r>
                                <w:t>.</w:t>
                              </w:r>
                              <w:r>
                                <w:fldChar w:fldCharType="begin"/>
                              </w:r>
                              <w:r>
                                <w:instrText xml:space="preserve"> SEQ Figure \* ARABIC \s 1 </w:instrText>
                              </w:r>
                              <w:r>
                                <w:fldChar w:fldCharType="separate"/>
                              </w:r>
                              <w:r w:rsidR="00B26196">
                                <w:rPr>
                                  <w:noProof/>
                                </w:rPr>
                                <w:t>2</w:t>
                              </w:r>
                              <w:r>
                                <w:fldChar w:fldCharType="end"/>
                              </w:r>
                              <w:bookmarkEnd w:id="337"/>
                              <w:r>
                                <w:t xml:space="preserve">: </w:t>
                              </w:r>
                              <w:r w:rsidRPr="003D6EED">
                                <w:t>Erro</w:t>
                              </w:r>
                              <w:r>
                                <w:t>r</w:t>
                              </w:r>
                              <w:r w:rsidRPr="003D6EED">
                                <w:t xml:space="preserve"> bar graph of the utility score of Decision Tree classifier for</w:t>
                              </w:r>
                              <w:r w:rsidR="00862EF3">
                                <w:t xml:space="preserve"> the</w:t>
                              </w:r>
                              <w:r w:rsidRPr="003D6EED">
                                <w:t xml:space="preserve"> </w:t>
                              </w:r>
                              <w:r>
                                <w:t>1000</w:t>
                              </w:r>
                              <w:r w:rsidRPr="003D6EED">
                                <w:t xml:space="preserve"> patients</w:t>
                              </w:r>
                              <w:r>
                                <w:t xml:space="preserve"> dataset</w:t>
                              </w:r>
                              <w:r w:rsidR="00CA2A81">
                                <w:t xml:space="preserve"> </w:t>
                              </w:r>
                              <w:r w:rsidR="00E06501">
                                <w:t>(</w:t>
                              </w:r>
                              <w:r w:rsidR="00CA2A81">
                                <w:t>KNN</w:t>
                              </w:r>
                              <w:r w:rsidR="00E06501">
                                <w:t>)</w:t>
                              </w:r>
                              <w:bookmarkEnd w:id="338"/>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D5560" id="Group 71" o:spid="_x0000_s1113" style="position:absolute;margin-left:0;margin-top:23.25pt;width:453.65pt;height:270.75pt;z-index:251658268;mso-position-horizontal:center;mso-position-horizontal-relative:margin;mso-width-relative:margin;mso-height-relative:margin" coordorigin="-6" coordsize="57613,34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">
                <v:shape id="Picture 77" o:spid="_x0000_s1114" type="#_x0000_t75" style="position:absolute;width:57607;height:31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">
                  <v:imagedata r:id="rId79" o:title=""/>
                </v:shape>
                <v:shape id="Text Box 80" o:spid="_x0000_s1115" type="#_x0000_t202" style="position:absolute;left:-6;top:31917;width:5759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" stroked="f">
                  <v:textbox inset="0,0,0,0">
                    <w:txbxContent>
                      <w:p w14:paraId="7BAC5F56" w14:textId="4D502C9C" w:rsidR="00AF2A4D" w:rsidRPr="007B46DB" w:rsidRDefault="00AF2A4D" w:rsidP="00496863">
                        <w:pPr>
                          <w:pStyle w:val="Caption"/>
                          <w:jc w:val="left"/>
                          <w:rPr>
                            <w:noProof/>
                            <w:sz w:val="24"/>
                          </w:rPr>
                        </w:pPr>
                        <w:bookmarkStart w:id="340" w:name="_Ref70283748"/>
                        <w:bookmarkStart w:id="341" w:name="_Toc70928363"/>
                        <w:bookmarkStart w:id="342" w:name="_Toc72247476"/>
                        <w:r>
                          <w:t xml:space="preserve">Figure </w:t>
                        </w:r>
                        <w:r>
                          <w:fldChar w:fldCharType="begin"/>
                        </w:r>
                        <w:r>
                          <w:instrText xml:space="preserve"> STYLEREF 1 \s </w:instrText>
                        </w:r>
                        <w:r>
                          <w:fldChar w:fldCharType="separate"/>
                        </w:r>
                        <w:r w:rsidR="00B26196">
                          <w:rPr>
                            <w:noProof/>
                          </w:rPr>
                          <w:t>6</w:t>
                        </w:r>
                        <w:r>
                          <w:fldChar w:fldCharType="end"/>
                        </w:r>
                        <w:r>
                          <w:t>.</w:t>
                        </w:r>
                        <w:r>
                          <w:fldChar w:fldCharType="begin"/>
                        </w:r>
                        <w:r>
                          <w:instrText xml:space="preserve"> SEQ Figure \* ARABIC \s 1 </w:instrText>
                        </w:r>
                        <w:r>
                          <w:fldChar w:fldCharType="separate"/>
                        </w:r>
                        <w:r w:rsidR="00B26196">
                          <w:rPr>
                            <w:noProof/>
                          </w:rPr>
                          <w:t>2</w:t>
                        </w:r>
                        <w:r>
                          <w:fldChar w:fldCharType="end"/>
                        </w:r>
                        <w:bookmarkEnd w:id="340"/>
                        <w:r>
                          <w:t xml:space="preserve">: </w:t>
                        </w:r>
                        <w:r w:rsidRPr="003D6EED">
                          <w:t>Erro</w:t>
                        </w:r>
                        <w:r>
                          <w:t>r</w:t>
                        </w:r>
                        <w:r w:rsidRPr="003D6EED">
                          <w:t xml:space="preserve"> bar graph of the utility score of Decision Tree classifier for</w:t>
                        </w:r>
                        <w:r w:rsidR="00862EF3">
                          <w:t xml:space="preserve"> the</w:t>
                        </w:r>
                        <w:r w:rsidRPr="003D6EED">
                          <w:t xml:space="preserve"> </w:t>
                        </w:r>
                        <w:r>
                          <w:t>1000</w:t>
                        </w:r>
                        <w:r w:rsidRPr="003D6EED">
                          <w:t xml:space="preserve"> patients</w:t>
                        </w:r>
                        <w:r>
                          <w:t xml:space="preserve"> dataset</w:t>
                        </w:r>
                        <w:r w:rsidR="00CA2A81">
                          <w:t xml:space="preserve"> </w:t>
                        </w:r>
                        <w:r w:rsidR="00E06501">
                          <w:t>(</w:t>
                        </w:r>
                        <w:r w:rsidR="00CA2A81">
                          <w:t>KNN</w:t>
                        </w:r>
                        <w:r w:rsidR="00E06501">
                          <w:t>)</w:t>
                        </w:r>
                        <w:bookmarkEnd w:id="341"/>
                        <w:bookmarkEnd w:id="342"/>
                      </w:p>
                    </w:txbxContent>
                  </v:textbox>
                </v:shape>
                <w10:wrap type="topAndBottom" anchorx="margin"/>
              </v:group>
            </w:pict>
          </mc:Fallback>
        </mc:AlternateContent>
      </w:r>
    </w:p>
    <w:p w14:paraId="5B38029F" w14:textId="03F4F16F" w:rsidR="000E4585" w:rsidRDefault="000E4585">
      <w:pPr>
        <w:spacing w:after="0"/>
        <w:jc w:val="left"/>
      </w:pPr>
      <w:r>
        <w:br w:type="page"/>
      </w:r>
    </w:p>
    <w:p w14:paraId="1E768889" w14:textId="63B3F7F8" w:rsidR="00494377" w:rsidRDefault="00494377" w:rsidP="00D91D66">
      <w:pPr>
        <w:pStyle w:val="Heading4"/>
      </w:pPr>
      <w:r>
        <w:lastRenderedPageBreak/>
        <w:t>KNN-filling on 2000 &amp; 5000 patients</w:t>
      </w:r>
    </w:p>
    <w:p w14:paraId="4164B1C9" w14:textId="0ECC86BA" w:rsidR="000E4585" w:rsidRDefault="00494377" w:rsidP="00625C18">
      <w:r>
        <w:t>From the experiments for the KNN wise filling of the missing data in the 400 and 1000 patient dataset, it can be deduced that the time needed to calculate these missing data increases significantly. Therefore, for the 2000 and 5000 patient datasets, it was decided to only perform experiments of the K values that gave the best results in the previous experiments. In this case, the K value 210 and 355</w:t>
      </w:r>
      <w:r w:rsidR="00163257">
        <w:t xml:space="preserve"> will be used</w:t>
      </w:r>
      <w:r w:rsidR="00496863">
        <w:t xml:space="preserve">, </w:t>
      </w:r>
      <w:r w:rsidR="00163257">
        <w:t xml:space="preserve">which </w:t>
      </w:r>
      <w:r>
        <w:t>gave the best results in term</w:t>
      </w:r>
      <w:r w:rsidR="005C7E84">
        <w:t>s</w:t>
      </w:r>
      <w:r>
        <w:t xml:space="preserve"> of util score in the previous experiment</w:t>
      </w:r>
      <w:r w:rsidR="00EE6D0E">
        <w:t>s</w:t>
      </w:r>
      <w:r>
        <w:t>. The results of the</w:t>
      </w:r>
      <w:r w:rsidR="00886E7A">
        <w:t>se</w:t>
      </w:r>
      <w:r>
        <w:t xml:space="preserve"> KNN-filling experiment</w:t>
      </w:r>
      <w:r w:rsidR="00886E7A">
        <w:t>s</w:t>
      </w:r>
      <w:r>
        <w:t xml:space="preserve"> are displayed in </w:t>
      </w:r>
      <w:r w:rsidR="00625C18">
        <w:fldChar w:fldCharType="begin"/>
      </w:r>
      <w:r w:rsidR="00625C18">
        <w:instrText xml:space="preserve"> REF _Ref70320271 \h  \* MERGEFORMAT </w:instrText>
      </w:r>
      <w:r w:rsidR="00625C18">
        <w:fldChar w:fldCharType="separate"/>
      </w:r>
      <w:r w:rsidR="00B26196">
        <w:t xml:space="preserve">Table </w:t>
      </w:r>
      <w:r w:rsidR="00B26196">
        <w:rPr>
          <w:noProof/>
        </w:rPr>
        <w:t>11</w:t>
      </w:r>
      <w:r w:rsidR="00625C18">
        <w:fldChar w:fldCharType="end"/>
      </w:r>
      <w:r w:rsidR="00625C18">
        <w:t xml:space="preserve"> </w:t>
      </w:r>
      <w:r>
        <w:t>and</w:t>
      </w:r>
      <w:r w:rsidR="000077FA">
        <w:t xml:space="preserve"> </w:t>
      </w:r>
      <w:r w:rsidR="00625C18">
        <w:fldChar w:fldCharType="begin"/>
      </w:r>
      <w:r w:rsidR="00625C18">
        <w:instrText xml:space="preserve"> REF _Ref70320280 \h  \* MERGEFORMAT </w:instrText>
      </w:r>
      <w:r w:rsidR="00625C18">
        <w:fldChar w:fldCharType="separate"/>
      </w:r>
      <w:r w:rsidR="00B26196">
        <w:t xml:space="preserve">Table </w:t>
      </w:r>
      <w:r w:rsidR="00B26196">
        <w:rPr>
          <w:noProof/>
        </w:rPr>
        <w:t>12</w:t>
      </w:r>
      <w:r w:rsidR="00625C18">
        <w:fldChar w:fldCharType="end"/>
      </w:r>
      <w:r w:rsidR="002C0C9E">
        <w:t xml:space="preserve">. </w:t>
      </w:r>
      <w:r>
        <w:t xml:space="preserve">From these tables, it can </w:t>
      </w:r>
      <w:r w:rsidR="00D3423C">
        <w:t xml:space="preserve">be observed </w:t>
      </w:r>
      <w:r>
        <w:t xml:space="preserve">that the </w:t>
      </w:r>
      <w:r w:rsidR="001F3A8A">
        <w:t>Decision Tree</w:t>
      </w:r>
      <w:r>
        <w:t xml:space="preserve"> classifier achieves a utility score of </w:t>
      </w:r>
      <w:r w:rsidR="00AF2A4D">
        <w:t>0.</w:t>
      </w:r>
      <w:r>
        <w:t xml:space="preserve">1349 when using the 210 nearest neighbours. However, when this experiment is performed for the 5000 patients dataset with the same number of close neighbours and the same classifier, it only achieves a utility score of </w:t>
      </w:r>
      <w:r w:rsidR="00AF2A4D">
        <w:t>0.</w:t>
      </w:r>
      <w:r>
        <w:t>0711.</w:t>
      </w:r>
    </w:p>
    <w:p w14:paraId="290FEE88" w14:textId="77777777" w:rsidR="00625C18" w:rsidRDefault="00625C18" w:rsidP="00494377"/>
    <w:p w14:paraId="73067FA0" w14:textId="750EB38A" w:rsidR="00CB2D21" w:rsidRDefault="00CB2D21" w:rsidP="00625C18">
      <w:pPr>
        <w:pStyle w:val="Caption"/>
        <w:keepNext/>
        <w:jc w:val="center"/>
      </w:pPr>
      <w:bookmarkStart w:id="343" w:name="_Ref70320271"/>
      <w:bookmarkStart w:id="344" w:name="_Toc70928377"/>
      <w:bookmarkStart w:id="345" w:name="_Toc72138017"/>
      <w:r>
        <w:t xml:space="preserve">Table </w:t>
      </w:r>
      <w:r>
        <w:fldChar w:fldCharType="begin"/>
      </w:r>
      <w:r>
        <w:instrText xml:space="preserve"> SEQ Table \* ARABIC </w:instrText>
      </w:r>
      <w:r>
        <w:fldChar w:fldCharType="separate"/>
      </w:r>
      <w:r w:rsidR="00B26196">
        <w:rPr>
          <w:noProof/>
        </w:rPr>
        <w:t>11</w:t>
      </w:r>
      <w:r>
        <w:fldChar w:fldCharType="end"/>
      </w:r>
      <w:bookmarkEnd w:id="343"/>
      <w:r>
        <w:t xml:space="preserve">: </w:t>
      </w:r>
      <w:r w:rsidRPr="002765A8">
        <w:t xml:space="preserve">Results of KNN-filling on </w:t>
      </w:r>
      <w:r>
        <w:t xml:space="preserve">the </w:t>
      </w:r>
      <w:r w:rsidRPr="002765A8">
        <w:t>2000 patient</w:t>
      </w:r>
      <w:r>
        <w:t>s</w:t>
      </w:r>
      <w:r w:rsidRPr="002765A8">
        <w:t xml:space="preserve"> dataset</w:t>
      </w:r>
      <w:bookmarkEnd w:id="344"/>
      <w:bookmarkEnd w:id="345"/>
    </w:p>
    <w:tbl>
      <w:tblPr>
        <w:tblStyle w:val="thesistable"/>
        <w:tblW w:w="0" w:type="auto"/>
        <w:jc w:val="center"/>
        <w:tblLook w:val="04A0" w:firstRow="1" w:lastRow="0" w:firstColumn="1" w:lastColumn="0" w:noHBand="0" w:noVBand="1"/>
      </w:tblPr>
      <w:tblGrid>
        <w:gridCol w:w="1908"/>
        <w:gridCol w:w="1053"/>
        <w:gridCol w:w="1053"/>
      </w:tblGrid>
      <w:tr w:rsidR="00494377" w:rsidRPr="001566B1" w14:paraId="097845A6" w14:textId="77777777" w:rsidTr="008A0CDC">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745F5CCE" w14:textId="5499BD37" w:rsidR="00494377" w:rsidRPr="001566B1" w:rsidRDefault="00494377" w:rsidP="00C37E2F">
            <w:pPr>
              <w:spacing w:after="0"/>
              <w:rPr>
                <w:rFonts w:eastAsia="Times New Roman" w:cs="Calibri"/>
                <w:color w:val="000000"/>
                <w:sz w:val="22"/>
                <w:szCs w:val="22"/>
                <w:lang w:eastAsia="en-GB"/>
              </w:rPr>
            </w:pPr>
            <w:r w:rsidRPr="001566B1">
              <w:rPr>
                <w:rFonts w:eastAsia="Times New Roman" w:cs="Calibri"/>
                <w:color w:val="000000"/>
                <w:sz w:val="22"/>
                <w:szCs w:val="22"/>
                <w:lang w:eastAsia="en-GB"/>
              </w:rPr>
              <w:t>Decision</w:t>
            </w:r>
            <w:r w:rsidR="00060E51">
              <w:rPr>
                <w:rFonts w:eastAsia="Times New Roman" w:cs="Calibri"/>
                <w:color w:val="000000"/>
                <w:sz w:val="22"/>
                <w:szCs w:val="22"/>
                <w:lang w:eastAsia="en-GB"/>
              </w:rPr>
              <w:t xml:space="preserve"> </w:t>
            </w:r>
            <w:r w:rsidRPr="001566B1">
              <w:rPr>
                <w:rFonts w:eastAsia="Times New Roman" w:cs="Calibri"/>
                <w:color w:val="000000"/>
                <w:sz w:val="22"/>
                <w:szCs w:val="22"/>
                <w:lang w:eastAsia="en-GB"/>
              </w:rPr>
              <w:t>Tree</w:t>
            </w:r>
            <w:r w:rsidR="00060E51">
              <w:rPr>
                <w:rFonts w:eastAsia="Times New Roman" w:cs="Calibri"/>
                <w:color w:val="000000"/>
                <w:sz w:val="22"/>
                <w:szCs w:val="22"/>
                <w:lang w:eastAsia="en-GB"/>
              </w:rPr>
              <w:t xml:space="preserve"> </w:t>
            </w:r>
            <w:r w:rsidRPr="001566B1">
              <w:rPr>
                <w:rFonts w:eastAsia="Times New Roman" w:cs="Calibri"/>
                <w:color w:val="000000"/>
                <w:sz w:val="22"/>
                <w:szCs w:val="22"/>
                <w:lang w:eastAsia="en-GB"/>
              </w:rPr>
              <w:t>Classifier</w:t>
            </w:r>
          </w:p>
        </w:tc>
      </w:tr>
      <w:tr w:rsidR="00494377" w:rsidRPr="001566B1" w14:paraId="3E0A557F"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499B0" w14:textId="77777777" w:rsidR="00494377" w:rsidRPr="001566B1" w:rsidRDefault="00494377" w:rsidP="00C37E2F">
            <w:pPr>
              <w:spacing w:after="0"/>
              <w:rPr>
                <w:rFonts w:eastAsia="Times New Roman" w:cs="Calibri"/>
                <w:color w:val="000000"/>
                <w:sz w:val="22"/>
                <w:szCs w:val="22"/>
                <w:lang w:eastAsia="en-GB"/>
              </w:rPr>
            </w:pPr>
            <w:r w:rsidRPr="001566B1">
              <w:rPr>
                <w:rFonts w:eastAsia="Times New Roman" w:cs="Calibri"/>
                <w:color w:val="000000"/>
                <w:sz w:val="22"/>
                <w:szCs w:val="22"/>
                <w:lang w:eastAsia="en-GB"/>
              </w:rPr>
              <w:t>K</w:t>
            </w:r>
          </w:p>
        </w:tc>
        <w:tc>
          <w:tcPr>
            <w:tcW w:w="0" w:type="auto"/>
            <w:noWrap/>
            <w:hideMark/>
          </w:tcPr>
          <w:p w14:paraId="3F58F178" w14:textId="77777777" w:rsidR="00494377" w:rsidRPr="001566B1" w:rsidRDefault="00494377" w:rsidP="00C37E2F">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1566B1">
              <w:rPr>
                <w:rFonts w:eastAsia="Times New Roman" w:cs="Calibri"/>
                <w:b/>
                <w:color w:val="000000"/>
                <w:sz w:val="22"/>
                <w:szCs w:val="22"/>
                <w:lang w:eastAsia="en-GB"/>
              </w:rPr>
              <w:t>210</w:t>
            </w:r>
          </w:p>
        </w:tc>
        <w:tc>
          <w:tcPr>
            <w:tcW w:w="0" w:type="auto"/>
            <w:noWrap/>
            <w:hideMark/>
          </w:tcPr>
          <w:p w14:paraId="52345E16" w14:textId="77777777" w:rsidR="00494377" w:rsidRPr="001566B1" w:rsidRDefault="00494377" w:rsidP="00C37E2F">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1566B1">
              <w:rPr>
                <w:rFonts w:eastAsia="Times New Roman" w:cs="Calibri"/>
                <w:b/>
                <w:color w:val="000000"/>
                <w:sz w:val="22"/>
                <w:szCs w:val="22"/>
                <w:lang w:eastAsia="en-GB"/>
              </w:rPr>
              <w:t>325</w:t>
            </w:r>
          </w:p>
        </w:tc>
      </w:tr>
      <w:tr w:rsidR="001566B1" w:rsidRPr="001566B1" w14:paraId="1F6B7145" w14:textId="77777777" w:rsidTr="008A0CD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7ECB5F" w14:textId="2E8C9355" w:rsidR="001566B1" w:rsidRPr="001566B1" w:rsidRDefault="001566B1" w:rsidP="001566B1">
            <w:pPr>
              <w:spacing w:after="0"/>
              <w:jc w:val="left"/>
              <w:rPr>
                <w:rFonts w:eastAsia="Times New Roman" w:cs="Calibri"/>
                <w:color w:val="000000"/>
                <w:sz w:val="22"/>
                <w:szCs w:val="22"/>
                <w:lang w:eastAsia="en-GB"/>
              </w:rPr>
            </w:pPr>
            <w:r w:rsidRPr="001566B1">
              <w:rPr>
                <w:sz w:val="22"/>
                <w:szCs w:val="22"/>
              </w:rPr>
              <w:t>UtilityScore_mean</w:t>
            </w:r>
          </w:p>
        </w:tc>
        <w:tc>
          <w:tcPr>
            <w:tcW w:w="0" w:type="auto"/>
            <w:noWrap/>
            <w:hideMark/>
          </w:tcPr>
          <w:p w14:paraId="744CB401" w14:textId="19162F3A"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2"/>
                <w:szCs w:val="22"/>
                <w:lang w:eastAsia="en-GB"/>
              </w:rPr>
            </w:pPr>
            <w:r w:rsidRPr="001566B1">
              <w:rPr>
                <w:b/>
                <w:bCs/>
                <w:sz w:val="22"/>
                <w:szCs w:val="22"/>
              </w:rPr>
              <w:t>0.135</w:t>
            </w:r>
          </w:p>
        </w:tc>
        <w:tc>
          <w:tcPr>
            <w:tcW w:w="0" w:type="auto"/>
            <w:noWrap/>
            <w:hideMark/>
          </w:tcPr>
          <w:p w14:paraId="3DA288EB" w14:textId="43E57BA2"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sz w:val="22"/>
                <w:szCs w:val="22"/>
                <w:lang w:eastAsia="en-GB"/>
              </w:rPr>
            </w:pPr>
            <w:r w:rsidRPr="001566B1">
              <w:rPr>
                <w:sz w:val="22"/>
                <w:szCs w:val="22"/>
              </w:rPr>
              <w:t>0.127</w:t>
            </w:r>
          </w:p>
        </w:tc>
      </w:tr>
      <w:tr w:rsidR="001566B1" w:rsidRPr="001566B1" w14:paraId="1800B08B"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E52BFF" w14:textId="403CBD6C" w:rsidR="001566B1" w:rsidRPr="001566B1" w:rsidRDefault="001566B1" w:rsidP="001566B1">
            <w:pPr>
              <w:spacing w:after="0"/>
              <w:jc w:val="left"/>
              <w:rPr>
                <w:rFonts w:eastAsia="Times New Roman" w:cs="Calibri"/>
                <w:color w:val="000000"/>
                <w:sz w:val="22"/>
                <w:szCs w:val="22"/>
                <w:lang w:eastAsia="en-GB"/>
              </w:rPr>
            </w:pPr>
            <w:r w:rsidRPr="001566B1">
              <w:rPr>
                <w:sz w:val="22"/>
                <w:szCs w:val="22"/>
              </w:rPr>
              <w:t>UtilityScore_std</w:t>
            </w:r>
          </w:p>
        </w:tc>
        <w:tc>
          <w:tcPr>
            <w:tcW w:w="0" w:type="auto"/>
            <w:noWrap/>
            <w:hideMark/>
          </w:tcPr>
          <w:p w14:paraId="2DD5BDDD" w14:textId="7AFBDAFD"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72</w:t>
            </w:r>
          </w:p>
        </w:tc>
        <w:tc>
          <w:tcPr>
            <w:tcW w:w="0" w:type="auto"/>
            <w:noWrap/>
            <w:hideMark/>
          </w:tcPr>
          <w:p w14:paraId="7BE1943C" w14:textId="30B47997"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78</w:t>
            </w:r>
          </w:p>
        </w:tc>
      </w:tr>
      <w:tr w:rsidR="001566B1" w:rsidRPr="001566B1" w14:paraId="453B0BDE" w14:textId="77777777" w:rsidTr="008A0CD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D8189F4" w14:textId="0F536742" w:rsidR="001566B1" w:rsidRPr="001566B1" w:rsidRDefault="001566B1" w:rsidP="001566B1">
            <w:pPr>
              <w:spacing w:after="0"/>
              <w:jc w:val="left"/>
              <w:rPr>
                <w:rFonts w:eastAsia="Times New Roman" w:cs="Calibri"/>
                <w:color w:val="000000"/>
                <w:sz w:val="22"/>
                <w:szCs w:val="22"/>
                <w:lang w:eastAsia="en-GB"/>
              </w:rPr>
            </w:pPr>
            <w:r w:rsidRPr="001566B1">
              <w:rPr>
                <w:sz w:val="22"/>
                <w:szCs w:val="22"/>
              </w:rPr>
              <w:t>F1Score_mean</w:t>
            </w:r>
          </w:p>
        </w:tc>
        <w:tc>
          <w:tcPr>
            <w:tcW w:w="0" w:type="auto"/>
            <w:noWrap/>
            <w:hideMark/>
          </w:tcPr>
          <w:p w14:paraId="1D963E18" w14:textId="7D656EE0"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121</w:t>
            </w:r>
          </w:p>
        </w:tc>
        <w:tc>
          <w:tcPr>
            <w:tcW w:w="0" w:type="auto"/>
            <w:noWrap/>
            <w:hideMark/>
          </w:tcPr>
          <w:p w14:paraId="27D8DA4A" w14:textId="4D1F6DEE"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106</w:t>
            </w:r>
          </w:p>
        </w:tc>
      </w:tr>
      <w:tr w:rsidR="001566B1" w:rsidRPr="001566B1" w14:paraId="16937F44"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32C54" w14:textId="40D6B2BA" w:rsidR="001566B1" w:rsidRPr="001566B1" w:rsidRDefault="001566B1" w:rsidP="001566B1">
            <w:pPr>
              <w:spacing w:after="0"/>
              <w:jc w:val="left"/>
              <w:rPr>
                <w:rFonts w:eastAsia="Times New Roman" w:cs="Calibri"/>
                <w:color w:val="000000"/>
                <w:sz w:val="22"/>
                <w:szCs w:val="22"/>
                <w:lang w:eastAsia="en-GB"/>
              </w:rPr>
            </w:pPr>
            <w:r w:rsidRPr="001566B1">
              <w:rPr>
                <w:sz w:val="22"/>
                <w:szCs w:val="22"/>
              </w:rPr>
              <w:t>F1Score_std</w:t>
            </w:r>
          </w:p>
        </w:tc>
        <w:tc>
          <w:tcPr>
            <w:tcW w:w="0" w:type="auto"/>
            <w:noWrap/>
            <w:hideMark/>
          </w:tcPr>
          <w:p w14:paraId="7D083C79" w14:textId="42D20C04"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45</w:t>
            </w:r>
          </w:p>
        </w:tc>
        <w:tc>
          <w:tcPr>
            <w:tcW w:w="0" w:type="auto"/>
            <w:noWrap/>
            <w:hideMark/>
          </w:tcPr>
          <w:p w14:paraId="4004E35F" w14:textId="6C781A8B"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39</w:t>
            </w:r>
          </w:p>
        </w:tc>
      </w:tr>
      <w:tr w:rsidR="001566B1" w:rsidRPr="001566B1" w14:paraId="56CBC1CD" w14:textId="77777777" w:rsidTr="008A0CD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861FAE" w14:textId="3CC10029" w:rsidR="001566B1" w:rsidRPr="001566B1" w:rsidRDefault="001566B1" w:rsidP="001566B1">
            <w:pPr>
              <w:spacing w:after="0"/>
              <w:jc w:val="left"/>
              <w:rPr>
                <w:rFonts w:eastAsia="Times New Roman" w:cs="Calibri"/>
                <w:color w:val="000000"/>
                <w:sz w:val="22"/>
                <w:szCs w:val="22"/>
                <w:lang w:eastAsia="en-GB"/>
              </w:rPr>
            </w:pPr>
            <w:r w:rsidRPr="001566B1">
              <w:rPr>
                <w:sz w:val="22"/>
                <w:szCs w:val="22"/>
              </w:rPr>
              <w:t>AUROC_mean</w:t>
            </w:r>
          </w:p>
        </w:tc>
        <w:tc>
          <w:tcPr>
            <w:tcW w:w="0" w:type="auto"/>
            <w:noWrap/>
            <w:hideMark/>
          </w:tcPr>
          <w:p w14:paraId="3B7A3718" w14:textId="36A1BBC6"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000</w:t>
            </w:r>
          </w:p>
        </w:tc>
        <w:tc>
          <w:tcPr>
            <w:tcW w:w="0" w:type="auto"/>
            <w:noWrap/>
            <w:hideMark/>
          </w:tcPr>
          <w:p w14:paraId="5AA0683D" w14:textId="1909AAE4"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000</w:t>
            </w:r>
          </w:p>
        </w:tc>
      </w:tr>
      <w:tr w:rsidR="001566B1" w:rsidRPr="001566B1" w14:paraId="462BD809"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D6C6EA" w14:textId="73FE7BF3" w:rsidR="001566B1" w:rsidRPr="001566B1" w:rsidRDefault="001566B1" w:rsidP="001566B1">
            <w:pPr>
              <w:spacing w:after="0"/>
              <w:jc w:val="left"/>
              <w:rPr>
                <w:rFonts w:eastAsia="Times New Roman" w:cs="Calibri"/>
                <w:sz w:val="22"/>
                <w:szCs w:val="22"/>
                <w:lang w:eastAsia="en-GB"/>
              </w:rPr>
            </w:pPr>
            <w:r w:rsidRPr="001566B1">
              <w:rPr>
                <w:sz w:val="22"/>
                <w:szCs w:val="22"/>
              </w:rPr>
              <w:t>AUPRC_mean</w:t>
            </w:r>
          </w:p>
        </w:tc>
        <w:tc>
          <w:tcPr>
            <w:tcW w:w="0" w:type="auto"/>
            <w:noWrap/>
            <w:hideMark/>
          </w:tcPr>
          <w:p w14:paraId="0799D900" w14:textId="111A62C9"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00</w:t>
            </w:r>
          </w:p>
        </w:tc>
        <w:tc>
          <w:tcPr>
            <w:tcW w:w="0" w:type="auto"/>
            <w:noWrap/>
            <w:hideMark/>
          </w:tcPr>
          <w:p w14:paraId="34268E3F" w14:textId="5E8E6BE8"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00</w:t>
            </w:r>
          </w:p>
        </w:tc>
      </w:tr>
      <w:tr w:rsidR="001566B1" w:rsidRPr="001566B1" w14:paraId="74F005BE" w14:textId="77777777" w:rsidTr="008A0CD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BA03F" w14:textId="068F81EC" w:rsidR="001566B1" w:rsidRPr="001566B1" w:rsidRDefault="001566B1" w:rsidP="001566B1">
            <w:pPr>
              <w:spacing w:after="0"/>
              <w:jc w:val="left"/>
              <w:rPr>
                <w:rFonts w:eastAsia="Times New Roman" w:cs="Calibri"/>
                <w:sz w:val="22"/>
                <w:szCs w:val="22"/>
                <w:lang w:eastAsia="en-GB"/>
              </w:rPr>
            </w:pPr>
            <w:r w:rsidRPr="001566B1">
              <w:rPr>
                <w:sz w:val="22"/>
                <w:szCs w:val="22"/>
              </w:rPr>
              <w:t>Accuracy_mean</w:t>
            </w:r>
          </w:p>
        </w:tc>
        <w:tc>
          <w:tcPr>
            <w:tcW w:w="0" w:type="auto"/>
            <w:noWrap/>
            <w:hideMark/>
          </w:tcPr>
          <w:p w14:paraId="280F5599" w14:textId="45B113C7"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951</w:t>
            </w:r>
          </w:p>
        </w:tc>
        <w:tc>
          <w:tcPr>
            <w:tcW w:w="0" w:type="auto"/>
            <w:noWrap/>
            <w:hideMark/>
          </w:tcPr>
          <w:p w14:paraId="6F5397B6" w14:textId="6E885843"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0.944</w:t>
            </w:r>
          </w:p>
        </w:tc>
      </w:tr>
      <w:tr w:rsidR="001566B1" w:rsidRPr="001566B1" w14:paraId="2364A2F3"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94821" w14:textId="76AF7723" w:rsidR="001566B1" w:rsidRPr="001566B1" w:rsidRDefault="001566B1" w:rsidP="001566B1">
            <w:pPr>
              <w:spacing w:after="0"/>
              <w:jc w:val="left"/>
              <w:rPr>
                <w:rFonts w:eastAsia="Times New Roman" w:cs="Calibri"/>
                <w:sz w:val="22"/>
                <w:szCs w:val="22"/>
                <w:lang w:eastAsia="en-GB"/>
              </w:rPr>
            </w:pPr>
            <w:r w:rsidRPr="001566B1">
              <w:rPr>
                <w:sz w:val="22"/>
                <w:szCs w:val="22"/>
              </w:rPr>
              <w:t>Accuracy_std</w:t>
            </w:r>
          </w:p>
        </w:tc>
        <w:tc>
          <w:tcPr>
            <w:tcW w:w="0" w:type="auto"/>
            <w:noWrap/>
            <w:hideMark/>
          </w:tcPr>
          <w:p w14:paraId="5FF0E870" w14:textId="78071FFB"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10</w:t>
            </w:r>
          </w:p>
        </w:tc>
        <w:tc>
          <w:tcPr>
            <w:tcW w:w="0" w:type="auto"/>
            <w:noWrap/>
            <w:hideMark/>
          </w:tcPr>
          <w:p w14:paraId="3811F159" w14:textId="2007CA8F"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0.016</w:t>
            </w:r>
          </w:p>
        </w:tc>
      </w:tr>
      <w:tr w:rsidR="001566B1" w:rsidRPr="001566B1" w14:paraId="794CAFDA" w14:textId="77777777" w:rsidTr="008A0CD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3ED7C" w14:textId="2AE8CF6E" w:rsidR="001566B1" w:rsidRPr="001566B1" w:rsidRDefault="001566B1" w:rsidP="001566B1">
            <w:pPr>
              <w:spacing w:after="0"/>
              <w:jc w:val="left"/>
              <w:rPr>
                <w:rFonts w:eastAsia="Times New Roman" w:cs="Calibri"/>
                <w:sz w:val="22"/>
                <w:szCs w:val="22"/>
                <w:lang w:eastAsia="en-GB"/>
              </w:rPr>
            </w:pPr>
            <w:r w:rsidRPr="001566B1">
              <w:rPr>
                <w:sz w:val="22"/>
                <w:szCs w:val="22"/>
              </w:rPr>
              <w:t>Baseline_mean</w:t>
            </w:r>
          </w:p>
        </w:tc>
        <w:tc>
          <w:tcPr>
            <w:tcW w:w="0" w:type="auto"/>
            <w:noWrap/>
            <w:hideMark/>
          </w:tcPr>
          <w:p w14:paraId="0BDA8B7C" w14:textId="26B97AF7"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98.162</w:t>
            </w:r>
          </w:p>
        </w:tc>
        <w:tc>
          <w:tcPr>
            <w:tcW w:w="0" w:type="auto"/>
            <w:noWrap/>
            <w:hideMark/>
          </w:tcPr>
          <w:p w14:paraId="5A25DAEE" w14:textId="3DCF7C16" w:rsidR="001566B1" w:rsidRPr="001566B1" w:rsidRDefault="001566B1" w:rsidP="001566B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1566B1">
              <w:rPr>
                <w:sz w:val="22"/>
                <w:szCs w:val="22"/>
              </w:rPr>
              <w:t>98.162</w:t>
            </w:r>
          </w:p>
        </w:tc>
      </w:tr>
      <w:tr w:rsidR="001566B1" w:rsidRPr="001566B1" w14:paraId="7365C4D3" w14:textId="77777777" w:rsidTr="008A0CD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344C5" w14:textId="51319C1A" w:rsidR="001566B1" w:rsidRPr="001566B1" w:rsidRDefault="001566B1" w:rsidP="001566B1">
            <w:pPr>
              <w:spacing w:after="0"/>
              <w:jc w:val="left"/>
              <w:rPr>
                <w:rFonts w:eastAsia="Times New Roman" w:cs="Calibri"/>
                <w:sz w:val="22"/>
                <w:szCs w:val="22"/>
                <w:lang w:eastAsia="en-GB"/>
              </w:rPr>
            </w:pPr>
            <w:r w:rsidRPr="001566B1">
              <w:rPr>
                <w:rFonts w:eastAsia="Times New Roman" w:cs="Calibri"/>
                <w:sz w:val="22"/>
                <w:szCs w:val="22"/>
                <w:lang w:eastAsia="en-GB"/>
              </w:rPr>
              <w:t>Total time (sec)</w:t>
            </w:r>
          </w:p>
        </w:tc>
        <w:tc>
          <w:tcPr>
            <w:tcW w:w="0" w:type="auto"/>
            <w:noWrap/>
            <w:hideMark/>
          </w:tcPr>
          <w:p w14:paraId="2E71F5BC" w14:textId="0D870660"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18964.78</w:t>
            </w:r>
          </w:p>
        </w:tc>
        <w:tc>
          <w:tcPr>
            <w:tcW w:w="0" w:type="auto"/>
            <w:noWrap/>
            <w:hideMark/>
          </w:tcPr>
          <w:p w14:paraId="64ED01AA" w14:textId="449B005B" w:rsidR="001566B1" w:rsidRPr="001566B1" w:rsidRDefault="001566B1" w:rsidP="001566B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1566B1">
              <w:rPr>
                <w:sz w:val="22"/>
                <w:szCs w:val="22"/>
              </w:rPr>
              <w:t>20363.62</w:t>
            </w:r>
          </w:p>
        </w:tc>
      </w:tr>
    </w:tbl>
    <w:p w14:paraId="02BE638E" w14:textId="64308CB2" w:rsidR="00494377" w:rsidRDefault="00494377" w:rsidP="00494377"/>
    <w:p w14:paraId="271FB503" w14:textId="599695CF" w:rsidR="00CB2D21" w:rsidRDefault="00CB2D21" w:rsidP="00CB2D21">
      <w:pPr>
        <w:pStyle w:val="Caption"/>
        <w:keepNext/>
        <w:jc w:val="center"/>
      </w:pPr>
      <w:bookmarkStart w:id="346" w:name="_Ref70320280"/>
      <w:bookmarkStart w:id="347" w:name="_Toc70928378"/>
      <w:bookmarkStart w:id="348" w:name="_Toc72138018"/>
      <w:r>
        <w:t xml:space="preserve">Table </w:t>
      </w:r>
      <w:r>
        <w:fldChar w:fldCharType="begin"/>
      </w:r>
      <w:r>
        <w:instrText xml:space="preserve"> SEQ Table \* ARABIC </w:instrText>
      </w:r>
      <w:r>
        <w:fldChar w:fldCharType="separate"/>
      </w:r>
      <w:r w:rsidR="00B26196">
        <w:rPr>
          <w:noProof/>
        </w:rPr>
        <w:t>12</w:t>
      </w:r>
      <w:r>
        <w:fldChar w:fldCharType="end"/>
      </w:r>
      <w:bookmarkEnd w:id="346"/>
      <w:r>
        <w:t xml:space="preserve">: </w:t>
      </w:r>
      <w:r w:rsidRPr="001E3046">
        <w:t xml:space="preserve">Results of KNN-filling on </w:t>
      </w:r>
      <w:r>
        <w:t xml:space="preserve">the </w:t>
      </w:r>
      <w:r w:rsidRPr="001E3046">
        <w:t>5000 patient</w:t>
      </w:r>
      <w:r>
        <w:t xml:space="preserve">s </w:t>
      </w:r>
      <w:r w:rsidRPr="001E3046">
        <w:t>dataset</w:t>
      </w:r>
      <w:bookmarkEnd w:id="347"/>
      <w:bookmarkEnd w:id="348"/>
    </w:p>
    <w:tbl>
      <w:tblPr>
        <w:tblStyle w:val="thesistable"/>
        <w:tblW w:w="0" w:type="auto"/>
        <w:jc w:val="center"/>
        <w:tblLook w:val="04A0" w:firstRow="1" w:lastRow="0" w:firstColumn="1" w:lastColumn="0" w:noHBand="0" w:noVBand="1"/>
      </w:tblPr>
      <w:tblGrid>
        <w:gridCol w:w="1908"/>
        <w:gridCol w:w="1053"/>
        <w:gridCol w:w="1053"/>
      </w:tblGrid>
      <w:tr w:rsidR="00CB2D21" w:rsidRPr="00625C18" w14:paraId="03A0D1B5" w14:textId="77777777" w:rsidTr="00C10EA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289BFF60" w14:textId="74217751" w:rsidR="00CB2D21" w:rsidRPr="000C007C" w:rsidRDefault="00CB2D21" w:rsidP="00C37E2F">
            <w:pPr>
              <w:spacing w:after="0"/>
              <w:rPr>
                <w:rFonts w:eastAsia="Times New Roman" w:cs="Calibri"/>
                <w:color w:val="000000"/>
                <w:sz w:val="22"/>
                <w:szCs w:val="22"/>
                <w:lang w:eastAsia="en-GB"/>
              </w:rPr>
            </w:pPr>
            <w:r w:rsidRPr="000C007C">
              <w:rPr>
                <w:rFonts w:eastAsia="Times New Roman" w:cs="Calibri"/>
                <w:color w:val="000000"/>
                <w:sz w:val="22"/>
                <w:szCs w:val="22"/>
                <w:lang w:eastAsia="en-GB"/>
              </w:rPr>
              <w:t>Decision</w:t>
            </w:r>
            <w:r w:rsidR="00060E51">
              <w:rPr>
                <w:rFonts w:eastAsia="Times New Roman" w:cs="Calibri"/>
                <w:color w:val="000000"/>
                <w:sz w:val="22"/>
                <w:szCs w:val="22"/>
                <w:lang w:eastAsia="en-GB"/>
              </w:rPr>
              <w:t xml:space="preserve"> </w:t>
            </w:r>
            <w:r w:rsidRPr="000C007C">
              <w:rPr>
                <w:rFonts w:eastAsia="Times New Roman" w:cs="Calibri"/>
                <w:color w:val="000000"/>
                <w:sz w:val="22"/>
                <w:szCs w:val="22"/>
                <w:lang w:eastAsia="en-GB"/>
              </w:rPr>
              <w:t>Tree</w:t>
            </w:r>
            <w:r w:rsidR="00060E51">
              <w:rPr>
                <w:rFonts w:eastAsia="Times New Roman" w:cs="Calibri"/>
                <w:color w:val="000000"/>
                <w:sz w:val="22"/>
                <w:szCs w:val="22"/>
                <w:lang w:eastAsia="en-GB"/>
              </w:rPr>
              <w:t xml:space="preserve"> </w:t>
            </w:r>
            <w:r w:rsidRPr="000C007C">
              <w:rPr>
                <w:rFonts w:eastAsia="Times New Roman" w:cs="Calibri"/>
                <w:color w:val="000000"/>
                <w:sz w:val="22"/>
                <w:szCs w:val="22"/>
                <w:lang w:eastAsia="en-GB"/>
              </w:rPr>
              <w:t>Classifier</w:t>
            </w:r>
          </w:p>
        </w:tc>
      </w:tr>
      <w:tr w:rsidR="00CB2D21" w:rsidRPr="00CB2D21" w14:paraId="73904218"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99B956" w14:textId="77777777" w:rsidR="00CB2D21" w:rsidRPr="00F31D28" w:rsidRDefault="00CB2D21" w:rsidP="00C37E2F">
            <w:pPr>
              <w:spacing w:after="0"/>
              <w:jc w:val="left"/>
              <w:rPr>
                <w:rFonts w:eastAsia="Times New Roman" w:cs="Calibri"/>
                <w:color w:val="000000"/>
                <w:sz w:val="22"/>
                <w:szCs w:val="22"/>
                <w:lang w:eastAsia="en-GB"/>
              </w:rPr>
            </w:pPr>
            <w:r w:rsidRPr="00F31D28">
              <w:rPr>
                <w:rFonts w:eastAsia="Times New Roman" w:cs="Calibri"/>
                <w:color w:val="000000"/>
                <w:sz w:val="22"/>
                <w:szCs w:val="22"/>
                <w:lang w:eastAsia="en-GB"/>
              </w:rPr>
              <w:t>K</w:t>
            </w:r>
          </w:p>
        </w:tc>
        <w:tc>
          <w:tcPr>
            <w:tcW w:w="0" w:type="auto"/>
            <w:noWrap/>
            <w:hideMark/>
          </w:tcPr>
          <w:p w14:paraId="6367F500" w14:textId="77777777" w:rsidR="00CB2D21" w:rsidRPr="00F31D28" w:rsidRDefault="00CB2D21" w:rsidP="00C37E2F">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F31D28">
              <w:rPr>
                <w:rFonts w:cs="Calibri"/>
                <w:b/>
                <w:color w:val="000000"/>
                <w:sz w:val="22"/>
                <w:szCs w:val="22"/>
              </w:rPr>
              <w:t>210</w:t>
            </w:r>
          </w:p>
        </w:tc>
        <w:tc>
          <w:tcPr>
            <w:tcW w:w="0" w:type="auto"/>
            <w:noWrap/>
            <w:hideMark/>
          </w:tcPr>
          <w:p w14:paraId="262EFC42" w14:textId="77777777" w:rsidR="00CB2D21" w:rsidRPr="00F31D28" w:rsidRDefault="00CB2D21" w:rsidP="00C37E2F">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F31D28">
              <w:rPr>
                <w:rFonts w:cs="Calibri"/>
                <w:b/>
                <w:color w:val="000000"/>
                <w:sz w:val="22"/>
                <w:szCs w:val="22"/>
              </w:rPr>
              <w:t>325</w:t>
            </w:r>
          </w:p>
        </w:tc>
      </w:tr>
      <w:tr w:rsidR="008031BC" w:rsidRPr="00625C18" w14:paraId="4D96B8C9" w14:textId="77777777" w:rsidTr="00C10EA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4495EC" w14:textId="64F174D5"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UtilityScore_mean</w:t>
            </w:r>
          </w:p>
        </w:tc>
        <w:tc>
          <w:tcPr>
            <w:tcW w:w="0" w:type="auto"/>
            <w:noWrap/>
            <w:hideMark/>
          </w:tcPr>
          <w:p w14:paraId="6238344E" w14:textId="496294BB"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sz w:val="22"/>
                <w:szCs w:val="22"/>
                <w:lang w:eastAsia="en-GB"/>
              </w:rPr>
            </w:pPr>
            <w:r w:rsidRPr="00F31D28">
              <w:rPr>
                <w:rFonts w:cs="Calibri"/>
                <w:b/>
                <w:color w:val="000000"/>
                <w:sz w:val="22"/>
                <w:szCs w:val="22"/>
              </w:rPr>
              <w:t>0</w:t>
            </w:r>
            <w:r w:rsidR="008E3D6B" w:rsidRPr="00F31D28">
              <w:rPr>
                <w:rFonts w:cs="Calibri"/>
                <w:b/>
                <w:color w:val="000000"/>
                <w:sz w:val="22"/>
                <w:szCs w:val="22"/>
              </w:rPr>
              <w:t>.</w:t>
            </w:r>
            <w:r w:rsidR="001F2418" w:rsidRPr="00F31D28">
              <w:rPr>
                <w:rFonts w:cs="Calibri"/>
                <w:b/>
                <w:color w:val="000000"/>
                <w:sz w:val="22"/>
                <w:szCs w:val="22"/>
              </w:rPr>
              <w:t>071</w:t>
            </w:r>
          </w:p>
        </w:tc>
        <w:tc>
          <w:tcPr>
            <w:tcW w:w="0" w:type="auto"/>
            <w:noWrap/>
            <w:hideMark/>
          </w:tcPr>
          <w:p w14:paraId="213B8FAC" w14:textId="5B74585A"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71</w:t>
            </w:r>
          </w:p>
        </w:tc>
      </w:tr>
      <w:tr w:rsidR="008031BC" w:rsidRPr="00625C18" w14:paraId="321934CD"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31380" w14:textId="342D08B5"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UtilityScore_std</w:t>
            </w:r>
          </w:p>
        </w:tc>
        <w:tc>
          <w:tcPr>
            <w:tcW w:w="0" w:type="auto"/>
            <w:noWrap/>
            <w:hideMark/>
          </w:tcPr>
          <w:p w14:paraId="4C90001F" w14:textId="452C132E"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3</w:t>
            </w:r>
            <w:r w:rsidR="00F31D28" w:rsidRPr="00F31D28">
              <w:rPr>
                <w:rFonts w:cs="Calibri"/>
                <w:color w:val="000000"/>
                <w:sz w:val="22"/>
                <w:szCs w:val="22"/>
              </w:rPr>
              <w:t>3</w:t>
            </w:r>
          </w:p>
        </w:tc>
        <w:tc>
          <w:tcPr>
            <w:tcW w:w="0" w:type="auto"/>
            <w:noWrap/>
            <w:hideMark/>
          </w:tcPr>
          <w:p w14:paraId="4B619162" w14:textId="196E5282"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34</w:t>
            </w:r>
          </w:p>
        </w:tc>
      </w:tr>
      <w:tr w:rsidR="008031BC" w:rsidRPr="00625C18" w14:paraId="4D712375" w14:textId="77777777" w:rsidTr="00C10EA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BA779B" w14:textId="170A6893"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F1Score_mean</w:t>
            </w:r>
          </w:p>
        </w:tc>
        <w:tc>
          <w:tcPr>
            <w:tcW w:w="0" w:type="auto"/>
            <w:noWrap/>
            <w:hideMark/>
          </w:tcPr>
          <w:p w14:paraId="198B78A9" w14:textId="65C2284A"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8</w:t>
            </w:r>
            <w:r w:rsidR="00F31D28" w:rsidRPr="00F31D28">
              <w:rPr>
                <w:rFonts w:cs="Calibri"/>
                <w:color w:val="000000"/>
                <w:sz w:val="22"/>
                <w:szCs w:val="22"/>
              </w:rPr>
              <w:t>3</w:t>
            </w:r>
          </w:p>
        </w:tc>
        <w:tc>
          <w:tcPr>
            <w:tcW w:w="0" w:type="auto"/>
            <w:noWrap/>
            <w:hideMark/>
          </w:tcPr>
          <w:p w14:paraId="16A0AEE8" w14:textId="38600896"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82</w:t>
            </w:r>
          </w:p>
        </w:tc>
      </w:tr>
      <w:tr w:rsidR="008031BC" w:rsidRPr="00625C18" w14:paraId="340FE6E4"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97191" w14:textId="7BEBA873"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F1Score_std</w:t>
            </w:r>
          </w:p>
        </w:tc>
        <w:tc>
          <w:tcPr>
            <w:tcW w:w="0" w:type="auto"/>
            <w:noWrap/>
            <w:hideMark/>
          </w:tcPr>
          <w:p w14:paraId="6B069958" w14:textId="6A2B9701"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w:t>
            </w:r>
            <w:r w:rsidR="000C007C" w:rsidRPr="00F31D28">
              <w:rPr>
                <w:rFonts w:cs="Calibri"/>
                <w:color w:val="000000"/>
                <w:sz w:val="22"/>
                <w:szCs w:val="22"/>
              </w:rPr>
              <w:t>20</w:t>
            </w:r>
          </w:p>
        </w:tc>
        <w:tc>
          <w:tcPr>
            <w:tcW w:w="0" w:type="auto"/>
            <w:noWrap/>
            <w:hideMark/>
          </w:tcPr>
          <w:p w14:paraId="7735C4B8" w14:textId="573647A5"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20</w:t>
            </w:r>
          </w:p>
        </w:tc>
      </w:tr>
      <w:tr w:rsidR="008031BC" w:rsidRPr="00625C18" w14:paraId="3A424ADC" w14:textId="77777777" w:rsidTr="00C10EA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CE3D07" w14:textId="12045A3D"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AUROC_mean</w:t>
            </w:r>
          </w:p>
        </w:tc>
        <w:tc>
          <w:tcPr>
            <w:tcW w:w="0" w:type="auto"/>
            <w:noWrap/>
            <w:hideMark/>
          </w:tcPr>
          <w:p w14:paraId="1A07DE02" w14:textId="402EA285"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0</w:t>
            </w:r>
          </w:p>
        </w:tc>
        <w:tc>
          <w:tcPr>
            <w:tcW w:w="0" w:type="auto"/>
            <w:noWrap/>
            <w:hideMark/>
          </w:tcPr>
          <w:p w14:paraId="3ADCA980" w14:textId="58676705"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0</w:t>
            </w:r>
          </w:p>
        </w:tc>
      </w:tr>
      <w:tr w:rsidR="008031BC" w:rsidRPr="00625C18" w14:paraId="21F5B6BE"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ADA2E4" w14:textId="352AFDBD" w:rsidR="008031BC" w:rsidRPr="00F31D28" w:rsidRDefault="008031BC" w:rsidP="008031BC">
            <w:pPr>
              <w:spacing w:after="0"/>
              <w:jc w:val="left"/>
              <w:rPr>
                <w:rFonts w:eastAsia="Times New Roman" w:cs="Calibri"/>
                <w:color w:val="000000"/>
                <w:sz w:val="22"/>
                <w:szCs w:val="22"/>
                <w:lang w:eastAsia="en-GB"/>
              </w:rPr>
            </w:pPr>
            <w:r w:rsidRPr="00F31D28">
              <w:rPr>
                <w:rFonts w:cs="Calibri"/>
                <w:sz w:val="22"/>
                <w:szCs w:val="22"/>
              </w:rPr>
              <w:t>AUPRC_mean</w:t>
            </w:r>
          </w:p>
        </w:tc>
        <w:tc>
          <w:tcPr>
            <w:tcW w:w="0" w:type="auto"/>
            <w:noWrap/>
            <w:hideMark/>
          </w:tcPr>
          <w:p w14:paraId="5C4EE389" w14:textId="627BBDD6"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0</w:t>
            </w:r>
          </w:p>
        </w:tc>
        <w:tc>
          <w:tcPr>
            <w:tcW w:w="0" w:type="auto"/>
            <w:noWrap/>
            <w:hideMark/>
          </w:tcPr>
          <w:p w14:paraId="597BEF63" w14:textId="62B9E04A"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0</w:t>
            </w:r>
          </w:p>
        </w:tc>
      </w:tr>
      <w:tr w:rsidR="008031BC" w:rsidRPr="00625C18" w14:paraId="166CA008" w14:textId="77777777" w:rsidTr="00C10EA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FE8A1F" w14:textId="501EAF99" w:rsidR="008031BC" w:rsidRPr="00F31D28" w:rsidRDefault="008031BC" w:rsidP="008031BC">
            <w:pPr>
              <w:spacing w:after="0"/>
              <w:jc w:val="left"/>
              <w:rPr>
                <w:rFonts w:eastAsia="Times New Roman" w:cs="Calibri"/>
                <w:sz w:val="22"/>
                <w:szCs w:val="22"/>
                <w:lang w:eastAsia="en-GB"/>
              </w:rPr>
            </w:pPr>
            <w:r w:rsidRPr="00F31D28">
              <w:rPr>
                <w:rFonts w:cs="Calibri"/>
                <w:sz w:val="22"/>
                <w:szCs w:val="22"/>
              </w:rPr>
              <w:t>Accuracy_mean</w:t>
            </w:r>
          </w:p>
        </w:tc>
        <w:tc>
          <w:tcPr>
            <w:tcW w:w="0" w:type="auto"/>
            <w:noWrap/>
            <w:hideMark/>
          </w:tcPr>
          <w:p w14:paraId="1A05944B" w14:textId="63B9821A"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953</w:t>
            </w:r>
          </w:p>
        </w:tc>
        <w:tc>
          <w:tcPr>
            <w:tcW w:w="0" w:type="auto"/>
            <w:noWrap/>
            <w:hideMark/>
          </w:tcPr>
          <w:p w14:paraId="6316C13C" w14:textId="30EDE03B"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951</w:t>
            </w:r>
          </w:p>
        </w:tc>
      </w:tr>
      <w:tr w:rsidR="008031BC" w:rsidRPr="00625C18" w14:paraId="35380B21"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0B1ADE" w14:textId="6A1E2E4E" w:rsidR="008031BC" w:rsidRPr="00F31D28" w:rsidRDefault="008031BC" w:rsidP="008031BC">
            <w:pPr>
              <w:spacing w:after="0"/>
              <w:jc w:val="left"/>
              <w:rPr>
                <w:rFonts w:eastAsia="Times New Roman" w:cs="Calibri"/>
                <w:sz w:val="22"/>
                <w:szCs w:val="22"/>
                <w:lang w:eastAsia="en-GB"/>
              </w:rPr>
            </w:pPr>
            <w:r w:rsidRPr="00F31D28">
              <w:rPr>
                <w:rFonts w:cs="Calibri"/>
                <w:sz w:val="22"/>
                <w:szCs w:val="22"/>
              </w:rPr>
              <w:t>Accuracy_std</w:t>
            </w:r>
          </w:p>
        </w:tc>
        <w:tc>
          <w:tcPr>
            <w:tcW w:w="0" w:type="auto"/>
            <w:noWrap/>
            <w:hideMark/>
          </w:tcPr>
          <w:p w14:paraId="4A129D13" w14:textId="1922F876"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w:t>
            </w:r>
            <w:r w:rsidR="00F31D28" w:rsidRPr="00F31D28">
              <w:rPr>
                <w:rFonts w:cs="Calibri"/>
                <w:color w:val="000000"/>
                <w:sz w:val="22"/>
                <w:szCs w:val="22"/>
              </w:rPr>
              <w:t>9</w:t>
            </w:r>
          </w:p>
        </w:tc>
        <w:tc>
          <w:tcPr>
            <w:tcW w:w="0" w:type="auto"/>
            <w:noWrap/>
            <w:hideMark/>
          </w:tcPr>
          <w:p w14:paraId="4720C75B" w14:textId="77776CD2"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0</w:t>
            </w:r>
            <w:r w:rsidR="008E3D6B" w:rsidRPr="00F31D28">
              <w:rPr>
                <w:rFonts w:cs="Calibri"/>
                <w:color w:val="000000"/>
                <w:sz w:val="22"/>
                <w:szCs w:val="22"/>
              </w:rPr>
              <w:t>.</w:t>
            </w:r>
            <w:r w:rsidR="001F2418" w:rsidRPr="00F31D28">
              <w:rPr>
                <w:rFonts w:cs="Calibri"/>
                <w:color w:val="000000"/>
                <w:sz w:val="22"/>
                <w:szCs w:val="22"/>
              </w:rPr>
              <w:t>005</w:t>
            </w:r>
          </w:p>
        </w:tc>
      </w:tr>
      <w:tr w:rsidR="008031BC" w:rsidRPr="00625C18" w14:paraId="71DC1F3C" w14:textId="77777777" w:rsidTr="00C10EA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DBD57C" w14:textId="06830919" w:rsidR="008031BC" w:rsidRPr="00F31D28" w:rsidRDefault="008031BC" w:rsidP="008031BC">
            <w:pPr>
              <w:spacing w:after="0"/>
              <w:jc w:val="left"/>
              <w:rPr>
                <w:rFonts w:eastAsia="Times New Roman" w:cs="Calibri"/>
                <w:sz w:val="22"/>
                <w:szCs w:val="22"/>
                <w:lang w:eastAsia="en-GB"/>
              </w:rPr>
            </w:pPr>
            <w:r w:rsidRPr="00F31D28">
              <w:rPr>
                <w:rFonts w:cs="Calibri"/>
                <w:sz w:val="22"/>
                <w:szCs w:val="22"/>
              </w:rPr>
              <w:t>Baseline_mean</w:t>
            </w:r>
          </w:p>
        </w:tc>
        <w:tc>
          <w:tcPr>
            <w:tcW w:w="0" w:type="auto"/>
            <w:noWrap/>
            <w:hideMark/>
          </w:tcPr>
          <w:p w14:paraId="6599BD01" w14:textId="15F3787F"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98</w:t>
            </w:r>
            <w:r w:rsidR="008E3D6B" w:rsidRPr="00F31D28">
              <w:rPr>
                <w:rFonts w:cs="Calibri"/>
                <w:color w:val="000000"/>
                <w:sz w:val="22"/>
                <w:szCs w:val="22"/>
              </w:rPr>
              <w:t>.</w:t>
            </w:r>
            <w:r w:rsidRPr="00F31D28">
              <w:rPr>
                <w:rFonts w:cs="Calibri"/>
                <w:color w:val="000000"/>
                <w:sz w:val="22"/>
                <w:szCs w:val="22"/>
              </w:rPr>
              <w:t>171</w:t>
            </w:r>
          </w:p>
        </w:tc>
        <w:tc>
          <w:tcPr>
            <w:tcW w:w="0" w:type="auto"/>
            <w:noWrap/>
            <w:hideMark/>
          </w:tcPr>
          <w:p w14:paraId="55F4A9BA" w14:textId="312868F2" w:rsidR="008031BC" w:rsidRPr="00F31D28" w:rsidRDefault="008031BC" w:rsidP="0020183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F31D28">
              <w:rPr>
                <w:rFonts w:cs="Calibri"/>
                <w:color w:val="000000"/>
                <w:sz w:val="22"/>
                <w:szCs w:val="22"/>
              </w:rPr>
              <w:t>98</w:t>
            </w:r>
            <w:r w:rsidR="008E3D6B" w:rsidRPr="00F31D28">
              <w:rPr>
                <w:rFonts w:cs="Calibri"/>
                <w:color w:val="000000"/>
                <w:sz w:val="22"/>
                <w:szCs w:val="22"/>
              </w:rPr>
              <w:t>.</w:t>
            </w:r>
            <w:r w:rsidRPr="00F31D28">
              <w:rPr>
                <w:rFonts w:cs="Calibri"/>
                <w:color w:val="000000"/>
                <w:sz w:val="22"/>
                <w:szCs w:val="22"/>
              </w:rPr>
              <w:t>171</w:t>
            </w:r>
          </w:p>
        </w:tc>
      </w:tr>
      <w:tr w:rsidR="008031BC" w:rsidRPr="00625C18" w14:paraId="27515524" w14:textId="77777777" w:rsidTr="00C10E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1AFF0" w14:textId="7091F182" w:rsidR="008031BC" w:rsidRPr="00F31D28" w:rsidRDefault="008031BC" w:rsidP="008031BC">
            <w:pPr>
              <w:spacing w:after="0"/>
              <w:jc w:val="left"/>
              <w:rPr>
                <w:rFonts w:eastAsia="Times New Roman" w:cs="Calibri"/>
                <w:sz w:val="22"/>
                <w:szCs w:val="22"/>
                <w:lang w:eastAsia="en-GB"/>
              </w:rPr>
            </w:pPr>
            <w:r w:rsidRPr="00F31D28">
              <w:rPr>
                <w:rFonts w:eastAsia="Times New Roman" w:cs="Calibri"/>
                <w:sz w:val="22"/>
                <w:szCs w:val="22"/>
                <w:lang w:eastAsia="en-GB"/>
              </w:rPr>
              <w:t>Total time (sec)</w:t>
            </w:r>
          </w:p>
        </w:tc>
        <w:tc>
          <w:tcPr>
            <w:tcW w:w="0" w:type="auto"/>
            <w:noWrap/>
            <w:hideMark/>
          </w:tcPr>
          <w:p w14:paraId="25175B09" w14:textId="4C49A95A"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sz w:val="22"/>
                <w:szCs w:val="22"/>
              </w:rPr>
              <w:t>47795</w:t>
            </w:r>
            <w:r w:rsidR="008E3D6B" w:rsidRPr="00F31D28">
              <w:rPr>
                <w:rFonts w:cs="Calibri"/>
                <w:sz w:val="22"/>
                <w:szCs w:val="22"/>
              </w:rPr>
              <w:t>.</w:t>
            </w:r>
            <w:r w:rsidRPr="00F31D28">
              <w:rPr>
                <w:rFonts w:cs="Calibri"/>
                <w:sz w:val="22"/>
                <w:szCs w:val="22"/>
              </w:rPr>
              <w:t>27</w:t>
            </w:r>
          </w:p>
        </w:tc>
        <w:tc>
          <w:tcPr>
            <w:tcW w:w="0" w:type="auto"/>
            <w:noWrap/>
            <w:hideMark/>
          </w:tcPr>
          <w:p w14:paraId="0C0C41BD" w14:textId="3DCEA8E3" w:rsidR="008031BC" w:rsidRPr="00F31D28" w:rsidRDefault="008031BC" w:rsidP="0020183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F31D28">
              <w:rPr>
                <w:rFonts w:cs="Calibri"/>
                <w:sz w:val="22"/>
                <w:szCs w:val="22"/>
              </w:rPr>
              <w:t>48472</w:t>
            </w:r>
            <w:r w:rsidR="008E3D6B" w:rsidRPr="00F31D28">
              <w:rPr>
                <w:rFonts w:cs="Calibri"/>
                <w:sz w:val="22"/>
                <w:szCs w:val="22"/>
              </w:rPr>
              <w:t>.</w:t>
            </w:r>
            <w:r w:rsidRPr="00F31D28">
              <w:rPr>
                <w:rFonts w:cs="Calibri"/>
                <w:sz w:val="22"/>
                <w:szCs w:val="22"/>
              </w:rPr>
              <w:t>38</w:t>
            </w:r>
          </w:p>
        </w:tc>
      </w:tr>
    </w:tbl>
    <w:p w14:paraId="4C1B0639" w14:textId="77777777" w:rsidR="00625C18" w:rsidRDefault="00625C18" w:rsidP="00CB2D21"/>
    <w:p w14:paraId="487854F3" w14:textId="147AAE0C" w:rsidR="00CB2D21" w:rsidRDefault="00CB2D21" w:rsidP="00F01ECD">
      <w:r>
        <w:lastRenderedPageBreak/>
        <w:t>Since the time required to</w:t>
      </w:r>
      <w:r w:rsidR="00C5681D">
        <w:t xml:space="preserve"> complete an </w:t>
      </w:r>
      <w:r>
        <w:t xml:space="preserve">experiment on the dataset of 5000 patients is </w:t>
      </w:r>
      <w:r w:rsidR="00631DD3">
        <w:t xml:space="preserve">very </w:t>
      </w:r>
      <w:r>
        <w:t xml:space="preserve">long, it is not practically feasible to apply this method to the entire dataset. </w:t>
      </w:r>
      <w:r w:rsidR="007B67F1">
        <w:t xml:space="preserve">This thesis aims to predict sepsis </w:t>
      </w:r>
      <w:r w:rsidR="001F169D">
        <w:t>for</w:t>
      </w:r>
      <w:r w:rsidR="007B67F1">
        <w:t xml:space="preserve"> a patient in a timely manner</w:t>
      </w:r>
      <w:r>
        <w:t xml:space="preserve">. However, this is not possible </w:t>
      </w:r>
      <w:r w:rsidR="00BC1946">
        <w:t xml:space="preserve">to use </w:t>
      </w:r>
      <w:r>
        <w:t xml:space="preserve">the KNN </w:t>
      </w:r>
      <w:r w:rsidR="007B67F1">
        <w:t xml:space="preserve">filling method </w:t>
      </w:r>
      <w:r>
        <w:t xml:space="preserve">because it takes a long time to </w:t>
      </w:r>
      <w:r w:rsidR="00BC1946">
        <w:t xml:space="preserve">impute </w:t>
      </w:r>
      <w:r>
        <w:t xml:space="preserve">the missing data. </w:t>
      </w:r>
      <w:r w:rsidR="005D32CF">
        <w:t xml:space="preserve">As mentioned in chapter </w:t>
      </w:r>
      <w:r w:rsidR="005D32CF">
        <w:fldChar w:fldCharType="begin"/>
      </w:r>
      <w:r w:rsidR="005D32CF">
        <w:instrText xml:space="preserve"> REF _Ref70848827 \r \h </w:instrText>
      </w:r>
      <w:r w:rsidR="00F01ECD">
        <w:instrText xml:space="preserve"> \* MERGEFORMAT </w:instrText>
      </w:r>
      <w:r w:rsidR="005D32CF">
        <w:fldChar w:fldCharType="separate"/>
      </w:r>
      <w:r w:rsidR="00B26196">
        <w:t>3.3</w:t>
      </w:r>
      <w:r w:rsidR="005D32CF">
        <w:fldChar w:fldCharType="end"/>
      </w:r>
      <w:r w:rsidR="005D32CF">
        <w:t>, each hour delay in treatment results in a 4-8% increase in mortality.</w:t>
      </w:r>
      <w:r w:rsidR="00330094">
        <w:t xml:space="preserve"> </w:t>
      </w:r>
      <w:r>
        <w:t>For this reason, the KNN-filling method experiment was stopped prematurely. The aim was to make a sepsis prediction for a patient as "quickly" and reliably as possible</w:t>
      </w:r>
      <w:r w:rsidR="00F13D0D">
        <w:t xml:space="preserve">. </w:t>
      </w:r>
      <w:r>
        <w:t xml:space="preserve">This means that KNN will not be used as the missing data imputation method in </w:t>
      </w:r>
      <w:r w:rsidR="004E4CE4">
        <w:t>the final algorithm for reliable predicting the onset of sepsis</w:t>
      </w:r>
      <w:r>
        <w:t>.</w:t>
      </w:r>
    </w:p>
    <w:p w14:paraId="3592838C" w14:textId="4279ECCD" w:rsidR="00CB2D21" w:rsidRDefault="006349C6" w:rsidP="006349C6">
      <w:pPr>
        <w:pStyle w:val="Heading3"/>
      </w:pPr>
      <w:bookmarkStart w:id="349" w:name="_Toc72176238"/>
      <w:r>
        <w:t>Linear filling</w:t>
      </w:r>
      <w:bookmarkEnd w:id="349"/>
    </w:p>
    <w:p w14:paraId="64D81406" w14:textId="0DCED308" w:rsidR="00494377" w:rsidRDefault="00870959" w:rsidP="005556C3">
      <w:r>
        <w:t xml:space="preserve">As previously stated in chapter </w:t>
      </w:r>
      <w:r>
        <w:fldChar w:fldCharType="begin"/>
      </w:r>
      <w:r>
        <w:instrText xml:space="preserve"> REF _Ref70670060 \r \h </w:instrText>
      </w:r>
      <w:r>
        <w:fldChar w:fldCharType="separate"/>
      </w:r>
      <w:r w:rsidR="00B26196">
        <w:t>5.1.4</w:t>
      </w:r>
      <w:r>
        <w:fldChar w:fldCharType="end"/>
      </w:r>
      <w:r>
        <w:t xml:space="preserve">, the missing data will be filled </w:t>
      </w:r>
      <w:r w:rsidR="001849E9">
        <w:t>linearly</w:t>
      </w:r>
      <w:r>
        <w:t xml:space="preserve"> with the available data. Since the provided data consists of medical data from ICU patients regarding the time they spent in the ICU. The linear forward filling method will use both the past and "future" values to impute the missing data. In a hospital, this filling method can not be used since they only have a patient’s past medical record and no future medical data. The goal is that the developed algorithm can be used in hospitals. As a result, it was determined not to perform any experiments for this filling process.</w:t>
      </w:r>
    </w:p>
    <w:p w14:paraId="327E0004" w14:textId="77777777" w:rsidR="00C448C0" w:rsidRPr="006A09E6" w:rsidRDefault="00C448C0" w:rsidP="006A09E6">
      <w:pPr>
        <w:pStyle w:val="Heading3"/>
      </w:pPr>
      <w:bookmarkStart w:id="350" w:name="_Toc72176239"/>
      <w:r w:rsidRPr="006A09E6">
        <w:t>Zero filling</w:t>
      </w:r>
      <w:bookmarkEnd w:id="350"/>
    </w:p>
    <w:p w14:paraId="26D36642" w14:textId="763191DD" w:rsidR="00C448C0" w:rsidRDefault="00C448C0" w:rsidP="00C448C0">
      <w:r w:rsidRPr="00A27C1A">
        <w:t xml:space="preserve">The functionality of this filling method is discussed in chapter </w:t>
      </w:r>
      <w:r>
        <w:fldChar w:fldCharType="begin"/>
      </w:r>
      <w:r>
        <w:instrText xml:space="preserve"> REF _Ref70666269 \r \h </w:instrText>
      </w:r>
      <w:r>
        <w:fldChar w:fldCharType="separate"/>
      </w:r>
      <w:r w:rsidR="00B26196">
        <w:t>5.1.1</w:t>
      </w:r>
      <w:r>
        <w:fldChar w:fldCharType="end"/>
      </w:r>
      <w:r w:rsidRPr="00A27C1A">
        <w:t xml:space="preserve">. During this filling </w:t>
      </w:r>
      <w:r>
        <w:t xml:space="preserve">method </w:t>
      </w:r>
      <w:r w:rsidRPr="00A27C1A">
        <w:t xml:space="preserve">experiment, the missing values </w:t>
      </w:r>
      <w:r>
        <w:t>will be</w:t>
      </w:r>
      <w:r w:rsidRPr="00A27C1A">
        <w:t xml:space="preserve"> replaced with the value </w:t>
      </w:r>
      <w:r w:rsidR="00F62BBB">
        <w:t>zero</w:t>
      </w:r>
      <w:r>
        <w:t>.</w:t>
      </w:r>
      <w:r w:rsidRPr="00A27C1A">
        <w:t xml:space="preserve"> </w:t>
      </w:r>
      <w:r w:rsidRPr="00A3697E">
        <w:t>This and the following experiments were performed</w:t>
      </w:r>
      <w:r>
        <w:t xml:space="preserve"> </w:t>
      </w:r>
      <w:r w:rsidRPr="00A27C1A">
        <w:t>on different datasets</w:t>
      </w:r>
      <w:r w:rsidRPr="00A3697E">
        <w:t xml:space="preserve"> with the following classifiers</w:t>
      </w:r>
      <w:r>
        <w:t>:</w:t>
      </w:r>
    </w:p>
    <w:p w14:paraId="1706AC6C" w14:textId="66FBF598" w:rsidR="00C448C0" w:rsidRPr="00D86FCC" w:rsidRDefault="00C448C0" w:rsidP="00C448C0">
      <w:pPr>
        <w:pStyle w:val="ListParagraph"/>
        <w:numPr>
          <w:ilvl w:val="0"/>
          <w:numId w:val="28"/>
        </w:numPr>
        <w:jc w:val="left"/>
      </w:pPr>
      <w:r w:rsidRPr="00D86FCC">
        <w:t>Decision</w:t>
      </w:r>
      <w:r w:rsidR="00060E51">
        <w:t xml:space="preserve"> </w:t>
      </w:r>
      <w:r w:rsidRPr="00D86FCC">
        <w:t>Tree</w:t>
      </w:r>
      <w:r w:rsidR="00170F6D">
        <w:t xml:space="preserve"> </w:t>
      </w:r>
      <w:r>
        <w:t>(DT)</w:t>
      </w:r>
    </w:p>
    <w:p w14:paraId="761178C8" w14:textId="5D1EAD2E" w:rsidR="00C448C0" w:rsidRPr="00D86FCC" w:rsidRDefault="00C448C0" w:rsidP="00C448C0">
      <w:pPr>
        <w:pStyle w:val="ListParagraph"/>
        <w:numPr>
          <w:ilvl w:val="0"/>
          <w:numId w:val="28"/>
        </w:numPr>
        <w:jc w:val="left"/>
      </w:pPr>
      <w:r w:rsidRPr="00D86FCC">
        <w:t>XGBoost</w:t>
      </w:r>
      <w:r w:rsidR="00060E51">
        <w:t xml:space="preserve"> (</w:t>
      </w:r>
      <w:r>
        <w:t>XGB)</w:t>
      </w:r>
    </w:p>
    <w:p w14:paraId="175390C9" w14:textId="6EFF1B11" w:rsidR="00C448C0" w:rsidRPr="00D86FCC" w:rsidRDefault="00C448C0" w:rsidP="00C448C0">
      <w:pPr>
        <w:pStyle w:val="ListParagraph"/>
        <w:numPr>
          <w:ilvl w:val="0"/>
          <w:numId w:val="28"/>
        </w:numPr>
        <w:jc w:val="left"/>
      </w:pPr>
      <w:r w:rsidRPr="00D86FCC">
        <w:t>AdaBoost</w:t>
      </w:r>
      <w:r w:rsidR="00170F6D">
        <w:t xml:space="preserve"> </w:t>
      </w:r>
      <w:r>
        <w:t>(ADA)</w:t>
      </w:r>
    </w:p>
    <w:p w14:paraId="7BE639DF" w14:textId="498C3B07" w:rsidR="00C448C0" w:rsidRPr="00D86FCC" w:rsidRDefault="00C448C0" w:rsidP="00C448C0">
      <w:pPr>
        <w:pStyle w:val="ListParagraph"/>
        <w:numPr>
          <w:ilvl w:val="0"/>
          <w:numId w:val="28"/>
        </w:numPr>
        <w:jc w:val="left"/>
      </w:pPr>
      <w:r w:rsidRPr="00D86FCC">
        <w:t xml:space="preserve">Logistic Regression </w:t>
      </w:r>
      <w:r>
        <w:t>(LR)</w:t>
      </w:r>
    </w:p>
    <w:p w14:paraId="4A470B75" w14:textId="4D59A6BA" w:rsidR="00C448C0" w:rsidRDefault="00C448C0" w:rsidP="00C448C0">
      <w:pPr>
        <w:pStyle w:val="ListParagraph"/>
        <w:numPr>
          <w:ilvl w:val="0"/>
          <w:numId w:val="28"/>
        </w:numPr>
        <w:jc w:val="left"/>
      </w:pPr>
      <w:r>
        <w:t>Light-GBM</w:t>
      </w:r>
      <w:r w:rsidR="001F3995">
        <w:t xml:space="preserve"> </w:t>
      </w:r>
      <w:r>
        <w:t>(LGBM)</w:t>
      </w:r>
    </w:p>
    <w:p w14:paraId="228F73A1" w14:textId="06C458FB" w:rsidR="00C448C0" w:rsidRDefault="00B04016" w:rsidP="00C448C0">
      <w:pPr>
        <w:pStyle w:val="ListParagraph"/>
        <w:numPr>
          <w:ilvl w:val="0"/>
          <w:numId w:val="28"/>
        </w:numPr>
        <w:jc w:val="left"/>
      </w:pPr>
      <w:r>
        <w:t>Gradient Boosting</w:t>
      </w:r>
      <w:r w:rsidR="00060E51">
        <w:t xml:space="preserve"> </w:t>
      </w:r>
      <w:r w:rsidR="00C448C0">
        <w:t>(GRAD)</w:t>
      </w:r>
    </w:p>
    <w:p w14:paraId="74539F15" w14:textId="34567E22" w:rsidR="00C448C0" w:rsidRDefault="00C448C0" w:rsidP="00C448C0">
      <w:r>
        <w:t>For the smaller</w:t>
      </w:r>
      <w:r w:rsidR="005551E1">
        <w:t>,</w:t>
      </w:r>
      <w:r>
        <w:t xml:space="preserve"> 400 </w:t>
      </w:r>
      <w:r w:rsidR="005551E1">
        <w:t>and</w:t>
      </w:r>
      <w:r>
        <w:t xml:space="preserve"> 1000 patients</w:t>
      </w:r>
      <w:r w:rsidR="005551E1">
        <w:t>,</w:t>
      </w:r>
      <w:r>
        <w:t xml:space="preserve"> dataset, the results of all the classifiers will be displayed. However, for the larger datasets (5000 patients, </w:t>
      </w:r>
      <w:r w:rsidR="006F7A10">
        <w:t>training</w:t>
      </w:r>
      <w:r w:rsidR="00B4394C">
        <w:t xml:space="preserve"> </w:t>
      </w:r>
      <w:r w:rsidR="006155B6">
        <w:t>datas</w:t>
      </w:r>
      <w:r w:rsidR="006F7A10">
        <w:t xml:space="preserve">et </w:t>
      </w:r>
      <w:r>
        <w:t>A) only the results of the two best performing classifiers will be shown. In</w:t>
      </w:r>
      <w:r w:rsidR="005F6F17">
        <w:t xml:space="preserve"> </w:t>
      </w:r>
      <w:r w:rsidR="005F6F17">
        <w:fldChar w:fldCharType="begin"/>
      </w:r>
      <w:r w:rsidR="005F6F17">
        <w:instrText xml:space="preserve"> REF _Ref70689611 \h </w:instrText>
      </w:r>
      <w:r w:rsidR="005F6F17">
        <w:fldChar w:fldCharType="separate"/>
      </w:r>
      <w:r w:rsidR="00B26196">
        <w:t xml:space="preserve">Table </w:t>
      </w:r>
      <w:r w:rsidR="00B26196">
        <w:rPr>
          <w:noProof/>
        </w:rPr>
        <w:t>13</w:t>
      </w:r>
      <w:r w:rsidR="005F6F17">
        <w:fldChar w:fldCharType="end"/>
      </w:r>
      <w:r w:rsidR="005F6F17">
        <w:t xml:space="preserve"> and </w:t>
      </w:r>
      <w:r w:rsidR="005F6F17">
        <w:fldChar w:fldCharType="begin"/>
      </w:r>
      <w:r w:rsidR="005F6F17">
        <w:instrText xml:space="preserve"> REF _Ref70689625 \h </w:instrText>
      </w:r>
      <w:r w:rsidR="005F6F17">
        <w:fldChar w:fldCharType="separate"/>
      </w:r>
      <w:r w:rsidR="00B26196">
        <w:t xml:space="preserve">Table </w:t>
      </w:r>
      <w:r w:rsidR="00B26196">
        <w:rPr>
          <w:noProof/>
        </w:rPr>
        <w:t>14</w:t>
      </w:r>
      <w:r w:rsidR="005F6F17">
        <w:fldChar w:fldCharType="end"/>
      </w:r>
      <w:r>
        <w:t xml:space="preserve">, the results of the zero filling experiments on the 400 </w:t>
      </w:r>
      <w:r w:rsidR="001B48FB">
        <w:t xml:space="preserve">and </w:t>
      </w:r>
      <w:r>
        <w:t>1000 patient</w:t>
      </w:r>
      <w:r w:rsidR="001B48FB">
        <w:t>s</w:t>
      </w:r>
      <w:r>
        <w:t xml:space="preserve"> dataset are shown. </w:t>
      </w:r>
      <w:r w:rsidRPr="00ED1E8B">
        <w:t xml:space="preserve">From these tables, some observations can be made. For example, </w:t>
      </w:r>
      <w:r w:rsidR="00F721A5">
        <w:t>it</w:t>
      </w:r>
      <w:r w:rsidR="00F721A5" w:rsidRPr="00ED1E8B">
        <w:t xml:space="preserve"> </w:t>
      </w:r>
      <w:r w:rsidRPr="00ED1E8B">
        <w:t>can be deduced that Ada</w:t>
      </w:r>
      <w:r>
        <w:t>B</w:t>
      </w:r>
      <w:r w:rsidRPr="00ED1E8B">
        <w:t xml:space="preserve">oost </w:t>
      </w:r>
      <w:r>
        <w:t>achieves</w:t>
      </w:r>
      <w:r w:rsidRPr="00ED1E8B">
        <w:t xml:space="preserve"> the highest utility score for the 400 patient</w:t>
      </w:r>
      <w:r>
        <w:t>s</w:t>
      </w:r>
      <w:r w:rsidRPr="00ED1E8B">
        <w:t xml:space="preserve"> dataset. But for the 1000 patient</w:t>
      </w:r>
      <w:r w:rsidR="00A75D14">
        <w:t>s</w:t>
      </w:r>
      <w:r w:rsidRPr="00ED1E8B">
        <w:t xml:space="preserve"> dataset</w:t>
      </w:r>
      <w:r w:rsidR="00B4394C">
        <w:t>,</w:t>
      </w:r>
      <w:r w:rsidRPr="00ED1E8B">
        <w:t xml:space="preserve"> it achieves </w:t>
      </w:r>
      <w:r>
        <w:t xml:space="preserve">a </w:t>
      </w:r>
      <w:r w:rsidRPr="00ED1E8B">
        <w:t xml:space="preserve">worse utility score and has </w:t>
      </w:r>
      <w:r>
        <w:t>not even one</w:t>
      </w:r>
      <w:r w:rsidRPr="00ED1E8B">
        <w:t xml:space="preserve"> of the best utility score of the 1000 patient dataset experiment.</w:t>
      </w:r>
      <w:r>
        <w:t xml:space="preserve"> </w:t>
      </w:r>
      <w:r w:rsidRPr="00176C65">
        <w:t xml:space="preserve">Secondly, it can also be derived that the </w:t>
      </w:r>
      <w:r w:rsidR="00B04683">
        <w:t>Decision Tree</w:t>
      </w:r>
      <w:r w:rsidRPr="00176C65">
        <w:t xml:space="preserve"> classifier</w:t>
      </w:r>
      <w:r w:rsidR="0093544A" w:rsidRPr="0093544A">
        <w:t xml:space="preserve"> </w:t>
      </w:r>
      <w:r w:rsidR="0093544A" w:rsidRPr="00176C65">
        <w:t xml:space="preserve">achieves </w:t>
      </w:r>
      <w:r w:rsidR="0093544A">
        <w:t xml:space="preserve">a </w:t>
      </w:r>
      <w:r w:rsidR="0093544A" w:rsidRPr="00176C65">
        <w:t>relatively high utility score</w:t>
      </w:r>
      <w:r w:rsidRPr="00176C65">
        <w:t xml:space="preserve"> for both dataset experiment</w:t>
      </w:r>
      <w:r w:rsidR="0093544A">
        <w:t>s</w:t>
      </w:r>
      <w:r>
        <w:t>. This will surely be one of the classifiers that will be used for experiments on larger datasets.</w:t>
      </w:r>
    </w:p>
    <w:p w14:paraId="55BDC4FE" w14:textId="77777777" w:rsidR="001143FA" w:rsidRDefault="001143FA" w:rsidP="00C448C0"/>
    <w:p w14:paraId="470AE04A" w14:textId="592CA16E" w:rsidR="00C448C0" w:rsidRDefault="00C448C0" w:rsidP="00C448C0">
      <w:pPr>
        <w:pStyle w:val="Caption"/>
        <w:keepNext/>
        <w:jc w:val="center"/>
      </w:pPr>
      <w:bookmarkStart w:id="351" w:name="_Ref70689611"/>
      <w:bookmarkStart w:id="352" w:name="_Toc70928379"/>
      <w:bookmarkStart w:id="353" w:name="_Toc72138019"/>
      <w:r>
        <w:t xml:space="preserve">Table </w:t>
      </w:r>
      <w:r>
        <w:fldChar w:fldCharType="begin"/>
      </w:r>
      <w:r>
        <w:instrText xml:space="preserve"> SEQ Table \* ARABIC </w:instrText>
      </w:r>
      <w:r>
        <w:fldChar w:fldCharType="separate"/>
      </w:r>
      <w:r w:rsidR="00B26196">
        <w:rPr>
          <w:noProof/>
        </w:rPr>
        <w:t>13</w:t>
      </w:r>
      <w:r>
        <w:fldChar w:fldCharType="end"/>
      </w:r>
      <w:bookmarkEnd w:id="351"/>
      <w:r>
        <w:t xml:space="preserve">: </w:t>
      </w:r>
      <w:r w:rsidRPr="00BC0C64">
        <w:t>Results of zero filling experiment on the 400 patients dataset</w:t>
      </w:r>
      <w:bookmarkEnd w:id="352"/>
      <w:bookmarkEnd w:id="353"/>
    </w:p>
    <w:tbl>
      <w:tblPr>
        <w:tblStyle w:val="thesistable"/>
        <w:tblW w:w="0" w:type="auto"/>
        <w:jc w:val="center"/>
        <w:tblLook w:val="04A0" w:firstRow="1" w:lastRow="0" w:firstColumn="1" w:lastColumn="0" w:noHBand="0" w:noVBand="1"/>
      </w:tblPr>
      <w:tblGrid>
        <w:gridCol w:w="1908"/>
        <w:gridCol w:w="830"/>
        <w:gridCol w:w="830"/>
        <w:gridCol w:w="830"/>
        <w:gridCol w:w="830"/>
        <w:gridCol w:w="830"/>
      </w:tblGrid>
      <w:tr w:rsidR="00C448C0" w:rsidRPr="006D5205" w14:paraId="24951101" w14:textId="77777777" w:rsidTr="009A224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B53DF" w14:textId="77777777" w:rsidR="00C448C0" w:rsidRPr="00364485" w:rsidRDefault="00C448C0" w:rsidP="00480EE7">
            <w:pPr>
              <w:spacing w:after="0"/>
              <w:jc w:val="center"/>
              <w:rPr>
                <w:rFonts w:eastAsia="Times New Roman" w:cs="Calibri"/>
                <w:color w:val="000000"/>
                <w:sz w:val="22"/>
                <w:szCs w:val="22"/>
                <w:lang w:eastAsia="en-GB"/>
              </w:rPr>
            </w:pPr>
            <w:r w:rsidRPr="00364485">
              <w:rPr>
                <w:rFonts w:eastAsia="Times New Roman" w:cs="Calibri"/>
                <w:color w:val="000000"/>
                <w:sz w:val="22"/>
                <w:szCs w:val="22"/>
                <w:lang w:eastAsia="en-GB"/>
              </w:rPr>
              <w:t>400 patients</w:t>
            </w:r>
          </w:p>
        </w:tc>
        <w:tc>
          <w:tcPr>
            <w:tcW w:w="0" w:type="auto"/>
            <w:noWrap/>
            <w:hideMark/>
          </w:tcPr>
          <w:p w14:paraId="6FDD5572"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DT</w:t>
            </w:r>
          </w:p>
        </w:tc>
        <w:tc>
          <w:tcPr>
            <w:tcW w:w="0" w:type="auto"/>
            <w:noWrap/>
            <w:hideMark/>
          </w:tcPr>
          <w:p w14:paraId="1923E28A"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XGB</w:t>
            </w:r>
          </w:p>
        </w:tc>
        <w:tc>
          <w:tcPr>
            <w:tcW w:w="0" w:type="auto"/>
            <w:noWrap/>
            <w:hideMark/>
          </w:tcPr>
          <w:p w14:paraId="10B67FCF"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ADA</w:t>
            </w:r>
          </w:p>
        </w:tc>
        <w:tc>
          <w:tcPr>
            <w:tcW w:w="0" w:type="auto"/>
            <w:noWrap/>
            <w:hideMark/>
          </w:tcPr>
          <w:p w14:paraId="4451DA1A"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GRAD</w:t>
            </w:r>
          </w:p>
        </w:tc>
        <w:tc>
          <w:tcPr>
            <w:tcW w:w="0" w:type="auto"/>
            <w:noWrap/>
            <w:hideMark/>
          </w:tcPr>
          <w:p w14:paraId="1328F03D"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LGBM</w:t>
            </w:r>
          </w:p>
        </w:tc>
      </w:tr>
      <w:tr w:rsidR="00C448C0" w:rsidRPr="006D5205" w14:paraId="6AAC8A2A" w14:textId="77777777" w:rsidTr="009A224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BA19BA"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UtilityScore_mean</w:t>
            </w:r>
          </w:p>
        </w:tc>
        <w:tc>
          <w:tcPr>
            <w:tcW w:w="0" w:type="auto"/>
            <w:noWrap/>
            <w:hideMark/>
          </w:tcPr>
          <w:p w14:paraId="4F799730" w14:textId="1A050117"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7</w:t>
            </w:r>
            <w:r w:rsidR="0020183B" w:rsidRPr="00364485">
              <w:rPr>
                <w:rFonts w:eastAsia="Times New Roman" w:cs="Calibri"/>
                <w:color w:val="000000"/>
                <w:sz w:val="22"/>
                <w:szCs w:val="22"/>
                <w:lang w:eastAsia="en-GB"/>
              </w:rPr>
              <w:t>4</w:t>
            </w:r>
          </w:p>
        </w:tc>
        <w:tc>
          <w:tcPr>
            <w:tcW w:w="0" w:type="auto"/>
            <w:noWrap/>
            <w:hideMark/>
          </w:tcPr>
          <w:p w14:paraId="06A9E322" w14:textId="77DFE924"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2</w:t>
            </w:r>
            <w:r w:rsidR="004B73DC">
              <w:rPr>
                <w:rFonts w:eastAsia="Times New Roman" w:cs="Calibri"/>
                <w:color w:val="000000"/>
                <w:sz w:val="22"/>
                <w:szCs w:val="22"/>
                <w:lang w:eastAsia="en-GB"/>
              </w:rPr>
              <w:t>0</w:t>
            </w:r>
          </w:p>
        </w:tc>
        <w:tc>
          <w:tcPr>
            <w:tcW w:w="0" w:type="auto"/>
            <w:noWrap/>
            <w:hideMark/>
          </w:tcPr>
          <w:p w14:paraId="3E7B48E6" w14:textId="18D1C282"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364485">
              <w:rPr>
                <w:rFonts w:eastAsia="Times New Roman" w:cs="Calibri"/>
                <w:b/>
                <w:color w:val="000000"/>
                <w:sz w:val="22"/>
                <w:szCs w:val="22"/>
                <w:lang w:eastAsia="en-GB"/>
              </w:rPr>
              <w:t>0.210</w:t>
            </w:r>
          </w:p>
        </w:tc>
        <w:tc>
          <w:tcPr>
            <w:tcW w:w="0" w:type="auto"/>
            <w:noWrap/>
            <w:hideMark/>
          </w:tcPr>
          <w:p w14:paraId="1AA86637" w14:textId="5F421963"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6</w:t>
            </w:r>
            <w:r w:rsidR="004C4574">
              <w:rPr>
                <w:rFonts w:eastAsia="Times New Roman" w:cs="Calibri"/>
                <w:color w:val="000000"/>
                <w:sz w:val="22"/>
                <w:szCs w:val="22"/>
                <w:lang w:eastAsia="en-GB"/>
              </w:rPr>
              <w:t>7</w:t>
            </w:r>
          </w:p>
        </w:tc>
        <w:tc>
          <w:tcPr>
            <w:tcW w:w="0" w:type="auto"/>
            <w:noWrap/>
            <w:hideMark/>
          </w:tcPr>
          <w:p w14:paraId="49660A78" w14:textId="5F571DD4"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2</w:t>
            </w:r>
            <w:r w:rsidR="004C4574">
              <w:rPr>
                <w:rFonts w:eastAsia="Times New Roman" w:cs="Calibri"/>
                <w:color w:val="000000"/>
                <w:sz w:val="22"/>
                <w:szCs w:val="22"/>
                <w:lang w:eastAsia="en-GB"/>
              </w:rPr>
              <w:t>1</w:t>
            </w:r>
          </w:p>
        </w:tc>
      </w:tr>
      <w:tr w:rsidR="00C448C0" w:rsidRPr="006D5205" w14:paraId="2560F0A8" w14:textId="77777777" w:rsidTr="009A224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D4EA9"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UtilityScore_std</w:t>
            </w:r>
          </w:p>
        </w:tc>
        <w:tc>
          <w:tcPr>
            <w:tcW w:w="0" w:type="auto"/>
            <w:noWrap/>
            <w:hideMark/>
          </w:tcPr>
          <w:p w14:paraId="62FFAEB1" w14:textId="58D3B913"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28</w:t>
            </w:r>
            <w:r w:rsidR="0020183B" w:rsidRPr="00364485">
              <w:rPr>
                <w:rFonts w:eastAsia="Times New Roman" w:cs="Calibri"/>
                <w:color w:val="000000"/>
                <w:sz w:val="22"/>
                <w:szCs w:val="22"/>
                <w:lang w:eastAsia="en-GB"/>
              </w:rPr>
              <w:t>2</w:t>
            </w:r>
          </w:p>
        </w:tc>
        <w:tc>
          <w:tcPr>
            <w:tcW w:w="0" w:type="auto"/>
            <w:noWrap/>
            <w:hideMark/>
          </w:tcPr>
          <w:p w14:paraId="05DD9B8A" w14:textId="28106A7B"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72</w:t>
            </w:r>
          </w:p>
        </w:tc>
        <w:tc>
          <w:tcPr>
            <w:tcW w:w="0" w:type="auto"/>
            <w:noWrap/>
            <w:hideMark/>
          </w:tcPr>
          <w:p w14:paraId="21A4AB71" w14:textId="35570EE2"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2</w:t>
            </w:r>
            <w:r w:rsidR="004C4574">
              <w:rPr>
                <w:rFonts w:eastAsia="Times New Roman" w:cs="Calibri"/>
                <w:color w:val="000000"/>
                <w:sz w:val="22"/>
                <w:szCs w:val="22"/>
                <w:lang w:eastAsia="en-GB"/>
              </w:rPr>
              <w:t>80</w:t>
            </w:r>
          </w:p>
        </w:tc>
        <w:tc>
          <w:tcPr>
            <w:tcW w:w="0" w:type="auto"/>
            <w:noWrap/>
            <w:hideMark/>
          </w:tcPr>
          <w:p w14:paraId="4551CB44" w14:textId="41780ECC"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9</w:t>
            </w:r>
            <w:r w:rsidR="00BE202E" w:rsidRPr="00364485">
              <w:rPr>
                <w:rFonts w:eastAsia="Times New Roman" w:cs="Calibri"/>
                <w:color w:val="000000"/>
                <w:sz w:val="22"/>
                <w:szCs w:val="22"/>
                <w:lang w:eastAsia="en-GB"/>
              </w:rPr>
              <w:t>7</w:t>
            </w:r>
          </w:p>
        </w:tc>
        <w:tc>
          <w:tcPr>
            <w:tcW w:w="0" w:type="auto"/>
            <w:noWrap/>
            <w:hideMark/>
          </w:tcPr>
          <w:p w14:paraId="6DEFD8E6" w14:textId="6FD9BA27"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65</w:t>
            </w:r>
          </w:p>
        </w:tc>
      </w:tr>
      <w:tr w:rsidR="00C448C0" w:rsidRPr="006D5205" w14:paraId="47B19D04" w14:textId="77777777" w:rsidTr="009A224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FD35AD"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F1Score_mean</w:t>
            </w:r>
          </w:p>
        </w:tc>
        <w:tc>
          <w:tcPr>
            <w:tcW w:w="0" w:type="auto"/>
            <w:noWrap/>
            <w:hideMark/>
          </w:tcPr>
          <w:p w14:paraId="1700DCC1" w14:textId="77777777"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52</w:t>
            </w:r>
          </w:p>
        </w:tc>
        <w:tc>
          <w:tcPr>
            <w:tcW w:w="0" w:type="auto"/>
            <w:noWrap/>
            <w:hideMark/>
          </w:tcPr>
          <w:p w14:paraId="1721A6B7" w14:textId="77777777"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08</w:t>
            </w:r>
          </w:p>
        </w:tc>
        <w:tc>
          <w:tcPr>
            <w:tcW w:w="0" w:type="auto"/>
            <w:noWrap/>
            <w:hideMark/>
          </w:tcPr>
          <w:p w14:paraId="010582B7" w14:textId="242943C2"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7</w:t>
            </w:r>
            <w:r w:rsidR="009B53ED" w:rsidRPr="00364485">
              <w:rPr>
                <w:rFonts w:eastAsia="Times New Roman" w:cs="Calibri"/>
                <w:color w:val="000000"/>
                <w:sz w:val="22"/>
                <w:szCs w:val="22"/>
                <w:lang w:eastAsia="en-GB"/>
              </w:rPr>
              <w:t>5</w:t>
            </w:r>
          </w:p>
        </w:tc>
        <w:tc>
          <w:tcPr>
            <w:tcW w:w="0" w:type="auto"/>
            <w:noWrap/>
            <w:hideMark/>
          </w:tcPr>
          <w:p w14:paraId="4B745DDA" w14:textId="06096D37"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97</w:t>
            </w:r>
          </w:p>
        </w:tc>
        <w:tc>
          <w:tcPr>
            <w:tcW w:w="0" w:type="auto"/>
            <w:noWrap/>
            <w:hideMark/>
          </w:tcPr>
          <w:p w14:paraId="4A4156F4" w14:textId="0EC76DAC"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16</w:t>
            </w:r>
          </w:p>
        </w:tc>
      </w:tr>
      <w:tr w:rsidR="00C448C0" w:rsidRPr="006D5205" w14:paraId="25EF0278" w14:textId="77777777" w:rsidTr="009A224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E17C25"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F1Score_std</w:t>
            </w:r>
          </w:p>
        </w:tc>
        <w:tc>
          <w:tcPr>
            <w:tcW w:w="0" w:type="auto"/>
            <w:noWrap/>
            <w:hideMark/>
          </w:tcPr>
          <w:p w14:paraId="7C645B2C" w14:textId="103513C9"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3</w:t>
            </w:r>
            <w:r w:rsidR="0020183B" w:rsidRPr="00364485">
              <w:rPr>
                <w:rFonts w:eastAsia="Times New Roman" w:cs="Calibri"/>
                <w:color w:val="000000"/>
                <w:sz w:val="22"/>
                <w:szCs w:val="22"/>
                <w:lang w:eastAsia="en-GB"/>
              </w:rPr>
              <w:t>2</w:t>
            </w:r>
          </w:p>
        </w:tc>
        <w:tc>
          <w:tcPr>
            <w:tcW w:w="0" w:type="auto"/>
            <w:noWrap/>
            <w:hideMark/>
          </w:tcPr>
          <w:p w14:paraId="310AAEFB" w14:textId="77777777"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59</w:t>
            </w:r>
          </w:p>
        </w:tc>
        <w:tc>
          <w:tcPr>
            <w:tcW w:w="0" w:type="auto"/>
            <w:noWrap/>
            <w:hideMark/>
          </w:tcPr>
          <w:p w14:paraId="01E7A0BD" w14:textId="4B0728ED"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4</w:t>
            </w:r>
            <w:r w:rsidR="009B53ED" w:rsidRPr="00364485">
              <w:rPr>
                <w:rFonts w:eastAsia="Times New Roman" w:cs="Calibri"/>
                <w:color w:val="000000"/>
                <w:sz w:val="22"/>
                <w:szCs w:val="22"/>
                <w:lang w:eastAsia="en-GB"/>
              </w:rPr>
              <w:t>6</w:t>
            </w:r>
          </w:p>
        </w:tc>
        <w:tc>
          <w:tcPr>
            <w:tcW w:w="0" w:type="auto"/>
            <w:noWrap/>
            <w:hideMark/>
          </w:tcPr>
          <w:p w14:paraId="2E0E2610" w14:textId="62B64888"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49</w:t>
            </w:r>
          </w:p>
        </w:tc>
        <w:tc>
          <w:tcPr>
            <w:tcW w:w="0" w:type="auto"/>
            <w:noWrap/>
            <w:hideMark/>
          </w:tcPr>
          <w:p w14:paraId="6FD6FE84" w14:textId="77777777"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49</w:t>
            </w:r>
          </w:p>
        </w:tc>
      </w:tr>
      <w:tr w:rsidR="00C448C0" w:rsidRPr="006D5205" w14:paraId="75720ED6" w14:textId="77777777" w:rsidTr="009A224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E7A74"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UROC_mean</w:t>
            </w:r>
          </w:p>
        </w:tc>
        <w:tc>
          <w:tcPr>
            <w:tcW w:w="0" w:type="auto"/>
            <w:noWrap/>
            <w:hideMark/>
          </w:tcPr>
          <w:p w14:paraId="40EC8B35" w14:textId="57CA8D3F"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w:t>
            </w:r>
            <w:r w:rsidR="0020183B" w:rsidRPr="00364485">
              <w:rPr>
                <w:rFonts w:eastAsia="Times New Roman" w:cs="Calibri"/>
                <w:color w:val="000000"/>
                <w:sz w:val="22"/>
                <w:szCs w:val="22"/>
                <w:lang w:eastAsia="en-GB"/>
              </w:rPr>
              <w:t>00</w:t>
            </w:r>
          </w:p>
        </w:tc>
        <w:tc>
          <w:tcPr>
            <w:tcW w:w="0" w:type="auto"/>
            <w:noWrap/>
            <w:hideMark/>
          </w:tcPr>
          <w:p w14:paraId="4DA54CA4" w14:textId="1ABEE2D3"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5</w:t>
            </w:r>
            <w:r w:rsidR="0020183B" w:rsidRPr="00364485">
              <w:rPr>
                <w:rFonts w:eastAsia="Times New Roman" w:cs="Calibri"/>
                <w:color w:val="000000"/>
                <w:sz w:val="22"/>
                <w:szCs w:val="22"/>
                <w:lang w:eastAsia="en-GB"/>
              </w:rPr>
              <w:t>1</w:t>
            </w:r>
          </w:p>
        </w:tc>
        <w:tc>
          <w:tcPr>
            <w:tcW w:w="0" w:type="auto"/>
            <w:noWrap/>
            <w:hideMark/>
          </w:tcPr>
          <w:p w14:paraId="597A07FE" w14:textId="6CB9E928"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93</w:t>
            </w:r>
          </w:p>
        </w:tc>
        <w:tc>
          <w:tcPr>
            <w:tcW w:w="0" w:type="auto"/>
            <w:noWrap/>
            <w:hideMark/>
          </w:tcPr>
          <w:p w14:paraId="39918200" w14:textId="43EC7E4E"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5</w:t>
            </w:r>
            <w:r w:rsidR="00BE202E" w:rsidRPr="00364485">
              <w:rPr>
                <w:rFonts w:eastAsia="Times New Roman" w:cs="Calibri"/>
                <w:color w:val="000000"/>
                <w:sz w:val="22"/>
                <w:szCs w:val="22"/>
                <w:lang w:eastAsia="en-GB"/>
              </w:rPr>
              <w:t>9</w:t>
            </w:r>
          </w:p>
        </w:tc>
        <w:tc>
          <w:tcPr>
            <w:tcW w:w="0" w:type="auto"/>
            <w:noWrap/>
            <w:hideMark/>
          </w:tcPr>
          <w:p w14:paraId="1E3514F7" w14:textId="0ADDBA46"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2</w:t>
            </w:r>
            <w:r w:rsidR="00BE202E" w:rsidRPr="00364485">
              <w:rPr>
                <w:rFonts w:eastAsia="Times New Roman" w:cs="Calibri"/>
                <w:color w:val="000000"/>
                <w:sz w:val="22"/>
                <w:szCs w:val="22"/>
                <w:lang w:eastAsia="en-GB"/>
              </w:rPr>
              <w:t>4</w:t>
            </w:r>
          </w:p>
        </w:tc>
      </w:tr>
      <w:tr w:rsidR="00C448C0" w:rsidRPr="006D5205" w14:paraId="125A1D9C" w14:textId="77777777" w:rsidTr="009A224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B0100B"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UPRC_mean</w:t>
            </w:r>
          </w:p>
        </w:tc>
        <w:tc>
          <w:tcPr>
            <w:tcW w:w="0" w:type="auto"/>
            <w:noWrap/>
            <w:hideMark/>
          </w:tcPr>
          <w:p w14:paraId="046449D8" w14:textId="6B3CF54D"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w:t>
            </w:r>
            <w:r w:rsidR="0020183B" w:rsidRPr="00364485">
              <w:rPr>
                <w:rFonts w:eastAsia="Times New Roman" w:cs="Calibri"/>
                <w:color w:val="000000"/>
                <w:sz w:val="22"/>
                <w:szCs w:val="22"/>
                <w:lang w:eastAsia="en-GB"/>
              </w:rPr>
              <w:t>00</w:t>
            </w:r>
          </w:p>
        </w:tc>
        <w:tc>
          <w:tcPr>
            <w:tcW w:w="0" w:type="auto"/>
            <w:noWrap/>
            <w:hideMark/>
          </w:tcPr>
          <w:p w14:paraId="1671A0C3" w14:textId="77777777"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4</w:t>
            </w:r>
          </w:p>
        </w:tc>
        <w:tc>
          <w:tcPr>
            <w:tcW w:w="0" w:type="auto"/>
            <w:noWrap/>
            <w:hideMark/>
          </w:tcPr>
          <w:p w14:paraId="203122A5" w14:textId="36700FB0"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24</w:t>
            </w:r>
            <w:r w:rsidR="009B53ED" w:rsidRPr="00364485">
              <w:rPr>
                <w:rFonts w:eastAsia="Times New Roman" w:cs="Calibri"/>
                <w:color w:val="000000"/>
                <w:sz w:val="22"/>
                <w:szCs w:val="22"/>
                <w:lang w:eastAsia="en-GB"/>
              </w:rPr>
              <w:t>0</w:t>
            </w:r>
          </w:p>
        </w:tc>
        <w:tc>
          <w:tcPr>
            <w:tcW w:w="0" w:type="auto"/>
            <w:noWrap/>
            <w:hideMark/>
          </w:tcPr>
          <w:p w14:paraId="180AEA90" w14:textId="1B730561"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5</w:t>
            </w:r>
            <w:r w:rsidR="00222337">
              <w:rPr>
                <w:rFonts w:eastAsia="Times New Roman" w:cs="Calibri"/>
                <w:color w:val="000000"/>
                <w:sz w:val="22"/>
                <w:szCs w:val="22"/>
                <w:lang w:eastAsia="en-GB"/>
              </w:rPr>
              <w:t>9</w:t>
            </w:r>
          </w:p>
        </w:tc>
        <w:tc>
          <w:tcPr>
            <w:tcW w:w="0" w:type="auto"/>
            <w:noWrap/>
            <w:hideMark/>
          </w:tcPr>
          <w:p w14:paraId="75D548E3" w14:textId="0B0BE54E"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7</w:t>
            </w:r>
            <w:r w:rsidR="00BE202E" w:rsidRPr="00364485">
              <w:rPr>
                <w:rFonts w:eastAsia="Times New Roman" w:cs="Calibri"/>
                <w:color w:val="000000"/>
                <w:sz w:val="22"/>
                <w:szCs w:val="22"/>
                <w:lang w:eastAsia="en-GB"/>
              </w:rPr>
              <w:t>4</w:t>
            </w:r>
          </w:p>
        </w:tc>
      </w:tr>
      <w:tr w:rsidR="00C448C0" w:rsidRPr="006D5205" w14:paraId="6E795732" w14:textId="77777777" w:rsidTr="009A224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2EA7F0"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ccuracy_mean</w:t>
            </w:r>
          </w:p>
        </w:tc>
        <w:tc>
          <w:tcPr>
            <w:tcW w:w="0" w:type="auto"/>
            <w:noWrap/>
            <w:hideMark/>
          </w:tcPr>
          <w:p w14:paraId="66ED79DA" w14:textId="1C9B84F5"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29</w:t>
            </w:r>
          </w:p>
        </w:tc>
        <w:tc>
          <w:tcPr>
            <w:tcW w:w="0" w:type="auto"/>
            <w:noWrap/>
            <w:hideMark/>
          </w:tcPr>
          <w:p w14:paraId="3F688DF7" w14:textId="2A4B1AA7"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43</w:t>
            </w:r>
          </w:p>
        </w:tc>
        <w:tc>
          <w:tcPr>
            <w:tcW w:w="0" w:type="auto"/>
            <w:noWrap/>
            <w:hideMark/>
          </w:tcPr>
          <w:p w14:paraId="291B1A8B" w14:textId="3332944D"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52</w:t>
            </w:r>
          </w:p>
        </w:tc>
        <w:tc>
          <w:tcPr>
            <w:tcW w:w="0" w:type="auto"/>
            <w:noWrap/>
            <w:hideMark/>
          </w:tcPr>
          <w:p w14:paraId="0FD609DC" w14:textId="70807ECA"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4</w:t>
            </w:r>
            <w:r w:rsidR="009B53ED" w:rsidRPr="00364485">
              <w:rPr>
                <w:rFonts w:eastAsia="Times New Roman" w:cs="Calibri"/>
                <w:color w:val="000000"/>
                <w:sz w:val="22"/>
                <w:szCs w:val="22"/>
                <w:lang w:eastAsia="en-GB"/>
              </w:rPr>
              <w:t>8</w:t>
            </w:r>
          </w:p>
        </w:tc>
        <w:tc>
          <w:tcPr>
            <w:tcW w:w="0" w:type="auto"/>
            <w:noWrap/>
            <w:hideMark/>
          </w:tcPr>
          <w:p w14:paraId="2144FBB7" w14:textId="3F360205"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75</w:t>
            </w:r>
          </w:p>
        </w:tc>
      </w:tr>
      <w:tr w:rsidR="00C448C0" w:rsidRPr="006D5205" w14:paraId="517D900B" w14:textId="77777777" w:rsidTr="009A224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131073"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ccuracy_std</w:t>
            </w:r>
          </w:p>
        </w:tc>
        <w:tc>
          <w:tcPr>
            <w:tcW w:w="0" w:type="auto"/>
            <w:noWrap/>
            <w:hideMark/>
          </w:tcPr>
          <w:p w14:paraId="366AEC36" w14:textId="6C627312"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5</w:t>
            </w:r>
            <w:r w:rsidR="00E44B6A">
              <w:rPr>
                <w:rFonts w:eastAsia="Times New Roman" w:cs="Calibri"/>
                <w:color w:val="000000"/>
                <w:sz w:val="22"/>
                <w:szCs w:val="22"/>
                <w:lang w:eastAsia="en-GB"/>
              </w:rPr>
              <w:t>9</w:t>
            </w:r>
          </w:p>
        </w:tc>
        <w:tc>
          <w:tcPr>
            <w:tcW w:w="0" w:type="auto"/>
            <w:noWrap/>
            <w:hideMark/>
          </w:tcPr>
          <w:p w14:paraId="3EF4A4B1" w14:textId="1873B749"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60</w:t>
            </w:r>
          </w:p>
        </w:tc>
        <w:tc>
          <w:tcPr>
            <w:tcW w:w="0" w:type="auto"/>
            <w:noWrap/>
            <w:hideMark/>
          </w:tcPr>
          <w:p w14:paraId="4A5EE24E" w14:textId="041691E2"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59</w:t>
            </w:r>
          </w:p>
        </w:tc>
        <w:tc>
          <w:tcPr>
            <w:tcW w:w="0" w:type="auto"/>
            <w:noWrap/>
            <w:hideMark/>
          </w:tcPr>
          <w:p w14:paraId="351CB988" w14:textId="080C28FF"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5</w:t>
            </w:r>
            <w:r w:rsidR="00222337">
              <w:rPr>
                <w:rFonts w:eastAsia="Times New Roman" w:cs="Calibri"/>
                <w:color w:val="000000"/>
                <w:sz w:val="22"/>
                <w:szCs w:val="22"/>
                <w:lang w:eastAsia="en-GB"/>
              </w:rPr>
              <w:t>8</w:t>
            </w:r>
          </w:p>
        </w:tc>
        <w:tc>
          <w:tcPr>
            <w:tcW w:w="0" w:type="auto"/>
            <w:noWrap/>
            <w:hideMark/>
          </w:tcPr>
          <w:p w14:paraId="2A065F2A" w14:textId="626890D7"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12</w:t>
            </w:r>
          </w:p>
        </w:tc>
      </w:tr>
      <w:tr w:rsidR="00C448C0" w:rsidRPr="006D5205" w14:paraId="3EF6DA24" w14:textId="77777777" w:rsidTr="009A224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BE244"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Baseline_mean</w:t>
            </w:r>
          </w:p>
        </w:tc>
        <w:tc>
          <w:tcPr>
            <w:tcW w:w="0" w:type="auto"/>
            <w:noWrap/>
            <w:hideMark/>
          </w:tcPr>
          <w:p w14:paraId="37F4369A" w14:textId="36A3E406"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7</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8</w:t>
            </w:r>
            <w:r w:rsidR="004C4574">
              <w:rPr>
                <w:rFonts w:eastAsia="Times New Roman" w:cs="Calibri"/>
                <w:color w:val="000000"/>
                <w:sz w:val="22"/>
                <w:szCs w:val="22"/>
                <w:lang w:eastAsia="en-GB"/>
              </w:rPr>
              <w:t>0</w:t>
            </w:r>
          </w:p>
        </w:tc>
        <w:tc>
          <w:tcPr>
            <w:tcW w:w="0" w:type="auto"/>
            <w:noWrap/>
            <w:hideMark/>
          </w:tcPr>
          <w:p w14:paraId="2EDF7B00" w14:textId="13BF7E8E"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7</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8</w:t>
            </w:r>
            <w:r w:rsidR="004C4574">
              <w:rPr>
                <w:rFonts w:eastAsia="Times New Roman" w:cs="Calibri"/>
                <w:color w:val="000000"/>
                <w:sz w:val="22"/>
                <w:szCs w:val="22"/>
                <w:lang w:eastAsia="en-GB"/>
              </w:rPr>
              <w:t>0</w:t>
            </w:r>
          </w:p>
        </w:tc>
        <w:tc>
          <w:tcPr>
            <w:tcW w:w="0" w:type="auto"/>
            <w:noWrap/>
            <w:hideMark/>
          </w:tcPr>
          <w:p w14:paraId="4E7E8CA9" w14:textId="3466CE7A"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7</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8</w:t>
            </w:r>
            <w:r w:rsidR="004C4574">
              <w:rPr>
                <w:rFonts w:eastAsia="Times New Roman" w:cs="Calibri"/>
                <w:color w:val="000000"/>
                <w:sz w:val="22"/>
                <w:szCs w:val="22"/>
                <w:lang w:eastAsia="en-GB"/>
              </w:rPr>
              <w:t>0</w:t>
            </w:r>
          </w:p>
        </w:tc>
        <w:tc>
          <w:tcPr>
            <w:tcW w:w="0" w:type="auto"/>
            <w:noWrap/>
            <w:hideMark/>
          </w:tcPr>
          <w:p w14:paraId="67E70B2E" w14:textId="670BDD55"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7</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8</w:t>
            </w:r>
            <w:r w:rsidR="004C4574">
              <w:rPr>
                <w:rFonts w:eastAsia="Times New Roman" w:cs="Calibri"/>
                <w:color w:val="000000"/>
                <w:sz w:val="22"/>
                <w:szCs w:val="22"/>
                <w:lang w:eastAsia="en-GB"/>
              </w:rPr>
              <w:t>0</w:t>
            </w:r>
          </w:p>
        </w:tc>
        <w:tc>
          <w:tcPr>
            <w:tcW w:w="0" w:type="auto"/>
            <w:noWrap/>
            <w:hideMark/>
          </w:tcPr>
          <w:p w14:paraId="25A4D11C" w14:textId="4D36FCDD" w:rsidR="00C448C0" w:rsidRPr="00364485" w:rsidRDefault="00C448C0" w:rsidP="009A224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7</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8</w:t>
            </w:r>
            <w:r w:rsidR="004C4574">
              <w:rPr>
                <w:rFonts w:eastAsia="Times New Roman" w:cs="Calibri"/>
                <w:color w:val="000000"/>
                <w:sz w:val="22"/>
                <w:szCs w:val="22"/>
                <w:lang w:eastAsia="en-GB"/>
              </w:rPr>
              <w:t>0</w:t>
            </w:r>
          </w:p>
        </w:tc>
      </w:tr>
      <w:tr w:rsidR="00C448C0" w:rsidRPr="006D5205" w14:paraId="6A503B55" w14:textId="77777777" w:rsidTr="009A224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B6F0C" w14:textId="77777777" w:rsidR="00C448C0" w:rsidRPr="00364485" w:rsidRDefault="00C448C0" w:rsidP="009A224A">
            <w:pPr>
              <w:spacing w:after="0"/>
              <w:rPr>
                <w:rFonts w:eastAsia="Times New Roman" w:cs="Calibri"/>
                <w:color w:val="000000"/>
                <w:sz w:val="22"/>
                <w:szCs w:val="22"/>
                <w:lang w:eastAsia="en-GB"/>
              </w:rPr>
            </w:pPr>
            <w:r w:rsidRPr="00364485">
              <w:rPr>
                <w:rFonts w:eastAsia="Times New Roman" w:cs="Calibri"/>
                <w:sz w:val="22"/>
                <w:szCs w:val="22"/>
                <w:lang w:eastAsia="en-GB"/>
              </w:rPr>
              <w:t>Total time (sec)</w:t>
            </w:r>
          </w:p>
        </w:tc>
        <w:tc>
          <w:tcPr>
            <w:tcW w:w="0" w:type="auto"/>
            <w:noWrap/>
            <w:hideMark/>
          </w:tcPr>
          <w:p w14:paraId="7A7FDC46" w14:textId="6FE7DCF4"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11</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84</w:t>
            </w:r>
            <w:r w:rsidR="004C4574">
              <w:rPr>
                <w:rFonts w:eastAsia="Times New Roman" w:cs="Calibri"/>
                <w:color w:val="000000"/>
                <w:sz w:val="22"/>
                <w:szCs w:val="22"/>
                <w:lang w:eastAsia="en-GB"/>
              </w:rPr>
              <w:t>0</w:t>
            </w:r>
          </w:p>
        </w:tc>
        <w:tc>
          <w:tcPr>
            <w:tcW w:w="0" w:type="auto"/>
            <w:noWrap/>
            <w:hideMark/>
          </w:tcPr>
          <w:p w14:paraId="16325D1F" w14:textId="638B3E74"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40.75</w:t>
            </w:r>
            <w:r w:rsidR="004C4574">
              <w:rPr>
                <w:rFonts w:eastAsia="Times New Roman" w:cs="Calibri"/>
                <w:color w:val="000000"/>
                <w:sz w:val="22"/>
                <w:szCs w:val="22"/>
                <w:lang w:eastAsia="en-GB"/>
              </w:rPr>
              <w:t>0</w:t>
            </w:r>
          </w:p>
        </w:tc>
        <w:tc>
          <w:tcPr>
            <w:tcW w:w="0" w:type="auto"/>
            <w:noWrap/>
            <w:hideMark/>
          </w:tcPr>
          <w:p w14:paraId="252B331F" w14:textId="3EA53912"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40.67</w:t>
            </w:r>
            <w:r w:rsidR="004C4574">
              <w:rPr>
                <w:rFonts w:eastAsia="Times New Roman" w:cs="Calibri"/>
                <w:color w:val="000000"/>
                <w:sz w:val="22"/>
                <w:szCs w:val="22"/>
                <w:lang w:eastAsia="en-GB"/>
              </w:rPr>
              <w:t>0</w:t>
            </w:r>
          </w:p>
        </w:tc>
        <w:tc>
          <w:tcPr>
            <w:tcW w:w="0" w:type="auto"/>
            <w:noWrap/>
            <w:hideMark/>
          </w:tcPr>
          <w:p w14:paraId="05550355" w14:textId="0C5BF3D0"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48</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39</w:t>
            </w:r>
            <w:r w:rsidR="004C4574">
              <w:rPr>
                <w:rFonts w:eastAsia="Times New Roman" w:cs="Calibri"/>
                <w:color w:val="000000"/>
                <w:sz w:val="22"/>
                <w:szCs w:val="22"/>
                <w:lang w:eastAsia="en-GB"/>
              </w:rPr>
              <w:t>0</w:t>
            </w:r>
          </w:p>
        </w:tc>
        <w:tc>
          <w:tcPr>
            <w:tcW w:w="0" w:type="auto"/>
            <w:noWrap/>
            <w:hideMark/>
          </w:tcPr>
          <w:p w14:paraId="296D89E7" w14:textId="518F9535" w:rsidR="00C448C0" w:rsidRPr="00364485" w:rsidRDefault="00C448C0" w:rsidP="009A224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1</w:t>
            </w:r>
            <w:r w:rsidR="00BE202E" w:rsidRPr="00364485">
              <w:rPr>
                <w:rFonts w:eastAsia="Times New Roman" w:cs="Calibri"/>
                <w:color w:val="000000"/>
                <w:sz w:val="22"/>
                <w:szCs w:val="22"/>
                <w:lang w:eastAsia="en-GB"/>
              </w:rPr>
              <w:t>.</w:t>
            </w:r>
            <w:r w:rsidRPr="00364485">
              <w:rPr>
                <w:rFonts w:eastAsia="Times New Roman" w:cs="Calibri"/>
                <w:color w:val="000000"/>
                <w:sz w:val="22"/>
                <w:szCs w:val="22"/>
                <w:lang w:eastAsia="en-GB"/>
              </w:rPr>
              <w:t>32</w:t>
            </w:r>
            <w:r w:rsidR="004C4574">
              <w:rPr>
                <w:rFonts w:eastAsia="Times New Roman" w:cs="Calibri"/>
                <w:color w:val="000000"/>
                <w:sz w:val="22"/>
                <w:szCs w:val="22"/>
                <w:lang w:eastAsia="en-GB"/>
              </w:rPr>
              <w:t>0</w:t>
            </w:r>
          </w:p>
        </w:tc>
      </w:tr>
    </w:tbl>
    <w:p w14:paraId="7B339F45" w14:textId="118FBBC9" w:rsidR="00C448C0" w:rsidRDefault="00C448C0" w:rsidP="00C448C0">
      <w:pPr>
        <w:spacing w:after="0"/>
        <w:jc w:val="left"/>
      </w:pPr>
    </w:p>
    <w:p w14:paraId="0672078A" w14:textId="15CB0267" w:rsidR="00C448C0" w:rsidRDefault="00C448C0" w:rsidP="00C448C0">
      <w:pPr>
        <w:pStyle w:val="Caption"/>
        <w:keepNext/>
        <w:jc w:val="center"/>
      </w:pPr>
      <w:bookmarkStart w:id="354" w:name="_Ref70689625"/>
      <w:bookmarkStart w:id="355" w:name="_Toc70928380"/>
      <w:bookmarkStart w:id="356" w:name="_Toc72138020"/>
      <w:r>
        <w:t xml:space="preserve">Table </w:t>
      </w:r>
      <w:r>
        <w:fldChar w:fldCharType="begin"/>
      </w:r>
      <w:r>
        <w:instrText xml:space="preserve"> SEQ Table \* ARABIC </w:instrText>
      </w:r>
      <w:r>
        <w:fldChar w:fldCharType="separate"/>
      </w:r>
      <w:r w:rsidR="00B26196">
        <w:rPr>
          <w:noProof/>
        </w:rPr>
        <w:t>14</w:t>
      </w:r>
      <w:r>
        <w:fldChar w:fldCharType="end"/>
      </w:r>
      <w:bookmarkEnd w:id="354"/>
      <w:r>
        <w:t xml:space="preserve">: </w:t>
      </w:r>
      <w:r w:rsidRPr="00100A54">
        <w:t xml:space="preserve">Results of </w:t>
      </w:r>
      <w:r w:rsidR="00C77E1C">
        <w:t>zero</w:t>
      </w:r>
      <w:r w:rsidRPr="00100A54">
        <w:t xml:space="preserve"> </w:t>
      </w:r>
      <w:r w:rsidR="00C77E1C">
        <w:t>filling</w:t>
      </w:r>
      <w:r w:rsidRPr="00100A54">
        <w:t xml:space="preserve"> experiment on the 1000 patients dataset</w:t>
      </w:r>
      <w:bookmarkEnd w:id="355"/>
      <w:bookmarkEnd w:id="356"/>
    </w:p>
    <w:tbl>
      <w:tblPr>
        <w:tblStyle w:val="thesistable"/>
        <w:tblW w:w="0" w:type="auto"/>
        <w:jc w:val="center"/>
        <w:tblLook w:val="04A0" w:firstRow="1" w:lastRow="0" w:firstColumn="1" w:lastColumn="0" w:noHBand="0" w:noVBand="1"/>
      </w:tblPr>
      <w:tblGrid>
        <w:gridCol w:w="1908"/>
        <w:gridCol w:w="830"/>
        <w:gridCol w:w="830"/>
        <w:gridCol w:w="830"/>
        <w:gridCol w:w="830"/>
        <w:gridCol w:w="941"/>
      </w:tblGrid>
      <w:tr w:rsidR="00C448C0" w:rsidRPr="00625C18" w14:paraId="74AD8171" w14:textId="77777777" w:rsidTr="00A209B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97FB25" w14:textId="77777777" w:rsidR="00C448C0" w:rsidRPr="00364485" w:rsidRDefault="00C448C0" w:rsidP="00480EE7">
            <w:pPr>
              <w:spacing w:after="0"/>
              <w:jc w:val="center"/>
              <w:rPr>
                <w:rFonts w:eastAsia="Times New Roman" w:cs="Calibri"/>
                <w:color w:val="000000"/>
                <w:sz w:val="22"/>
                <w:szCs w:val="22"/>
                <w:lang w:eastAsia="en-GB"/>
              </w:rPr>
            </w:pPr>
            <w:r w:rsidRPr="00364485">
              <w:rPr>
                <w:rFonts w:eastAsia="Times New Roman" w:cs="Calibri"/>
                <w:color w:val="000000"/>
                <w:sz w:val="22"/>
                <w:szCs w:val="22"/>
                <w:lang w:eastAsia="en-GB"/>
              </w:rPr>
              <w:t>1000 patients</w:t>
            </w:r>
          </w:p>
        </w:tc>
        <w:tc>
          <w:tcPr>
            <w:tcW w:w="0" w:type="auto"/>
            <w:noWrap/>
            <w:hideMark/>
          </w:tcPr>
          <w:p w14:paraId="648A9541"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val="en-US" w:eastAsia="en-GB"/>
              </w:rPr>
              <w:t>DT</w:t>
            </w:r>
          </w:p>
        </w:tc>
        <w:tc>
          <w:tcPr>
            <w:tcW w:w="0" w:type="auto"/>
            <w:noWrap/>
            <w:hideMark/>
          </w:tcPr>
          <w:p w14:paraId="338CBE26"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XGB</w:t>
            </w:r>
          </w:p>
        </w:tc>
        <w:tc>
          <w:tcPr>
            <w:tcW w:w="0" w:type="auto"/>
            <w:noWrap/>
            <w:hideMark/>
          </w:tcPr>
          <w:p w14:paraId="396781FC"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ADA</w:t>
            </w:r>
          </w:p>
        </w:tc>
        <w:tc>
          <w:tcPr>
            <w:tcW w:w="0" w:type="auto"/>
            <w:noWrap/>
            <w:hideMark/>
          </w:tcPr>
          <w:p w14:paraId="52F273A4"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GRAD</w:t>
            </w:r>
          </w:p>
        </w:tc>
        <w:tc>
          <w:tcPr>
            <w:tcW w:w="0" w:type="auto"/>
            <w:noWrap/>
            <w:hideMark/>
          </w:tcPr>
          <w:p w14:paraId="3A4B4547" w14:textId="77777777" w:rsidR="00C448C0" w:rsidRPr="00364485"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LGBM</w:t>
            </w:r>
          </w:p>
        </w:tc>
      </w:tr>
      <w:tr w:rsidR="00C448C0" w:rsidRPr="00625C18" w14:paraId="3436820B" w14:textId="77777777" w:rsidTr="00A209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4BC549"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UtilityScore_mean</w:t>
            </w:r>
          </w:p>
        </w:tc>
        <w:tc>
          <w:tcPr>
            <w:tcW w:w="0" w:type="auto"/>
            <w:noWrap/>
            <w:hideMark/>
          </w:tcPr>
          <w:p w14:paraId="58DC5776" w14:textId="463610BE"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364485">
              <w:rPr>
                <w:rFonts w:eastAsia="Times New Roman" w:cs="Calibri"/>
                <w:b/>
                <w:color w:val="000000"/>
                <w:sz w:val="22"/>
                <w:szCs w:val="22"/>
                <w:lang w:eastAsia="en-GB"/>
              </w:rPr>
              <w:t>0.154</w:t>
            </w:r>
          </w:p>
        </w:tc>
        <w:tc>
          <w:tcPr>
            <w:tcW w:w="0" w:type="auto"/>
            <w:noWrap/>
            <w:hideMark/>
          </w:tcPr>
          <w:p w14:paraId="181430D2" w14:textId="542E968F"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3</w:t>
            </w:r>
            <w:r w:rsidR="00ED0765">
              <w:rPr>
                <w:rFonts w:eastAsia="Times New Roman" w:cs="Calibri"/>
                <w:color w:val="000000"/>
                <w:sz w:val="22"/>
                <w:szCs w:val="22"/>
                <w:lang w:eastAsia="en-GB"/>
              </w:rPr>
              <w:t>6</w:t>
            </w:r>
          </w:p>
        </w:tc>
        <w:tc>
          <w:tcPr>
            <w:tcW w:w="0" w:type="auto"/>
            <w:noWrap/>
            <w:hideMark/>
          </w:tcPr>
          <w:p w14:paraId="59A1B1CB" w14:textId="1F38CBEB"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1</w:t>
            </w:r>
            <w:r w:rsidR="00BE202E" w:rsidRPr="00364485">
              <w:rPr>
                <w:rFonts w:eastAsia="Times New Roman" w:cs="Calibri"/>
                <w:color w:val="000000"/>
                <w:sz w:val="22"/>
                <w:szCs w:val="22"/>
                <w:lang w:eastAsia="en-GB"/>
              </w:rPr>
              <w:t>4</w:t>
            </w:r>
          </w:p>
        </w:tc>
        <w:tc>
          <w:tcPr>
            <w:tcW w:w="0" w:type="auto"/>
            <w:noWrap/>
            <w:hideMark/>
          </w:tcPr>
          <w:p w14:paraId="2B2E99DB" w14:textId="60F3A9FF"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14</w:t>
            </w:r>
          </w:p>
        </w:tc>
        <w:tc>
          <w:tcPr>
            <w:tcW w:w="0" w:type="auto"/>
            <w:noWrap/>
            <w:hideMark/>
          </w:tcPr>
          <w:p w14:paraId="35D1299F" w14:textId="7ECD7B3E"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07</w:t>
            </w:r>
          </w:p>
        </w:tc>
      </w:tr>
      <w:tr w:rsidR="00C448C0" w:rsidRPr="00625C18" w14:paraId="241F7209" w14:textId="77777777" w:rsidTr="00A209B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27AC33"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UtilityScore_std</w:t>
            </w:r>
          </w:p>
        </w:tc>
        <w:tc>
          <w:tcPr>
            <w:tcW w:w="0" w:type="auto"/>
            <w:noWrap/>
            <w:hideMark/>
          </w:tcPr>
          <w:p w14:paraId="4F05EFF3" w14:textId="2841F844"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1</w:t>
            </w:r>
            <w:r w:rsidR="00BE202E" w:rsidRPr="00364485">
              <w:rPr>
                <w:rFonts w:eastAsia="Times New Roman" w:cs="Calibri"/>
                <w:color w:val="000000"/>
                <w:sz w:val="22"/>
                <w:szCs w:val="22"/>
                <w:lang w:eastAsia="en-GB"/>
              </w:rPr>
              <w:t>5</w:t>
            </w:r>
          </w:p>
        </w:tc>
        <w:tc>
          <w:tcPr>
            <w:tcW w:w="0" w:type="auto"/>
            <w:noWrap/>
            <w:hideMark/>
          </w:tcPr>
          <w:p w14:paraId="31D32BCC" w14:textId="3A7BE29B"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7</w:t>
            </w:r>
            <w:r w:rsidR="00BE202E" w:rsidRPr="00364485">
              <w:rPr>
                <w:rFonts w:eastAsia="Times New Roman" w:cs="Calibri"/>
                <w:color w:val="000000"/>
                <w:sz w:val="22"/>
                <w:szCs w:val="22"/>
                <w:lang w:eastAsia="en-GB"/>
              </w:rPr>
              <w:t>8</w:t>
            </w:r>
          </w:p>
        </w:tc>
        <w:tc>
          <w:tcPr>
            <w:tcW w:w="0" w:type="auto"/>
            <w:noWrap/>
            <w:hideMark/>
          </w:tcPr>
          <w:p w14:paraId="0D4407E1" w14:textId="4E607FBA"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82</w:t>
            </w:r>
          </w:p>
        </w:tc>
        <w:tc>
          <w:tcPr>
            <w:tcW w:w="0" w:type="auto"/>
            <w:noWrap/>
            <w:hideMark/>
          </w:tcPr>
          <w:p w14:paraId="05EF0341" w14:textId="06863E1F"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w:t>
            </w:r>
            <w:r w:rsidR="00ED0765" w:rsidRPr="00364485">
              <w:rPr>
                <w:rFonts w:eastAsia="Times New Roman" w:cs="Calibri"/>
                <w:color w:val="000000"/>
                <w:sz w:val="22"/>
                <w:szCs w:val="22"/>
                <w:lang w:eastAsia="en-GB"/>
              </w:rPr>
              <w:t>0</w:t>
            </w:r>
            <w:r w:rsidR="00ED0765">
              <w:rPr>
                <w:rFonts w:eastAsia="Times New Roman" w:cs="Calibri"/>
                <w:color w:val="000000"/>
                <w:sz w:val="22"/>
                <w:szCs w:val="22"/>
                <w:lang w:eastAsia="en-GB"/>
              </w:rPr>
              <w:t>90</w:t>
            </w:r>
          </w:p>
        </w:tc>
        <w:tc>
          <w:tcPr>
            <w:tcW w:w="0" w:type="auto"/>
            <w:noWrap/>
            <w:hideMark/>
          </w:tcPr>
          <w:p w14:paraId="3D5C9726" w14:textId="2BFDF109"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22</w:t>
            </w:r>
          </w:p>
        </w:tc>
      </w:tr>
      <w:tr w:rsidR="00C448C0" w:rsidRPr="00625C18" w14:paraId="51FF3040" w14:textId="77777777" w:rsidTr="00A209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6685F4"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F1Score_mean</w:t>
            </w:r>
          </w:p>
        </w:tc>
        <w:tc>
          <w:tcPr>
            <w:tcW w:w="0" w:type="auto"/>
            <w:noWrap/>
            <w:hideMark/>
          </w:tcPr>
          <w:p w14:paraId="292DD4CF" w14:textId="3265CE9D"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0</w:t>
            </w:r>
            <w:r w:rsidR="00222337">
              <w:rPr>
                <w:rFonts w:eastAsia="Times New Roman" w:cs="Calibri"/>
                <w:color w:val="000000"/>
                <w:sz w:val="22"/>
                <w:szCs w:val="22"/>
                <w:lang w:eastAsia="en-GB"/>
              </w:rPr>
              <w:t>9</w:t>
            </w:r>
          </w:p>
        </w:tc>
        <w:tc>
          <w:tcPr>
            <w:tcW w:w="0" w:type="auto"/>
            <w:noWrap/>
            <w:hideMark/>
          </w:tcPr>
          <w:p w14:paraId="5E49C3A4" w14:textId="2575CBEE"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26</w:t>
            </w:r>
          </w:p>
        </w:tc>
        <w:tc>
          <w:tcPr>
            <w:tcW w:w="0" w:type="auto"/>
            <w:noWrap/>
            <w:hideMark/>
          </w:tcPr>
          <w:p w14:paraId="4EE35E7E" w14:textId="08B098DD"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2</w:t>
            </w:r>
            <w:r w:rsidR="00222337">
              <w:rPr>
                <w:rFonts w:eastAsia="Times New Roman" w:cs="Calibri"/>
                <w:color w:val="000000"/>
                <w:sz w:val="22"/>
                <w:szCs w:val="22"/>
                <w:lang w:eastAsia="en-GB"/>
              </w:rPr>
              <w:t>9</w:t>
            </w:r>
          </w:p>
        </w:tc>
        <w:tc>
          <w:tcPr>
            <w:tcW w:w="0" w:type="auto"/>
            <w:noWrap/>
            <w:hideMark/>
          </w:tcPr>
          <w:p w14:paraId="03ACE18B" w14:textId="1A3CA12C"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2</w:t>
            </w:r>
            <w:r w:rsidR="00222337">
              <w:rPr>
                <w:rFonts w:eastAsia="Times New Roman" w:cs="Calibri"/>
                <w:color w:val="000000"/>
                <w:sz w:val="22"/>
                <w:szCs w:val="22"/>
                <w:lang w:eastAsia="en-GB"/>
              </w:rPr>
              <w:t>3</w:t>
            </w:r>
          </w:p>
        </w:tc>
        <w:tc>
          <w:tcPr>
            <w:tcW w:w="0" w:type="auto"/>
            <w:noWrap/>
            <w:hideMark/>
          </w:tcPr>
          <w:p w14:paraId="1A5535D7" w14:textId="4814B552"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13</w:t>
            </w:r>
          </w:p>
        </w:tc>
      </w:tr>
      <w:tr w:rsidR="00C448C0" w:rsidRPr="00625C18" w14:paraId="5820E9DC" w14:textId="77777777" w:rsidTr="00A209B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EAFB77"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F1Score_std</w:t>
            </w:r>
          </w:p>
        </w:tc>
        <w:tc>
          <w:tcPr>
            <w:tcW w:w="0" w:type="auto"/>
            <w:noWrap/>
            <w:hideMark/>
          </w:tcPr>
          <w:p w14:paraId="62BDD381" w14:textId="77777777"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63</w:t>
            </w:r>
          </w:p>
        </w:tc>
        <w:tc>
          <w:tcPr>
            <w:tcW w:w="0" w:type="auto"/>
            <w:noWrap/>
            <w:hideMark/>
          </w:tcPr>
          <w:p w14:paraId="2767DC73" w14:textId="6C737C55"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67</w:t>
            </w:r>
          </w:p>
        </w:tc>
        <w:tc>
          <w:tcPr>
            <w:tcW w:w="0" w:type="auto"/>
            <w:noWrap/>
            <w:hideMark/>
          </w:tcPr>
          <w:p w14:paraId="5680E06C" w14:textId="1000B5FF"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79</w:t>
            </w:r>
          </w:p>
        </w:tc>
        <w:tc>
          <w:tcPr>
            <w:tcW w:w="0" w:type="auto"/>
            <w:noWrap/>
            <w:hideMark/>
          </w:tcPr>
          <w:p w14:paraId="292E755D" w14:textId="0ADFC8DD"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91</w:t>
            </w:r>
          </w:p>
        </w:tc>
        <w:tc>
          <w:tcPr>
            <w:tcW w:w="0" w:type="auto"/>
            <w:noWrap/>
            <w:hideMark/>
          </w:tcPr>
          <w:p w14:paraId="76593A5D" w14:textId="5A26DE9F"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w:t>
            </w:r>
            <w:r w:rsidR="005240D4">
              <w:rPr>
                <w:rFonts w:eastAsia="Times New Roman" w:cs="Calibri"/>
                <w:color w:val="000000"/>
                <w:sz w:val="22"/>
                <w:szCs w:val="22"/>
                <w:lang w:eastAsia="en-GB"/>
              </w:rPr>
              <w:t>30</w:t>
            </w:r>
          </w:p>
        </w:tc>
      </w:tr>
      <w:tr w:rsidR="00C448C0" w:rsidRPr="00625C18" w14:paraId="4DA3D753" w14:textId="77777777" w:rsidTr="00A209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B8824E"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UROC_mean</w:t>
            </w:r>
          </w:p>
        </w:tc>
        <w:tc>
          <w:tcPr>
            <w:tcW w:w="0" w:type="auto"/>
            <w:noWrap/>
            <w:hideMark/>
          </w:tcPr>
          <w:p w14:paraId="1E6B9499" w14:textId="77777777"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00</w:t>
            </w:r>
          </w:p>
        </w:tc>
        <w:tc>
          <w:tcPr>
            <w:tcW w:w="0" w:type="auto"/>
            <w:noWrap/>
            <w:hideMark/>
          </w:tcPr>
          <w:p w14:paraId="20307625" w14:textId="31357FC5"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77</w:t>
            </w:r>
          </w:p>
        </w:tc>
        <w:tc>
          <w:tcPr>
            <w:tcW w:w="0" w:type="auto"/>
            <w:noWrap/>
            <w:hideMark/>
          </w:tcPr>
          <w:p w14:paraId="7E313BA2" w14:textId="2ACF4882"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80</w:t>
            </w:r>
            <w:r w:rsidR="00BE202E" w:rsidRPr="00364485">
              <w:rPr>
                <w:rFonts w:eastAsia="Times New Roman" w:cs="Calibri"/>
                <w:color w:val="000000"/>
                <w:sz w:val="22"/>
                <w:szCs w:val="22"/>
                <w:lang w:eastAsia="en-GB"/>
              </w:rPr>
              <w:t>7</w:t>
            </w:r>
          </w:p>
        </w:tc>
        <w:tc>
          <w:tcPr>
            <w:tcW w:w="0" w:type="auto"/>
            <w:noWrap/>
            <w:hideMark/>
          </w:tcPr>
          <w:p w14:paraId="41C9C005" w14:textId="15D7979B"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83</w:t>
            </w:r>
          </w:p>
        </w:tc>
        <w:tc>
          <w:tcPr>
            <w:tcW w:w="0" w:type="auto"/>
            <w:noWrap/>
            <w:hideMark/>
          </w:tcPr>
          <w:p w14:paraId="73D8578E" w14:textId="10661084"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75</w:t>
            </w:r>
            <w:r w:rsidR="005240D4">
              <w:rPr>
                <w:rFonts w:eastAsia="Times New Roman" w:cs="Calibri"/>
                <w:color w:val="000000"/>
                <w:sz w:val="22"/>
                <w:szCs w:val="22"/>
                <w:lang w:eastAsia="en-GB"/>
              </w:rPr>
              <w:t>8</w:t>
            </w:r>
          </w:p>
        </w:tc>
      </w:tr>
      <w:tr w:rsidR="00C448C0" w:rsidRPr="00625C18" w14:paraId="2429450D" w14:textId="77777777" w:rsidTr="00A209B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8864FE"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UPRC_mean</w:t>
            </w:r>
          </w:p>
        </w:tc>
        <w:tc>
          <w:tcPr>
            <w:tcW w:w="0" w:type="auto"/>
            <w:noWrap/>
            <w:hideMark/>
          </w:tcPr>
          <w:p w14:paraId="089735F3" w14:textId="77777777"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00</w:t>
            </w:r>
          </w:p>
        </w:tc>
        <w:tc>
          <w:tcPr>
            <w:tcW w:w="0" w:type="auto"/>
            <w:noWrap/>
            <w:hideMark/>
          </w:tcPr>
          <w:p w14:paraId="2BFD5E4E" w14:textId="77777777"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23</w:t>
            </w:r>
          </w:p>
        </w:tc>
        <w:tc>
          <w:tcPr>
            <w:tcW w:w="0" w:type="auto"/>
            <w:noWrap/>
            <w:hideMark/>
          </w:tcPr>
          <w:p w14:paraId="3217A490" w14:textId="350BC2F0"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3</w:t>
            </w:r>
            <w:r w:rsidR="00BE202E" w:rsidRPr="00364485">
              <w:rPr>
                <w:rFonts w:eastAsia="Times New Roman" w:cs="Calibri"/>
                <w:color w:val="000000"/>
                <w:sz w:val="22"/>
                <w:szCs w:val="22"/>
                <w:lang w:eastAsia="en-GB"/>
              </w:rPr>
              <w:t>4</w:t>
            </w:r>
          </w:p>
        </w:tc>
        <w:tc>
          <w:tcPr>
            <w:tcW w:w="0" w:type="auto"/>
            <w:noWrap/>
            <w:hideMark/>
          </w:tcPr>
          <w:p w14:paraId="5010F410" w14:textId="2741794F"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110</w:t>
            </w:r>
          </w:p>
        </w:tc>
        <w:tc>
          <w:tcPr>
            <w:tcW w:w="0" w:type="auto"/>
            <w:noWrap/>
            <w:hideMark/>
          </w:tcPr>
          <w:p w14:paraId="356FFC27" w14:textId="40D1BEF3"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87</w:t>
            </w:r>
          </w:p>
        </w:tc>
      </w:tr>
      <w:tr w:rsidR="00C448C0" w:rsidRPr="00625C18" w14:paraId="74CF00BF" w14:textId="77777777" w:rsidTr="00A209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4AD83E"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ccuracy_mean</w:t>
            </w:r>
          </w:p>
        </w:tc>
        <w:tc>
          <w:tcPr>
            <w:tcW w:w="0" w:type="auto"/>
            <w:noWrap/>
            <w:hideMark/>
          </w:tcPr>
          <w:p w14:paraId="7856982A" w14:textId="77777777"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38</w:t>
            </w:r>
          </w:p>
        </w:tc>
        <w:tc>
          <w:tcPr>
            <w:tcW w:w="0" w:type="auto"/>
            <w:noWrap/>
            <w:hideMark/>
          </w:tcPr>
          <w:p w14:paraId="2D1874B3" w14:textId="77777777"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66</w:t>
            </w:r>
          </w:p>
        </w:tc>
        <w:tc>
          <w:tcPr>
            <w:tcW w:w="0" w:type="auto"/>
            <w:noWrap/>
            <w:hideMark/>
          </w:tcPr>
          <w:p w14:paraId="1E41D12B" w14:textId="1F424110"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71</w:t>
            </w:r>
          </w:p>
        </w:tc>
        <w:tc>
          <w:tcPr>
            <w:tcW w:w="0" w:type="auto"/>
            <w:noWrap/>
            <w:hideMark/>
          </w:tcPr>
          <w:p w14:paraId="5E0225CD" w14:textId="18E1BDF7"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6</w:t>
            </w:r>
            <w:r w:rsidR="00BE202E" w:rsidRPr="00364485">
              <w:rPr>
                <w:rFonts w:eastAsia="Times New Roman" w:cs="Calibri"/>
                <w:color w:val="000000"/>
                <w:sz w:val="22"/>
                <w:szCs w:val="22"/>
                <w:lang w:eastAsia="en-GB"/>
              </w:rPr>
              <w:t>8</w:t>
            </w:r>
          </w:p>
        </w:tc>
        <w:tc>
          <w:tcPr>
            <w:tcW w:w="0" w:type="auto"/>
            <w:noWrap/>
            <w:hideMark/>
          </w:tcPr>
          <w:p w14:paraId="137118BF" w14:textId="4997446C"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98</w:t>
            </w:r>
            <w:r w:rsidR="00BE202E" w:rsidRPr="00364485">
              <w:rPr>
                <w:rFonts w:eastAsia="Times New Roman" w:cs="Calibri"/>
                <w:color w:val="000000"/>
                <w:sz w:val="22"/>
                <w:szCs w:val="22"/>
                <w:lang w:eastAsia="en-GB"/>
              </w:rPr>
              <w:t>0</w:t>
            </w:r>
          </w:p>
        </w:tc>
      </w:tr>
      <w:tr w:rsidR="00C448C0" w:rsidRPr="00625C18" w14:paraId="482EC0B6" w14:textId="77777777" w:rsidTr="00A209B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C836B"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Accuracy_std</w:t>
            </w:r>
          </w:p>
        </w:tc>
        <w:tc>
          <w:tcPr>
            <w:tcW w:w="0" w:type="auto"/>
            <w:noWrap/>
            <w:hideMark/>
          </w:tcPr>
          <w:p w14:paraId="2C2A663B" w14:textId="33CC3818"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28</w:t>
            </w:r>
          </w:p>
        </w:tc>
        <w:tc>
          <w:tcPr>
            <w:tcW w:w="0" w:type="auto"/>
            <w:noWrap/>
            <w:hideMark/>
          </w:tcPr>
          <w:p w14:paraId="71A0AE69" w14:textId="4046F096"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1</w:t>
            </w:r>
            <w:r w:rsidR="00ED0765">
              <w:rPr>
                <w:rFonts w:eastAsia="Times New Roman" w:cs="Calibri"/>
                <w:color w:val="000000"/>
                <w:sz w:val="22"/>
                <w:szCs w:val="22"/>
                <w:lang w:eastAsia="en-GB"/>
              </w:rPr>
              <w:t>7</w:t>
            </w:r>
          </w:p>
        </w:tc>
        <w:tc>
          <w:tcPr>
            <w:tcW w:w="0" w:type="auto"/>
            <w:noWrap/>
            <w:hideMark/>
          </w:tcPr>
          <w:p w14:paraId="3C4FEF33" w14:textId="4BC6CE6A"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12</w:t>
            </w:r>
          </w:p>
        </w:tc>
        <w:tc>
          <w:tcPr>
            <w:tcW w:w="0" w:type="auto"/>
            <w:noWrap/>
            <w:hideMark/>
          </w:tcPr>
          <w:p w14:paraId="61985782" w14:textId="74D074BC"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20</w:t>
            </w:r>
          </w:p>
        </w:tc>
        <w:tc>
          <w:tcPr>
            <w:tcW w:w="0" w:type="auto"/>
            <w:noWrap/>
            <w:hideMark/>
          </w:tcPr>
          <w:p w14:paraId="2C620A38" w14:textId="4B28BC66"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0.008</w:t>
            </w:r>
          </w:p>
        </w:tc>
      </w:tr>
      <w:tr w:rsidR="00C448C0" w:rsidRPr="00625C18" w14:paraId="2405C873" w14:textId="77777777" w:rsidTr="00A209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A3F310" w14:textId="77777777" w:rsidR="00C448C0" w:rsidRPr="00364485" w:rsidRDefault="00C448C0" w:rsidP="009A224A">
            <w:pPr>
              <w:spacing w:after="0"/>
              <w:rPr>
                <w:rFonts w:eastAsia="Times New Roman" w:cs="Calibri"/>
                <w:color w:val="000000"/>
                <w:sz w:val="22"/>
                <w:szCs w:val="22"/>
                <w:lang w:eastAsia="en-GB"/>
              </w:rPr>
            </w:pPr>
            <w:r w:rsidRPr="00364485">
              <w:rPr>
                <w:rFonts w:cs="Calibri"/>
                <w:sz w:val="22"/>
                <w:szCs w:val="22"/>
              </w:rPr>
              <w:t>Baseline_mean</w:t>
            </w:r>
          </w:p>
        </w:tc>
        <w:tc>
          <w:tcPr>
            <w:tcW w:w="0" w:type="auto"/>
            <w:noWrap/>
            <w:hideMark/>
          </w:tcPr>
          <w:p w14:paraId="60B08AB2" w14:textId="109569E2"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8.26</w:t>
            </w:r>
            <w:r w:rsidR="00ED0765">
              <w:rPr>
                <w:rFonts w:eastAsia="Times New Roman" w:cs="Calibri"/>
                <w:color w:val="000000"/>
                <w:sz w:val="22"/>
                <w:szCs w:val="22"/>
                <w:lang w:eastAsia="en-GB"/>
              </w:rPr>
              <w:t>0</w:t>
            </w:r>
          </w:p>
        </w:tc>
        <w:tc>
          <w:tcPr>
            <w:tcW w:w="0" w:type="auto"/>
            <w:noWrap/>
            <w:hideMark/>
          </w:tcPr>
          <w:p w14:paraId="6FC5BF5B" w14:textId="4F0BC94F"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8.26</w:t>
            </w:r>
            <w:r w:rsidR="00ED0765">
              <w:rPr>
                <w:rFonts w:eastAsia="Times New Roman" w:cs="Calibri"/>
                <w:color w:val="000000"/>
                <w:sz w:val="22"/>
                <w:szCs w:val="22"/>
                <w:lang w:eastAsia="en-GB"/>
              </w:rPr>
              <w:t>0</w:t>
            </w:r>
          </w:p>
        </w:tc>
        <w:tc>
          <w:tcPr>
            <w:tcW w:w="0" w:type="auto"/>
            <w:noWrap/>
            <w:hideMark/>
          </w:tcPr>
          <w:p w14:paraId="104AE718" w14:textId="2C8DBF2F"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8.26</w:t>
            </w:r>
            <w:r w:rsidR="00ED0765">
              <w:rPr>
                <w:rFonts w:eastAsia="Times New Roman" w:cs="Calibri"/>
                <w:color w:val="000000"/>
                <w:sz w:val="22"/>
                <w:szCs w:val="22"/>
                <w:lang w:eastAsia="en-GB"/>
              </w:rPr>
              <w:t>0</w:t>
            </w:r>
          </w:p>
        </w:tc>
        <w:tc>
          <w:tcPr>
            <w:tcW w:w="0" w:type="auto"/>
            <w:noWrap/>
            <w:hideMark/>
          </w:tcPr>
          <w:p w14:paraId="24903FE3" w14:textId="54EC3BC6"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8.26</w:t>
            </w:r>
            <w:r w:rsidR="00ED0765">
              <w:rPr>
                <w:rFonts w:eastAsia="Times New Roman" w:cs="Calibri"/>
                <w:color w:val="000000"/>
                <w:sz w:val="22"/>
                <w:szCs w:val="22"/>
                <w:lang w:eastAsia="en-GB"/>
              </w:rPr>
              <w:t>0</w:t>
            </w:r>
          </w:p>
        </w:tc>
        <w:tc>
          <w:tcPr>
            <w:tcW w:w="0" w:type="auto"/>
            <w:noWrap/>
            <w:hideMark/>
          </w:tcPr>
          <w:p w14:paraId="4CEFBBD5" w14:textId="05BE02A2" w:rsidR="00C448C0" w:rsidRPr="00364485" w:rsidRDefault="00C448C0" w:rsidP="00A209B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98.26</w:t>
            </w:r>
            <w:r w:rsidR="00ED0765">
              <w:rPr>
                <w:rFonts w:eastAsia="Times New Roman" w:cs="Calibri"/>
                <w:color w:val="000000"/>
                <w:sz w:val="22"/>
                <w:szCs w:val="22"/>
                <w:lang w:eastAsia="en-GB"/>
              </w:rPr>
              <w:t>0</w:t>
            </w:r>
          </w:p>
        </w:tc>
      </w:tr>
      <w:tr w:rsidR="00C448C0" w:rsidRPr="00625C18" w14:paraId="4F8D9F50" w14:textId="77777777" w:rsidTr="00A209B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E7B71A" w14:textId="77777777" w:rsidR="00C448C0" w:rsidRPr="00364485" w:rsidRDefault="00C448C0" w:rsidP="009A224A">
            <w:pPr>
              <w:spacing w:after="0"/>
              <w:rPr>
                <w:rFonts w:eastAsia="Times New Roman" w:cs="Calibri"/>
                <w:color w:val="000000"/>
                <w:sz w:val="22"/>
                <w:szCs w:val="22"/>
                <w:lang w:eastAsia="en-GB"/>
              </w:rPr>
            </w:pPr>
            <w:r w:rsidRPr="00364485">
              <w:rPr>
                <w:rFonts w:eastAsia="Times New Roman" w:cs="Calibri"/>
                <w:sz w:val="22"/>
                <w:szCs w:val="22"/>
                <w:lang w:eastAsia="en-GB"/>
              </w:rPr>
              <w:t>Total time (sec)</w:t>
            </w:r>
          </w:p>
        </w:tc>
        <w:tc>
          <w:tcPr>
            <w:tcW w:w="0" w:type="auto"/>
            <w:noWrap/>
            <w:hideMark/>
          </w:tcPr>
          <w:p w14:paraId="30681353" w14:textId="1EE4E337"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19.14</w:t>
            </w:r>
            <w:r w:rsidR="00ED0765">
              <w:rPr>
                <w:rFonts w:eastAsia="Times New Roman" w:cs="Calibri"/>
                <w:color w:val="000000"/>
                <w:sz w:val="22"/>
                <w:szCs w:val="22"/>
                <w:lang w:eastAsia="en-GB"/>
              </w:rPr>
              <w:t>0</w:t>
            </w:r>
          </w:p>
        </w:tc>
        <w:tc>
          <w:tcPr>
            <w:tcW w:w="0" w:type="auto"/>
            <w:noWrap/>
            <w:hideMark/>
          </w:tcPr>
          <w:p w14:paraId="23BA1771" w14:textId="7B4009CA"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64.38</w:t>
            </w:r>
            <w:r w:rsidR="00ED0765">
              <w:rPr>
                <w:rFonts w:eastAsia="Times New Roman" w:cs="Calibri"/>
                <w:color w:val="000000"/>
                <w:sz w:val="22"/>
                <w:szCs w:val="22"/>
                <w:lang w:eastAsia="en-GB"/>
              </w:rPr>
              <w:t>0</w:t>
            </w:r>
          </w:p>
        </w:tc>
        <w:tc>
          <w:tcPr>
            <w:tcW w:w="0" w:type="auto"/>
            <w:noWrap/>
            <w:hideMark/>
          </w:tcPr>
          <w:p w14:paraId="35221E0C" w14:textId="36A1E0F6"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87.51</w:t>
            </w:r>
            <w:r w:rsidR="00ED0765">
              <w:rPr>
                <w:rFonts w:eastAsia="Times New Roman" w:cs="Calibri"/>
                <w:color w:val="000000"/>
                <w:sz w:val="22"/>
                <w:szCs w:val="22"/>
                <w:lang w:eastAsia="en-GB"/>
              </w:rPr>
              <w:t>0</w:t>
            </w:r>
          </w:p>
        </w:tc>
        <w:tc>
          <w:tcPr>
            <w:tcW w:w="0" w:type="auto"/>
            <w:noWrap/>
            <w:hideMark/>
          </w:tcPr>
          <w:p w14:paraId="78E77D96" w14:textId="3E8CB253"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43.03</w:t>
            </w:r>
            <w:r w:rsidR="00ED0765">
              <w:rPr>
                <w:rFonts w:eastAsia="Times New Roman" w:cs="Calibri"/>
                <w:color w:val="000000"/>
                <w:sz w:val="22"/>
                <w:szCs w:val="22"/>
                <w:lang w:eastAsia="en-GB"/>
              </w:rPr>
              <w:t>0</w:t>
            </w:r>
          </w:p>
        </w:tc>
        <w:tc>
          <w:tcPr>
            <w:tcW w:w="0" w:type="auto"/>
            <w:noWrap/>
            <w:hideMark/>
          </w:tcPr>
          <w:p w14:paraId="63C9CB6A" w14:textId="6577C350" w:rsidR="00C448C0" w:rsidRPr="00364485" w:rsidRDefault="00C448C0" w:rsidP="00A209B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364485">
              <w:rPr>
                <w:rFonts w:eastAsia="Times New Roman" w:cs="Calibri"/>
                <w:color w:val="000000"/>
                <w:sz w:val="22"/>
                <w:szCs w:val="22"/>
                <w:lang w:eastAsia="en-GB"/>
              </w:rPr>
              <w:t>164.64</w:t>
            </w:r>
            <w:r w:rsidR="00ED0765">
              <w:rPr>
                <w:rFonts w:eastAsia="Times New Roman" w:cs="Calibri"/>
                <w:color w:val="000000"/>
                <w:sz w:val="22"/>
                <w:szCs w:val="22"/>
                <w:lang w:eastAsia="en-GB"/>
              </w:rPr>
              <w:t>0</w:t>
            </w:r>
          </w:p>
        </w:tc>
      </w:tr>
    </w:tbl>
    <w:p w14:paraId="072598EE" w14:textId="77777777" w:rsidR="00C448C0" w:rsidRDefault="00C448C0" w:rsidP="00C448C0">
      <w:pPr>
        <w:spacing w:after="0"/>
        <w:jc w:val="left"/>
      </w:pPr>
    </w:p>
    <w:p w14:paraId="4868A645" w14:textId="105FAA0A" w:rsidR="00C448C0" w:rsidRDefault="00C448C0" w:rsidP="00C448C0">
      <w:r>
        <w:t>Following the results of the 400</w:t>
      </w:r>
      <w:r w:rsidR="00157A4C">
        <w:t xml:space="preserve"> </w:t>
      </w:r>
      <w:r w:rsidR="00A209BB">
        <w:t>and</w:t>
      </w:r>
      <w:r w:rsidR="00157A4C">
        <w:t xml:space="preserve"> </w:t>
      </w:r>
      <w:r>
        <w:t>1000 patients data</w:t>
      </w:r>
      <w:r w:rsidR="006060A0">
        <w:t>set</w:t>
      </w:r>
      <w:r>
        <w:t xml:space="preserve"> experiment, the best performing classifier of these experiments will be used for experiments on larger datasets. In</w:t>
      </w:r>
      <w:r w:rsidR="005F6F17">
        <w:t xml:space="preserve"> </w:t>
      </w:r>
      <w:r w:rsidR="005F6F17">
        <w:fldChar w:fldCharType="begin"/>
      </w:r>
      <w:r w:rsidR="005F6F17">
        <w:instrText xml:space="preserve"> REF _Ref70689572 \h </w:instrText>
      </w:r>
      <w:r w:rsidR="005F6F17">
        <w:fldChar w:fldCharType="separate"/>
      </w:r>
      <w:r w:rsidR="00B26196">
        <w:t xml:space="preserve">Table </w:t>
      </w:r>
      <w:r w:rsidR="00B26196">
        <w:rPr>
          <w:noProof/>
        </w:rPr>
        <w:t>15</w:t>
      </w:r>
      <w:r w:rsidR="005F6F17">
        <w:fldChar w:fldCharType="end"/>
      </w:r>
      <w:r w:rsidR="005F6F17">
        <w:t>,</w:t>
      </w:r>
      <w:r>
        <w:t xml:space="preserve"> the results of the best performing classifier for experiments on the 5000 patients data and the “full” training dataset A. From both experiments, </w:t>
      </w:r>
      <w:r w:rsidR="00E12CE2">
        <w:t xml:space="preserve">it </w:t>
      </w:r>
      <w:r>
        <w:t>can be observed that the Decision Tree and XGBoost classifier perform well. The Decision</w:t>
      </w:r>
      <w:r w:rsidR="009D281B">
        <w:t xml:space="preserve"> </w:t>
      </w:r>
      <w:r>
        <w:t xml:space="preserve">Tree classifier achieves a utility score of 0.1015 and 0.094 for the 5000 patients and training </w:t>
      </w:r>
      <w:r w:rsidR="00DD7CCC">
        <w:t>dataset</w:t>
      </w:r>
      <w:r w:rsidR="00DD7CCC" w:rsidDel="00DD7CCC">
        <w:t xml:space="preserve"> </w:t>
      </w:r>
      <w:r>
        <w:t xml:space="preserve">A. The performance of this classifier (DT) does not decrease that much when the dataset increases. In contrast, the XGBoost classifier achieved utility score decreases </w:t>
      </w:r>
      <w:r w:rsidRPr="00C505C7">
        <w:t>considerabl</w:t>
      </w:r>
      <w:r>
        <w:t xml:space="preserve">y. The utility on the training A dataset is </w:t>
      </w:r>
      <w:r w:rsidRPr="00F514C2">
        <w:t>about half</w:t>
      </w:r>
      <w:r>
        <w:t xml:space="preserve"> of the utility score on the 5000 patients dataset. As a result, when opting for the </w:t>
      </w:r>
      <w:r w:rsidR="00C77E1C">
        <w:t>zero</w:t>
      </w:r>
      <w:r>
        <w:t xml:space="preserve"> </w:t>
      </w:r>
      <w:r w:rsidR="00C77E1C">
        <w:t>filling</w:t>
      </w:r>
      <w:r>
        <w:t xml:space="preserve"> method as the imputation method for missing values</w:t>
      </w:r>
      <w:r w:rsidR="00404DA0">
        <w:t>, c</w:t>
      </w:r>
      <w:r>
        <w:t xml:space="preserve">ombined with this, it </w:t>
      </w:r>
      <w:r w:rsidR="00FE6C08">
        <w:t xml:space="preserve">is </w:t>
      </w:r>
      <w:r>
        <w:t xml:space="preserve">recommended </w:t>
      </w:r>
      <w:r w:rsidR="009D281B">
        <w:t>to use</w:t>
      </w:r>
      <w:r w:rsidR="001F3A8A">
        <w:t xml:space="preserve"> </w:t>
      </w:r>
      <w:r>
        <w:t>the Decision</w:t>
      </w:r>
      <w:r w:rsidR="009D281B">
        <w:t xml:space="preserve"> </w:t>
      </w:r>
      <w:r>
        <w:t>Tree classifier for a larger dataset, because it will more than likely give the ‘best’ utility score on larger datasets.</w:t>
      </w:r>
    </w:p>
    <w:p w14:paraId="71BF8DAA" w14:textId="77777777" w:rsidR="00C448C0" w:rsidRDefault="00C448C0" w:rsidP="00C448C0"/>
    <w:p w14:paraId="5CAAA279" w14:textId="6D0692C9" w:rsidR="00C448C0" w:rsidRDefault="00C448C0" w:rsidP="00C448C0">
      <w:pPr>
        <w:pStyle w:val="Caption"/>
        <w:keepNext/>
        <w:jc w:val="center"/>
      </w:pPr>
      <w:bookmarkStart w:id="357" w:name="_Ref70689572"/>
      <w:bookmarkStart w:id="358" w:name="_Toc70928381"/>
      <w:bookmarkStart w:id="359" w:name="_Toc72138021"/>
      <w:r>
        <w:lastRenderedPageBreak/>
        <w:t xml:space="preserve">Table </w:t>
      </w:r>
      <w:r>
        <w:fldChar w:fldCharType="begin"/>
      </w:r>
      <w:r>
        <w:instrText xml:space="preserve"> SEQ Table \* ARABIC </w:instrText>
      </w:r>
      <w:r>
        <w:fldChar w:fldCharType="separate"/>
      </w:r>
      <w:r w:rsidR="00B26196">
        <w:rPr>
          <w:noProof/>
        </w:rPr>
        <w:t>15</w:t>
      </w:r>
      <w:r>
        <w:fldChar w:fldCharType="end"/>
      </w:r>
      <w:bookmarkEnd w:id="357"/>
      <w:r>
        <w:t xml:space="preserve">: </w:t>
      </w:r>
      <w:r w:rsidRPr="006547CA">
        <w:t xml:space="preserve">Results of the </w:t>
      </w:r>
      <w:r w:rsidR="00C77E1C">
        <w:t>zero</w:t>
      </w:r>
      <w:r w:rsidRPr="006547CA">
        <w:t xml:space="preserve"> </w:t>
      </w:r>
      <w:r w:rsidR="00C77E1C">
        <w:t>filling</w:t>
      </w:r>
      <w:r w:rsidRPr="006547CA">
        <w:t xml:space="preserve"> experiment on larger datasets</w:t>
      </w:r>
      <w:bookmarkEnd w:id="358"/>
      <w:bookmarkEnd w:id="359"/>
    </w:p>
    <w:tbl>
      <w:tblPr>
        <w:tblStyle w:val="thesistable"/>
        <w:tblW w:w="0" w:type="auto"/>
        <w:jc w:val="center"/>
        <w:tblLook w:val="04A0" w:firstRow="1" w:lastRow="0" w:firstColumn="1" w:lastColumn="0" w:noHBand="0" w:noVBand="1"/>
      </w:tblPr>
      <w:tblGrid>
        <w:gridCol w:w="1908"/>
        <w:gridCol w:w="941"/>
        <w:gridCol w:w="941"/>
        <w:gridCol w:w="941"/>
        <w:gridCol w:w="1053"/>
      </w:tblGrid>
      <w:tr w:rsidR="00C448C0" w:rsidRPr="00043281" w14:paraId="30849E8F" w14:textId="77777777" w:rsidTr="0036448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27F591" w14:textId="77777777" w:rsidR="00C448C0" w:rsidRPr="00BE202E" w:rsidRDefault="00C448C0" w:rsidP="009A224A">
            <w:pPr>
              <w:spacing w:after="0"/>
              <w:rPr>
                <w:rFonts w:eastAsia="Times New Roman" w:cs="Calibri"/>
                <w:sz w:val="22"/>
                <w:szCs w:val="22"/>
                <w:lang w:eastAsia="en-GB"/>
              </w:rPr>
            </w:pPr>
            <w:r w:rsidRPr="00BE202E">
              <w:rPr>
                <w:rFonts w:eastAsia="Times New Roman" w:cs="Calibri"/>
                <w:sz w:val="22"/>
                <w:szCs w:val="22"/>
                <w:lang w:eastAsia="en-GB"/>
              </w:rPr>
              <w:t>Dataset size</w:t>
            </w:r>
          </w:p>
        </w:tc>
        <w:tc>
          <w:tcPr>
            <w:tcW w:w="0" w:type="auto"/>
            <w:gridSpan w:val="2"/>
            <w:noWrap/>
            <w:hideMark/>
          </w:tcPr>
          <w:p w14:paraId="2D048DF3" w14:textId="77777777" w:rsidR="00C448C0" w:rsidRPr="00BE202E"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BE202E">
              <w:rPr>
                <w:rFonts w:eastAsia="Times New Roman" w:cs="Calibri"/>
                <w:sz w:val="22"/>
                <w:szCs w:val="22"/>
                <w:lang w:eastAsia="en-GB"/>
              </w:rPr>
              <w:t>5000</w:t>
            </w:r>
          </w:p>
        </w:tc>
        <w:tc>
          <w:tcPr>
            <w:tcW w:w="0" w:type="auto"/>
            <w:gridSpan w:val="2"/>
            <w:noWrap/>
            <w:hideMark/>
          </w:tcPr>
          <w:p w14:paraId="22C667B0" w14:textId="77777777" w:rsidR="00C448C0" w:rsidRPr="00BE202E" w:rsidRDefault="00C448C0" w:rsidP="009A224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BE202E">
              <w:rPr>
                <w:rFonts w:eastAsia="Times New Roman" w:cs="Calibri"/>
                <w:sz w:val="22"/>
                <w:szCs w:val="22"/>
                <w:lang w:eastAsia="en-GB"/>
              </w:rPr>
              <w:t>Set_A</w:t>
            </w:r>
          </w:p>
        </w:tc>
      </w:tr>
      <w:tr w:rsidR="00C448C0" w:rsidRPr="00043281" w14:paraId="649ACC9E"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3A2B2" w14:textId="77777777" w:rsidR="00C448C0" w:rsidRPr="00BE202E" w:rsidRDefault="00C448C0" w:rsidP="009A224A">
            <w:pPr>
              <w:spacing w:after="0"/>
              <w:rPr>
                <w:rFonts w:eastAsia="Times New Roman" w:cs="Calibri"/>
                <w:color w:val="000000"/>
                <w:sz w:val="22"/>
                <w:szCs w:val="22"/>
                <w:lang w:eastAsia="en-GB"/>
              </w:rPr>
            </w:pPr>
            <w:r w:rsidRPr="00BE202E">
              <w:rPr>
                <w:rFonts w:eastAsia="Times New Roman" w:cs="Calibri"/>
                <w:color w:val="000000"/>
                <w:sz w:val="22"/>
                <w:szCs w:val="22"/>
                <w:lang w:eastAsia="en-GB"/>
              </w:rPr>
              <w:t>Zero filling</w:t>
            </w:r>
          </w:p>
        </w:tc>
        <w:tc>
          <w:tcPr>
            <w:tcW w:w="0" w:type="auto"/>
            <w:noWrap/>
            <w:hideMark/>
          </w:tcPr>
          <w:p w14:paraId="6E458331" w14:textId="77777777" w:rsidR="00C448C0" w:rsidRPr="00BE202E" w:rsidRDefault="00C448C0" w:rsidP="009A224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val="en-US" w:eastAsia="en-GB"/>
              </w:rPr>
              <w:t>DT</w:t>
            </w:r>
          </w:p>
        </w:tc>
        <w:tc>
          <w:tcPr>
            <w:tcW w:w="0" w:type="auto"/>
            <w:noWrap/>
            <w:hideMark/>
          </w:tcPr>
          <w:p w14:paraId="7BC6EAA7" w14:textId="77777777" w:rsidR="00C448C0" w:rsidRPr="00BE202E" w:rsidRDefault="00C448C0" w:rsidP="009A224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eastAsia="en-GB"/>
              </w:rPr>
              <w:t>XGB</w:t>
            </w:r>
          </w:p>
        </w:tc>
        <w:tc>
          <w:tcPr>
            <w:tcW w:w="0" w:type="auto"/>
            <w:noWrap/>
            <w:hideMark/>
          </w:tcPr>
          <w:p w14:paraId="1925129D" w14:textId="77777777" w:rsidR="00C448C0" w:rsidRPr="00BE202E" w:rsidRDefault="00C448C0" w:rsidP="009A224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eastAsia="en-GB"/>
              </w:rPr>
              <w:t>DT</w:t>
            </w:r>
          </w:p>
        </w:tc>
        <w:tc>
          <w:tcPr>
            <w:tcW w:w="0" w:type="auto"/>
            <w:noWrap/>
            <w:hideMark/>
          </w:tcPr>
          <w:p w14:paraId="3E47D3F2" w14:textId="77777777" w:rsidR="00C448C0" w:rsidRPr="00BE202E" w:rsidRDefault="00C448C0" w:rsidP="009A224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eastAsia="en-GB"/>
              </w:rPr>
              <w:t>XGB</w:t>
            </w:r>
          </w:p>
        </w:tc>
      </w:tr>
      <w:tr w:rsidR="00C448C0" w:rsidRPr="00043281" w14:paraId="3E94DF50" w14:textId="77777777" w:rsidTr="0036448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A8C435"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UtilityScore_mean</w:t>
            </w:r>
          </w:p>
        </w:tc>
        <w:tc>
          <w:tcPr>
            <w:tcW w:w="0" w:type="auto"/>
            <w:noWrap/>
            <w:hideMark/>
          </w:tcPr>
          <w:p w14:paraId="627BF3ED" w14:textId="100E7B26"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eastAsia="en-GB"/>
              </w:rPr>
              <w:t>0.</w:t>
            </w:r>
            <w:r w:rsidRPr="00BE202E">
              <w:rPr>
                <w:rFonts w:eastAsia="Times New Roman" w:cs="Calibri"/>
                <w:b/>
                <w:bCs/>
                <w:color w:val="000000"/>
                <w:sz w:val="22"/>
                <w:szCs w:val="22"/>
                <w:lang w:eastAsia="en-GB"/>
              </w:rPr>
              <w:t>10</w:t>
            </w:r>
            <w:r w:rsidR="004F098E">
              <w:rPr>
                <w:rFonts w:eastAsia="Times New Roman" w:cs="Calibri"/>
                <w:b/>
                <w:bCs/>
                <w:color w:val="000000"/>
                <w:sz w:val="22"/>
                <w:szCs w:val="22"/>
                <w:lang w:eastAsia="en-GB"/>
              </w:rPr>
              <w:t>2</w:t>
            </w:r>
          </w:p>
        </w:tc>
        <w:tc>
          <w:tcPr>
            <w:tcW w:w="0" w:type="auto"/>
            <w:noWrap/>
            <w:hideMark/>
          </w:tcPr>
          <w:p w14:paraId="4849C0A9" w14:textId="2841433F"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7</w:t>
            </w:r>
            <w:r w:rsidR="00BE202E" w:rsidRPr="00BE202E">
              <w:rPr>
                <w:rFonts w:eastAsia="Times New Roman" w:cs="Calibri"/>
                <w:color w:val="000000"/>
                <w:sz w:val="22"/>
                <w:szCs w:val="22"/>
                <w:lang w:eastAsia="en-GB"/>
              </w:rPr>
              <w:t>3</w:t>
            </w:r>
          </w:p>
        </w:tc>
        <w:tc>
          <w:tcPr>
            <w:tcW w:w="0" w:type="auto"/>
            <w:noWrap/>
            <w:hideMark/>
          </w:tcPr>
          <w:p w14:paraId="5070ED02"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2"/>
                <w:szCs w:val="22"/>
                <w:lang w:eastAsia="en-GB"/>
              </w:rPr>
            </w:pPr>
            <w:r w:rsidRPr="00BE202E">
              <w:rPr>
                <w:rFonts w:eastAsia="Times New Roman" w:cs="Calibri"/>
                <w:b/>
                <w:color w:val="000000"/>
                <w:sz w:val="22"/>
                <w:szCs w:val="22"/>
                <w:lang w:eastAsia="en-GB"/>
              </w:rPr>
              <w:t>0.094</w:t>
            </w:r>
          </w:p>
        </w:tc>
        <w:tc>
          <w:tcPr>
            <w:tcW w:w="0" w:type="auto"/>
            <w:noWrap/>
            <w:hideMark/>
          </w:tcPr>
          <w:p w14:paraId="174148DC"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46</w:t>
            </w:r>
          </w:p>
        </w:tc>
      </w:tr>
      <w:tr w:rsidR="00C448C0" w:rsidRPr="00043281" w14:paraId="41FFE5C4"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47CD29"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UtilityScore_std</w:t>
            </w:r>
          </w:p>
        </w:tc>
        <w:tc>
          <w:tcPr>
            <w:tcW w:w="0" w:type="auto"/>
            <w:noWrap/>
            <w:hideMark/>
          </w:tcPr>
          <w:p w14:paraId="0D969A94" w14:textId="4C8AFC5E"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34</w:t>
            </w:r>
          </w:p>
        </w:tc>
        <w:tc>
          <w:tcPr>
            <w:tcW w:w="0" w:type="auto"/>
            <w:noWrap/>
            <w:hideMark/>
          </w:tcPr>
          <w:p w14:paraId="65B4DCD5" w14:textId="3816BBF9"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3</w:t>
            </w:r>
            <w:r w:rsidR="00BE202E" w:rsidRPr="00BE202E">
              <w:rPr>
                <w:rFonts w:eastAsia="Times New Roman" w:cs="Calibri"/>
                <w:color w:val="000000"/>
                <w:sz w:val="22"/>
                <w:szCs w:val="22"/>
                <w:lang w:eastAsia="en-GB"/>
              </w:rPr>
              <w:t>8</w:t>
            </w:r>
          </w:p>
        </w:tc>
        <w:tc>
          <w:tcPr>
            <w:tcW w:w="0" w:type="auto"/>
            <w:noWrap/>
            <w:hideMark/>
          </w:tcPr>
          <w:p w14:paraId="6688B2A4"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3</w:t>
            </w:r>
          </w:p>
        </w:tc>
        <w:tc>
          <w:tcPr>
            <w:tcW w:w="0" w:type="auto"/>
            <w:noWrap/>
            <w:hideMark/>
          </w:tcPr>
          <w:p w14:paraId="253A208F"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0</w:t>
            </w:r>
          </w:p>
        </w:tc>
      </w:tr>
      <w:tr w:rsidR="00C448C0" w:rsidRPr="00043281" w14:paraId="72E686CD" w14:textId="77777777" w:rsidTr="0036448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1E658D"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F1Score_mean</w:t>
            </w:r>
          </w:p>
        </w:tc>
        <w:tc>
          <w:tcPr>
            <w:tcW w:w="0" w:type="auto"/>
            <w:noWrap/>
            <w:hideMark/>
          </w:tcPr>
          <w:p w14:paraId="562A816D" w14:textId="3F5AAAAA"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9</w:t>
            </w:r>
            <w:r w:rsidR="004F098E">
              <w:rPr>
                <w:rFonts w:eastAsia="Times New Roman" w:cs="Calibri"/>
                <w:color w:val="000000"/>
                <w:sz w:val="22"/>
                <w:szCs w:val="22"/>
                <w:lang w:eastAsia="en-GB"/>
              </w:rPr>
              <w:t>9</w:t>
            </w:r>
          </w:p>
        </w:tc>
        <w:tc>
          <w:tcPr>
            <w:tcW w:w="0" w:type="auto"/>
            <w:noWrap/>
            <w:hideMark/>
          </w:tcPr>
          <w:p w14:paraId="37B41D12" w14:textId="3E17A827"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100</w:t>
            </w:r>
          </w:p>
        </w:tc>
        <w:tc>
          <w:tcPr>
            <w:tcW w:w="0" w:type="auto"/>
            <w:noWrap/>
            <w:hideMark/>
          </w:tcPr>
          <w:p w14:paraId="13CC19A7"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100</w:t>
            </w:r>
          </w:p>
        </w:tc>
        <w:tc>
          <w:tcPr>
            <w:tcW w:w="0" w:type="auto"/>
            <w:noWrap/>
            <w:hideMark/>
          </w:tcPr>
          <w:p w14:paraId="1800D48B"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80</w:t>
            </w:r>
          </w:p>
        </w:tc>
      </w:tr>
      <w:tr w:rsidR="00C448C0" w:rsidRPr="00043281" w14:paraId="34771046"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CE4A0E"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F1Score_std</w:t>
            </w:r>
          </w:p>
        </w:tc>
        <w:tc>
          <w:tcPr>
            <w:tcW w:w="0" w:type="auto"/>
            <w:noWrap/>
            <w:hideMark/>
          </w:tcPr>
          <w:p w14:paraId="54FBBDFF" w14:textId="34EA15A4"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w:t>
            </w:r>
            <w:r w:rsidR="004F098E">
              <w:rPr>
                <w:rFonts w:eastAsia="Times New Roman" w:cs="Calibri"/>
                <w:color w:val="000000"/>
                <w:sz w:val="22"/>
                <w:szCs w:val="22"/>
                <w:lang w:eastAsia="en-GB"/>
              </w:rPr>
              <w:t>7</w:t>
            </w:r>
          </w:p>
        </w:tc>
        <w:tc>
          <w:tcPr>
            <w:tcW w:w="0" w:type="auto"/>
            <w:noWrap/>
            <w:hideMark/>
          </w:tcPr>
          <w:p w14:paraId="58B4C158" w14:textId="134D0282"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3</w:t>
            </w:r>
            <w:r w:rsidR="004F098E">
              <w:rPr>
                <w:rFonts w:eastAsia="Times New Roman" w:cs="Calibri"/>
                <w:color w:val="000000"/>
                <w:sz w:val="22"/>
                <w:szCs w:val="22"/>
                <w:lang w:eastAsia="en-GB"/>
              </w:rPr>
              <w:t>3</w:t>
            </w:r>
          </w:p>
        </w:tc>
        <w:tc>
          <w:tcPr>
            <w:tcW w:w="0" w:type="auto"/>
            <w:noWrap/>
            <w:hideMark/>
          </w:tcPr>
          <w:p w14:paraId="296A216A"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0</w:t>
            </w:r>
          </w:p>
        </w:tc>
        <w:tc>
          <w:tcPr>
            <w:tcW w:w="0" w:type="auto"/>
            <w:noWrap/>
            <w:hideMark/>
          </w:tcPr>
          <w:p w14:paraId="6790AE2E"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4</w:t>
            </w:r>
          </w:p>
        </w:tc>
      </w:tr>
      <w:tr w:rsidR="00C448C0" w:rsidRPr="00043281" w14:paraId="1BEF0719" w14:textId="77777777" w:rsidTr="0036448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B8270B"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AUROC_mean</w:t>
            </w:r>
          </w:p>
        </w:tc>
        <w:tc>
          <w:tcPr>
            <w:tcW w:w="0" w:type="auto"/>
            <w:noWrap/>
            <w:hideMark/>
          </w:tcPr>
          <w:p w14:paraId="71BEB420" w14:textId="77777777"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0</w:t>
            </w:r>
          </w:p>
        </w:tc>
        <w:tc>
          <w:tcPr>
            <w:tcW w:w="0" w:type="auto"/>
            <w:noWrap/>
            <w:hideMark/>
          </w:tcPr>
          <w:p w14:paraId="3C111561" w14:textId="630085CA"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73</w:t>
            </w:r>
            <w:r w:rsidR="00BE202E" w:rsidRPr="00BE202E">
              <w:rPr>
                <w:rFonts w:eastAsia="Times New Roman" w:cs="Calibri"/>
                <w:color w:val="000000"/>
                <w:sz w:val="22"/>
                <w:szCs w:val="22"/>
                <w:lang w:eastAsia="en-GB"/>
              </w:rPr>
              <w:t>4</w:t>
            </w:r>
          </w:p>
        </w:tc>
        <w:tc>
          <w:tcPr>
            <w:tcW w:w="0" w:type="auto"/>
            <w:noWrap/>
            <w:hideMark/>
          </w:tcPr>
          <w:p w14:paraId="766DF77D"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0</w:t>
            </w:r>
          </w:p>
        </w:tc>
        <w:tc>
          <w:tcPr>
            <w:tcW w:w="0" w:type="auto"/>
            <w:noWrap/>
            <w:hideMark/>
          </w:tcPr>
          <w:p w14:paraId="73BC5AA9"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764</w:t>
            </w:r>
          </w:p>
        </w:tc>
      </w:tr>
      <w:tr w:rsidR="00C448C0" w:rsidRPr="00043281" w14:paraId="58ABA2A1"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F00DBE"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AUPRC_mean</w:t>
            </w:r>
          </w:p>
        </w:tc>
        <w:tc>
          <w:tcPr>
            <w:tcW w:w="0" w:type="auto"/>
            <w:noWrap/>
            <w:hideMark/>
          </w:tcPr>
          <w:p w14:paraId="034C0CB1" w14:textId="77777777"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0</w:t>
            </w:r>
          </w:p>
        </w:tc>
        <w:tc>
          <w:tcPr>
            <w:tcW w:w="0" w:type="auto"/>
            <w:noWrap/>
            <w:hideMark/>
          </w:tcPr>
          <w:p w14:paraId="178F8D8A" w14:textId="43BD4B73"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7</w:t>
            </w:r>
            <w:r w:rsidR="004F098E">
              <w:rPr>
                <w:rFonts w:eastAsia="Times New Roman" w:cs="Calibri"/>
                <w:color w:val="000000"/>
                <w:sz w:val="22"/>
                <w:szCs w:val="22"/>
                <w:lang w:eastAsia="en-GB"/>
              </w:rPr>
              <w:t>3</w:t>
            </w:r>
          </w:p>
        </w:tc>
        <w:tc>
          <w:tcPr>
            <w:tcW w:w="0" w:type="auto"/>
            <w:noWrap/>
            <w:hideMark/>
          </w:tcPr>
          <w:p w14:paraId="79359331"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0</w:t>
            </w:r>
          </w:p>
        </w:tc>
        <w:tc>
          <w:tcPr>
            <w:tcW w:w="0" w:type="auto"/>
            <w:noWrap/>
            <w:hideMark/>
          </w:tcPr>
          <w:p w14:paraId="175CA827"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89</w:t>
            </w:r>
          </w:p>
        </w:tc>
      </w:tr>
      <w:tr w:rsidR="00C448C0" w:rsidRPr="00043281" w14:paraId="1579A267" w14:textId="77777777" w:rsidTr="0036448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8AD8BF"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Accuracy_mean</w:t>
            </w:r>
          </w:p>
        </w:tc>
        <w:tc>
          <w:tcPr>
            <w:tcW w:w="0" w:type="auto"/>
            <w:noWrap/>
            <w:hideMark/>
          </w:tcPr>
          <w:p w14:paraId="28AA048F" w14:textId="77777777"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947</w:t>
            </w:r>
          </w:p>
        </w:tc>
        <w:tc>
          <w:tcPr>
            <w:tcW w:w="0" w:type="auto"/>
            <w:noWrap/>
            <w:hideMark/>
          </w:tcPr>
          <w:p w14:paraId="1D7DAE61" w14:textId="036F7CDF"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972</w:t>
            </w:r>
          </w:p>
        </w:tc>
        <w:tc>
          <w:tcPr>
            <w:tcW w:w="0" w:type="auto"/>
            <w:noWrap/>
            <w:hideMark/>
          </w:tcPr>
          <w:p w14:paraId="79977D33"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946</w:t>
            </w:r>
          </w:p>
        </w:tc>
        <w:tc>
          <w:tcPr>
            <w:tcW w:w="0" w:type="auto"/>
            <w:noWrap/>
            <w:hideMark/>
          </w:tcPr>
          <w:p w14:paraId="43AB160C" w14:textId="77777777"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973</w:t>
            </w:r>
          </w:p>
        </w:tc>
      </w:tr>
      <w:tr w:rsidR="00C448C0" w:rsidRPr="00043281" w14:paraId="05F6CDBA"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80D4D"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Accuracy_std</w:t>
            </w:r>
          </w:p>
        </w:tc>
        <w:tc>
          <w:tcPr>
            <w:tcW w:w="0" w:type="auto"/>
            <w:noWrap/>
            <w:hideMark/>
          </w:tcPr>
          <w:p w14:paraId="2B03328B" w14:textId="668C8213"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11</w:t>
            </w:r>
          </w:p>
        </w:tc>
        <w:tc>
          <w:tcPr>
            <w:tcW w:w="0" w:type="auto"/>
            <w:noWrap/>
            <w:hideMark/>
          </w:tcPr>
          <w:p w14:paraId="34B6C3CE" w14:textId="3766F270"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5</w:t>
            </w:r>
          </w:p>
        </w:tc>
        <w:tc>
          <w:tcPr>
            <w:tcW w:w="0" w:type="auto"/>
            <w:noWrap/>
            <w:hideMark/>
          </w:tcPr>
          <w:p w14:paraId="62829059"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4</w:t>
            </w:r>
          </w:p>
        </w:tc>
        <w:tc>
          <w:tcPr>
            <w:tcW w:w="0" w:type="auto"/>
            <w:noWrap/>
            <w:hideMark/>
          </w:tcPr>
          <w:p w14:paraId="45E8905B" w14:textId="77777777"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0.003</w:t>
            </w:r>
          </w:p>
        </w:tc>
      </w:tr>
      <w:tr w:rsidR="00C448C0" w:rsidRPr="00043281" w14:paraId="4CCA2C68" w14:textId="77777777" w:rsidTr="0036448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3F03CD" w14:textId="77777777" w:rsidR="00C448C0" w:rsidRPr="00BE202E" w:rsidRDefault="00C448C0" w:rsidP="009A224A">
            <w:pPr>
              <w:spacing w:after="0"/>
              <w:rPr>
                <w:rFonts w:eastAsia="Times New Roman" w:cs="Calibri"/>
                <w:color w:val="000000"/>
                <w:sz w:val="22"/>
                <w:szCs w:val="22"/>
                <w:lang w:eastAsia="en-GB"/>
              </w:rPr>
            </w:pPr>
            <w:r w:rsidRPr="00364485">
              <w:rPr>
                <w:rFonts w:cs="Calibri"/>
                <w:sz w:val="22"/>
                <w:szCs w:val="22"/>
              </w:rPr>
              <w:t>Baseline_mean</w:t>
            </w:r>
          </w:p>
        </w:tc>
        <w:tc>
          <w:tcPr>
            <w:tcW w:w="0" w:type="auto"/>
            <w:noWrap/>
            <w:hideMark/>
          </w:tcPr>
          <w:p w14:paraId="5481C842" w14:textId="436C5664"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98.18</w:t>
            </w:r>
            <w:r w:rsidR="004F098E">
              <w:rPr>
                <w:rFonts w:eastAsia="Times New Roman" w:cs="Calibri"/>
                <w:color w:val="000000"/>
                <w:sz w:val="22"/>
                <w:szCs w:val="22"/>
                <w:lang w:eastAsia="en-GB"/>
              </w:rPr>
              <w:t>0</w:t>
            </w:r>
          </w:p>
        </w:tc>
        <w:tc>
          <w:tcPr>
            <w:tcW w:w="0" w:type="auto"/>
            <w:noWrap/>
            <w:hideMark/>
          </w:tcPr>
          <w:p w14:paraId="11EC5E53" w14:textId="0B30FB28" w:rsidR="00C448C0" w:rsidRPr="00BE202E" w:rsidRDefault="00C448C0" w:rsidP="00BE202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98.18</w:t>
            </w:r>
            <w:r w:rsidR="004F098E">
              <w:rPr>
                <w:rFonts w:eastAsia="Times New Roman" w:cs="Calibri"/>
                <w:color w:val="000000"/>
                <w:sz w:val="22"/>
                <w:szCs w:val="22"/>
                <w:lang w:eastAsia="en-GB"/>
              </w:rPr>
              <w:t>0</w:t>
            </w:r>
          </w:p>
        </w:tc>
        <w:tc>
          <w:tcPr>
            <w:tcW w:w="0" w:type="auto"/>
            <w:noWrap/>
            <w:hideMark/>
          </w:tcPr>
          <w:p w14:paraId="33EB6188" w14:textId="7824A51F"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97.8</w:t>
            </w:r>
            <w:r w:rsidR="004F098E">
              <w:rPr>
                <w:rFonts w:eastAsia="Times New Roman" w:cs="Calibri"/>
                <w:color w:val="000000"/>
                <w:sz w:val="22"/>
                <w:szCs w:val="22"/>
                <w:lang w:eastAsia="en-GB"/>
              </w:rPr>
              <w:t>00</w:t>
            </w:r>
          </w:p>
        </w:tc>
        <w:tc>
          <w:tcPr>
            <w:tcW w:w="0" w:type="auto"/>
            <w:noWrap/>
            <w:hideMark/>
          </w:tcPr>
          <w:p w14:paraId="68096DE7" w14:textId="3EB5791F" w:rsidR="00C448C0" w:rsidRPr="00BE202E" w:rsidRDefault="00C448C0" w:rsidP="009A224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97.8</w:t>
            </w:r>
            <w:r w:rsidR="004F098E">
              <w:rPr>
                <w:rFonts w:eastAsia="Times New Roman" w:cs="Calibri"/>
                <w:color w:val="000000"/>
                <w:sz w:val="22"/>
                <w:szCs w:val="22"/>
                <w:lang w:eastAsia="en-GB"/>
              </w:rPr>
              <w:t>00</w:t>
            </w:r>
          </w:p>
        </w:tc>
      </w:tr>
      <w:tr w:rsidR="00C448C0" w:rsidRPr="00043281" w14:paraId="3F865F6F" w14:textId="77777777" w:rsidTr="003644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6646E" w14:textId="77777777" w:rsidR="00C448C0" w:rsidRPr="00BE202E" w:rsidRDefault="00C448C0" w:rsidP="009A224A">
            <w:pPr>
              <w:spacing w:after="0"/>
              <w:rPr>
                <w:rFonts w:eastAsia="Times New Roman" w:cs="Calibri"/>
                <w:sz w:val="22"/>
                <w:szCs w:val="22"/>
                <w:lang w:eastAsia="en-GB"/>
              </w:rPr>
            </w:pPr>
            <w:r w:rsidRPr="00BE202E">
              <w:rPr>
                <w:rFonts w:eastAsia="Times New Roman" w:cs="Calibri"/>
                <w:sz w:val="22"/>
                <w:szCs w:val="22"/>
                <w:lang w:eastAsia="en-GB"/>
              </w:rPr>
              <w:t>Total time (sec)</w:t>
            </w:r>
          </w:p>
        </w:tc>
        <w:tc>
          <w:tcPr>
            <w:tcW w:w="0" w:type="auto"/>
            <w:noWrap/>
            <w:hideMark/>
          </w:tcPr>
          <w:p w14:paraId="0D1790DA" w14:textId="207621BB"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100.07</w:t>
            </w:r>
            <w:r w:rsidR="004F098E">
              <w:rPr>
                <w:rFonts w:eastAsia="Times New Roman" w:cs="Calibri"/>
                <w:color w:val="000000"/>
                <w:sz w:val="22"/>
                <w:szCs w:val="22"/>
                <w:lang w:eastAsia="en-GB"/>
              </w:rPr>
              <w:t>0</w:t>
            </w:r>
          </w:p>
        </w:tc>
        <w:tc>
          <w:tcPr>
            <w:tcW w:w="0" w:type="auto"/>
            <w:noWrap/>
            <w:hideMark/>
          </w:tcPr>
          <w:p w14:paraId="5C1CBA36" w14:textId="0AB62E20" w:rsidR="00C448C0" w:rsidRPr="00BE202E" w:rsidRDefault="00C448C0" w:rsidP="00BE202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450.04</w:t>
            </w:r>
            <w:r w:rsidR="004F098E">
              <w:rPr>
                <w:rFonts w:eastAsia="Times New Roman" w:cs="Calibri"/>
                <w:color w:val="000000"/>
                <w:sz w:val="22"/>
                <w:szCs w:val="22"/>
                <w:lang w:eastAsia="en-GB"/>
              </w:rPr>
              <w:t>0</w:t>
            </w:r>
          </w:p>
        </w:tc>
        <w:tc>
          <w:tcPr>
            <w:tcW w:w="0" w:type="auto"/>
            <w:noWrap/>
            <w:hideMark/>
          </w:tcPr>
          <w:p w14:paraId="5520913C" w14:textId="2238BD32"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398.9</w:t>
            </w:r>
            <w:r w:rsidR="004F098E">
              <w:rPr>
                <w:rFonts w:eastAsia="Times New Roman" w:cs="Calibri"/>
                <w:color w:val="000000"/>
                <w:sz w:val="22"/>
                <w:szCs w:val="22"/>
                <w:lang w:eastAsia="en-GB"/>
              </w:rPr>
              <w:t>00</w:t>
            </w:r>
          </w:p>
        </w:tc>
        <w:tc>
          <w:tcPr>
            <w:tcW w:w="0" w:type="auto"/>
            <w:noWrap/>
            <w:hideMark/>
          </w:tcPr>
          <w:p w14:paraId="5D707D5E" w14:textId="62823FA9" w:rsidR="00C448C0" w:rsidRPr="00BE202E" w:rsidRDefault="00C448C0" w:rsidP="009A224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BE202E">
              <w:rPr>
                <w:rFonts w:eastAsia="Times New Roman" w:cs="Calibri"/>
                <w:color w:val="000000"/>
                <w:sz w:val="22"/>
                <w:szCs w:val="22"/>
                <w:lang w:eastAsia="en-GB"/>
              </w:rPr>
              <w:t>1705.0</w:t>
            </w:r>
            <w:r w:rsidR="004F098E">
              <w:rPr>
                <w:rFonts w:eastAsia="Times New Roman" w:cs="Calibri"/>
                <w:color w:val="000000"/>
                <w:sz w:val="22"/>
                <w:szCs w:val="22"/>
                <w:lang w:eastAsia="en-GB"/>
              </w:rPr>
              <w:t>00</w:t>
            </w:r>
          </w:p>
        </w:tc>
      </w:tr>
    </w:tbl>
    <w:p w14:paraId="476DC71E" w14:textId="092A98C6" w:rsidR="00C448C0" w:rsidRDefault="00C448C0" w:rsidP="00C448C0">
      <w:pPr>
        <w:spacing w:after="0"/>
        <w:jc w:val="left"/>
      </w:pPr>
    </w:p>
    <w:p w14:paraId="0DA47C30" w14:textId="77777777" w:rsidR="00BB10D4" w:rsidRDefault="00BB10D4" w:rsidP="00BB10D4">
      <w:pPr>
        <w:pStyle w:val="Heading3"/>
      </w:pPr>
      <w:bookmarkStart w:id="360" w:name="_Toc72176240"/>
      <w:r>
        <w:t>Mean filling</w:t>
      </w:r>
      <w:bookmarkEnd w:id="360"/>
    </w:p>
    <w:p w14:paraId="7A3D0152" w14:textId="19619B7B" w:rsidR="00BB10D4" w:rsidRPr="00625C18" w:rsidRDefault="00BB10D4" w:rsidP="00BB10D4">
      <w:r w:rsidRPr="00625C18">
        <w:t>In th</w:t>
      </w:r>
      <w:r w:rsidR="000F4E2A">
        <w:t>is</w:t>
      </w:r>
      <w:r w:rsidRPr="00625C18">
        <w:t xml:space="preserve"> set of experiments, the missing data </w:t>
      </w:r>
      <w:r w:rsidR="00814135">
        <w:t>was</w:t>
      </w:r>
      <w:r w:rsidR="00814135" w:rsidRPr="00625C18">
        <w:t xml:space="preserve"> </w:t>
      </w:r>
      <w:r w:rsidRPr="00625C18">
        <w:t>filled with the mean</w:t>
      </w:r>
      <w:r w:rsidR="005A47D0">
        <w:t xml:space="preserve"> value</w:t>
      </w:r>
      <w:r w:rsidRPr="00625C18">
        <w:t xml:space="preserve"> of the </w:t>
      </w:r>
      <w:r w:rsidR="005A47D0">
        <w:t xml:space="preserve">training </w:t>
      </w:r>
      <w:r w:rsidRPr="00625C18">
        <w:t>dataset. As previously mentioned in this thesis, the dataset is trained using 10-Fold cross-validation and therefore the dataset will be filled with the mean value of the training data. These mean filling experiments were conducted for previously mentioned classifiers using different dataset sizes ranging from 400 patients up to the full data. For mean filling and the other filling method</w:t>
      </w:r>
      <w:r w:rsidR="00852302">
        <w:t>s</w:t>
      </w:r>
      <w:r w:rsidRPr="00625C18">
        <w:t>, only the result of the classifier which achieves the highest utility score will be discussed. The detailed results of the conducted experiments can be found in the annexe. From the results of the 400 and 1000 patients dataset experiment</w:t>
      </w:r>
      <w:r>
        <w:t xml:space="preserve"> shown in </w:t>
      </w:r>
      <w:r>
        <w:fldChar w:fldCharType="begin"/>
      </w:r>
      <w:r>
        <w:instrText xml:space="preserve"> REF _Ref70320617 \h </w:instrText>
      </w:r>
      <w:r>
        <w:fldChar w:fldCharType="separate"/>
      </w:r>
      <w:r w:rsidR="00B26196">
        <w:t xml:space="preserve">Table </w:t>
      </w:r>
      <w:r w:rsidR="00B26196">
        <w:rPr>
          <w:noProof/>
        </w:rPr>
        <w:t>16</w:t>
      </w:r>
      <w:r>
        <w:fldChar w:fldCharType="end"/>
      </w:r>
      <w:r>
        <w:t xml:space="preserve"> and </w:t>
      </w:r>
      <w:r>
        <w:fldChar w:fldCharType="begin"/>
      </w:r>
      <w:r>
        <w:instrText xml:space="preserve"> REF _Ref70320625 \h </w:instrText>
      </w:r>
      <w:r>
        <w:fldChar w:fldCharType="separate"/>
      </w:r>
      <w:r w:rsidR="00B26196">
        <w:t xml:space="preserve">Table </w:t>
      </w:r>
      <w:r w:rsidR="00B26196">
        <w:rPr>
          <w:noProof/>
        </w:rPr>
        <w:t>17</w:t>
      </w:r>
      <w:r>
        <w:fldChar w:fldCharType="end"/>
      </w:r>
      <w:r w:rsidRPr="00625C18">
        <w:t xml:space="preserve">, there can be observed that the Decision </w:t>
      </w:r>
      <w:r w:rsidR="00B04683">
        <w:t>T</w:t>
      </w:r>
      <w:r w:rsidRPr="00625C18">
        <w:t xml:space="preserve">ree classifier performs overall the best compared to the other classifiers mentioned in the tables. </w:t>
      </w:r>
      <w:r>
        <w:t>Unfortunately, t</w:t>
      </w:r>
      <w:r w:rsidRPr="00625C18">
        <w:t xml:space="preserve">he Logistic </w:t>
      </w:r>
      <w:r w:rsidR="00042E0D">
        <w:t>R</w:t>
      </w:r>
      <w:r w:rsidRPr="00625C18">
        <w:t>egression classifier is not mentioned in this tables since it underperformed compared to the other classifiers.</w:t>
      </w:r>
    </w:p>
    <w:p w14:paraId="1168965C" w14:textId="77777777" w:rsidR="00BB10D4" w:rsidRDefault="00BB10D4" w:rsidP="00BB10D4">
      <w:pPr>
        <w:jc w:val="left"/>
      </w:pPr>
    </w:p>
    <w:p w14:paraId="745D0CBA" w14:textId="78F19C42" w:rsidR="00BB10D4" w:rsidRDefault="00BB10D4" w:rsidP="00BB10D4">
      <w:pPr>
        <w:pStyle w:val="Caption"/>
        <w:keepNext/>
        <w:jc w:val="center"/>
      </w:pPr>
      <w:bookmarkStart w:id="361" w:name="_Ref70320617"/>
      <w:bookmarkStart w:id="362" w:name="_Toc70928382"/>
      <w:bookmarkStart w:id="363" w:name="_Toc72138022"/>
      <w:r>
        <w:t xml:space="preserve">Table </w:t>
      </w:r>
      <w:r>
        <w:fldChar w:fldCharType="begin"/>
      </w:r>
      <w:r>
        <w:instrText xml:space="preserve"> SEQ Table \* ARABIC </w:instrText>
      </w:r>
      <w:r>
        <w:fldChar w:fldCharType="separate"/>
      </w:r>
      <w:r w:rsidR="00B26196">
        <w:rPr>
          <w:noProof/>
        </w:rPr>
        <w:t>16</w:t>
      </w:r>
      <w:r>
        <w:fldChar w:fldCharType="end"/>
      </w:r>
      <w:bookmarkEnd w:id="361"/>
      <w:r>
        <w:t xml:space="preserve">: </w:t>
      </w:r>
      <w:r w:rsidRPr="003A3B38">
        <w:t>Results of mean filling experiments on 400 patient</w:t>
      </w:r>
      <w:r>
        <w:t>s dataset</w:t>
      </w:r>
      <w:bookmarkEnd w:id="362"/>
      <w:bookmarkEnd w:id="363"/>
    </w:p>
    <w:tbl>
      <w:tblPr>
        <w:tblStyle w:val="thesistable"/>
        <w:tblW w:w="0" w:type="auto"/>
        <w:jc w:val="center"/>
        <w:tblLook w:val="04A0" w:firstRow="1" w:lastRow="0" w:firstColumn="1" w:lastColumn="0" w:noHBand="0" w:noVBand="1"/>
      </w:tblPr>
      <w:tblGrid>
        <w:gridCol w:w="1908"/>
        <w:gridCol w:w="830"/>
        <w:gridCol w:w="830"/>
        <w:gridCol w:w="830"/>
        <w:gridCol w:w="830"/>
        <w:gridCol w:w="830"/>
      </w:tblGrid>
      <w:tr w:rsidR="00BB10D4" w:rsidRPr="00625C18" w14:paraId="28907FF9" w14:textId="77777777" w:rsidTr="008A0CD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BE3C73" w14:textId="77777777" w:rsidR="00BB10D4" w:rsidRPr="006804BD" w:rsidRDefault="00BB10D4" w:rsidP="00D279AE">
            <w:pPr>
              <w:spacing w:after="0"/>
              <w:jc w:val="center"/>
              <w:rPr>
                <w:rFonts w:eastAsia="Times New Roman" w:cs="Calibri"/>
                <w:color w:val="000000"/>
                <w:sz w:val="22"/>
                <w:szCs w:val="22"/>
                <w:lang w:eastAsia="en-GB"/>
              </w:rPr>
            </w:pPr>
            <w:r w:rsidRPr="006804BD">
              <w:rPr>
                <w:rFonts w:eastAsia="Times New Roman" w:cs="Calibri"/>
                <w:color w:val="000000"/>
                <w:sz w:val="22"/>
                <w:szCs w:val="22"/>
                <w:lang w:eastAsia="en-GB"/>
              </w:rPr>
              <w:t>400 patients</w:t>
            </w:r>
          </w:p>
        </w:tc>
        <w:tc>
          <w:tcPr>
            <w:tcW w:w="0" w:type="auto"/>
            <w:noWrap/>
            <w:hideMark/>
          </w:tcPr>
          <w:p w14:paraId="0D21CB71" w14:textId="77777777" w:rsidR="00BB10D4" w:rsidRPr="006804BD"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val="en-US" w:eastAsia="en-GB"/>
              </w:rPr>
              <w:t>DT</w:t>
            </w:r>
          </w:p>
        </w:tc>
        <w:tc>
          <w:tcPr>
            <w:tcW w:w="0" w:type="auto"/>
            <w:noWrap/>
            <w:hideMark/>
          </w:tcPr>
          <w:p w14:paraId="64866259" w14:textId="77777777" w:rsidR="00BB10D4" w:rsidRPr="006804BD"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XGB</w:t>
            </w:r>
          </w:p>
        </w:tc>
        <w:tc>
          <w:tcPr>
            <w:tcW w:w="0" w:type="auto"/>
            <w:noWrap/>
            <w:hideMark/>
          </w:tcPr>
          <w:p w14:paraId="1277E84C" w14:textId="77777777" w:rsidR="00BB10D4" w:rsidRPr="006804BD"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ADA</w:t>
            </w:r>
          </w:p>
        </w:tc>
        <w:tc>
          <w:tcPr>
            <w:tcW w:w="0" w:type="auto"/>
            <w:noWrap/>
            <w:hideMark/>
          </w:tcPr>
          <w:p w14:paraId="1D1757AB" w14:textId="77777777" w:rsidR="00BB10D4" w:rsidRPr="006804BD"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GRAD</w:t>
            </w:r>
          </w:p>
        </w:tc>
        <w:tc>
          <w:tcPr>
            <w:tcW w:w="0" w:type="auto"/>
            <w:noWrap/>
            <w:hideMark/>
          </w:tcPr>
          <w:p w14:paraId="238B0D78" w14:textId="77777777" w:rsidR="00BB10D4" w:rsidRPr="006804BD"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LGBM</w:t>
            </w:r>
          </w:p>
        </w:tc>
      </w:tr>
      <w:tr w:rsidR="00C27F5B" w:rsidRPr="00266B69" w14:paraId="316EBF5B"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8A42F5" w14:textId="05675BC7"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UtilityScore_mean</w:t>
            </w:r>
          </w:p>
        </w:tc>
        <w:tc>
          <w:tcPr>
            <w:tcW w:w="0" w:type="auto"/>
            <w:noWrap/>
            <w:hideMark/>
          </w:tcPr>
          <w:p w14:paraId="35378021" w14:textId="5DB2FFB2" w:rsidR="00C27F5B" w:rsidRPr="006804BD" w:rsidRDefault="00C27F5B" w:rsidP="000D54C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6804BD">
              <w:rPr>
                <w:rFonts w:eastAsia="Times New Roman" w:cs="Calibri"/>
                <w:b/>
                <w:color w:val="000000"/>
                <w:sz w:val="22"/>
                <w:szCs w:val="22"/>
                <w:lang w:eastAsia="en-GB"/>
              </w:rPr>
              <w:t>0</w:t>
            </w:r>
            <w:r w:rsidR="008E3D6B" w:rsidRPr="006804BD">
              <w:rPr>
                <w:rFonts w:eastAsia="Times New Roman" w:cs="Calibri"/>
                <w:b/>
                <w:color w:val="000000"/>
                <w:sz w:val="22"/>
                <w:szCs w:val="22"/>
                <w:lang w:eastAsia="en-GB"/>
              </w:rPr>
              <w:t>.</w:t>
            </w:r>
            <w:r w:rsidRPr="006804BD">
              <w:rPr>
                <w:rFonts w:eastAsia="Times New Roman" w:cs="Calibri"/>
                <w:b/>
                <w:color w:val="000000"/>
                <w:sz w:val="22"/>
                <w:szCs w:val="22"/>
                <w:lang w:eastAsia="en-GB"/>
              </w:rPr>
              <w:t>17</w:t>
            </w:r>
            <w:r w:rsidR="00E0356A">
              <w:rPr>
                <w:rFonts w:eastAsia="Times New Roman" w:cs="Calibri"/>
                <w:b/>
                <w:color w:val="000000"/>
                <w:sz w:val="22"/>
                <w:szCs w:val="22"/>
                <w:lang w:eastAsia="en-GB"/>
              </w:rPr>
              <w:t>1</w:t>
            </w:r>
          </w:p>
        </w:tc>
        <w:tc>
          <w:tcPr>
            <w:tcW w:w="0" w:type="auto"/>
            <w:noWrap/>
            <w:hideMark/>
          </w:tcPr>
          <w:p w14:paraId="2D3B44A3" w14:textId="75A82DD1"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00E0356A">
              <w:rPr>
                <w:rFonts w:eastAsia="Times New Roman" w:cs="Calibri"/>
                <w:color w:val="000000"/>
                <w:sz w:val="22"/>
                <w:szCs w:val="22"/>
                <w:lang w:eastAsia="en-GB"/>
              </w:rPr>
              <w:t>100</w:t>
            </w:r>
          </w:p>
        </w:tc>
        <w:tc>
          <w:tcPr>
            <w:tcW w:w="0" w:type="auto"/>
            <w:noWrap/>
            <w:hideMark/>
          </w:tcPr>
          <w:p w14:paraId="55C4E21A" w14:textId="04D6087B"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64</w:t>
            </w:r>
          </w:p>
        </w:tc>
        <w:tc>
          <w:tcPr>
            <w:tcW w:w="0" w:type="auto"/>
            <w:noWrap/>
            <w:hideMark/>
          </w:tcPr>
          <w:p w14:paraId="7D22E4D2" w14:textId="224FF72F"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2</w:t>
            </w:r>
            <w:r w:rsidR="00E0356A">
              <w:rPr>
                <w:rFonts w:eastAsia="Times New Roman" w:cs="Calibri"/>
                <w:color w:val="000000"/>
                <w:sz w:val="22"/>
                <w:szCs w:val="22"/>
                <w:lang w:eastAsia="en-GB"/>
              </w:rPr>
              <w:t>3</w:t>
            </w:r>
          </w:p>
        </w:tc>
        <w:tc>
          <w:tcPr>
            <w:tcW w:w="0" w:type="auto"/>
            <w:noWrap/>
            <w:hideMark/>
          </w:tcPr>
          <w:p w14:paraId="3EB14347" w14:textId="2ABFE84B"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51</w:t>
            </w:r>
          </w:p>
        </w:tc>
      </w:tr>
      <w:tr w:rsidR="00C27F5B" w:rsidRPr="00266B69" w14:paraId="152A05C3"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FC142" w14:textId="3BC6EEB2"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UtilityScore_std</w:t>
            </w:r>
          </w:p>
        </w:tc>
        <w:tc>
          <w:tcPr>
            <w:tcW w:w="0" w:type="auto"/>
            <w:noWrap/>
            <w:hideMark/>
          </w:tcPr>
          <w:p w14:paraId="7195A11E" w14:textId="17F8FE6B" w:rsidR="00C27F5B" w:rsidRPr="006804BD" w:rsidRDefault="00C27F5B" w:rsidP="000D54C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266</w:t>
            </w:r>
          </w:p>
        </w:tc>
        <w:tc>
          <w:tcPr>
            <w:tcW w:w="0" w:type="auto"/>
            <w:noWrap/>
            <w:hideMark/>
          </w:tcPr>
          <w:p w14:paraId="1452F92F" w14:textId="5C1DA9AC"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6</w:t>
            </w:r>
            <w:r w:rsidR="006804BD" w:rsidRPr="006804BD">
              <w:rPr>
                <w:rFonts w:eastAsia="Times New Roman" w:cs="Calibri"/>
                <w:color w:val="000000"/>
                <w:sz w:val="22"/>
                <w:szCs w:val="22"/>
                <w:lang w:eastAsia="en-GB"/>
              </w:rPr>
              <w:t>3</w:t>
            </w:r>
          </w:p>
        </w:tc>
        <w:tc>
          <w:tcPr>
            <w:tcW w:w="0" w:type="auto"/>
            <w:noWrap/>
            <w:hideMark/>
          </w:tcPr>
          <w:p w14:paraId="4E2E33B3" w14:textId="7722F50D"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08</w:t>
            </w:r>
          </w:p>
        </w:tc>
        <w:tc>
          <w:tcPr>
            <w:tcW w:w="0" w:type="auto"/>
            <w:noWrap/>
            <w:hideMark/>
          </w:tcPr>
          <w:p w14:paraId="5D8239A2" w14:textId="4D4AAC7F"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09</w:t>
            </w:r>
          </w:p>
        </w:tc>
        <w:tc>
          <w:tcPr>
            <w:tcW w:w="0" w:type="auto"/>
            <w:noWrap/>
            <w:hideMark/>
          </w:tcPr>
          <w:p w14:paraId="67E9F35C" w14:textId="7BE937DE"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8</w:t>
            </w:r>
            <w:r w:rsidR="006804BD" w:rsidRPr="006804BD">
              <w:rPr>
                <w:rFonts w:eastAsia="Times New Roman" w:cs="Calibri"/>
                <w:color w:val="000000"/>
                <w:sz w:val="22"/>
                <w:szCs w:val="22"/>
                <w:lang w:eastAsia="en-GB"/>
              </w:rPr>
              <w:t>2</w:t>
            </w:r>
          </w:p>
        </w:tc>
      </w:tr>
      <w:tr w:rsidR="00C27F5B" w:rsidRPr="00266B69" w14:paraId="5A33AC55"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2BCE8E" w14:textId="32CB6F1E"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F1Score_mean</w:t>
            </w:r>
          </w:p>
        </w:tc>
        <w:tc>
          <w:tcPr>
            <w:tcW w:w="0" w:type="auto"/>
            <w:noWrap/>
            <w:hideMark/>
          </w:tcPr>
          <w:p w14:paraId="139FC05B" w14:textId="7696F319" w:rsidR="00C27F5B" w:rsidRPr="006804BD" w:rsidRDefault="00C27F5B" w:rsidP="000D54C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36</w:t>
            </w:r>
          </w:p>
        </w:tc>
        <w:tc>
          <w:tcPr>
            <w:tcW w:w="0" w:type="auto"/>
            <w:noWrap/>
            <w:hideMark/>
          </w:tcPr>
          <w:p w14:paraId="72A32152" w14:textId="7280687D"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14</w:t>
            </w:r>
          </w:p>
        </w:tc>
        <w:tc>
          <w:tcPr>
            <w:tcW w:w="0" w:type="auto"/>
            <w:noWrap/>
            <w:hideMark/>
          </w:tcPr>
          <w:p w14:paraId="774244D1" w14:textId="22101972"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61</w:t>
            </w:r>
          </w:p>
        </w:tc>
        <w:tc>
          <w:tcPr>
            <w:tcW w:w="0" w:type="auto"/>
            <w:noWrap/>
            <w:hideMark/>
          </w:tcPr>
          <w:p w14:paraId="4456F3D8" w14:textId="195253A7"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28</w:t>
            </w:r>
          </w:p>
        </w:tc>
        <w:tc>
          <w:tcPr>
            <w:tcW w:w="0" w:type="auto"/>
            <w:noWrap/>
            <w:hideMark/>
          </w:tcPr>
          <w:p w14:paraId="56D5914A" w14:textId="26924285"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77</w:t>
            </w:r>
          </w:p>
        </w:tc>
      </w:tr>
      <w:tr w:rsidR="00C27F5B" w:rsidRPr="00266B69" w14:paraId="5848F816"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671AAA" w14:textId="65A3B54E"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F1Score_std</w:t>
            </w:r>
          </w:p>
        </w:tc>
        <w:tc>
          <w:tcPr>
            <w:tcW w:w="0" w:type="auto"/>
            <w:noWrap/>
            <w:hideMark/>
          </w:tcPr>
          <w:p w14:paraId="0D76A0CF" w14:textId="46451DEC" w:rsidR="00C27F5B" w:rsidRPr="006804BD" w:rsidRDefault="00C27F5B" w:rsidP="000D54C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98</w:t>
            </w:r>
          </w:p>
        </w:tc>
        <w:tc>
          <w:tcPr>
            <w:tcW w:w="0" w:type="auto"/>
            <w:noWrap/>
            <w:hideMark/>
          </w:tcPr>
          <w:p w14:paraId="1B03EFC1" w14:textId="69E0DCB8"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76</w:t>
            </w:r>
          </w:p>
        </w:tc>
        <w:tc>
          <w:tcPr>
            <w:tcW w:w="0" w:type="auto"/>
            <w:noWrap/>
            <w:hideMark/>
          </w:tcPr>
          <w:p w14:paraId="01118EB1" w14:textId="5EACFE2F"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89</w:t>
            </w:r>
          </w:p>
        </w:tc>
        <w:tc>
          <w:tcPr>
            <w:tcW w:w="0" w:type="auto"/>
            <w:noWrap/>
            <w:hideMark/>
          </w:tcPr>
          <w:p w14:paraId="199BCC08" w14:textId="4BC91119"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1</w:t>
            </w:r>
            <w:r w:rsidR="00825446">
              <w:rPr>
                <w:rFonts w:eastAsia="Times New Roman" w:cs="Calibri"/>
                <w:color w:val="000000"/>
                <w:sz w:val="22"/>
                <w:szCs w:val="22"/>
                <w:lang w:eastAsia="en-GB"/>
              </w:rPr>
              <w:t>2</w:t>
            </w:r>
          </w:p>
        </w:tc>
        <w:tc>
          <w:tcPr>
            <w:tcW w:w="0" w:type="auto"/>
            <w:noWrap/>
            <w:hideMark/>
          </w:tcPr>
          <w:p w14:paraId="08EF1D70" w14:textId="13929389"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3</w:t>
            </w:r>
            <w:r w:rsidR="006804BD" w:rsidRPr="006804BD">
              <w:rPr>
                <w:rFonts w:eastAsia="Times New Roman" w:cs="Calibri"/>
                <w:color w:val="000000"/>
                <w:sz w:val="22"/>
                <w:szCs w:val="22"/>
                <w:lang w:eastAsia="en-GB"/>
              </w:rPr>
              <w:t>9</w:t>
            </w:r>
          </w:p>
        </w:tc>
      </w:tr>
      <w:tr w:rsidR="00C27F5B" w:rsidRPr="00266B69" w14:paraId="55A73D91"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625480" w14:textId="51EDB21B"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AUROC_mean</w:t>
            </w:r>
          </w:p>
        </w:tc>
        <w:tc>
          <w:tcPr>
            <w:tcW w:w="0" w:type="auto"/>
            <w:noWrap/>
            <w:hideMark/>
          </w:tcPr>
          <w:p w14:paraId="11506EE5" w14:textId="2C8CABA6" w:rsidR="00C27F5B" w:rsidRPr="006804BD" w:rsidRDefault="00C27F5B" w:rsidP="000D54C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w:t>
            </w:r>
            <w:r w:rsidR="004F3E86" w:rsidRPr="006804BD">
              <w:rPr>
                <w:rFonts w:eastAsia="Times New Roman" w:cs="Calibri"/>
                <w:color w:val="000000"/>
                <w:sz w:val="22"/>
                <w:szCs w:val="22"/>
                <w:lang w:eastAsia="en-GB"/>
              </w:rPr>
              <w:t>00</w:t>
            </w:r>
          </w:p>
        </w:tc>
        <w:tc>
          <w:tcPr>
            <w:tcW w:w="0" w:type="auto"/>
            <w:noWrap/>
            <w:hideMark/>
          </w:tcPr>
          <w:p w14:paraId="55BB0A1B" w14:textId="7EF43C96"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742</w:t>
            </w:r>
          </w:p>
        </w:tc>
        <w:tc>
          <w:tcPr>
            <w:tcW w:w="0" w:type="auto"/>
            <w:noWrap/>
            <w:hideMark/>
          </w:tcPr>
          <w:p w14:paraId="037F8029" w14:textId="5D4EB872"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73</w:t>
            </w:r>
            <w:r w:rsidR="006804BD" w:rsidRPr="006804BD">
              <w:rPr>
                <w:rFonts w:eastAsia="Times New Roman" w:cs="Calibri"/>
                <w:color w:val="000000"/>
                <w:sz w:val="22"/>
                <w:szCs w:val="22"/>
                <w:lang w:eastAsia="en-GB"/>
              </w:rPr>
              <w:t>5</w:t>
            </w:r>
          </w:p>
        </w:tc>
        <w:tc>
          <w:tcPr>
            <w:tcW w:w="0" w:type="auto"/>
            <w:noWrap/>
            <w:hideMark/>
          </w:tcPr>
          <w:p w14:paraId="4D6449E9" w14:textId="3B1ADB7E"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78</w:t>
            </w:r>
            <w:r w:rsidR="006804BD" w:rsidRPr="006804BD">
              <w:rPr>
                <w:rFonts w:eastAsia="Times New Roman" w:cs="Calibri"/>
                <w:color w:val="000000"/>
                <w:sz w:val="22"/>
                <w:szCs w:val="22"/>
                <w:lang w:eastAsia="en-GB"/>
              </w:rPr>
              <w:t>8</w:t>
            </w:r>
          </w:p>
        </w:tc>
        <w:tc>
          <w:tcPr>
            <w:tcW w:w="0" w:type="auto"/>
            <w:noWrap/>
            <w:hideMark/>
          </w:tcPr>
          <w:p w14:paraId="1B743F25" w14:textId="7932AFE1"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749</w:t>
            </w:r>
          </w:p>
        </w:tc>
      </w:tr>
      <w:tr w:rsidR="00C27F5B" w:rsidRPr="00266B69" w14:paraId="3E35BB75"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F1B653" w14:textId="12936AFC"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AUPRC_mean</w:t>
            </w:r>
          </w:p>
        </w:tc>
        <w:tc>
          <w:tcPr>
            <w:tcW w:w="0" w:type="auto"/>
            <w:noWrap/>
            <w:hideMark/>
          </w:tcPr>
          <w:p w14:paraId="52EC4F0A" w14:textId="7A33FC33" w:rsidR="00C27F5B" w:rsidRPr="006804BD" w:rsidRDefault="00C27F5B" w:rsidP="000D54C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w:t>
            </w:r>
            <w:r w:rsidR="004F3E86" w:rsidRPr="006804BD">
              <w:rPr>
                <w:rFonts w:eastAsia="Times New Roman" w:cs="Calibri"/>
                <w:color w:val="000000"/>
                <w:sz w:val="22"/>
                <w:szCs w:val="22"/>
                <w:lang w:eastAsia="en-GB"/>
              </w:rPr>
              <w:t>00</w:t>
            </w:r>
          </w:p>
        </w:tc>
        <w:tc>
          <w:tcPr>
            <w:tcW w:w="0" w:type="auto"/>
            <w:noWrap/>
            <w:hideMark/>
          </w:tcPr>
          <w:p w14:paraId="4EA11803" w14:textId="6691290E"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30</w:t>
            </w:r>
          </w:p>
        </w:tc>
        <w:tc>
          <w:tcPr>
            <w:tcW w:w="0" w:type="auto"/>
            <w:noWrap/>
            <w:hideMark/>
          </w:tcPr>
          <w:p w14:paraId="1522FBB7" w14:textId="7CA7DFF8"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4</w:t>
            </w:r>
            <w:r w:rsidR="006804BD" w:rsidRPr="006804BD">
              <w:rPr>
                <w:rFonts w:eastAsia="Times New Roman" w:cs="Calibri"/>
                <w:color w:val="000000"/>
                <w:sz w:val="22"/>
                <w:szCs w:val="22"/>
                <w:lang w:eastAsia="en-GB"/>
              </w:rPr>
              <w:t>7</w:t>
            </w:r>
          </w:p>
        </w:tc>
        <w:tc>
          <w:tcPr>
            <w:tcW w:w="0" w:type="auto"/>
            <w:noWrap/>
            <w:hideMark/>
          </w:tcPr>
          <w:p w14:paraId="7A1F6009" w14:textId="7D5C437F"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213</w:t>
            </w:r>
          </w:p>
        </w:tc>
        <w:tc>
          <w:tcPr>
            <w:tcW w:w="0" w:type="auto"/>
            <w:noWrap/>
            <w:hideMark/>
          </w:tcPr>
          <w:p w14:paraId="20B44131" w14:textId="28924506"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147</w:t>
            </w:r>
          </w:p>
        </w:tc>
      </w:tr>
      <w:tr w:rsidR="00C27F5B" w:rsidRPr="00266B69" w14:paraId="7D89F9AF"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55C5C" w14:textId="7D54B298"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Accuracy_mean</w:t>
            </w:r>
          </w:p>
        </w:tc>
        <w:tc>
          <w:tcPr>
            <w:tcW w:w="0" w:type="auto"/>
            <w:noWrap/>
            <w:hideMark/>
          </w:tcPr>
          <w:p w14:paraId="0194FBA2" w14:textId="598F74C5" w:rsidR="00C27F5B" w:rsidRPr="006804BD" w:rsidRDefault="00C27F5B" w:rsidP="000D54C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36</w:t>
            </w:r>
          </w:p>
        </w:tc>
        <w:tc>
          <w:tcPr>
            <w:tcW w:w="0" w:type="auto"/>
            <w:noWrap/>
            <w:hideMark/>
          </w:tcPr>
          <w:p w14:paraId="4B8630E5" w14:textId="0BE9470C"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45</w:t>
            </w:r>
          </w:p>
        </w:tc>
        <w:tc>
          <w:tcPr>
            <w:tcW w:w="0" w:type="auto"/>
            <w:noWrap/>
            <w:hideMark/>
          </w:tcPr>
          <w:p w14:paraId="760EA020" w14:textId="4F482F2B"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69</w:t>
            </w:r>
          </w:p>
        </w:tc>
        <w:tc>
          <w:tcPr>
            <w:tcW w:w="0" w:type="auto"/>
            <w:noWrap/>
            <w:hideMark/>
          </w:tcPr>
          <w:p w14:paraId="2A21D640" w14:textId="7BA1D7D3"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4</w:t>
            </w:r>
            <w:r w:rsidR="00825446">
              <w:rPr>
                <w:rFonts w:eastAsia="Times New Roman" w:cs="Calibri"/>
                <w:color w:val="000000"/>
                <w:sz w:val="22"/>
                <w:szCs w:val="22"/>
                <w:lang w:eastAsia="en-GB"/>
              </w:rPr>
              <w:t>8</w:t>
            </w:r>
          </w:p>
        </w:tc>
        <w:tc>
          <w:tcPr>
            <w:tcW w:w="0" w:type="auto"/>
            <w:noWrap/>
            <w:hideMark/>
          </w:tcPr>
          <w:p w14:paraId="6F251B01" w14:textId="70A3C501"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5</w:t>
            </w:r>
            <w:r w:rsidR="00E0356A">
              <w:rPr>
                <w:rFonts w:eastAsia="Times New Roman" w:cs="Calibri"/>
                <w:color w:val="000000"/>
                <w:sz w:val="22"/>
                <w:szCs w:val="22"/>
                <w:lang w:eastAsia="en-GB"/>
              </w:rPr>
              <w:t>2</w:t>
            </w:r>
          </w:p>
        </w:tc>
      </w:tr>
      <w:tr w:rsidR="00C27F5B" w:rsidRPr="00266B69" w14:paraId="200F9BB2"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3CA663" w14:textId="049B61E2"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Accuracy_std</w:t>
            </w:r>
          </w:p>
        </w:tc>
        <w:tc>
          <w:tcPr>
            <w:tcW w:w="0" w:type="auto"/>
            <w:noWrap/>
            <w:hideMark/>
          </w:tcPr>
          <w:p w14:paraId="7EC7E885" w14:textId="6E1340C1" w:rsidR="00C27F5B" w:rsidRPr="006804BD" w:rsidRDefault="00C27F5B" w:rsidP="000D54C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5</w:t>
            </w:r>
            <w:r w:rsidR="006804BD" w:rsidRPr="006804BD">
              <w:rPr>
                <w:rFonts w:eastAsia="Times New Roman" w:cs="Calibri"/>
                <w:color w:val="000000"/>
                <w:sz w:val="22"/>
                <w:szCs w:val="22"/>
                <w:lang w:eastAsia="en-GB"/>
              </w:rPr>
              <w:t>6</w:t>
            </w:r>
          </w:p>
        </w:tc>
        <w:tc>
          <w:tcPr>
            <w:tcW w:w="0" w:type="auto"/>
            <w:noWrap/>
            <w:hideMark/>
          </w:tcPr>
          <w:p w14:paraId="56303E3C" w14:textId="6F5D3A44"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5</w:t>
            </w:r>
            <w:r w:rsidR="006804BD" w:rsidRPr="006804BD">
              <w:rPr>
                <w:rFonts w:eastAsia="Times New Roman" w:cs="Calibri"/>
                <w:color w:val="000000"/>
                <w:sz w:val="22"/>
                <w:szCs w:val="22"/>
                <w:lang w:eastAsia="en-GB"/>
              </w:rPr>
              <w:t>9</w:t>
            </w:r>
          </w:p>
        </w:tc>
        <w:tc>
          <w:tcPr>
            <w:tcW w:w="0" w:type="auto"/>
            <w:noWrap/>
            <w:hideMark/>
          </w:tcPr>
          <w:p w14:paraId="13D070D2" w14:textId="7E115326"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2</w:t>
            </w:r>
            <w:r w:rsidR="006804BD" w:rsidRPr="006804BD">
              <w:rPr>
                <w:rFonts w:eastAsia="Times New Roman" w:cs="Calibri"/>
                <w:color w:val="000000"/>
                <w:sz w:val="22"/>
                <w:szCs w:val="22"/>
                <w:lang w:eastAsia="en-GB"/>
              </w:rPr>
              <w:t>1</w:t>
            </w:r>
          </w:p>
        </w:tc>
        <w:tc>
          <w:tcPr>
            <w:tcW w:w="0" w:type="auto"/>
            <w:noWrap/>
            <w:hideMark/>
          </w:tcPr>
          <w:p w14:paraId="3E84E6C8" w14:textId="79AFE60B"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56</w:t>
            </w:r>
          </w:p>
        </w:tc>
        <w:tc>
          <w:tcPr>
            <w:tcW w:w="0" w:type="auto"/>
            <w:noWrap/>
            <w:hideMark/>
          </w:tcPr>
          <w:p w14:paraId="0B964CDE" w14:textId="7EE7FE4C"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0</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05</w:t>
            </w:r>
            <w:r w:rsidR="006804BD" w:rsidRPr="006804BD">
              <w:rPr>
                <w:rFonts w:eastAsia="Times New Roman" w:cs="Calibri"/>
                <w:color w:val="000000"/>
                <w:sz w:val="22"/>
                <w:szCs w:val="22"/>
                <w:lang w:eastAsia="en-GB"/>
              </w:rPr>
              <w:t>6</w:t>
            </w:r>
          </w:p>
        </w:tc>
      </w:tr>
      <w:tr w:rsidR="00C27F5B" w:rsidRPr="00266B69" w14:paraId="171C6D44"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D4B43D" w14:textId="182CF592" w:rsidR="00C27F5B" w:rsidRPr="006804BD" w:rsidRDefault="00C27F5B" w:rsidP="00C27F5B">
            <w:pPr>
              <w:spacing w:after="0"/>
              <w:rPr>
                <w:rFonts w:eastAsia="Times New Roman" w:cs="Calibri"/>
                <w:color w:val="000000"/>
                <w:sz w:val="22"/>
                <w:szCs w:val="22"/>
                <w:lang w:eastAsia="en-GB"/>
              </w:rPr>
            </w:pPr>
            <w:r w:rsidRPr="006804BD">
              <w:rPr>
                <w:rFonts w:cs="Calibri"/>
                <w:sz w:val="22"/>
                <w:szCs w:val="22"/>
              </w:rPr>
              <w:t>Baseline_mean</w:t>
            </w:r>
          </w:p>
        </w:tc>
        <w:tc>
          <w:tcPr>
            <w:tcW w:w="0" w:type="auto"/>
            <w:noWrap/>
            <w:hideMark/>
          </w:tcPr>
          <w:p w14:paraId="281340F5" w14:textId="48300B15" w:rsidR="00C27F5B" w:rsidRPr="006804BD" w:rsidRDefault="00C27F5B" w:rsidP="000D54C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97</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88</w:t>
            </w:r>
            <w:r w:rsidR="00E0356A">
              <w:rPr>
                <w:rFonts w:eastAsia="Times New Roman" w:cs="Calibri"/>
                <w:color w:val="000000"/>
                <w:sz w:val="22"/>
                <w:szCs w:val="22"/>
                <w:lang w:eastAsia="en-GB"/>
              </w:rPr>
              <w:t>0</w:t>
            </w:r>
          </w:p>
        </w:tc>
        <w:tc>
          <w:tcPr>
            <w:tcW w:w="0" w:type="auto"/>
            <w:noWrap/>
            <w:hideMark/>
          </w:tcPr>
          <w:p w14:paraId="05AFC4B5" w14:textId="559BDE52"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97</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88</w:t>
            </w:r>
            <w:r w:rsidR="00E0356A">
              <w:rPr>
                <w:rFonts w:eastAsia="Times New Roman" w:cs="Calibri"/>
                <w:color w:val="000000"/>
                <w:sz w:val="22"/>
                <w:szCs w:val="22"/>
                <w:lang w:eastAsia="en-GB"/>
              </w:rPr>
              <w:t>0</w:t>
            </w:r>
          </w:p>
        </w:tc>
        <w:tc>
          <w:tcPr>
            <w:tcW w:w="0" w:type="auto"/>
            <w:noWrap/>
            <w:hideMark/>
          </w:tcPr>
          <w:p w14:paraId="431A1517" w14:textId="58072CAB"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97</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88</w:t>
            </w:r>
            <w:r w:rsidR="00E0356A">
              <w:rPr>
                <w:rFonts w:eastAsia="Times New Roman" w:cs="Calibri"/>
                <w:color w:val="000000"/>
                <w:sz w:val="22"/>
                <w:szCs w:val="22"/>
                <w:lang w:eastAsia="en-GB"/>
              </w:rPr>
              <w:t>0</w:t>
            </w:r>
          </w:p>
        </w:tc>
        <w:tc>
          <w:tcPr>
            <w:tcW w:w="0" w:type="auto"/>
            <w:noWrap/>
            <w:hideMark/>
          </w:tcPr>
          <w:p w14:paraId="5AA7FC2E" w14:textId="51BB98F7"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97</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88</w:t>
            </w:r>
            <w:r w:rsidR="00E0356A">
              <w:rPr>
                <w:rFonts w:eastAsia="Times New Roman" w:cs="Calibri"/>
                <w:color w:val="000000"/>
                <w:sz w:val="22"/>
                <w:szCs w:val="22"/>
                <w:lang w:eastAsia="en-GB"/>
              </w:rPr>
              <w:t>0</w:t>
            </w:r>
          </w:p>
        </w:tc>
        <w:tc>
          <w:tcPr>
            <w:tcW w:w="0" w:type="auto"/>
            <w:noWrap/>
            <w:hideMark/>
          </w:tcPr>
          <w:p w14:paraId="79824EF8" w14:textId="20AC0C77" w:rsidR="00C27F5B" w:rsidRPr="006804BD" w:rsidRDefault="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97</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88</w:t>
            </w:r>
            <w:r w:rsidR="00E0356A">
              <w:rPr>
                <w:rFonts w:eastAsia="Times New Roman" w:cs="Calibri"/>
                <w:color w:val="000000"/>
                <w:sz w:val="22"/>
                <w:szCs w:val="22"/>
                <w:lang w:eastAsia="en-GB"/>
              </w:rPr>
              <w:t>0</w:t>
            </w:r>
          </w:p>
        </w:tc>
      </w:tr>
      <w:tr w:rsidR="00C27F5B" w:rsidRPr="00266B69" w14:paraId="5E655553"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89635" w14:textId="1062944B" w:rsidR="00C27F5B" w:rsidRPr="006804BD" w:rsidRDefault="00C27F5B" w:rsidP="00C27F5B">
            <w:pPr>
              <w:spacing w:after="0"/>
              <w:rPr>
                <w:rFonts w:eastAsia="Times New Roman" w:cs="Calibri"/>
                <w:color w:val="000000"/>
                <w:sz w:val="22"/>
                <w:szCs w:val="22"/>
                <w:lang w:eastAsia="en-GB"/>
              </w:rPr>
            </w:pPr>
            <w:r w:rsidRPr="006804BD">
              <w:rPr>
                <w:rFonts w:eastAsia="Times New Roman" w:cs="Calibri"/>
                <w:sz w:val="22"/>
                <w:szCs w:val="22"/>
                <w:lang w:eastAsia="en-GB"/>
              </w:rPr>
              <w:t>Total time (sec)</w:t>
            </w:r>
          </w:p>
        </w:tc>
        <w:tc>
          <w:tcPr>
            <w:tcW w:w="0" w:type="auto"/>
            <w:noWrap/>
            <w:hideMark/>
          </w:tcPr>
          <w:p w14:paraId="50C73430" w14:textId="3C30C4E9" w:rsidR="00C27F5B" w:rsidRPr="006804BD" w:rsidRDefault="00C27F5B" w:rsidP="000D54C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16</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4</w:t>
            </w:r>
            <w:r w:rsidR="00E0356A">
              <w:rPr>
                <w:rFonts w:eastAsia="Times New Roman" w:cs="Calibri"/>
                <w:color w:val="000000"/>
                <w:sz w:val="22"/>
                <w:szCs w:val="22"/>
                <w:lang w:eastAsia="en-GB"/>
              </w:rPr>
              <w:t>0</w:t>
            </w:r>
          </w:p>
        </w:tc>
        <w:tc>
          <w:tcPr>
            <w:tcW w:w="0" w:type="auto"/>
            <w:noWrap/>
            <w:hideMark/>
          </w:tcPr>
          <w:p w14:paraId="0529F37A" w14:textId="54339C11"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43</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w:t>
            </w:r>
            <w:r w:rsidR="00E0356A">
              <w:rPr>
                <w:rFonts w:eastAsia="Times New Roman" w:cs="Calibri"/>
                <w:color w:val="000000"/>
                <w:sz w:val="22"/>
                <w:szCs w:val="22"/>
                <w:lang w:eastAsia="en-GB"/>
              </w:rPr>
              <w:t>00</w:t>
            </w:r>
          </w:p>
        </w:tc>
        <w:tc>
          <w:tcPr>
            <w:tcW w:w="0" w:type="auto"/>
            <w:noWrap/>
            <w:hideMark/>
          </w:tcPr>
          <w:p w14:paraId="356E4139" w14:textId="0796D926"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13</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41</w:t>
            </w:r>
            <w:r w:rsidR="00E0356A">
              <w:rPr>
                <w:rFonts w:eastAsia="Times New Roman" w:cs="Calibri"/>
                <w:color w:val="000000"/>
                <w:sz w:val="22"/>
                <w:szCs w:val="22"/>
                <w:lang w:eastAsia="en-GB"/>
              </w:rPr>
              <w:t>0</w:t>
            </w:r>
          </w:p>
        </w:tc>
        <w:tc>
          <w:tcPr>
            <w:tcW w:w="0" w:type="auto"/>
            <w:noWrap/>
            <w:hideMark/>
          </w:tcPr>
          <w:p w14:paraId="61C9007F" w14:textId="476CF333"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28</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4</w:t>
            </w:r>
            <w:r w:rsidR="00E0356A">
              <w:rPr>
                <w:rFonts w:eastAsia="Times New Roman" w:cs="Calibri"/>
                <w:color w:val="000000"/>
                <w:sz w:val="22"/>
                <w:szCs w:val="22"/>
                <w:lang w:eastAsia="en-GB"/>
              </w:rPr>
              <w:t>00</w:t>
            </w:r>
          </w:p>
        </w:tc>
        <w:tc>
          <w:tcPr>
            <w:tcW w:w="0" w:type="auto"/>
            <w:noWrap/>
            <w:hideMark/>
          </w:tcPr>
          <w:p w14:paraId="7724EB57" w14:textId="2EC29F39" w:rsidR="00C27F5B" w:rsidRPr="006804BD" w:rsidRDefault="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6804BD">
              <w:rPr>
                <w:rFonts w:eastAsia="Times New Roman" w:cs="Calibri"/>
                <w:color w:val="000000"/>
                <w:sz w:val="22"/>
                <w:szCs w:val="22"/>
                <w:lang w:eastAsia="en-GB"/>
              </w:rPr>
              <w:t>38</w:t>
            </w:r>
            <w:r w:rsidR="008E3D6B" w:rsidRPr="006804BD">
              <w:rPr>
                <w:rFonts w:eastAsia="Times New Roman" w:cs="Calibri"/>
                <w:color w:val="000000"/>
                <w:sz w:val="22"/>
                <w:szCs w:val="22"/>
                <w:lang w:eastAsia="en-GB"/>
              </w:rPr>
              <w:t>.</w:t>
            </w:r>
            <w:r w:rsidRPr="006804BD">
              <w:rPr>
                <w:rFonts w:eastAsia="Times New Roman" w:cs="Calibri"/>
                <w:color w:val="000000"/>
                <w:sz w:val="22"/>
                <w:szCs w:val="22"/>
                <w:lang w:eastAsia="en-GB"/>
              </w:rPr>
              <w:t>97</w:t>
            </w:r>
            <w:r w:rsidR="00E0356A">
              <w:rPr>
                <w:rFonts w:eastAsia="Times New Roman" w:cs="Calibri"/>
                <w:color w:val="000000"/>
                <w:sz w:val="22"/>
                <w:szCs w:val="22"/>
                <w:lang w:eastAsia="en-GB"/>
              </w:rPr>
              <w:t>0</w:t>
            </w:r>
          </w:p>
        </w:tc>
      </w:tr>
    </w:tbl>
    <w:p w14:paraId="70874091" w14:textId="77777777" w:rsidR="00BB10D4" w:rsidRDefault="00BB10D4" w:rsidP="00BB10D4">
      <w:pPr>
        <w:jc w:val="left"/>
      </w:pPr>
    </w:p>
    <w:p w14:paraId="0FC4FEB4" w14:textId="71E3508E" w:rsidR="00BB10D4" w:rsidRDefault="00BB10D4" w:rsidP="00BB10D4">
      <w:pPr>
        <w:pStyle w:val="Caption"/>
        <w:keepNext/>
        <w:jc w:val="center"/>
      </w:pPr>
      <w:bookmarkStart w:id="364" w:name="_Ref70320625"/>
      <w:bookmarkStart w:id="365" w:name="_Toc70928383"/>
      <w:bookmarkStart w:id="366" w:name="_Toc72138023"/>
      <w:r>
        <w:t xml:space="preserve">Table </w:t>
      </w:r>
      <w:r>
        <w:fldChar w:fldCharType="begin"/>
      </w:r>
      <w:r>
        <w:instrText xml:space="preserve"> SEQ Table \* ARABIC </w:instrText>
      </w:r>
      <w:r>
        <w:fldChar w:fldCharType="separate"/>
      </w:r>
      <w:r w:rsidR="00B26196">
        <w:rPr>
          <w:noProof/>
        </w:rPr>
        <w:t>17</w:t>
      </w:r>
      <w:r>
        <w:fldChar w:fldCharType="end"/>
      </w:r>
      <w:bookmarkEnd w:id="364"/>
      <w:r>
        <w:t xml:space="preserve">: </w:t>
      </w:r>
      <w:r w:rsidRPr="00FE692D">
        <w:t>Results of mean filling experiments on 10</w:t>
      </w:r>
      <w:r>
        <w:t>0</w:t>
      </w:r>
      <w:r w:rsidRPr="00FE692D">
        <w:t>0 patient</w:t>
      </w:r>
      <w:r>
        <w:t>s dataset</w:t>
      </w:r>
      <w:bookmarkEnd w:id="365"/>
      <w:bookmarkEnd w:id="366"/>
    </w:p>
    <w:tbl>
      <w:tblPr>
        <w:tblStyle w:val="thesistable"/>
        <w:tblW w:w="0" w:type="auto"/>
        <w:jc w:val="center"/>
        <w:tblLook w:val="04A0" w:firstRow="1" w:lastRow="0" w:firstColumn="1" w:lastColumn="0" w:noHBand="0" w:noVBand="1"/>
      </w:tblPr>
      <w:tblGrid>
        <w:gridCol w:w="1908"/>
        <w:gridCol w:w="721"/>
        <w:gridCol w:w="718"/>
        <w:gridCol w:w="718"/>
        <w:gridCol w:w="753"/>
        <w:gridCol w:w="765"/>
      </w:tblGrid>
      <w:tr w:rsidR="00BB10D4" w:rsidRPr="00266B69" w14:paraId="5250041F" w14:textId="77777777" w:rsidTr="008A0CD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6BF4F8" w14:textId="77777777" w:rsidR="00BB10D4" w:rsidRPr="000F356C" w:rsidRDefault="00BB10D4" w:rsidP="004D6C91">
            <w:pPr>
              <w:spacing w:after="0"/>
              <w:jc w:val="center"/>
              <w:rPr>
                <w:rFonts w:eastAsia="Times New Roman" w:cs="Calibri"/>
                <w:color w:val="000000"/>
                <w:sz w:val="22"/>
                <w:szCs w:val="22"/>
                <w:lang w:eastAsia="en-GB"/>
              </w:rPr>
            </w:pPr>
            <w:r w:rsidRPr="000F356C">
              <w:rPr>
                <w:rFonts w:eastAsia="Times New Roman" w:cs="Calibri"/>
                <w:color w:val="000000"/>
                <w:sz w:val="22"/>
                <w:szCs w:val="22"/>
                <w:lang w:eastAsia="en-GB"/>
              </w:rPr>
              <w:t>1000 patients</w:t>
            </w:r>
          </w:p>
        </w:tc>
        <w:tc>
          <w:tcPr>
            <w:tcW w:w="0" w:type="auto"/>
            <w:noWrap/>
            <w:hideMark/>
          </w:tcPr>
          <w:p w14:paraId="2FA17CB3" w14:textId="77777777" w:rsidR="00BB10D4" w:rsidRPr="000F356C"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val="en-US" w:eastAsia="en-GB"/>
              </w:rPr>
              <w:t>DT</w:t>
            </w:r>
          </w:p>
        </w:tc>
        <w:tc>
          <w:tcPr>
            <w:tcW w:w="0" w:type="auto"/>
            <w:noWrap/>
            <w:hideMark/>
          </w:tcPr>
          <w:p w14:paraId="6139B81E" w14:textId="77777777" w:rsidR="00BB10D4" w:rsidRPr="000F356C"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XGB</w:t>
            </w:r>
          </w:p>
        </w:tc>
        <w:tc>
          <w:tcPr>
            <w:tcW w:w="0" w:type="auto"/>
            <w:noWrap/>
            <w:hideMark/>
          </w:tcPr>
          <w:p w14:paraId="7E592F9C" w14:textId="77777777" w:rsidR="00BB10D4" w:rsidRPr="000F356C"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ADA</w:t>
            </w:r>
          </w:p>
        </w:tc>
        <w:tc>
          <w:tcPr>
            <w:tcW w:w="0" w:type="auto"/>
            <w:noWrap/>
            <w:hideMark/>
          </w:tcPr>
          <w:p w14:paraId="3E847646" w14:textId="77777777" w:rsidR="00BB10D4" w:rsidRPr="000F356C"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GRAD</w:t>
            </w:r>
          </w:p>
        </w:tc>
        <w:tc>
          <w:tcPr>
            <w:tcW w:w="0" w:type="auto"/>
            <w:noWrap/>
            <w:hideMark/>
          </w:tcPr>
          <w:p w14:paraId="7ABA25FB" w14:textId="77777777" w:rsidR="00BB10D4" w:rsidRPr="000F356C" w:rsidRDefault="00BB10D4" w:rsidP="009301E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LGBM</w:t>
            </w:r>
          </w:p>
        </w:tc>
      </w:tr>
      <w:tr w:rsidR="00C27F5B" w:rsidRPr="00266B69" w14:paraId="2637DE5F"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BAEF81" w14:textId="3C3F823B"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UtilityScore_mean</w:t>
            </w:r>
          </w:p>
        </w:tc>
        <w:tc>
          <w:tcPr>
            <w:tcW w:w="0" w:type="auto"/>
            <w:noWrap/>
            <w:hideMark/>
          </w:tcPr>
          <w:p w14:paraId="38830453" w14:textId="2AE7A17E"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0F356C">
              <w:rPr>
                <w:rFonts w:eastAsia="Times New Roman" w:cs="Calibri"/>
                <w:b/>
                <w:color w:val="000000"/>
                <w:sz w:val="22"/>
                <w:szCs w:val="22"/>
                <w:lang w:eastAsia="en-GB"/>
              </w:rPr>
              <w:t>0</w:t>
            </w:r>
            <w:r w:rsidR="008E3D6B" w:rsidRPr="000F356C">
              <w:rPr>
                <w:rFonts w:eastAsia="Times New Roman" w:cs="Calibri"/>
                <w:b/>
                <w:color w:val="000000"/>
                <w:sz w:val="22"/>
                <w:szCs w:val="22"/>
                <w:lang w:eastAsia="en-GB"/>
              </w:rPr>
              <w:t>.</w:t>
            </w:r>
            <w:r w:rsidRPr="000F356C">
              <w:rPr>
                <w:rFonts w:eastAsia="Times New Roman" w:cs="Calibri"/>
                <w:b/>
                <w:bCs/>
                <w:color w:val="000000"/>
                <w:sz w:val="22"/>
                <w:szCs w:val="22"/>
                <w:lang w:eastAsia="en-GB"/>
              </w:rPr>
              <w:t>15</w:t>
            </w:r>
            <w:r w:rsidR="000F356C" w:rsidRPr="000F356C">
              <w:rPr>
                <w:rFonts w:eastAsia="Times New Roman" w:cs="Calibri"/>
                <w:b/>
                <w:bCs/>
                <w:color w:val="000000"/>
                <w:sz w:val="22"/>
                <w:szCs w:val="22"/>
                <w:lang w:eastAsia="en-GB"/>
              </w:rPr>
              <w:t>7</w:t>
            </w:r>
          </w:p>
        </w:tc>
        <w:tc>
          <w:tcPr>
            <w:tcW w:w="0" w:type="auto"/>
            <w:noWrap/>
            <w:hideMark/>
          </w:tcPr>
          <w:p w14:paraId="1549C38A" w14:textId="52C89824"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2</w:t>
            </w:r>
            <w:r w:rsidR="000F356C" w:rsidRPr="000F356C">
              <w:rPr>
                <w:rFonts w:eastAsia="Times New Roman" w:cs="Calibri"/>
                <w:color w:val="000000"/>
                <w:sz w:val="22"/>
                <w:szCs w:val="22"/>
                <w:lang w:eastAsia="en-GB"/>
              </w:rPr>
              <w:t>4</w:t>
            </w:r>
          </w:p>
        </w:tc>
        <w:tc>
          <w:tcPr>
            <w:tcW w:w="0" w:type="auto"/>
            <w:noWrap/>
            <w:hideMark/>
          </w:tcPr>
          <w:p w14:paraId="49DF4160" w14:textId="791307CD"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5</w:t>
            </w:r>
            <w:r w:rsidR="000F356C" w:rsidRPr="000F356C">
              <w:rPr>
                <w:rFonts w:eastAsia="Times New Roman" w:cs="Calibri"/>
                <w:color w:val="000000"/>
                <w:sz w:val="22"/>
                <w:szCs w:val="22"/>
                <w:lang w:eastAsia="en-GB"/>
              </w:rPr>
              <w:t>3</w:t>
            </w:r>
          </w:p>
        </w:tc>
        <w:tc>
          <w:tcPr>
            <w:tcW w:w="0" w:type="auto"/>
            <w:noWrap/>
            <w:hideMark/>
          </w:tcPr>
          <w:p w14:paraId="14DBDB37" w14:textId="2F651E4A"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98</w:t>
            </w:r>
          </w:p>
        </w:tc>
        <w:tc>
          <w:tcPr>
            <w:tcW w:w="0" w:type="auto"/>
            <w:noWrap/>
            <w:hideMark/>
          </w:tcPr>
          <w:p w14:paraId="51759091" w14:textId="5ADBDFE3"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17</w:t>
            </w:r>
          </w:p>
        </w:tc>
      </w:tr>
      <w:tr w:rsidR="00C27F5B" w:rsidRPr="00266B69" w14:paraId="1705449E"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5AB83B" w14:textId="56892B75"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UtilityScore_std</w:t>
            </w:r>
          </w:p>
        </w:tc>
        <w:tc>
          <w:tcPr>
            <w:tcW w:w="0" w:type="auto"/>
            <w:noWrap/>
            <w:hideMark/>
          </w:tcPr>
          <w:p w14:paraId="5B5A817B" w14:textId="132B22BD"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33</w:t>
            </w:r>
          </w:p>
        </w:tc>
        <w:tc>
          <w:tcPr>
            <w:tcW w:w="0" w:type="auto"/>
            <w:noWrap/>
            <w:hideMark/>
          </w:tcPr>
          <w:p w14:paraId="3A26218D" w14:textId="7EF233B4"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9</w:t>
            </w:r>
            <w:r w:rsidR="000F356C" w:rsidRPr="000F356C">
              <w:rPr>
                <w:rFonts w:eastAsia="Times New Roman" w:cs="Calibri"/>
                <w:color w:val="000000"/>
                <w:sz w:val="22"/>
                <w:szCs w:val="22"/>
                <w:lang w:eastAsia="en-GB"/>
              </w:rPr>
              <w:t>3</w:t>
            </w:r>
          </w:p>
        </w:tc>
        <w:tc>
          <w:tcPr>
            <w:tcW w:w="0" w:type="auto"/>
            <w:noWrap/>
            <w:hideMark/>
          </w:tcPr>
          <w:p w14:paraId="63E1FE34" w14:textId="6D7486BC"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5</w:t>
            </w:r>
            <w:r w:rsidR="000F356C" w:rsidRPr="000F356C">
              <w:rPr>
                <w:rFonts w:eastAsia="Times New Roman" w:cs="Calibri"/>
                <w:color w:val="000000"/>
                <w:sz w:val="22"/>
                <w:szCs w:val="22"/>
                <w:lang w:eastAsia="en-GB"/>
              </w:rPr>
              <w:t>9</w:t>
            </w:r>
          </w:p>
        </w:tc>
        <w:tc>
          <w:tcPr>
            <w:tcW w:w="0" w:type="auto"/>
            <w:noWrap/>
            <w:hideMark/>
          </w:tcPr>
          <w:p w14:paraId="6FE204E1" w14:textId="5547D97E"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76</w:t>
            </w:r>
          </w:p>
        </w:tc>
        <w:tc>
          <w:tcPr>
            <w:tcW w:w="0" w:type="auto"/>
            <w:noWrap/>
            <w:hideMark/>
          </w:tcPr>
          <w:p w14:paraId="4CE20C78" w14:textId="5E4B92DA"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6</w:t>
            </w:r>
            <w:r w:rsidR="000F356C" w:rsidRPr="000F356C">
              <w:rPr>
                <w:rFonts w:eastAsia="Times New Roman" w:cs="Calibri"/>
                <w:color w:val="000000"/>
                <w:sz w:val="22"/>
                <w:szCs w:val="22"/>
                <w:lang w:eastAsia="en-GB"/>
              </w:rPr>
              <w:t>5</w:t>
            </w:r>
          </w:p>
        </w:tc>
      </w:tr>
      <w:tr w:rsidR="00C27F5B" w:rsidRPr="00266B69" w14:paraId="65D12891"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261FE4" w14:textId="454945CF"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F1Score_mean</w:t>
            </w:r>
          </w:p>
        </w:tc>
        <w:tc>
          <w:tcPr>
            <w:tcW w:w="0" w:type="auto"/>
            <w:noWrap/>
            <w:hideMark/>
          </w:tcPr>
          <w:p w14:paraId="11A2340A" w14:textId="78E05678"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19</w:t>
            </w:r>
          </w:p>
        </w:tc>
        <w:tc>
          <w:tcPr>
            <w:tcW w:w="0" w:type="auto"/>
            <w:noWrap/>
            <w:hideMark/>
          </w:tcPr>
          <w:p w14:paraId="16B31EAE" w14:textId="2FA0AD29"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1</w:t>
            </w:r>
            <w:r w:rsidR="000F356C" w:rsidRPr="000F356C">
              <w:rPr>
                <w:rFonts w:eastAsia="Times New Roman" w:cs="Calibri"/>
                <w:color w:val="000000"/>
                <w:sz w:val="22"/>
                <w:szCs w:val="22"/>
                <w:lang w:eastAsia="en-GB"/>
              </w:rPr>
              <w:t>2</w:t>
            </w:r>
          </w:p>
        </w:tc>
        <w:tc>
          <w:tcPr>
            <w:tcW w:w="0" w:type="auto"/>
            <w:noWrap/>
            <w:hideMark/>
          </w:tcPr>
          <w:p w14:paraId="70ACB1C7" w14:textId="2A61DB8D"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77</w:t>
            </w:r>
          </w:p>
        </w:tc>
        <w:tc>
          <w:tcPr>
            <w:tcW w:w="0" w:type="auto"/>
            <w:noWrap/>
            <w:hideMark/>
          </w:tcPr>
          <w:p w14:paraId="2C2D24D1" w14:textId="406FA418"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04</w:t>
            </w:r>
          </w:p>
        </w:tc>
        <w:tc>
          <w:tcPr>
            <w:tcW w:w="0" w:type="auto"/>
            <w:noWrap/>
            <w:hideMark/>
          </w:tcPr>
          <w:p w14:paraId="5AEA33C6" w14:textId="144DAC69"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16</w:t>
            </w:r>
          </w:p>
        </w:tc>
      </w:tr>
      <w:tr w:rsidR="00C27F5B" w:rsidRPr="00266B69" w14:paraId="6E3E9F09"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0E2343" w14:textId="78A7293F"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F1Score_std</w:t>
            </w:r>
          </w:p>
        </w:tc>
        <w:tc>
          <w:tcPr>
            <w:tcW w:w="0" w:type="auto"/>
            <w:noWrap/>
            <w:hideMark/>
          </w:tcPr>
          <w:p w14:paraId="4D6B79FC" w14:textId="51622112"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81</w:t>
            </w:r>
          </w:p>
        </w:tc>
        <w:tc>
          <w:tcPr>
            <w:tcW w:w="0" w:type="auto"/>
            <w:noWrap/>
            <w:hideMark/>
          </w:tcPr>
          <w:p w14:paraId="2F339EAD" w14:textId="421FD556"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79</w:t>
            </w:r>
          </w:p>
        </w:tc>
        <w:tc>
          <w:tcPr>
            <w:tcW w:w="0" w:type="auto"/>
            <w:noWrap/>
            <w:hideMark/>
          </w:tcPr>
          <w:p w14:paraId="6A5B1C6D" w14:textId="54B5C449"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89</w:t>
            </w:r>
          </w:p>
        </w:tc>
        <w:tc>
          <w:tcPr>
            <w:tcW w:w="0" w:type="auto"/>
            <w:noWrap/>
            <w:hideMark/>
          </w:tcPr>
          <w:p w14:paraId="445E69AC" w14:textId="15F70716"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68</w:t>
            </w:r>
          </w:p>
        </w:tc>
        <w:tc>
          <w:tcPr>
            <w:tcW w:w="0" w:type="auto"/>
            <w:noWrap/>
            <w:hideMark/>
          </w:tcPr>
          <w:p w14:paraId="7508D0C9" w14:textId="1C1CFE7F"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63</w:t>
            </w:r>
          </w:p>
        </w:tc>
      </w:tr>
      <w:tr w:rsidR="00C27F5B" w:rsidRPr="00266B69" w14:paraId="72D56752"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680B63" w14:textId="028D0197"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AUROC_mean</w:t>
            </w:r>
          </w:p>
        </w:tc>
        <w:tc>
          <w:tcPr>
            <w:tcW w:w="0" w:type="auto"/>
            <w:noWrap/>
            <w:hideMark/>
          </w:tcPr>
          <w:p w14:paraId="7989BD30" w14:textId="3511EA00"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w:t>
            </w:r>
            <w:r w:rsidR="000F356C" w:rsidRPr="000F356C">
              <w:rPr>
                <w:rFonts w:eastAsia="Times New Roman" w:cs="Calibri"/>
                <w:color w:val="000000"/>
                <w:sz w:val="22"/>
                <w:szCs w:val="22"/>
                <w:lang w:eastAsia="en-GB"/>
              </w:rPr>
              <w:t>00</w:t>
            </w:r>
          </w:p>
        </w:tc>
        <w:tc>
          <w:tcPr>
            <w:tcW w:w="0" w:type="auto"/>
            <w:noWrap/>
            <w:hideMark/>
          </w:tcPr>
          <w:p w14:paraId="342BCDC1" w14:textId="5A481D1B"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757</w:t>
            </w:r>
          </w:p>
        </w:tc>
        <w:tc>
          <w:tcPr>
            <w:tcW w:w="0" w:type="auto"/>
            <w:noWrap/>
            <w:hideMark/>
          </w:tcPr>
          <w:p w14:paraId="0F812D92" w14:textId="07307071"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777</w:t>
            </w:r>
          </w:p>
        </w:tc>
        <w:tc>
          <w:tcPr>
            <w:tcW w:w="0" w:type="auto"/>
            <w:noWrap/>
            <w:hideMark/>
          </w:tcPr>
          <w:p w14:paraId="69BE0650" w14:textId="40D78CB7"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793</w:t>
            </w:r>
          </w:p>
        </w:tc>
        <w:tc>
          <w:tcPr>
            <w:tcW w:w="0" w:type="auto"/>
            <w:noWrap/>
            <w:hideMark/>
          </w:tcPr>
          <w:p w14:paraId="3A0527D2" w14:textId="30B5DE44"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77</w:t>
            </w:r>
            <w:r w:rsidR="000F356C" w:rsidRPr="000F356C">
              <w:rPr>
                <w:rFonts w:eastAsia="Times New Roman" w:cs="Calibri"/>
                <w:color w:val="000000"/>
                <w:sz w:val="22"/>
                <w:szCs w:val="22"/>
                <w:lang w:eastAsia="en-GB"/>
              </w:rPr>
              <w:t>2</w:t>
            </w:r>
          </w:p>
        </w:tc>
      </w:tr>
      <w:tr w:rsidR="00C27F5B" w:rsidRPr="00266B69" w14:paraId="7CC909A2"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9B24A" w14:textId="0D5B8CC2"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AUPRC_mean</w:t>
            </w:r>
          </w:p>
        </w:tc>
        <w:tc>
          <w:tcPr>
            <w:tcW w:w="0" w:type="auto"/>
            <w:noWrap/>
            <w:hideMark/>
          </w:tcPr>
          <w:p w14:paraId="4369CAAD" w14:textId="4E3D42AE"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w:t>
            </w:r>
            <w:r w:rsidR="000F356C" w:rsidRPr="000F356C">
              <w:rPr>
                <w:rFonts w:eastAsia="Times New Roman" w:cs="Calibri"/>
                <w:color w:val="000000"/>
                <w:sz w:val="22"/>
                <w:szCs w:val="22"/>
                <w:lang w:eastAsia="en-GB"/>
              </w:rPr>
              <w:t>00</w:t>
            </w:r>
          </w:p>
        </w:tc>
        <w:tc>
          <w:tcPr>
            <w:tcW w:w="0" w:type="auto"/>
            <w:noWrap/>
            <w:hideMark/>
          </w:tcPr>
          <w:p w14:paraId="4C912A2F" w14:textId="0D852761"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0</w:t>
            </w:r>
            <w:r w:rsidR="000F356C" w:rsidRPr="000F356C">
              <w:rPr>
                <w:rFonts w:eastAsia="Times New Roman" w:cs="Calibri"/>
                <w:color w:val="000000"/>
                <w:sz w:val="22"/>
                <w:szCs w:val="22"/>
                <w:lang w:eastAsia="en-GB"/>
              </w:rPr>
              <w:t>3</w:t>
            </w:r>
          </w:p>
        </w:tc>
        <w:tc>
          <w:tcPr>
            <w:tcW w:w="0" w:type="auto"/>
            <w:noWrap/>
            <w:hideMark/>
          </w:tcPr>
          <w:p w14:paraId="780C3705" w14:textId="695CFE50"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26</w:t>
            </w:r>
          </w:p>
        </w:tc>
        <w:tc>
          <w:tcPr>
            <w:tcW w:w="0" w:type="auto"/>
            <w:noWrap/>
            <w:hideMark/>
          </w:tcPr>
          <w:p w14:paraId="07A7B4E1" w14:textId="283E2B63"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06</w:t>
            </w:r>
          </w:p>
        </w:tc>
        <w:tc>
          <w:tcPr>
            <w:tcW w:w="0" w:type="auto"/>
            <w:noWrap/>
            <w:hideMark/>
          </w:tcPr>
          <w:p w14:paraId="47D2CB2B" w14:textId="4C1C93B2"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123</w:t>
            </w:r>
          </w:p>
        </w:tc>
      </w:tr>
      <w:tr w:rsidR="00C27F5B" w:rsidRPr="00266B69" w14:paraId="506247D7"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78383F6" w14:textId="3320E797"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Accuracy_mean</w:t>
            </w:r>
          </w:p>
        </w:tc>
        <w:tc>
          <w:tcPr>
            <w:tcW w:w="0" w:type="auto"/>
            <w:noWrap/>
            <w:hideMark/>
          </w:tcPr>
          <w:p w14:paraId="1B6A54CD" w14:textId="21B4B6AC"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93</w:t>
            </w:r>
            <w:r w:rsidR="000F356C" w:rsidRPr="000F356C">
              <w:rPr>
                <w:rFonts w:eastAsia="Times New Roman" w:cs="Calibri"/>
                <w:color w:val="000000"/>
                <w:sz w:val="22"/>
                <w:szCs w:val="22"/>
                <w:lang w:eastAsia="en-GB"/>
              </w:rPr>
              <w:t>8</w:t>
            </w:r>
          </w:p>
        </w:tc>
        <w:tc>
          <w:tcPr>
            <w:tcW w:w="0" w:type="auto"/>
            <w:noWrap/>
            <w:hideMark/>
          </w:tcPr>
          <w:p w14:paraId="59440D8B" w14:textId="322A464A"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96</w:t>
            </w:r>
            <w:r w:rsidR="000F356C" w:rsidRPr="000F356C">
              <w:rPr>
                <w:rFonts w:eastAsia="Times New Roman" w:cs="Calibri"/>
                <w:color w:val="000000"/>
                <w:sz w:val="22"/>
                <w:szCs w:val="22"/>
                <w:lang w:eastAsia="en-GB"/>
              </w:rPr>
              <w:t>5</w:t>
            </w:r>
          </w:p>
        </w:tc>
        <w:tc>
          <w:tcPr>
            <w:tcW w:w="0" w:type="auto"/>
            <w:noWrap/>
            <w:hideMark/>
          </w:tcPr>
          <w:p w14:paraId="22C87BDE" w14:textId="685645B6"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980</w:t>
            </w:r>
          </w:p>
        </w:tc>
        <w:tc>
          <w:tcPr>
            <w:tcW w:w="0" w:type="auto"/>
            <w:noWrap/>
            <w:hideMark/>
          </w:tcPr>
          <w:p w14:paraId="0044BC7C" w14:textId="741345CF"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971</w:t>
            </w:r>
          </w:p>
        </w:tc>
        <w:tc>
          <w:tcPr>
            <w:tcW w:w="0" w:type="auto"/>
            <w:noWrap/>
            <w:hideMark/>
          </w:tcPr>
          <w:p w14:paraId="67FF8370" w14:textId="7F5AE7F4"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963</w:t>
            </w:r>
          </w:p>
        </w:tc>
      </w:tr>
      <w:tr w:rsidR="00C27F5B" w:rsidRPr="00266B69" w14:paraId="7481B072"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6AD766" w14:textId="02BDF865"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Accuracy_std</w:t>
            </w:r>
          </w:p>
        </w:tc>
        <w:tc>
          <w:tcPr>
            <w:tcW w:w="0" w:type="auto"/>
            <w:noWrap/>
            <w:hideMark/>
          </w:tcPr>
          <w:p w14:paraId="4ED64B28" w14:textId="2CD0B15D"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22</w:t>
            </w:r>
          </w:p>
        </w:tc>
        <w:tc>
          <w:tcPr>
            <w:tcW w:w="0" w:type="auto"/>
            <w:noWrap/>
            <w:hideMark/>
          </w:tcPr>
          <w:p w14:paraId="0E0E14FA" w14:textId="1AD75822"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14</w:t>
            </w:r>
          </w:p>
        </w:tc>
        <w:tc>
          <w:tcPr>
            <w:tcW w:w="0" w:type="auto"/>
            <w:noWrap/>
            <w:hideMark/>
          </w:tcPr>
          <w:p w14:paraId="4D476D52" w14:textId="50BD4CD4"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05</w:t>
            </w:r>
          </w:p>
        </w:tc>
        <w:tc>
          <w:tcPr>
            <w:tcW w:w="0" w:type="auto"/>
            <w:noWrap/>
            <w:hideMark/>
          </w:tcPr>
          <w:p w14:paraId="4839CCF6" w14:textId="226A1607"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13</w:t>
            </w:r>
          </w:p>
        </w:tc>
        <w:tc>
          <w:tcPr>
            <w:tcW w:w="0" w:type="auto"/>
            <w:noWrap/>
            <w:hideMark/>
          </w:tcPr>
          <w:p w14:paraId="6C78E1F7" w14:textId="5D81891B"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0</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19</w:t>
            </w:r>
          </w:p>
        </w:tc>
      </w:tr>
      <w:tr w:rsidR="00C27F5B" w:rsidRPr="00266B69" w14:paraId="7A39CA64" w14:textId="77777777" w:rsidTr="008A0CD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5AFF06" w14:textId="025F59E4" w:rsidR="00C27F5B" w:rsidRPr="000F356C" w:rsidRDefault="00C27F5B" w:rsidP="00C27F5B">
            <w:pPr>
              <w:spacing w:after="0"/>
              <w:rPr>
                <w:rFonts w:eastAsia="Times New Roman" w:cs="Calibri"/>
                <w:color w:val="000000"/>
                <w:sz w:val="22"/>
                <w:szCs w:val="22"/>
                <w:lang w:eastAsia="en-GB"/>
              </w:rPr>
            </w:pPr>
            <w:r w:rsidRPr="000F356C">
              <w:rPr>
                <w:rFonts w:cs="Calibri"/>
                <w:sz w:val="22"/>
                <w:szCs w:val="22"/>
              </w:rPr>
              <w:t>Baseline_mean</w:t>
            </w:r>
          </w:p>
        </w:tc>
        <w:tc>
          <w:tcPr>
            <w:tcW w:w="0" w:type="auto"/>
            <w:noWrap/>
            <w:hideMark/>
          </w:tcPr>
          <w:p w14:paraId="73F65B86" w14:textId="1E1EA74A"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8</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6</w:t>
            </w:r>
          </w:p>
        </w:tc>
        <w:tc>
          <w:tcPr>
            <w:tcW w:w="0" w:type="auto"/>
            <w:noWrap/>
            <w:hideMark/>
          </w:tcPr>
          <w:p w14:paraId="4D22156C" w14:textId="5F5B7673"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8</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6</w:t>
            </w:r>
          </w:p>
        </w:tc>
        <w:tc>
          <w:tcPr>
            <w:tcW w:w="0" w:type="auto"/>
            <w:noWrap/>
            <w:hideMark/>
          </w:tcPr>
          <w:p w14:paraId="2F9C9FE2" w14:textId="5E46F1B3"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8</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6</w:t>
            </w:r>
          </w:p>
        </w:tc>
        <w:tc>
          <w:tcPr>
            <w:tcW w:w="0" w:type="auto"/>
            <w:noWrap/>
            <w:hideMark/>
          </w:tcPr>
          <w:p w14:paraId="26AE7E2A" w14:textId="1593D3B7"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8</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6</w:t>
            </w:r>
          </w:p>
        </w:tc>
        <w:tc>
          <w:tcPr>
            <w:tcW w:w="0" w:type="auto"/>
            <w:noWrap/>
            <w:hideMark/>
          </w:tcPr>
          <w:p w14:paraId="0F2ADBAA" w14:textId="6D0B8420" w:rsidR="00C27F5B" w:rsidRPr="000F356C" w:rsidRDefault="00C27F5B" w:rsidP="00AA2024">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8</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6</w:t>
            </w:r>
          </w:p>
        </w:tc>
      </w:tr>
      <w:tr w:rsidR="00C27F5B" w:rsidRPr="00266B69" w14:paraId="2554B01C" w14:textId="77777777" w:rsidTr="008A0CD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166307" w14:textId="16ADFFA5" w:rsidR="00C27F5B" w:rsidRPr="000F356C" w:rsidRDefault="00C27F5B" w:rsidP="00C27F5B">
            <w:pPr>
              <w:spacing w:after="0"/>
              <w:rPr>
                <w:rFonts w:eastAsia="Times New Roman" w:cs="Calibri"/>
                <w:color w:val="000000"/>
                <w:sz w:val="22"/>
                <w:szCs w:val="22"/>
                <w:lang w:eastAsia="en-GB"/>
              </w:rPr>
            </w:pPr>
            <w:r w:rsidRPr="000F356C">
              <w:rPr>
                <w:rFonts w:eastAsia="Times New Roman" w:cs="Calibri"/>
                <w:sz w:val="22"/>
                <w:szCs w:val="22"/>
                <w:lang w:eastAsia="en-GB"/>
              </w:rPr>
              <w:t>Total time (sec)</w:t>
            </w:r>
          </w:p>
        </w:tc>
        <w:tc>
          <w:tcPr>
            <w:tcW w:w="0" w:type="auto"/>
            <w:noWrap/>
            <w:hideMark/>
          </w:tcPr>
          <w:p w14:paraId="73E1D164" w14:textId="2A6FF160"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19</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4</w:t>
            </w:r>
          </w:p>
        </w:tc>
        <w:tc>
          <w:tcPr>
            <w:tcW w:w="0" w:type="auto"/>
            <w:noWrap/>
            <w:hideMark/>
          </w:tcPr>
          <w:p w14:paraId="392ADEF7" w14:textId="411D2D50"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61</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05</w:t>
            </w:r>
          </w:p>
        </w:tc>
        <w:tc>
          <w:tcPr>
            <w:tcW w:w="0" w:type="auto"/>
            <w:noWrap/>
            <w:hideMark/>
          </w:tcPr>
          <w:p w14:paraId="3CB88A77" w14:textId="60260212"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29</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22</w:t>
            </w:r>
          </w:p>
        </w:tc>
        <w:tc>
          <w:tcPr>
            <w:tcW w:w="0" w:type="auto"/>
            <w:noWrap/>
            <w:hideMark/>
          </w:tcPr>
          <w:p w14:paraId="0EA4BDD1" w14:textId="4D10E3EC"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97</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66</w:t>
            </w:r>
          </w:p>
        </w:tc>
        <w:tc>
          <w:tcPr>
            <w:tcW w:w="0" w:type="auto"/>
            <w:noWrap/>
            <w:hideMark/>
          </w:tcPr>
          <w:p w14:paraId="6112B272" w14:textId="7C30FD7C" w:rsidR="00C27F5B" w:rsidRPr="000F356C" w:rsidRDefault="00C27F5B" w:rsidP="00AA2024">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0F356C">
              <w:rPr>
                <w:rFonts w:eastAsia="Times New Roman" w:cs="Calibri"/>
                <w:color w:val="000000"/>
                <w:sz w:val="22"/>
                <w:szCs w:val="22"/>
                <w:lang w:eastAsia="en-GB"/>
              </w:rPr>
              <w:t>75</w:t>
            </w:r>
            <w:r w:rsidR="008E3D6B" w:rsidRPr="000F356C">
              <w:rPr>
                <w:rFonts w:eastAsia="Times New Roman" w:cs="Calibri"/>
                <w:color w:val="000000"/>
                <w:sz w:val="22"/>
                <w:szCs w:val="22"/>
                <w:lang w:eastAsia="en-GB"/>
              </w:rPr>
              <w:t>.</w:t>
            </w:r>
            <w:r w:rsidRPr="000F356C">
              <w:rPr>
                <w:rFonts w:eastAsia="Times New Roman" w:cs="Calibri"/>
                <w:color w:val="000000"/>
                <w:sz w:val="22"/>
                <w:szCs w:val="22"/>
                <w:lang w:eastAsia="en-GB"/>
              </w:rPr>
              <w:t>53</w:t>
            </w:r>
          </w:p>
        </w:tc>
      </w:tr>
    </w:tbl>
    <w:p w14:paraId="3CF4DCD7" w14:textId="77777777" w:rsidR="00BB10D4" w:rsidRDefault="00BB10D4" w:rsidP="00BB10D4">
      <w:pPr>
        <w:jc w:val="left"/>
      </w:pPr>
    </w:p>
    <w:p w14:paraId="730D8FB6" w14:textId="2AA74AD9" w:rsidR="00BB10D4" w:rsidRDefault="00BB10D4" w:rsidP="00825446">
      <w:pPr>
        <w:spacing w:after="0"/>
      </w:pPr>
      <w:r w:rsidRPr="00266B69">
        <w:t xml:space="preserve">In </w:t>
      </w:r>
      <w:r>
        <w:fldChar w:fldCharType="begin"/>
      </w:r>
      <w:r>
        <w:instrText xml:space="preserve"> REF _Ref70320898 \h </w:instrText>
      </w:r>
      <w:r w:rsidR="00825446">
        <w:instrText xml:space="preserve"> \* MERGEFORMAT </w:instrText>
      </w:r>
      <w:r>
        <w:fldChar w:fldCharType="separate"/>
      </w:r>
      <w:r w:rsidR="00B26196">
        <w:t xml:space="preserve">Table </w:t>
      </w:r>
      <w:r w:rsidR="00B26196">
        <w:rPr>
          <w:noProof/>
        </w:rPr>
        <w:t>18</w:t>
      </w:r>
      <w:r>
        <w:fldChar w:fldCharType="end"/>
      </w:r>
      <w:r w:rsidRPr="00266B69">
        <w:t xml:space="preserve">, the results of the mean filling experiment are displayed. The experiments were performed on the 2000 and 5000 patients dataset and the provided training set A. For each of the dataset, only the </w:t>
      </w:r>
      <w:r w:rsidR="00D10C82">
        <w:t>two</w:t>
      </w:r>
      <w:r w:rsidRPr="00266B69">
        <w:t xml:space="preserve"> best performing classifiers in terms of utility score are shown. What is striking in this table is that the </w:t>
      </w:r>
      <w:r w:rsidR="00B04683">
        <w:t>Decision Tree</w:t>
      </w:r>
      <w:r w:rsidR="00B04683" w:rsidRPr="00266B69">
        <w:t xml:space="preserve"> </w:t>
      </w:r>
      <w:r w:rsidRPr="00266B69">
        <w:t>classifier always achieves the best performance. But as the dataset gets larger, the performance of the XGBoost classifier increases. For the experiment on the 5000 patients dataset, the XGBoost classifier performs marginally wors</w:t>
      </w:r>
      <w:r w:rsidR="005379E4">
        <w:t>e</w:t>
      </w:r>
      <w:r w:rsidRPr="00266B69">
        <w:t xml:space="preserve"> than the Decision Tree classifier. But the experiment conducted on the full training set A,</w:t>
      </w:r>
      <w:r w:rsidR="00D10C82">
        <w:t xml:space="preserve"> </w:t>
      </w:r>
      <w:r w:rsidR="00D10C82">
        <w:br/>
      </w:r>
      <w:r w:rsidRPr="00266B69">
        <w:t xml:space="preserve">the performance of XGBoost decreases dramatically. It obtained a utility score that is nearly half of the utility score </w:t>
      </w:r>
      <w:r w:rsidR="00B04683">
        <w:t>achieved by the</w:t>
      </w:r>
      <w:r w:rsidRPr="00266B69">
        <w:t xml:space="preserve"> </w:t>
      </w:r>
      <w:r w:rsidR="00B04683">
        <w:t>Decision Tree classifier</w:t>
      </w:r>
      <w:r>
        <w:t>.</w:t>
      </w:r>
    </w:p>
    <w:p w14:paraId="6A4F2B4E" w14:textId="77777777" w:rsidR="00BB10D4" w:rsidRDefault="00BB10D4" w:rsidP="00BB10D4">
      <w:pPr>
        <w:spacing w:after="0"/>
        <w:jc w:val="left"/>
      </w:pPr>
    </w:p>
    <w:p w14:paraId="7A3D48A4" w14:textId="03D63702" w:rsidR="00BB10D4" w:rsidRDefault="00BB10D4" w:rsidP="00BB10D4">
      <w:pPr>
        <w:pStyle w:val="Caption"/>
        <w:keepNext/>
        <w:jc w:val="center"/>
      </w:pPr>
      <w:bookmarkStart w:id="367" w:name="_Ref70320898"/>
      <w:bookmarkStart w:id="368" w:name="_Toc70928384"/>
      <w:bookmarkStart w:id="369" w:name="_Toc72138024"/>
      <w:r>
        <w:t xml:space="preserve">Table </w:t>
      </w:r>
      <w:r>
        <w:fldChar w:fldCharType="begin"/>
      </w:r>
      <w:r>
        <w:instrText xml:space="preserve"> SEQ Table \* ARABIC </w:instrText>
      </w:r>
      <w:r>
        <w:fldChar w:fldCharType="separate"/>
      </w:r>
      <w:r w:rsidR="00B26196">
        <w:rPr>
          <w:noProof/>
        </w:rPr>
        <w:t>18</w:t>
      </w:r>
      <w:r>
        <w:fldChar w:fldCharType="end"/>
      </w:r>
      <w:bookmarkEnd w:id="367"/>
      <w:r>
        <w:t xml:space="preserve">: </w:t>
      </w:r>
      <w:r w:rsidRPr="00F250EC">
        <w:t>Result of mean filling on the larger datasets</w:t>
      </w:r>
      <w:bookmarkEnd w:id="368"/>
      <w:bookmarkEnd w:id="369"/>
    </w:p>
    <w:tbl>
      <w:tblPr>
        <w:tblStyle w:val="thesistable"/>
        <w:tblW w:w="0" w:type="auto"/>
        <w:jc w:val="center"/>
        <w:tblLook w:val="04A0" w:firstRow="1" w:lastRow="0" w:firstColumn="1" w:lastColumn="0" w:noHBand="0" w:noVBand="1"/>
      </w:tblPr>
      <w:tblGrid>
        <w:gridCol w:w="1908"/>
        <w:gridCol w:w="830"/>
        <w:gridCol w:w="830"/>
        <w:gridCol w:w="830"/>
        <w:gridCol w:w="941"/>
        <w:gridCol w:w="941"/>
        <w:gridCol w:w="1053"/>
      </w:tblGrid>
      <w:tr w:rsidR="00BB10D4" w:rsidRPr="00266B69" w14:paraId="2A324498" w14:textId="77777777" w:rsidTr="00120A0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18BEB5" w14:textId="77777777" w:rsidR="00BB10D4" w:rsidRPr="000F356C" w:rsidRDefault="00BB10D4" w:rsidP="004D6C91">
            <w:pPr>
              <w:rPr>
                <w:rFonts w:cs="Calibri"/>
                <w:sz w:val="22"/>
                <w:szCs w:val="22"/>
              </w:rPr>
            </w:pPr>
          </w:p>
        </w:tc>
        <w:tc>
          <w:tcPr>
            <w:tcW w:w="0" w:type="auto"/>
            <w:gridSpan w:val="2"/>
            <w:noWrap/>
            <w:hideMark/>
          </w:tcPr>
          <w:p w14:paraId="7C58D46E" w14:textId="77777777" w:rsidR="00BB10D4" w:rsidRPr="00825446" w:rsidRDefault="00BB10D4" w:rsidP="004D6C91">
            <w:pPr>
              <w:jc w:val="center"/>
              <w:cnfStyle w:val="100000000000" w:firstRow="1" w:lastRow="0" w:firstColumn="0" w:lastColumn="0" w:oddVBand="0" w:evenVBand="0" w:oddHBand="0" w:evenHBand="0" w:firstRowFirstColumn="0" w:firstRowLastColumn="0" w:lastRowFirstColumn="0" w:lastRowLastColumn="0"/>
              <w:rPr>
                <w:rFonts w:cs="Calibri"/>
                <w:sz w:val="22"/>
                <w:szCs w:val="22"/>
              </w:rPr>
            </w:pPr>
            <w:r w:rsidRPr="00825446">
              <w:rPr>
                <w:rFonts w:cs="Calibri"/>
                <w:sz w:val="22"/>
                <w:szCs w:val="22"/>
              </w:rPr>
              <w:t>2000</w:t>
            </w:r>
          </w:p>
        </w:tc>
        <w:tc>
          <w:tcPr>
            <w:tcW w:w="0" w:type="auto"/>
            <w:gridSpan w:val="2"/>
            <w:noWrap/>
            <w:hideMark/>
          </w:tcPr>
          <w:p w14:paraId="76DA8661" w14:textId="77777777" w:rsidR="00BB10D4" w:rsidRPr="00825446" w:rsidRDefault="00BB10D4" w:rsidP="004D6C91">
            <w:pPr>
              <w:jc w:val="center"/>
              <w:cnfStyle w:val="100000000000" w:firstRow="1" w:lastRow="0" w:firstColumn="0" w:lastColumn="0" w:oddVBand="0" w:evenVBand="0" w:oddHBand="0" w:evenHBand="0" w:firstRowFirstColumn="0" w:firstRowLastColumn="0" w:lastRowFirstColumn="0" w:lastRowLastColumn="0"/>
              <w:rPr>
                <w:rFonts w:cs="Calibri"/>
                <w:sz w:val="22"/>
                <w:szCs w:val="22"/>
              </w:rPr>
            </w:pPr>
            <w:r w:rsidRPr="00825446">
              <w:rPr>
                <w:rFonts w:cs="Calibri"/>
                <w:sz w:val="22"/>
                <w:szCs w:val="22"/>
              </w:rPr>
              <w:t>5000</w:t>
            </w:r>
          </w:p>
        </w:tc>
        <w:tc>
          <w:tcPr>
            <w:tcW w:w="0" w:type="auto"/>
            <w:gridSpan w:val="2"/>
            <w:noWrap/>
            <w:hideMark/>
          </w:tcPr>
          <w:p w14:paraId="38623259" w14:textId="39486462" w:rsidR="00BB10D4" w:rsidRPr="00825446" w:rsidRDefault="00BB10D4" w:rsidP="004D6C91">
            <w:pPr>
              <w:jc w:val="center"/>
              <w:cnfStyle w:val="100000000000" w:firstRow="1" w:lastRow="0" w:firstColumn="0" w:lastColumn="0" w:oddVBand="0" w:evenVBand="0" w:oddHBand="0" w:evenHBand="0" w:firstRowFirstColumn="0" w:firstRowLastColumn="0" w:lastRowFirstColumn="0" w:lastRowLastColumn="0"/>
              <w:rPr>
                <w:rFonts w:cs="Calibri"/>
                <w:sz w:val="22"/>
                <w:szCs w:val="22"/>
              </w:rPr>
            </w:pPr>
            <w:r w:rsidRPr="00825446">
              <w:rPr>
                <w:rFonts w:cs="Calibri"/>
                <w:sz w:val="22"/>
                <w:szCs w:val="22"/>
              </w:rPr>
              <w:t>SET_A (20</w:t>
            </w:r>
            <w:r w:rsidR="00BE64AA" w:rsidRPr="00825446">
              <w:rPr>
                <w:rFonts w:cs="Calibri"/>
                <w:sz w:val="22"/>
                <w:szCs w:val="22"/>
              </w:rPr>
              <w:t>,</w:t>
            </w:r>
            <w:r w:rsidRPr="00825446">
              <w:rPr>
                <w:rFonts w:cs="Calibri"/>
                <w:sz w:val="22"/>
                <w:szCs w:val="22"/>
              </w:rPr>
              <w:t>366)</w:t>
            </w:r>
          </w:p>
        </w:tc>
      </w:tr>
      <w:tr w:rsidR="00BB10D4" w:rsidRPr="00266B69" w14:paraId="3896F431"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7E40E6" w14:textId="50D6EB7C" w:rsidR="00BB10D4" w:rsidRPr="000F356C" w:rsidRDefault="00BB10D4" w:rsidP="004D6C91">
            <w:pPr>
              <w:rPr>
                <w:rFonts w:cs="Calibri"/>
                <w:sz w:val="22"/>
                <w:szCs w:val="22"/>
              </w:rPr>
            </w:pPr>
            <w:r w:rsidRPr="000F356C">
              <w:rPr>
                <w:rFonts w:cs="Calibri"/>
                <w:sz w:val="22"/>
                <w:szCs w:val="22"/>
              </w:rPr>
              <w:t xml:space="preserve">Mean </w:t>
            </w:r>
            <w:r w:rsidR="00C77E1C">
              <w:rPr>
                <w:rFonts w:cs="Calibri"/>
                <w:sz w:val="22"/>
                <w:szCs w:val="22"/>
              </w:rPr>
              <w:t>filling</w:t>
            </w:r>
          </w:p>
        </w:tc>
        <w:tc>
          <w:tcPr>
            <w:tcW w:w="0" w:type="auto"/>
            <w:noWrap/>
            <w:hideMark/>
          </w:tcPr>
          <w:p w14:paraId="378CB4E9"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DT</w:t>
            </w:r>
          </w:p>
        </w:tc>
        <w:tc>
          <w:tcPr>
            <w:tcW w:w="0" w:type="auto"/>
            <w:noWrap/>
            <w:hideMark/>
          </w:tcPr>
          <w:p w14:paraId="2C052410"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LGBM</w:t>
            </w:r>
          </w:p>
        </w:tc>
        <w:tc>
          <w:tcPr>
            <w:tcW w:w="0" w:type="auto"/>
            <w:noWrap/>
            <w:hideMark/>
          </w:tcPr>
          <w:p w14:paraId="5C455659"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DT</w:t>
            </w:r>
          </w:p>
        </w:tc>
        <w:tc>
          <w:tcPr>
            <w:tcW w:w="0" w:type="auto"/>
            <w:noWrap/>
            <w:hideMark/>
          </w:tcPr>
          <w:p w14:paraId="6B0E7AAF"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XGB</w:t>
            </w:r>
          </w:p>
        </w:tc>
        <w:tc>
          <w:tcPr>
            <w:tcW w:w="0" w:type="auto"/>
            <w:noWrap/>
            <w:hideMark/>
          </w:tcPr>
          <w:p w14:paraId="25856A10"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DT</w:t>
            </w:r>
          </w:p>
        </w:tc>
        <w:tc>
          <w:tcPr>
            <w:tcW w:w="0" w:type="auto"/>
            <w:noWrap/>
            <w:hideMark/>
          </w:tcPr>
          <w:p w14:paraId="0A429D3D" w14:textId="77777777" w:rsidR="00BB10D4" w:rsidRPr="000F356C" w:rsidRDefault="00BB10D4" w:rsidP="00825446">
            <w:pPr>
              <w:jc w:val="center"/>
              <w:cnfStyle w:val="000000100000" w:firstRow="0" w:lastRow="0" w:firstColumn="0" w:lastColumn="0" w:oddVBand="0" w:evenVBand="0" w:oddHBand="1" w:evenHBand="0" w:firstRowFirstColumn="0" w:firstRowLastColumn="0" w:lastRowFirstColumn="0" w:lastRowLastColumn="0"/>
              <w:rPr>
                <w:rFonts w:cs="Calibri"/>
                <w:b/>
                <w:sz w:val="22"/>
                <w:szCs w:val="22"/>
              </w:rPr>
            </w:pPr>
            <w:r w:rsidRPr="000F356C">
              <w:rPr>
                <w:rFonts w:cs="Calibri"/>
                <w:b/>
                <w:sz w:val="22"/>
                <w:szCs w:val="22"/>
              </w:rPr>
              <w:t>XGB</w:t>
            </w:r>
          </w:p>
        </w:tc>
      </w:tr>
      <w:tr w:rsidR="00C27F5B" w:rsidRPr="00266B69" w14:paraId="6D2225EE" w14:textId="77777777" w:rsidTr="00120A0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22DD23" w14:textId="7C564008" w:rsidR="00C27F5B" w:rsidRPr="000F356C" w:rsidRDefault="00C27F5B" w:rsidP="00C27F5B">
            <w:pPr>
              <w:rPr>
                <w:rFonts w:cs="Calibri"/>
                <w:sz w:val="22"/>
                <w:szCs w:val="22"/>
              </w:rPr>
            </w:pPr>
            <w:r w:rsidRPr="000F356C">
              <w:rPr>
                <w:rFonts w:cs="Calibri"/>
                <w:sz w:val="22"/>
                <w:szCs w:val="22"/>
              </w:rPr>
              <w:t>UtilityScore_mean</w:t>
            </w:r>
          </w:p>
        </w:tc>
        <w:tc>
          <w:tcPr>
            <w:tcW w:w="0" w:type="auto"/>
            <w:noWrap/>
            <w:hideMark/>
          </w:tcPr>
          <w:p w14:paraId="5E8A3951" w14:textId="6C601935"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b/>
                <w:sz w:val="22"/>
                <w:szCs w:val="22"/>
              </w:rPr>
            </w:pPr>
            <w:r w:rsidRPr="000F356C">
              <w:rPr>
                <w:rFonts w:cs="Calibri"/>
                <w:b/>
                <w:sz w:val="22"/>
                <w:szCs w:val="22"/>
              </w:rPr>
              <w:t>0</w:t>
            </w:r>
            <w:r w:rsidR="008E3D6B" w:rsidRPr="000F356C">
              <w:rPr>
                <w:rFonts w:cs="Calibri"/>
                <w:b/>
                <w:sz w:val="22"/>
                <w:szCs w:val="22"/>
              </w:rPr>
              <w:t>.</w:t>
            </w:r>
            <w:r w:rsidR="00966224">
              <w:rPr>
                <w:rFonts w:cs="Calibri"/>
                <w:b/>
                <w:bCs/>
                <w:sz w:val="22"/>
                <w:szCs w:val="22"/>
              </w:rPr>
              <w:t>150</w:t>
            </w:r>
          </w:p>
        </w:tc>
        <w:tc>
          <w:tcPr>
            <w:tcW w:w="0" w:type="auto"/>
            <w:noWrap/>
            <w:hideMark/>
          </w:tcPr>
          <w:p w14:paraId="77C5BBB4" w14:textId="3797A6A1"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12</w:t>
            </w:r>
            <w:r w:rsidR="000F356C" w:rsidRPr="000F356C">
              <w:rPr>
                <w:rFonts w:cs="Calibri"/>
                <w:sz w:val="22"/>
                <w:szCs w:val="22"/>
              </w:rPr>
              <w:t>5</w:t>
            </w:r>
          </w:p>
        </w:tc>
        <w:tc>
          <w:tcPr>
            <w:tcW w:w="0" w:type="auto"/>
            <w:noWrap/>
            <w:hideMark/>
          </w:tcPr>
          <w:p w14:paraId="77BEDC14" w14:textId="463B4F86"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b/>
                <w:sz w:val="22"/>
                <w:szCs w:val="22"/>
              </w:rPr>
            </w:pPr>
            <w:r w:rsidRPr="000F356C">
              <w:rPr>
                <w:rFonts w:cs="Calibri"/>
                <w:b/>
                <w:sz w:val="22"/>
                <w:szCs w:val="22"/>
              </w:rPr>
              <w:t>0</w:t>
            </w:r>
            <w:r w:rsidR="008E3D6B" w:rsidRPr="000F356C">
              <w:rPr>
                <w:rFonts w:cs="Calibri"/>
                <w:b/>
                <w:sz w:val="22"/>
                <w:szCs w:val="22"/>
              </w:rPr>
              <w:t>.</w:t>
            </w:r>
            <w:r w:rsidRPr="000F356C">
              <w:rPr>
                <w:rFonts w:cs="Calibri"/>
                <w:b/>
                <w:sz w:val="22"/>
                <w:szCs w:val="22"/>
              </w:rPr>
              <w:t>091</w:t>
            </w:r>
          </w:p>
        </w:tc>
        <w:tc>
          <w:tcPr>
            <w:tcW w:w="0" w:type="auto"/>
            <w:noWrap/>
            <w:hideMark/>
          </w:tcPr>
          <w:p w14:paraId="700DD67C" w14:textId="3DC91B53"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8</w:t>
            </w:r>
            <w:r w:rsidR="000F356C" w:rsidRPr="000F356C">
              <w:rPr>
                <w:rFonts w:cs="Calibri"/>
                <w:sz w:val="22"/>
                <w:szCs w:val="22"/>
              </w:rPr>
              <w:t>1</w:t>
            </w:r>
          </w:p>
        </w:tc>
        <w:tc>
          <w:tcPr>
            <w:tcW w:w="0" w:type="auto"/>
            <w:noWrap/>
            <w:hideMark/>
          </w:tcPr>
          <w:p w14:paraId="5DEA508D" w14:textId="64AB6865"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b/>
                <w:sz w:val="22"/>
                <w:szCs w:val="22"/>
              </w:rPr>
            </w:pPr>
            <w:r w:rsidRPr="000F356C">
              <w:rPr>
                <w:rFonts w:cs="Calibri"/>
                <w:b/>
                <w:sz w:val="22"/>
                <w:szCs w:val="22"/>
              </w:rPr>
              <w:t>0</w:t>
            </w:r>
            <w:r w:rsidR="008E3D6B" w:rsidRPr="000F356C">
              <w:rPr>
                <w:rFonts w:cs="Calibri"/>
                <w:b/>
                <w:sz w:val="22"/>
                <w:szCs w:val="22"/>
              </w:rPr>
              <w:t>.</w:t>
            </w:r>
            <w:r w:rsidRPr="000F356C">
              <w:rPr>
                <w:rFonts w:cs="Calibri"/>
                <w:b/>
                <w:bCs/>
                <w:sz w:val="22"/>
                <w:szCs w:val="22"/>
              </w:rPr>
              <w:t>08</w:t>
            </w:r>
            <w:r w:rsidR="000F356C" w:rsidRPr="000F356C">
              <w:rPr>
                <w:rFonts w:cs="Calibri"/>
                <w:b/>
                <w:bCs/>
                <w:sz w:val="22"/>
                <w:szCs w:val="22"/>
              </w:rPr>
              <w:t>8</w:t>
            </w:r>
          </w:p>
        </w:tc>
        <w:tc>
          <w:tcPr>
            <w:tcW w:w="0" w:type="auto"/>
            <w:noWrap/>
            <w:hideMark/>
          </w:tcPr>
          <w:p w14:paraId="012114A8" w14:textId="2FB44136"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44</w:t>
            </w:r>
          </w:p>
        </w:tc>
      </w:tr>
      <w:tr w:rsidR="00C27F5B" w:rsidRPr="00266B69" w14:paraId="22F8D049"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15FE71" w14:textId="14964F72" w:rsidR="00C27F5B" w:rsidRPr="000F356C" w:rsidRDefault="00C27F5B" w:rsidP="00C27F5B">
            <w:pPr>
              <w:rPr>
                <w:rFonts w:cs="Calibri"/>
                <w:sz w:val="22"/>
                <w:szCs w:val="22"/>
              </w:rPr>
            </w:pPr>
            <w:r w:rsidRPr="000F356C">
              <w:rPr>
                <w:rFonts w:cs="Calibri"/>
                <w:sz w:val="22"/>
                <w:szCs w:val="22"/>
              </w:rPr>
              <w:t>UtilityScore_std</w:t>
            </w:r>
          </w:p>
        </w:tc>
        <w:tc>
          <w:tcPr>
            <w:tcW w:w="0" w:type="auto"/>
            <w:noWrap/>
            <w:hideMark/>
          </w:tcPr>
          <w:p w14:paraId="30CF187B" w14:textId="30047838"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117</w:t>
            </w:r>
          </w:p>
        </w:tc>
        <w:tc>
          <w:tcPr>
            <w:tcW w:w="0" w:type="auto"/>
            <w:noWrap/>
            <w:hideMark/>
          </w:tcPr>
          <w:p w14:paraId="13EB01F3" w14:textId="4FE04FBF"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70</w:t>
            </w:r>
          </w:p>
        </w:tc>
        <w:tc>
          <w:tcPr>
            <w:tcW w:w="0" w:type="auto"/>
            <w:noWrap/>
            <w:hideMark/>
          </w:tcPr>
          <w:p w14:paraId="39B683E5" w14:textId="2C839FFE"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21</w:t>
            </w:r>
          </w:p>
        </w:tc>
        <w:tc>
          <w:tcPr>
            <w:tcW w:w="0" w:type="auto"/>
            <w:noWrap/>
            <w:hideMark/>
          </w:tcPr>
          <w:p w14:paraId="29EEC002" w14:textId="3F59D030"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5</w:t>
            </w:r>
            <w:r w:rsidR="00187E29">
              <w:rPr>
                <w:rFonts w:cs="Calibri"/>
                <w:sz w:val="22"/>
                <w:szCs w:val="22"/>
              </w:rPr>
              <w:t>0</w:t>
            </w:r>
          </w:p>
        </w:tc>
        <w:tc>
          <w:tcPr>
            <w:tcW w:w="0" w:type="auto"/>
            <w:noWrap/>
            <w:hideMark/>
          </w:tcPr>
          <w:p w14:paraId="4748E212" w14:textId="19825490"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6</w:t>
            </w:r>
          </w:p>
        </w:tc>
        <w:tc>
          <w:tcPr>
            <w:tcW w:w="0" w:type="auto"/>
            <w:noWrap/>
            <w:hideMark/>
          </w:tcPr>
          <w:p w14:paraId="5215A21B" w14:textId="29E1CD3B"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0</w:t>
            </w:r>
            <w:r w:rsidR="000F356C" w:rsidRPr="000F356C">
              <w:rPr>
                <w:rFonts w:cs="Calibri"/>
                <w:sz w:val="22"/>
                <w:szCs w:val="22"/>
              </w:rPr>
              <w:t>9</w:t>
            </w:r>
          </w:p>
        </w:tc>
      </w:tr>
      <w:tr w:rsidR="00C27F5B" w:rsidRPr="00266B69" w14:paraId="2CC0F325" w14:textId="77777777" w:rsidTr="00120A0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5B3844" w14:textId="7643B1C3" w:rsidR="00C27F5B" w:rsidRPr="000F356C" w:rsidRDefault="00C27F5B" w:rsidP="00C27F5B">
            <w:pPr>
              <w:rPr>
                <w:rFonts w:cs="Calibri"/>
                <w:sz w:val="22"/>
                <w:szCs w:val="22"/>
              </w:rPr>
            </w:pPr>
            <w:r w:rsidRPr="000F356C">
              <w:rPr>
                <w:rFonts w:cs="Calibri"/>
                <w:sz w:val="22"/>
                <w:szCs w:val="22"/>
              </w:rPr>
              <w:t>F1Score_mean</w:t>
            </w:r>
          </w:p>
        </w:tc>
        <w:tc>
          <w:tcPr>
            <w:tcW w:w="0" w:type="auto"/>
            <w:noWrap/>
            <w:hideMark/>
          </w:tcPr>
          <w:p w14:paraId="4C8A67F0" w14:textId="74E89D4A"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106</w:t>
            </w:r>
          </w:p>
        </w:tc>
        <w:tc>
          <w:tcPr>
            <w:tcW w:w="0" w:type="auto"/>
            <w:noWrap/>
            <w:hideMark/>
          </w:tcPr>
          <w:p w14:paraId="74C236DB" w14:textId="71CF4950"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12</w:t>
            </w:r>
            <w:r w:rsidR="000F356C" w:rsidRPr="000F356C">
              <w:rPr>
                <w:rFonts w:cs="Calibri"/>
                <w:sz w:val="22"/>
                <w:szCs w:val="22"/>
              </w:rPr>
              <w:t>5</w:t>
            </w:r>
          </w:p>
        </w:tc>
        <w:tc>
          <w:tcPr>
            <w:tcW w:w="0" w:type="auto"/>
            <w:noWrap/>
            <w:hideMark/>
          </w:tcPr>
          <w:p w14:paraId="59BF5323" w14:textId="031AD3AB"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94</w:t>
            </w:r>
          </w:p>
        </w:tc>
        <w:tc>
          <w:tcPr>
            <w:tcW w:w="0" w:type="auto"/>
            <w:noWrap/>
            <w:hideMark/>
          </w:tcPr>
          <w:p w14:paraId="1BE54EFE" w14:textId="672A0163"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105</w:t>
            </w:r>
          </w:p>
        </w:tc>
        <w:tc>
          <w:tcPr>
            <w:tcW w:w="0" w:type="auto"/>
            <w:noWrap/>
            <w:hideMark/>
          </w:tcPr>
          <w:p w14:paraId="4714219E" w14:textId="37B5C145"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9</w:t>
            </w:r>
            <w:r w:rsidR="00187E29">
              <w:rPr>
                <w:rFonts w:cs="Calibri"/>
                <w:sz w:val="22"/>
                <w:szCs w:val="22"/>
              </w:rPr>
              <w:t>8</w:t>
            </w:r>
          </w:p>
        </w:tc>
        <w:tc>
          <w:tcPr>
            <w:tcW w:w="0" w:type="auto"/>
            <w:noWrap/>
            <w:hideMark/>
          </w:tcPr>
          <w:p w14:paraId="6A5A7ED7" w14:textId="52C444B0"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7</w:t>
            </w:r>
            <w:r w:rsidR="00966224">
              <w:rPr>
                <w:rFonts w:cs="Calibri"/>
                <w:sz w:val="22"/>
                <w:szCs w:val="22"/>
              </w:rPr>
              <w:t>6</w:t>
            </w:r>
          </w:p>
        </w:tc>
      </w:tr>
      <w:tr w:rsidR="00C27F5B" w:rsidRPr="00266B69" w14:paraId="6E2D9745"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3CA1A5" w14:textId="1F721F68" w:rsidR="00C27F5B" w:rsidRPr="000F356C" w:rsidRDefault="00C27F5B" w:rsidP="00C27F5B">
            <w:pPr>
              <w:rPr>
                <w:rFonts w:cs="Calibri"/>
                <w:sz w:val="22"/>
                <w:szCs w:val="22"/>
              </w:rPr>
            </w:pPr>
            <w:r w:rsidRPr="000F356C">
              <w:rPr>
                <w:rFonts w:cs="Calibri"/>
                <w:sz w:val="22"/>
                <w:szCs w:val="22"/>
              </w:rPr>
              <w:t>F1Score_std</w:t>
            </w:r>
          </w:p>
        </w:tc>
        <w:tc>
          <w:tcPr>
            <w:tcW w:w="0" w:type="auto"/>
            <w:noWrap/>
            <w:hideMark/>
          </w:tcPr>
          <w:p w14:paraId="0E11EA32" w14:textId="1F4FD9BE"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52</w:t>
            </w:r>
          </w:p>
        </w:tc>
        <w:tc>
          <w:tcPr>
            <w:tcW w:w="0" w:type="auto"/>
            <w:noWrap/>
            <w:hideMark/>
          </w:tcPr>
          <w:p w14:paraId="60523CEE" w14:textId="46D96419"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5</w:t>
            </w:r>
            <w:r w:rsidR="00187E29">
              <w:rPr>
                <w:rFonts w:cs="Calibri"/>
                <w:sz w:val="22"/>
                <w:szCs w:val="22"/>
              </w:rPr>
              <w:t>3</w:t>
            </w:r>
          </w:p>
        </w:tc>
        <w:tc>
          <w:tcPr>
            <w:tcW w:w="0" w:type="auto"/>
            <w:noWrap/>
            <w:hideMark/>
          </w:tcPr>
          <w:p w14:paraId="4DF867B7" w14:textId="42BC1EA8"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2</w:t>
            </w:r>
          </w:p>
        </w:tc>
        <w:tc>
          <w:tcPr>
            <w:tcW w:w="0" w:type="auto"/>
            <w:noWrap/>
            <w:hideMark/>
          </w:tcPr>
          <w:p w14:paraId="4DAFB331" w14:textId="518422AF"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54</w:t>
            </w:r>
          </w:p>
        </w:tc>
        <w:tc>
          <w:tcPr>
            <w:tcW w:w="0" w:type="auto"/>
            <w:noWrap/>
            <w:hideMark/>
          </w:tcPr>
          <w:p w14:paraId="687A453A" w14:textId="4C9A09DA"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1</w:t>
            </w:r>
          </w:p>
        </w:tc>
        <w:tc>
          <w:tcPr>
            <w:tcW w:w="0" w:type="auto"/>
            <w:noWrap/>
            <w:hideMark/>
          </w:tcPr>
          <w:p w14:paraId="35BEA786" w14:textId="1CE1F192"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w:t>
            </w:r>
            <w:r w:rsidR="00966224">
              <w:rPr>
                <w:rFonts w:cs="Calibri"/>
                <w:sz w:val="22"/>
                <w:szCs w:val="22"/>
              </w:rPr>
              <w:t>3</w:t>
            </w:r>
          </w:p>
        </w:tc>
      </w:tr>
      <w:tr w:rsidR="00C27F5B" w:rsidRPr="00266B69" w14:paraId="54E6EB56" w14:textId="77777777" w:rsidTr="00120A0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118DE" w14:textId="3BCA1977" w:rsidR="00C27F5B" w:rsidRPr="000F356C" w:rsidRDefault="00C27F5B" w:rsidP="00C27F5B">
            <w:pPr>
              <w:rPr>
                <w:rFonts w:cs="Calibri"/>
                <w:sz w:val="22"/>
                <w:szCs w:val="22"/>
              </w:rPr>
            </w:pPr>
            <w:r w:rsidRPr="000F356C">
              <w:rPr>
                <w:rFonts w:cs="Calibri"/>
                <w:sz w:val="22"/>
                <w:szCs w:val="22"/>
              </w:rPr>
              <w:t>AUROC_mean</w:t>
            </w:r>
          </w:p>
        </w:tc>
        <w:tc>
          <w:tcPr>
            <w:tcW w:w="0" w:type="auto"/>
            <w:noWrap/>
            <w:hideMark/>
          </w:tcPr>
          <w:p w14:paraId="38F3DE95" w14:textId="2F153B5C"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7EAEBD1C" w14:textId="1F44BB78"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74</w:t>
            </w:r>
            <w:r w:rsidR="000F356C" w:rsidRPr="000F356C">
              <w:rPr>
                <w:rFonts w:cs="Calibri"/>
                <w:sz w:val="22"/>
                <w:szCs w:val="22"/>
              </w:rPr>
              <w:t>2</w:t>
            </w:r>
          </w:p>
        </w:tc>
        <w:tc>
          <w:tcPr>
            <w:tcW w:w="0" w:type="auto"/>
            <w:noWrap/>
            <w:hideMark/>
          </w:tcPr>
          <w:p w14:paraId="1099EA37" w14:textId="05594AAB"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7BBAEA03" w14:textId="553366BE"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737</w:t>
            </w:r>
          </w:p>
        </w:tc>
        <w:tc>
          <w:tcPr>
            <w:tcW w:w="0" w:type="auto"/>
            <w:noWrap/>
            <w:hideMark/>
          </w:tcPr>
          <w:p w14:paraId="4CB07178" w14:textId="76A74E43"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27FDF684" w14:textId="7C38469C"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76</w:t>
            </w:r>
            <w:r w:rsidR="000F356C" w:rsidRPr="000F356C">
              <w:rPr>
                <w:rFonts w:cs="Calibri"/>
                <w:sz w:val="22"/>
                <w:szCs w:val="22"/>
              </w:rPr>
              <w:t>4</w:t>
            </w:r>
          </w:p>
        </w:tc>
      </w:tr>
      <w:tr w:rsidR="00C27F5B" w:rsidRPr="00266B69" w14:paraId="42A6DC49"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DF23B9" w14:textId="4FC1FEAD" w:rsidR="00C27F5B" w:rsidRPr="000F356C" w:rsidRDefault="00C27F5B" w:rsidP="00C27F5B">
            <w:pPr>
              <w:rPr>
                <w:rFonts w:cs="Calibri"/>
                <w:sz w:val="22"/>
                <w:szCs w:val="22"/>
              </w:rPr>
            </w:pPr>
            <w:r w:rsidRPr="000F356C">
              <w:rPr>
                <w:rFonts w:cs="Calibri"/>
                <w:sz w:val="22"/>
                <w:szCs w:val="22"/>
              </w:rPr>
              <w:t>AUPRC_mean</w:t>
            </w:r>
          </w:p>
        </w:tc>
        <w:tc>
          <w:tcPr>
            <w:tcW w:w="0" w:type="auto"/>
            <w:noWrap/>
            <w:hideMark/>
          </w:tcPr>
          <w:p w14:paraId="406A561C" w14:textId="2C9018D4"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4A764B36" w14:textId="60615200"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8</w:t>
            </w:r>
            <w:r w:rsidR="00187E29">
              <w:rPr>
                <w:rFonts w:cs="Calibri"/>
                <w:sz w:val="22"/>
                <w:szCs w:val="22"/>
              </w:rPr>
              <w:t>9</w:t>
            </w:r>
          </w:p>
        </w:tc>
        <w:tc>
          <w:tcPr>
            <w:tcW w:w="0" w:type="auto"/>
            <w:noWrap/>
            <w:hideMark/>
          </w:tcPr>
          <w:p w14:paraId="373024B1" w14:textId="00014063"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4CFC7E7B" w14:textId="2FF978B1"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81</w:t>
            </w:r>
          </w:p>
        </w:tc>
        <w:tc>
          <w:tcPr>
            <w:tcW w:w="0" w:type="auto"/>
            <w:noWrap/>
            <w:hideMark/>
          </w:tcPr>
          <w:p w14:paraId="0D8D08E8" w14:textId="4273FC6A"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0F356C" w:rsidRPr="000F356C">
              <w:rPr>
                <w:rFonts w:cs="Calibri"/>
                <w:sz w:val="22"/>
                <w:szCs w:val="22"/>
              </w:rPr>
              <w:t>.000</w:t>
            </w:r>
          </w:p>
        </w:tc>
        <w:tc>
          <w:tcPr>
            <w:tcW w:w="0" w:type="auto"/>
            <w:noWrap/>
            <w:hideMark/>
          </w:tcPr>
          <w:p w14:paraId="769B660C" w14:textId="09F5860E"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00C45DEA">
              <w:rPr>
                <w:rFonts w:cs="Calibri"/>
                <w:sz w:val="22"/>
                <w:szCs w:val="22"/>
              </w:rPr>
              <w:t>090</w:t>
            </w:r>
          </w:p>
        </w:tc>
      </w:tr>
      <w:tr w:rsidR="00C27F5B" w:rsidRPr="00266B69" w14:paraId="53EBB82F" w14:textId="77777777" w:rsidTr="00120A0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5DB52A" w14:textId="6F9DF973" w:rsidR="00C27F5B" w:rsidRPr="000F356C" w:rsidRDefault="00C27F5B" w:rsidP="00C27F5B">
            <w:pPr>
              <w:rPr>
                <w:rFonts w:cs="Calibri"/>
                <w:sz w:val="22"/>
                <w:szCs w:val="22"/>
              </w:rPr>
            </w:pPr>
            <w:r w:rsidRPr="000F356C">
              <w:rPr>
                <w:rFonts w:cs="Calibri"/>
                <w:sz w:val="22"/>
                <w:szCs w:val="22"/>
              </w:rPr>
              <w:t>Accuracy_mean</w:t>
            </w:r>
          </w:p>
        </w:tc>
        <w:tc>
          <w:tcPr>
            <w:tcW w:w="0" w:type="auto"/>
            <w:noWrap/>
            <w:hideMark/>
          </w:tcPr>
          <w:p w14:paraId="23FBBB2A" w14:textId="109FF34B"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34</w:t>
            </w:r>
          </w:p>
        </w:tc>
        <w:tc>
          <w:tcPr>
            <w:tcW w:w="0" w:type="auto"/>
            <w:noWrap/>
            <w:hideMark/>
          </w:tcPr>
          <w:p w14:paraId="0B4808DC" w14:textId="04B7A263"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w:t>
            </w:r>
            <w:r w:rsidR="00C45DEA">
              <w:rPr>
                <w:rFonts w:cs="Calibri"/>
                <w:sz w:val="22"/>
                <w:szCs w:val="22"/>
              </w:rPr>
              <w:t>60</w:t>
            </w:r>
          </w:p>
        </w:tc>
        <w:tc>
          <w:tcPr>
            <w:tcW w:w="0" w:type="auto"/>
            <w:noWrap/>
            <w:hideMark/>
          </w:tcPr>
          <w:p w14:paraId="6588A827" w14:textId="28F0155E"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49</w:t>
            </w:r>
          </w:p>
        </w:tc>
        <w:tc>
          <w:tcPr>
            <w:tcW w:w="0" w:type="auto"/>
            <w:noWrap/>
            <w:hideMark/>
          </w:tcPr>
          <w:p w14:paraId="46A7BDE7" w14:textId="0012C722"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73</w:t>
            </w:r>
          </w:p>
        </w:tc>
        <w:tc>
          <w:tcPr>
            <w:tcW w:w="0" w:type="auto"/>
            <w:noWrap/>
            <w:hideMark/>
          </w:tcPr>
          <w:p w14:paraId="2C2D29AD" w14:textId="7F8ED1E4"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48</w:t>
            </w:r>
          </w:p>
        </w:tc>
        <w:tc>
          <w:tcPr>
            <w:tcW w:w="0" w:type="auto"/>
            <w:noWrap/>
            <w:hideMark/>
          </w:tcPr>
          <w:p w14:paraId="5BA494C2" w14:textId="13DD6731"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97</w:t>
            </w:r>
            <w:r w:rsidR="00966224">
              <w:rPr>
                <w:rFonts w:cs="Calibri"/>
                <w:sz w:val="22"/>
                <w:szCs w:val="22"/>
              </w:rPr>
              <w:t>4</w:t>
            </w:r>
          </w:p>
        </w:tc>
      </w:tr>
      <w:tr w:rsidR="00C27F5B" w:rsidRPr="00266B69" w14:paraId="1992AA2E"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05B785" w14:textId="75A4A058" w:rsidR="00C27F5B" w:rsidRPr="000F356C" w:rsidRDefault="00C27F5B" w:rsidP="00C27F5B">
            <w:pPr>
              <w:rPr>
                <w:rFonts w:cs="Calibri"/>
                <w:sz w:val="22"/>
                <w:szCs w:val="22"/>
              </w:rPr>
            </w:pPr>
            <w:r w:rsidRPr="000F356C">
              <w:rPr>
                <w:rFonts w:cs="Calibri"/>
                <w:sz w:val="22"/>
                <w:szCs w:val="22"/>
              </w:rPr>
              <w:t>Accuracy_std</w:t>
            </w:r>
          </w:p>
        </w:tc>
        <w:tc>
          <w:tcPr>
            <w:tcW w:w="0" w:type="auto"/>
            <w:noWrap/>
            <w:hideMark/>
          </w:tcPr>
          <w:p w14:paraId="175E37FE" w14:textId="5A330389"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8</w:t>
            </w:r>
          </w:p>
        </w:tc>
        <w:tc>
          <w:tcPr>
            <w:tcW w:w="0" w:type="auto"/>
            <w:noWrap/>
            <w:hideMark/>
          </w:tcPr>
          <w:p w14:paraId="1496DA7A" w14:textId="7A419F24"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19</w:t>
            </w:r>
          </w:p>
        </w:tc>
        <w:tc>
          <w:tcPr>
            <w:tcW w:w="0" w:type="auto"/>
            <w:noWrap/>
            <w:hideMark/>
          </w:tcPr>
          <w:p w14:paraId="7A482D91" w14:textId="0F4F134C"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08</w:t>
            </w:r>
          </w:p>
        </w:tc>
        <w:tc>
          <w:tcPr>
            <w:tcW w:w="0" w:type="auto"/>
            <w:noWrap/>
            <w:hideMark/>
          </w:tcPr>
          <w:p w14:paraId="3E091D2B" w14:textId="54839AF3"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0</w:t>
            </w:r>
            <w:r w:rsidR="000F356C" w:rsidRPr="000F356C">
              <w:rPr>
                <w:rFonts w:cs="Calibri"/>
                <w:sz w:val="22"/>
                <w:szCs w:val="22"/>
              </w:rPr>
              <w:t>5</w:t>
            </w:r>
          </w:p>
        </w:tc>
        <w:tc>
          <w:tcPr>
            <w:tcW w:w="0" w:type="auto"/>
            <w:noWrap/>
            <w:hideMark/>
          </w:tcPr>
          <w:p w14:paraId="7EB0E072" w14:textId="25170D78"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02</w:t>
            </w:r>
          </w:p>
        </w:tc>
        <w:tc>
          <w:tcPr>
            <w:tcW w:w="0" w:type="auto"/>
            <w:noWrap/>
            <w:hideMark/>
          </w:tcPr>
          <w:p w14:paraId="629F6FD8" w14:textId="0C965D88"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0</w:t>
            </w:r>
            <w:r w:rsidR="008E3D6B" w:rsidRPr="000F356C">
              <w:rPr>
                <w:rFonts w:cs="Calibri"/>
                <w:sz w:val="22"/>
                <w:szCs w:val="22"/>
              </w:rPr>
              <w:t>.</w:t>
            </w:r>
            <w:r w:rsidRPr="000F356C">
              <w:rPr>
                <w:rFonts w:cs="Calibri"/>
                <w:sz w:val="22"/>
                <w:szCs w:val="22"/>
              </w:rPr>
              <w:t>002</w:t>
            </w:r>
          </w:p>
        </w:tc>
      </w:tr>
      <w:tr w:rsidR="00C27F5B" w:rsidRPr="00266B69" w14:paraId="5DBABDAF" w14:textId="77777777" w:rsidTr="00120A0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977217" w14:textId="1D9D0ACE" w:rsidR="00C27F5B" w:rsidRPr="000F356C" w:rsidRDefault="00C27F5B" w:rsidP="00C27F5B">
            <w:pPr>
              <w:rPr>
                <w:rFonts w:cs="Calibri"/>
                <w:sz w:val="22"/>
                <w:szCs w:val="22"/>
              </w:rPr>
            </w:pPr>
            <w:r w:rsidRPr="000F356C">
              <w:rPr>
                <w:rFonts w:cs="Calibri"/>
                <w:sz w:val="22"/>
                <w:szCs w:val="22"/>
              </w:rPr>
              <w:t>Baseline_mean</w:t>
            </w:r>
          </w:p>
        </w:tc>
        <w:tc>
          <w:tcPr>
            <w:tcW w:w="0" w:type="auto"/>
            <w:noWrap/>
            <w:hideMark/>
          </w:tcPr>
          <w:p w14:paraId="0F00ABDC" w14:textId="6F725D86"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8</w:t>
            </w:r>
            <w:r w:rsidR="008E3D6B" w:rsidRPr="000F356C">
              <w:rPr>
                <w:rFonts w:cs="Calibri"/>
                <w:sz w:val="22"/>
                <w:szCs w:val="22"/>
              </w:rPr>
              <w:t>.</w:t>
            </w:r>
            <w:r w:rsidRPr="000F356C">
              <w:rPr>
                <w:rFonts w:cs="Calibri"/>
                <w:sz w:val="22"/>
                <w:szCs w:val="22"/>
              </w:rPr>
              <w:t>17</w:t>
            </w:r>
            <w:r w:rsidR="00966224">
              <w:rPr>
                <w:rFonts w:cs="Calibri"/>
                <w:sz w:val="22"/>
                <w:szCs w:val="22"/>
              </w:rPr>
              <w:t>0</w:t>
            </w:r>
          </w:p>
        </w:tc>
        <w:tc>
          <w:tcPr>
            <w:tcW w:w="0" w:type="auto"/>
            <w:noWrap/>
            <w:hideMark/>
          </w:tcPr>
          <w:p w14:paraId="27CDBFAF" w14:textId="6E165D61"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8</w:t>
            </w:r>
            <w:r w:rsidR="008E3D6B" w:rsidRPr="000F356C">
              <w:rPr>
                <w:rFonts w:cs="Calibri"/>
                <w:sz w:val="22"/>
                <w:szCs w:val="22"/>
              </w:rPr>
              <w:t>.</w:t>
            </w:r>
            <w:r w:rsidRPr="000F356C">
              <w:rPr>
                <w:rFonts w:cs="Calibri"/>
                <w:sz w:val="22"/>
                <w:szCs w:val="22"/>
              </w:rPr>
              <w:t>17</w:t>
            </w:r>
            <w:r w:rsidR="00966224">
              <w:rPr>
                <w:rFonts w:cs="Calibri"/>
                <w:sz w:val="22"/>
                <w:szCs w:val="22"/>
              </w:rPr>
              <w:t>0</w:t>
            </w:r>
          </w:p>
        </w:tc>
        <w:tc>
          <w:tcPr>
            <w:tcW w:w="0" w:type="auto"/>
            <w:noWrap/>
            <w:hideMark/>
          </w:tcPr>
          <w:p w14:paraId="1B3F6F39" w14:textId="26FEF159"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8</w:t>
            </w:r>
            <w:r w:rsidR="008E3D6B" w:rsidRPr="000F356C">
              <w:rPr>
                <w:rFonts w:cs="Calibri"/>
                <w:sz w:val="22"/>
                <w:szCs w:val="22"/>
              </w:rPr>
              <w:t>.</w:t>
            </w:r>
            <w:r w:rsidRPr="000F356C">
              <w:rPr>
                <w:rFonts w:cs="Calibri"/>
                <w:sz w:val="22"/>
                <w:szCs w:val="22"/>
              </w:rPr>
              <w:t>18</w:t>
            </w:r>
            <w:r w:rsidR="00966224">
              <w:rPr>
                <w:rFonts w:cs="Calibri"/>
                <w:sz w:val="22"/>
                <w:szCs w:val="22"/>
              </w:rPr>
              <w:t>0</w:t>
            </w:r>
          </w:p>
        </w:tc>
        <w:tc>
          <w:tcPr>
            <w:tcW w:w="0" w:type="auto"/>
            <w:noWrap/>
            <w:hideMark/>
          </w:tcPr>
          <w:p w14:paraId="6B9A9E98" w14:textId="7F12219E"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8</w:t>
            </w:r>
            <w:r w:rsidR="008E3D6B" w:rsidRPr="000F356C">
              <w:rPr>
                <w:rFonts w:cs="Calibri"/>
                <w:sz w:val="22"/>
                <w:szCs w:val="22"/>
              </w:rPr>
              <w:t>.</w:t>
            </w:r>
            <w:r w:rsidRPr="000F356C">
              <w:rPr>
                <w:rFonts w:cs="Calibri"/>
                <w:sz w:val="22"/>
                <w:szCs w:val="22"/>
              </w:rPr>
              <w:t>18</w:t>
            </w:r>
            <w:r w:rsidR="00966224">
              <w:rPr>
                <w:rFonts w:cs="Calibri"/>
                <w:sz w:val="22"/>
                <w:szCs w:val="22"/>
              </w:rPr>
              <w:t>0</w:t>
            </w:r>
          </w:p>
        </w:tc>
        <w:tc>
          <w:tcPr>
            <w:tcW w:w="0" w:type="auto"/>
            <w:noWrap/>
            <w:hideMark/>
          </w:tcPr>
          <w:p w14:paraId="25C31299" w14:textId="6F4D56DC"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7</w:t>
            </w:r>
            <w:r w:rsidR="008E3D6B" w:rsidRPr="000F356C">
              <w:rPr>
                <w:rFonts w:cs="Calibri"/>
                <w:sz w:val="22"/>
                <w:szCs w:val="22"/>
              </w:rPr>
              <w:t>.</w:t>
            </w:r>
            <w:r w:rsidRPr="000F356C">
              <w:rPr>
                <w:rFonts w:cs="Calibri"/>
                <w:sz w:val="22"/>
                <w:szCs w:val="22"/>
              </w:rPr>
              <w:t>84</w:t>
            </w:r>
            <w:r w:rsidR="00966224">
              <w:rPr>
                <w:rFonts w:cs="Calibri"/>
                <w:sz w:val="22"/>
                <w:szCs w:val="22"/>
              </w:rPr>
              <w:t>0</w:t>
            </w:r>
          </w:p>
        </w:tc>
        <w:tc>
          <w:tcPr>
            <w:tcW w:w="0" w:type="auto"/>
            <w:noWrap/>
            <w:hideMark/>
          </w:tcPr>
          <w:p w14:paraId="47AD4848" w14:textId="66E970D1" w:rsidR="00C27F5B" w:rsidRPr="000F356C" w:rsidRDefault="00C27F5B" w:rsidP="00187E29">
            <w:pPr>
              <w:jc w:val="right"/>
              <w:cnfStyle w:val="000000000000" w:firstRow="0" w:lastRow="0" w:firstColumn="0" w:lastColumn="0" w:oddVBand="0" w:evenVBand="0" w:oddHBand="0" w:evenHBand="0" w:firstRowFirstColumn="0" w:firstRowLastColumn="0" w:lastRowFirstColumn="0" w:lastRowLastColumn="0"/>
              <w:rPr>
                <w:rFonts w:cs="Calibri"/>
                <w:sz w:val="22"/>
                <w:szCs w:val="22"/>
              </w:rPr>
            </w:pPr>
            <w:r w:rsidRPr="000F356C">
              <w:rPr>
                <w:rFonts w:cs="Calibri"/>
                <w:sz w:val="22"/>
                <w:szCs w:val="22"/>
              </w:rPr>
              <w:t>97</w:t>
            </w:r>
            <w:r w:rsidR="008E3D6B" w:rsidRPr="000F356C">
              <w:rPr>
                <w:rFonts w:cs="Calibri"/>
                <w:sz w:val="22"/>
                <w:szCs w:val="22"/>
              </w:rPr>
              <w:t>.</w:t>
            </w:r>
            <w:r w:rsidRPr="000F356C">
              <w:rPr>
                <w:rFonts w:cs="Calibri"/>
                <w:sz w:val="22"/>
                <w:szCs w:val="22"/>
              </w:rPr>
              <w:t>84</w:t>
            </w:r>
            <w:r w:rsidR="00966224">
              <w:rPr>
                <w:rFonts w:cs="Calibri"/>
                <w:sz w:val="22"/>
                <w:szCs w:val="22"/>
              </w:rPr>
              <w:t>0</w:t>
            </w:r>
          </w:p>
        </w:tc>
      </w:tr>
      <w:tr w:rsidR="00C27F5B" w:rsidRPr="00266B69" w14:paraId="1BFBC47D" w14:textId="77777777" w:rsidTr="00120A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BC002" w14:textId="1A4A3B96" w:rsidR="00C27F5B" w:rsidRPr="000F356C" w:rsidRDefault="00C27F5B" w:rsidP="00C27F5B">
            <w:pPr>
              <w:rPr>
                <w:rFonts w:cs="Calibri"/>
                <w:sz w:val="22"/>
                <w:szCs w:val="22"/>
              </w:rPr>
            </w:pPr>
            <w:r w:rsidRPr="000F356C">
              <w:rPr>
                <w:rFonts w:eastAsia="Times New Roman" w:cs="Calibri"/>
                <w:sz w:val="22"/>
                <w:szCs w:val="22"/>
                <w:lang w:eastAsia="en-GB"/>
              </w:rPr>
              <w:t>Total time (sec)</w:t>
            </w:r>
          </w:p>
        </w:tc>
        <w:tc>
          <w:tcPr>
            <w:tcW w:w="0" w:type="auto"/>
            <w:noWrap/>
            <w:hideMark/>
          </w:tcPr>
          <w:p w14:paraId="3DD1F9F9" w14:textId="6D5BC515"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33</w:t>
            </w:r>
            <w:r w:rsidR="008E3D6B" w:rsidRPr="000F356C">
              <w:rPr>
                <w:rFonts w:cs="Calibri"/>
                <w:sz w:val="22"/>
                <w:szCs w:val="22"/>
              </w:rPr>
              <w:t>.</w:t>
            </w:r>
            <w:r w:rsidRPr="000F356C">
              <w:rPr>
                <w:rFonts w:cs="Calibri"/>
                <w:sz w:val="22"/>
                <w:szCs w:val="22"/>
              </w:rPr>
              <w:t>35</w:t>
            </w:r>
            <w:r w:rsidR="00966224">
              <w:rPr>
                <w:rFonts w:cs="Calibri"/>
                <w:sz w:val="22"/>
                <w:szCs w:val="22"/>
              </w:rPr>
              <w:t>0</w:t>
            </w:r>
          </w:p>
        </w:tc>
        <w:tc>
          <w:tcPr>
            <w:tcW w:w="0" w:type="auto"/>
            <w:noWrap/>
            <w:hideMark/>
          </w:tcPr>
          <w:p w14:paraId="3B6F98DA" w14:textId="7904EA6D"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59</w:t>
            </w:r>
            <w:r w:rsidR="008E3D6B" w:rsidRPr="000F356C">
              <w:rPr>
                <w:rFonts w:cs="Calibri"/>
                <w:sz w:val="22"/>
                <w:szCs w:val="22"/>
              </w:rPr>
              <w:t>.</w:t>
            </w:r>
            <w:r w:rsidRPr="000F356C">
              <w:rPr>
                <w:rFonts w:cs="Calibri"/>
                <w:sz w:val="22"/>
                <w:szCs w:val="22"/>
              </w:rPr>
              <w:t>43</w:t>
            </w:r>
            <w:r w:rsidR="00966224">
              <w:rPr>
                <w:rFonts w:cs="Calibri"/>
                <w:sz w:val="22"/>
                <w:szCs w:val="22"/>
              </w:rPr>
              <w:t>0</w:t>
            </w:r>
          </w:p>
        </w:tc>
        <w:tc>
          <w:tcPr>
            <w:tcW w:w="0" w:type="auto"/>
            <w:noWrap/>
            <w:hideMark/>
          </w:tcPr>
          <w:p w14:paraId="4347C367" w14:textId="05D21E5E"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77</w:t>
            </w:r>
            <w:r w:rsidR="008E3D6B" w:rsidRPr="000F356C">
              <w:rPr>
                <w:rFonts w:cs="Calibri"/>
                <w:sz w:val="22"/>
                <w:szCs w:val="22"/>
              </w:rPr>
              <w:t>.</w:t>
            </w:r>
            <w:r w:rsidRPr="000F356C">
              <w:rPr>
                <w:rFonts w:cs="Calibri"/>
                <w:sz w:val="22"/>
                <w:szCs w:val="22"/>
              </w:rPr>
              <w:t>82</w:t>
            </w:r>
            <w:r w:rsidR="00966224">
              <w:rPr>
                <w:rFonts w:cs="Calibri"/>
                <w:sz w:val="22"/>
                <w:szCs w:val="22"/>
              </w:rPr>
              <w:t>0</w:t>
            </w:r>
          </w:p>
        </w:tc>
        <w:tc>
          <w:tcPr>
            <w:tcW w:w="0" w:type="auto"/>
            <w:noWrap/>
            <w:hideMark/>
          </w:tcPr>
          <w:p w14:paraId="332028F3" w14:textId="6CC73094"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313</w:t>
            </w:r>
            <w:r w:rsidR="008E3D6B" w:rsidRPr="000F356C">
              <w:rPr>
                <w:rFonts w:cs="Calibri"/>
                <w:sz w:val="22"/>
                <w:szCs w:val="22"/>
              </w:rPr>
              <w:t>.</w:t>
            </w:r>
            <w:r w:rsidRPr="000F356C">
              <w:rPr>
                <w:rFonts w:cs="Calibri"/>
                <w:sz w:val="22"/>
                <w:szCs w:val="22"/>
              </w:rPr>
              <w:t>03</w:t>
            </w:r>
            <w:r w:rsidR="00966224">
              <w:rPr>
                <w:rFonts w:cs="Calibri"/>
                <w:sz w:val="22"/>
                <w:szCs w:val="22"/>
              </w:rPr>
              <w:t>0</w:t>
            </w:r>
          </w:p>
        </w:tc>
        <w:tc>
          <w:tcPr>
            <w:tcW w:w="0" w:type="auto"/>
            <w:noWrap/>
            <w:hideMark/>
          </w:tcPr>
          <w:p w14:paraId="73CFC6A5" w14:textId="556ABF0F"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1313</w:t>
            </w:r>
            <w:r w:rsidR="008E3D6B" w:rsidRPr="000F356C">
              <w:rPr>
                <w:rFonts w:cs="Calibri"/>
                <w:sz w:val="22"/>
                <w:szCs w:val="22"/>
              </w:rPr>
              <w:t>.</w:t>
            </w:r>
            <w:r w:rsidRPr="000F356C">
              <w:rPr>
                <w:rFonts w:cs="Calibri"/>
                <w:sz w:val="22"/>
                <w:szCs w:val="22"/>
              </w:rPr>
              <w:t>9</w:t>
            </w:r>
            <w:r w:rsidR="00966224">
              <w:rPr>
                <w:rFonts w:cs="Calibri"/>
                <w:sz w:val="22"/>
                <w:szCs w:val="22"/>
              </w:rPr>
              <w:t>0</w:t>
            </w:r>
          </w:p>
        </w:tc>
        <w:tc>
          <w:tcPr>
            <w:tcW w:w="0" w:type="auto"/>
            <w:noWrap/>
            <w:hideMark/>
          </w:tcPr>
          <w:p w14:paraId="05049604" w14:textId="46FC715B" w:rsidR="00C27F5B" w:rsidRPr="000F356C" w:rsidRDefault="00C27F5B" w:rsidP="00187E29">
            <w:pPr>
              <w:jc w:val="right"/>
              <w:cnfStyle w:val="000000100000" w:firstRow="0" w:lastRow="0" w:firstColumn="0" w:lastColumn="0" w:oddVBand="0" w:evenVBand="0" w:oddHBand="1" w:evenHBand="0" w:firstRowFirstColumn="0" w:firstRowLastColumn="0" w:lastRowFirstColumn="0" w:lastRowLastColumn="0"/>
              <w:rPr>
                <w:rFonts w:cs="Calibri"/>
                <w:sz w:val="22"/>
                <w:szCs w:val="22"/>
              </w:rPr>
            </w:pPr>
            <w:r w:rsidRPr="000F356C">
              <w:rPr>
                <w:rFonts w:cs="Calibri"/>
                <w:sz w:val="22"/>
                <w:szCs w:val="22"/>
              </w:rPr>
              <w:t>4510</w:t>
            </w:r>
            <w:r w:rsidR="008E3D6B" w:rsidRPr="000F356C">
              <w:rPr>
                <w:rFonts w:cs="Calibri"/>
                <w:sz w:val="22"/>
                <w:szCs w:val="22"/>
              </w:rPr>
              <w:t>.</w:t>
            </w:r>
            <w:r w:rsidRPr="000F356C">
              <w:rPr>
                <w:rFonts w:cs="Calibri"/>
                <w:sz w:val="22"/>
                <w:szCs w:val="22"/>
              </w:rPr>
              <w:t>94</w:t>
            </w:r>
            <w:r w:rsidR="00966224">
              <w:rPr>
                <w:rFonts w:cs="Calibri"/>
                <w:sz w:val="22"/>
                <w:szCs w:val="22"/>
              </w:rPr>
              <w:t>0</w:t>
            </w:r>
          </w:p>
        </w:tc>
      </w:tr>
    </w:tbl>
    <w:p w14:paraId="35430525" w14:textId="00BD5B7E" w:rsidR="00BB10D4" w:rsidRDefault="00BB10D4" w:rsidP="00BB10D4">
      <w:pPr>
        <w:spacing w:after="0"/>
        <w:jc w:val="left"/>
      </w:pPr>
    </w:p>
    <w:p w14:paraId="1EEA053E" w14:textId="6014DA19" w:rsidR="00266B69" w:rsidRDefault="00266B69" w:rsidP="00266B69">
      <w:pPr>
        <w:pStyle w:val="Heading3"/>
      </w:pPr>
      <w:bookmarkStart w:id="370" w:name="_Toc72176241"/>
      <w:r>
        <w:lastRenderedPageBreak/>
        <w:t xml:space="preserve">Forwards filling </w:t>
      </w:r>
      <w:r w:rsidR="005865AB">
        <w:t xml:space="preserve">plus </w:t>
      </w:r>
      <w:r w:rsidR="00C77E1C">
        <w:t>zero</w:t>
      </w:r>
      <w:r w:rsidR="00680194">
        <w:t xml:space="preserve"> </w:t>
      </w:r>
      <w:r w:rsidR="008525DA">
        <w:t>f</w:t>
      </w:r>
      <w:r w:rsidR="00680194">
        <w:t>illing</w:t>
      </w:r>
      <w:bookmarkEnd w:id="370"/>
    </w:p>
    <w:p w14:paraId="1F475D59" w14:textId="6A042A00" w:rsidR="001F618C" w:rsidRDefault="001F618C" w:rsidP="005315F8">
      <w:r>
        <w:t>The implementation of the forward filling method is based on already executed research related to the early prediction of sepsis. Th</w:t>
      </w:r>
      <w:r w:rsidR="00AE7E32">
        <w:t>e forward</w:t>
      </w:r>
      <w:r>
        <w:t xml:space="preserve"> filling method is used in two papers of the </w:t>
      </w:r>
      <w:r w:rsidR="00EF52DD">
        <w:t>T</w:t>
      </w:r>
      <w:r>
        <w:t>op</w:t>
      </w:r>
      <w:r w:rsidR="00D10C82">
        <w:t xml:space="preserve"> </w:t>
      </w:r>
      <w:r>
        <w:t xml:space="preserve">5 submission papers of the </w:t>
      </w:r>
      <w:r w:rsidR="00E7683D">
        <w:t>PhysioNet</w:t>
      </w:r>
      <w:r>
        <w:t xml:space="preserve"> </w:t>
      </w:r>
      <w:r w:rsidR="00984656">
        <w:t>C</w:t>
      </w:r>
      <w:r>
        <w:t xml:space="preserve">hallenge. </w:t>
      </w:r>
      <w:r w:rsidRPr="005D283B">
        <w:t xml:space="preserve">The </w:t>
      </w:r>
      <w:r>
        <w:t>inner workings</w:t>
      </w:r>
      <w:r w:rsidRPr="005D283B">
        <w:t xml:space="preserve"> of this method </w:t>
      </w:r>
      <w:r>
        <w:t xml:space="preserve">had </w:t>
      </w:r>
      <w:r w:rsidRPr="005D283B">
        <w:t xml:space="preserve">already discussed in </w:t>
      </w:r>
      <w:r w:rsidR="005379E4">
        <w:t xml:space="preserve">chapter </w:t>
      </w:r>
      <w:r w:rsidR="005379E4">
        <w:fldChar w:fldCharType="begin"/>
      </w:r>
      <w:r w:rsidR="005379E4">
        <w:instrText xml:space="preserve"> REF _Ref70850283 \r \h </w:instrText>
      </w:r>
      <w:r w:rsidR="005379E4">
        <w:fldChar w:fldCharType="separate"/>
      </w:r>
      <w:r w:rsidR="00B26196">
        <w:t>5.1.3</w:t>
      </w:r>
      <w:r w:rsidR="005379E4">
        <w:fldChar w:fldCharType="end"/>
      </w:r>
      <w:r w:rsidRPr="005D283B">
        <w:t>. In short, th</w:t>
      </w:r>
      <w:r w:rsidR="005379E4">
        <w:t>is</w:t>
      </w:r>
      <w:r w:rsidRPr="005D283B">
        <w:t xml:space="preserve"> method fills in the missing data with existing data from an early point in time. Data points that are still missing after this operation will be filled with the value zero.</w:t>
      </w:r>
      <w:r>
        <w:t xml:space="preserve"> </w:t>
      </w:r>
      <w:r w:rsidR="00F97354">
        <w:t>The e</w:t>
      </w:r>
      <w:r>
        <w:t xml:space="preserve">xperiments conducted with this forward filling method for </w:t>
      </w:r>
      <w:r w:rsidR="00A56235">
        <w:t xml:space="preserve">imputing </w:t>
      </w:r>
      <w:r>
        <w:t>the missing data will be discussed below. The results of the different used classifiers for the 400-1000 patient dataset experiments will all be shown. But for the larger datasets, only the two best performing classifiers, with the highest utility scores, are displayed.</w:t>
      </w:r>
    </w:p>
    <w:p w14:paraId="0FD4D50F" w14:textId="69BF4DFB" w:rsidR="001F618C" w:rsidRDefault="001F618C" w:rsidP="005315F8">
      <w:r>
        <w:t>First, experiments were conducted on the 400 patients data</w:t>
      </w:r>
      <w:r w:rsidR="002E7F47">
        <w:t>set</w:t>
      </w:r>
      <w:r>
        <w:t xml:space="preserve"> with the earlier mentioned classifiers. I</w:t>
      </w:r>
      <w:r w:rsidR="00D35A75">
        <w:t xml:space="preserve">n </w:t>
      </w:r>
      <w:r w:rsidR="00D35A75">
        <w:fldChar w:fldCharType="begin"/>
      </w:r>
      <w:r w:rsidR="00D35A75">
        <w:instrText xml:space="preserve"> REF _Ref70433339 \h </w:instrText>
      </w:r>
      <w:r w:rsidR="00D35A75">
        <w:fldChar w:fldCharType="separate"/>
      </w:r>
      <w:r w:rsidR="00B26196">
        <w:t xml:space="preserve">Table </w:t>
      </w:r>
      <w:r w:rsidR="00B26196">
        <w:rPr>
          <w:noProof/>
        </w:rPr>
        <w:t>19</w:t>
      </w:r>
      <w:r w:rsidR="00D35A75">
        <w:fldChar w:fldCharType="end"/>
      </w:r>
      <w:r w:rsidR="00D35A75">
        <w:t xml:space="preserve">, </w:t>
      </w:r>
      <w:r>
        <w:t>the results of these experiments are display</w:t>
      </w:r>
      <w:r w:rsidR="00692A69">
        <w:t>ed</w:t>
      </w:r>
      <w:r>
        <w:t xml:space="preserve">. Here, there can be observed that the </w:t>
      </w:r>
      <w:r w:rsidR="007F56B9">
        <w:t xml:space="preserve">Decision Tree </w:t>
      </w:r>
      <w:r>
        <w:t>and Gradient</w:t>
      </w:r>
      <w:r w:rsidR="003D2978">
        <w:t xml:space="preserve"> </w:t>
      </w:r>
      <w:r>
        <w:t>Boosting classifier are the classifiers who obtain the two highest utility score</w:t>
      </w:r>
      <w:r w:rsidR="005240D4">
        <w:t>s</w:t>
      </w:r>
      <w:r>
        <w:t xml:space="preserve">. </w:t>
      </w:r>
      <w:r w:rsidRPr="00EC37A8">
        <w:t xml:space="preserve">For the results of the experiment </w:t>
      </w:r>
      <w:r w:rsidR="00954D2C">
        <w:t>on the</w:t>
      </w:r>
      <w:r w:rsidR="00954D2C" w:rsidRPr="00EC37A8">
        <w:t xml:space="preserve"> </w:t>
      </w:r>
      <w:r w:rsidRPr="00EC37A8">
        <w:t>1000 patients dataset</w:t>
      </w:r>
      <w:r w:rsidR="00B40AD9">
        <w:t xml:space="preserve"> shown in </w:t>
      </w:r>
      <w:r w:rsidR="00B40AD9">
        <w:fldChar w:fldCharType="begin"/>
      </w:r>
      <w:r w:rsidR="00B40AD9">
        <w:instrText xml:space="preserve"> REF _Ref70926549 \h </w:instrText>
      </w:r>
      <w:r w:rsidR="00B40AD9">
        <w:fldChar w:fldCharType="separate"/>
      </w:r>
      <w:r w:rsidR="00B26196">
        <w:t xml:space="preserve">Table </w:t>
      </w:r>
      <w:r w:rsidR="00B26196">
        <w:rPr>
          <w:noProof/>
        </w:rPr>
        <w:t>20</w:t>
      </w:r>
      <w:r w:rsidR="00B40AD9">
        <w:fldChar w:fldCharType="end"/>
      </w:r>
      <w:r w:rsidRPr="00EC37A8">
        <w:t xml:space="preserve">, the same conclusion can be drawn as for the 400 patients experiment. Again, the </w:t>
      </w:r>
      <w:r w:rsidR="007F56B9">
        <w:t>Decision Tree</w:t>
      </w:r>
      <w:r w:rsidRPr="00EC37A8">
        <w:t xml:space="preserve"> and gradient boosting classifier obtain the highest utility score</w:t>
      </w:r>
      <w:r>
        <w:t>.</w:t>
      </w:r>
    </w:p>
    <w:p w14:paraId="7B848536" w14:textId="5E211327" w:rsidR="005E2983" w:rsidRDefault="005E2983" w:rsidP="005E2983">
      <w:pPr>
        <w:pStyle w:val="Caption"/>
        <w:keepNext/>
        <w:jc w:val="center"/>
      </w:pPr>
      <w:bookmarkStart w:id="371" w:name="_Ref70433339"/>
      <w:bookmarkStart w:id="372" w:name="_Toc70928385"/>
      <w:bookmarkStart w:id="373" w:name="_Toc72138025"/>
      <w:r>
        <w:t xml:space="preserve">Table </w:t>
      </w:r>
      <w:r>
        <w:fldChar w:fldCharType="begin"/>
      </w:r>
      <w:r>
        <w:instrText xml:space="preserve"> SEQ Table \* ARABIC </w:instrText>
      </w:r>
      <w:r>
        <w:fldChar w:fldCharType="separate"/>
      </w:r>
      <w:r w:rsidR="00B26196">
        <w:rPr>
          <w:noProof/>
        </w:rPr>
        <w:t>19</w:t>
      </w:r>
      <w:r>
        <w:fldChar w:fldCharType="end"/>
      </w:r>
      <w:bookmarkEnd w:id="371"/>
      <w:r>
        <w:t xml:space="preserve">: </w:t>
      </w:r>
      <w:r w:rsidRPr="00F31AC8">
        <w:t xml:space="preserve">Results of FFIL_0 experiment on </w:t>
      </w:r>
      <w:r w:rsidR="00480EE7">
        <w:t xml:space="preserve">the </w:t>
      </w:r>
      <w:r w:rsidRPr="00F31AC8">
        <w:t>400 patients</w:t>
      </w:r>
      <w:r w:rsidR="00480EE7">
        <w:t xml:space="preserve"> dataset</w:t>
      </w:r>
      <w:bookmarkEnd w:id="372"/>
      <w:bookmarkEnd w:id="373"/>
    </w:p>
    <w:tbl>
      <w:tblPr>
        <w:tblStyle w:val="thesistable"/>
        <w:tblW w:w="0" w:type="auto"/>
        <w:jc w:val="center"/>
        <w:tblLook w:val="04A0" w:firstRow="1" w:lastRow="0" w:firstColumn="1" w:lastColumn="0" w:noHBand="0" w:noVBand="1"/>
      </w:tblPr>
      <w:tblGrid>
        <w:gridCol w:w="1908"/>
        <w:gridCol w:w="830"/>
        <w:gridCol w:w="941"/>
        <w:gridCol w:w="830"/>
        <w:gridCol w:w="941"/>
        <w:gridCol w:w="941"/>
        <w:gridCol w:w="941"/>
      </w:tblGrid>
      <w:tr w:rsidR="00F07D51" w:rsidRPr="00364485" w14:paraId="3F9CDBA4" w14:textId="77777777" w:rsidTr="0052694D">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E8215" w14:textId="77777777" w:rsidR="00F07D51" w:rsidRPr="00E61D65" w:rsidRDefault="00F07D51" w:rsidP="004D6C91">
            <w:pPr>
              <w:spacing w:after="0"/>
              <w:jc w:val="right"/>
              <w:rPr>
                <w:rFonts w:eastAsia="Times New Roman" w:cs="Calibri"/>
                <w:color w:val="000000"/>
                <w:sz w:val="22"/>
                <w:szCs w:val="22"/>
                <w:lang w:eastAsia="en-GB"/>
              </w:rPr>
            </w:pPr>
            <w:r w:rsidRPr="00E61D65">
              <w:rPr>
                <w:rFonts w:eastAsia="Times New Roman" w:cs="Calibri"/>
                <w:color w:val="000000"/>
                <w:sz w:val="22"/>
                <w:szCs w:val="22"/>
                <w:lang w:eastAsia="en-GB"/>
              </w:rPr>
              <w:t>400 patients</w:t>
            </w:r>
          </w:p>
        </w:tc>
        <w:tc>
          <w:tcPr>
            <w:tcW w:w="0" w:type="auto"/>
            <w:noWrap/>
            <w:hideMark/>
          </w:tcPr>
          <w:p w14:paraId="3C7153FE" w14:textId="77777777" w:rsidR="00F07D51" w:rsidRPr="00E61D65" w:rsidRDefault="00F07D51"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eastAsia="Times New Roman" w:cs="Calibri"/>
                <w:color w:val="000000"/>
                <w:sz w:val="22"/>
                <w:szCs w:val="22"/>
                <w:lang w:eastAsia="en-GB"/>
              </w:rPr>
              <w:t>DT</w:t>
            </w:r>
          </w:p>
        </w:tc>
        <w:tc>
          <w:tcPr>
            <w:tcW w:w="0" w:type="auto"/>
            <w:noWrap/>
            <w:hideMark/>
          </w:tcPr>
          <w:p w14:paraId="62B0147C" w14:textId="77777777" w:rsidR="00F07D51" w:rsidRPr="00E61D65" w:rsidRDefault="00F07D51"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eastAsia="Times New Roman" w:cs="Calibri"/>
                <w:color w:val="000000"/>
                <w:sz w:val="22"/>
                <w:szCs w:val="22"/>
                <w:lang w:eastAsia="en-GB"/>
              </w:rPr>
              <w:t>XGB</w:t>
            </w:r>
          </w:p>
        </w:tc>
        <w:tc>
          <w:tcPr>
            <w:tcW w:w="0" w:type="auto"/>
            <w:noWrap/>
            <w:hideMark/>
          </w:tcPr>
          <w:p w14:paraId="180EB164" w14:textId="77777777" w:rsidR="00F07D51" w:rsidRPr="00E61D65" w:rsidRDefault="00F07D51"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eastAsia="Times New Roman" w:cs="Calibri"/>
                <w:color w:val="000000"/>
                <w:sz w:val="22"/>
                <w:szCs w:val="22"/>
                <w:lang w:eastAsia="en-GB"/>
              </w:rPr>
              <w:t>ADA</w:t>
            </w:r>
          </w:p>
        </w:tc>
        <w:tc>
          <w:tcPr>
            <w:tcW w:w="0" w:type="auto"/>
            <w:noWrap/>
            <w:hideMark/>
          </w:tcPr>
          <w:p w14:paraId="06B802BA" w14:textId="77777777" w:rsidR="00F07D51" w:rsidRPr="00E61D65" w:rsidRDefault="00F07D51"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eastAsia="Times New Roman" w:cs="Calibri"/>
                <w:color w:val="000000"/>
                <w:sz w:val="22"/>
                <w:szCs w:val="22"/>
                <w:lang w:eastAsia="en-GB"/>
              </w:rPr>
              <w:t>GRAD</w:t>
            </w:r>
          </w:p>
        </w:tc>
        <w:tc>
          <w:tcPr>
            <w:tcW w:w="0" w:type="auto"/>
            <w:noWrap/>
            <w:hideMark/>
          </w:tcPr>
          <w:p w14:paraId="5C4D524A" w14:textId="6F32B17E" w:rsidR="00F07D51" w:rsidRPr="00E61D65" w:rsidRDefault="00E61D65"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Pr>
                <w:rFonts w:eastAsia="Times New Roman" w:cs="Calibri"/>
                <w:color w:val="000000"/>
                <w:sz w:val="22"/>
                <w:szCs w:val="22"/>
                <w:lang w:eastAsia="en-GB"/>
              </w:rPr>
              <w:t>LGBM</w:t>
            </w:r>
          </w:p>
        </w:tc>
        <w:tc>
          <w:tcPr>
            <w:tcW w:w="0" w:type="auto"/>
          </w:tcPr>
          <w:p w14:paraId="1D5ACDFB" w14:textId="56E3B45C" w:rsidR="00F07D51" w:rsidRPr="00E61D65" w:rsidRDefault="00E61D65"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Pr>
                <w:rFonts w:eastAsia="Times New Roman" w:cs="Calibri"/>
                <w:color w:val="000000"/>
                <w:sz w:val="22"/>
                <w:szCs w:val="22"/>
                <w:lang w:eastAsia="en-GB"/>
              </w:rPr>
              <w:t>LR</w:t>
            </w:r>
          </w:p>
        </w:tc>
      </w:tr>
      <w:tr w:rsidR="00C27F5B" w:rsidRPr="00364485" w14:paraId="6C0AE218" w14:textId="77777777" w:rsidTr="0052694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30B06" w14:textId="463C5BE1" w:rsidR="00C27F5B" w:rsidRPr="00E61D65" w:rsidRDefault="00C27F5B" w:rsidP="00C27F5B">
            <w:pPr>
              <w:spacing w:after="0"/>
              <w:rPr>
                <w:rFonts w:eastAsia="Times New Roman" w:cs="Calibri"/>
                <w:color w:val="000000"/>
                <w:sz w:val="22"/>
                <w:szCs w:val="22"/>
                <w:lang w:eastAsia="en-GB"/>
              </w:rPr>
            </w:pPr>
            <w:r w:rsidRPr="00E61D65">
              <w:rPr>
                <w:rFonts w:cs="Calibri"/>
                <w:sz w:val="22"/>
                <w:szCs w:val="22"/>
              </w:rPr>
              <w:t>UtilityScore_mean</w:t>
            </w:r>
          </w:p>
        </w:tc>
        <w:tc>
          <w:tcPr>
            <w:tcW w:w="0" w:type="auto"/>
            <w:noWrap/>
            <w:hideMark/>
          </w:tcPr>
          <w:p w14:paraId="2CEAED53" w14:textId="4003232C"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364485">
              <w:rPr>
                <w:rFonts w:cs="Calibri"/>
                <w:b/>
                <w:color w:val="000000"/>
                <w:sz w:val="22"/>
                <w:szCs w:val="22"/>
              </w:rPr>
              <w:t>0</w:t>
            </w:r>
            <w:r w:rsidR="00D450E7" w:rsidRPr="00364485">
              <w:rPr>
                <w:rFonts w:cs="Calibri"/>
                <w:b/>
                <w:color w:val="000000"/>
                <w:sz w:val="22"/>
                <w:szCs w:val="22"/>
              </w:rPr>
              <w:t>.</w:t>
            </w:r>
            <w:r w:rsidR="00E61D65" w:rsidRPr="00364485">
              <w:rPr>
                <w:rFonts w:cs="Calibri"/>
                <w:b/>
                <w:color w:val="000000"/>
                <w:sz w:val="22"/>
                <w:szCs w:val="22"/>
              </w:rPr>
              <w:t>240</w:t>
            </w:r>
          </w:p>
        </w:tc>
        <w:tc>
          <w:tcPr>
            <w:tcW w:w="0" w:type="auto"/>
            <w:noWrap/>
            <w:hideMark/>
          </w:tcPr>
          <w:p w14:paraId="4B9F64A4" w14:textId="04F260FC"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23</w:t>
            </w:r>
          </w:p>
        </w:tc>
        <w:tc>
          <w:tcPr>
            <w:tcW w:w="0" w:type="auto"/>
            <w:noWrap/>
            <w:hideMark/>
          </w:tcPr>
          <w:p w14:paraId="3CE4B91A" w14:textId="6C3D5E3B"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62</w:t>
            </w:r>
          </w:p>
        </w:tc>
        <w:tc>
          <w:tcPr>
            <w:tcW w:w="0" w:type="auto"/>
            <w:noWrap/>
            <w:hideMark/>
          </w:tcPr>
          <w:p w14:paraId="2D9DE5E6" w14:textId="195D0CF4"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42</w:t>
            </w:r>
          </w:p>
        </w:tc>
        <w:tc>
          <w:tcPr>
            <w:tcW w:w="0" w:type="auto"/>
            <w:noWrap/>
            <w:hideMark/>
          </w:tcPr>
          <w:p w14:paraId="1D897F06" w14:textId="5B5B57AF"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13</w:t>
            </w:r>
          </w:p>
        </w:tc>
        <w:tc>
          <w:tcPr>
            <w:tcW w:w="0" w:type="auto"/>
          </w:tcPr>
          <w:p w14:paraId="3EDAD42F" w14:textId="577A9108"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19</w:t>
            </w:r>
          </w:p>
        </w:tc>
      </w:tr>
      <w:tr w:rsidR="00C27F5B" w:rsidRPr="00364485" w14:paraId="7F3C030B" w14:textId="77777777" w:rsidTr="0052694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909672" w14:textId="7DE1228A" w:rsidR="00C27F5B" w:rsidRPr="00E61D65" w:rsidRDefault="00C27F5B" w:rsidP="00C27F5B">
            <w:pPr>
              <w:spacing w:after="0"/>
              <w:rPr>
                <w:rFonts w:eastAsia="Times New Roman" w:cs="Calibri"/>
                <w:color w:val="000000"/>
                <w:sz w:val="22"/>
                <w:szCs w:val="22"/>
                <w:lang w:eastAsia="en-GB"/>
              </w:rPr>
            </w:pPr>
            <w:r w:rsidRPr="00E61D65">
              <w:rPr>
                <w:rFonts w:cs="Calibri"/>
                <w:sz w:val="22"/>
                <w:szCs w:val="22"/>
              </w:rPr>
              <w:t>UtilityScore_std</w:t>
            </w:r>
          </w:p>
        </w:tc>
        <w:tc>
          <w:tcPr>
            <w:tcW w:w="0" w:type="auto"/>
            <w:noWrap/>
            <w:hideMark/>
          </w:tcPr>
          <w:p w14:paraId="5DE88AA0" w14:textId="643FD8EC"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297</w:t>
            </w:r>
          </w:p>
        </w:tc>
        <w:tc>
          <w:tcPr>
            <w:tcW w:w="0" w:type="auto"/>
            <w:noWrap/>
            <w:hideMark/>
          </w:tcPr>
          <w:p w14:paraId="3D1AF5AA" w14:textId="27466B19"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65</w:t>
            </w:r>
          </w:p>
        </w:tc>
        <w:tc>
          <w:tcPr>
            <w:tcW w:w="0" w:type="auto"/>
            <w:noWrap/>
            <w:hideMark/>
          </w:tcPr>
          <w:p w14:paraId="4E4F56EB" w14:textId="0CBD70AE"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06</w:t>
            </w:r>
          </w:p>
        </w:tc>
        <w:tc>
          <w:tcPr>
            <w:tcW w:w="0" w:type="auto"/>
            <w:noWrap/>
            <w:hideMark/>
          </w:tcPr>
          <w:p w14:paraId="54C65F3E" w14:textId="298C0764"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257</w:t>
            </w:r>
          </w:p>
        </w:tc>
        <w:tc>
          <w:tcPr>
            <w:tcW w:w="0" w:type="auto"/>
            <w:noWrap/>
            <w:hideMark/>
          </w:tcPr>
          <w:p w14:paraId="5940C09D" w14:textId="4CA67C19"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88</w:t>
            </w:r>
          </w:p>
        </w:tc>
        <w:tc>
          <w:tcPr>
            <w:tcW w:w="0" w:type="auto"/>
          </w:tcPr>
          <w:p w14:paraId="242A20E0" w14:textId="03893DB8"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40</w:t>
            </w:r>
          </w:p>
        </w:tc>
      </w:tr>
      <w:tr w:rsidR="00C27F5B" w:rsidRPr="00364485" w14:paraId="2376F5FD" w14:textId="77777777" w:rsidTr="0052694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C4DBCC0" w14:textId="5D8979B3" w:rsidR="00C27F5B" w:rsidRPr="00E61D65" w:rsidRDefault="00C27F5B" w:rsidP="00C27F5B">
            <w:pPr>
              <w:spacing w:after="0"/>
              <w:rPr>
                <w:rFonts w:eastAsia="Times New Roman" w:cs="Calibri"/>
                <w:color w:val="000000"/>
                <w:sz w:val="22"/>
                <w:szCs w:val="22"/>
                <w:lang w:eastAsia="en-GB"/>
              </w:rPr>
            </w:pPr>
            <w:r w:rsidRPr="00E61D65">
              <w:rPr>
                <w:rFonts w:cs="Calibri"/>
                <w:sz w:val="22"/>
                <w:szCs w:val="22"/>
              </w:rPr>
              <w:t>F1Score_mean</w:t>
            </w:r>
          </w:p>
        </w:tc>
        <w:tc>
          <w:tcPr>
            <w:tcW w:w="0" w:type="auto"/>
            <w:noWrap/>
            <w:hideMark/>
          </w:tcPr>
          <w:p w14:paraId="0D4EE00E" w14:textId="10699D22"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55</w:t>
            </w:r>
          </w:p>
        </w:tc>
        <w:tc>
          <w:tcPr>
            <w:tcW w:w="0" w:type="auto"/>
            <w:noWrap/>
            <w:hideMark/>
          </w:tcPr>
          <w:p w14:paraId="25F62572" w14:textId="2B85BB1A"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Pr="00E61D65">
              <w:rPr>
                <w:rFonts w:cs="Calibri"/>
                <w:color w:val="000000"/>
                <w:sz w:val="22"/>
                <w:szCs w:val="22"/>
              </w:rPr>
              <w:t>067</w:t>
            </w:r>
          </w:p>
        </w:tc>
        <w:tc>
          <w:tcPr>
            <w:tcW w:w="0" w:type="auto"/>
            <w:noWrap/>
            <w:hideMark/>
          </w:tcPr>
          <w:p w14:paraId="6F074E45" w14:textId="23834162"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60</w:t>
            </w:r>
          </w:p>
        </w:tc>
        <w:tc>
          <w:tcPr>
            <w:tcW w:w="0" w:type="auto"/>
            <w:noWrap/>
            <w:hideMark/>
          </w:tcPr>
          <w:p w14:paraId="06528E54" w14:textId="50ED20D4"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93</w:t>
            </w:r>
          </w:p>
        </w:tc>
        <w:tc>
          <w:tcPr>
            <w:tcW w:w="0" w:type="auto"/>
            <w:noWrap/>
            <w:hideMark/>
          </w:tcPr>
          <w:p w14:paraId="282AD74D" w14:textId="14D3272A"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47</w:t>
            </w:r>
          </w:p>
        </w:tc>
        <w:tc>
          <w:tcPr>
            <w:tcW w:w="0" w:type="auto"/>
          </w:tcPr>
          <w:p w14:paraId="0E9273F3" w14:textId="1AE49120" w:rsidR="00C27F5B" w:rsidRPr="00E61D65" w:rsidRDefault="00C27F5B"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36</w:t>
            </w:r>
          </w:p>
        </w:tc>
      </w:tr>
      <w:tr w:rsidR="00C27F5B" w:rsidRPr="00364485" w14:paraId="55375822" w14:textId="77777777" w:rsidTr="0052694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7B40B" w14:textId="127E7229" w:rsidR="00C27F5B" w:rsidRPr="00E61D65" w:rsidRDefault="00C27F5B" w:rsidP="00C27F5B">
            <w:pPr>
              <w:spacing w:after="0"/>
              <w:rPr>
                <w:rFonts w:eastAsia="Times New Roman" w:cs="Calibri"/>
                <w:color w:val="000000"/>
                <w:sz w:val="22"/>
                <w:szCs w:val="22"/>
                <w:lang w:eastAsia="en-GB"/>
              </w:rPr>
            </w:pPr>
            <w:r w:rsidRPr="00E61D65">
              <w:rPr>
                <w:rFonts w:cs="Calibri"/>
                <w:sz w:val="22"/>
                <w:szCs w:val="22"/>
              </w:rPr>
              <w:t>F1Score_std</w:t>
            </w:r>
          </w:p>
        </w:tc>
        <w:tc>
          <w:tcPr>
            <w:tcW w:w="0" w:type="auto"/>
            <w:noWrap/>
            <w:hideMark/>
          </w:tcPr>
          <w:p w14:paraId="7952C842" w14:textId="15BA2842"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06</w:t>
            </w:r>
          </w:p>
        </w:tc>
        <w:tc>
          <w:tcPr>
            <w:tcW w:w="0" w:type="auto"/>
            <w:noWrap/>
            <w:hideMark/>
          </w:tcPr>
          <w:p w14:paraId="77D98A01" w14:textId="233AB924"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91</w:t>
            </w:r>
          </w:p>
        </w:tc>
        <w:tc>
          <w:tcPr>
            <w:tcW w:w="0" w:type="auto"/>
            <w:noWrap/>
            <w:hideMark/>
          </w:tcPr>
          <w:p w14:paraId="6F903648" w14:textId="3041D538"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10</w:t>
            </w:r>
          </w:p>
        </w:tc>
        <w:tc>
          <w:tcPr>
            <w:tcW w:w="0" w:type="auto"/>
            <w:noWrap/>
            <w:hideMark/>
          </w:tcPr>
          <w:p w14:paraId="0A7F53FB" w14:textId="7DD48F13"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133</w:t>
            </w:r>
          </w:p>
        </w:tc>
        <w:tc>
          <w:tcPr>
            <w:tcW w:w="0" w:type="auto"/>
            <w:noWrap/>
            <w:hideMark/>
          </w:tcPr>
          <w:p w14:paraId="51C58658" w14:textId="36406562"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65</w:t>
            </w:r>
          </w:p>
        </w:tc>
        <w:tc>
          <w:tcPr>
            <w:tcW w:w="0" w:type="auto"/>
          </w:tcPr>
          <w:p w14:paraId="21BFC6B8" w14:textId="053399A7" w:rsidR="00C27F5B" w:rsidRPr="00E61D65" w:rsidRDefault="00C27F5B"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D450E7" w:rsidRPr="00E61D65">
              <w:rPr>
                <w:rFonts w:cs="Calibri"/>
                <w:color w:val="000000"/>
                <w:sz w:val="22"/>
                <w:szCs w:val="22"/>
              </w:rPr>
              <w:t>.</w:t>
            </w:r>
            <w:r w:rsidR="00E61D65" w:rsidRPr="00E61D65">
              <w:rPr>
                <w:rFonts w:cs="Calibri"/>
                <w:color w:val="000000"/>
                <w:sz w:val="22"/>
                <w:szCs w:val="22"/>
              </w:rPr>
              <w:t>043</w:t>
            </w:r>
          </w:p>
        </w:tc>
      </w:tr>
      <w:tr w:rsidR="001F2AEE" w:rsidRPr="00364485" w14:paraId="35DEEF5C" w14:textId="77777777" w:rsidTr="0052694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D01A5" w14:textId="2A9786A2" w:rsidR="001F2AEE" w:rsidRPr="00E61D65" w:rsidRDefault="001F2AEE" w:rsidP="001F2AEE">
            <w:pPr>
              <w:spacing w:after="0"/>
              <w:rPr>
                <w:rFonts w:eastAsia="Times New Roman" w:cs="Calibri"/>
                <w:color w:val="000000"/>
                <w:sz w:val="22"/>
                <w:szCs w:val="22"/>
                <w:lang w:eastAsia="en-GB"/>
              </w:rPr>
            </w:pPr>
            <w:r w:rsidRPr="00E61D65">
              <w:rPr>
                <w:rFonts w:cs="Calibri"/>
                <w:sz w:val="22"/>
                <w:szCs w:val="22"/>
              </w:rPr>
              <w:t>AUROC_mean</w:t>
            </w:r>
          </w:p>
        </w:tc>
        <w:tc>
          <w:tcPr>
            <w:tcW w:w="0" w:type="auto"/>
            <w:noWrap/>
            <w:hideMark/>
          </w:tcPr>
          <w:p w14:paraId="0A74E2FF" w14:textId="22E64429"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000</w:t>
            </w:r>
          </w:p>
        </w:tc>
        <w:tc>
          <w:tcPr>
            <w:tcW w:w="0" w:type="auto"/>
            <w:noWrap/>
            <w:hideMark/>
          </w:tcPr>
          <w:p w14:paraId="41351220" w14:textId="41B460C8"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762</w:t>
            </w:r>
          </w:p>
        </w:tc>
        <w:tc>
          <w:tcPr>
            <w:tcW w:w="0" w:type="auto"/>
            <w:noWrap/>
            <w:hideMark/>
          </w:tcPr>
          <w:p w14:paraId="2C052606" w14:textId="336585D3"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745</w:t>
            </w:r>
          </w:p>
        </w:tc>
        <w:tc>
          <w:tcPr>
            <w:tcW w:w="0" w:type="auto"/>
            <w:noWrap/>
            <w:hideMark/>
          </w:tcPr>
          <w:p w14:paraId="5C908A32" w14:textId="189F8AC1"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828</w:t>
            </w:r>
          </w:p>
        </w:tc>
        <w:tc>
          <w:tcPr>
            <w:tcW w:w="0" w:type="auto"/>
            <w:noWrap/>
            <w:hideMark/>
          </w:tcPr>
          <w:p w14:paraId="30128E16" w14:textId="3F76BC2F"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747</w:t>
            </w:r>
          </w:p>
        </w:tc>
        <w:tc>
          <w:tcPr>
            <w:tcW w:w="0" w:type="auto"/>
          </w:tcPr>
          <w:p w14:paraId="52E1A760" w14:textId="283E5C0D"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708</w:t>
            </w:r>
          </w:p>
        </w:tc>
      </w:tr>
      <w:tr w:rsidR="001F2AEE" w:rsidRPr="00364485" w14:paraId="4F5F75E4" w14:textId="77777777" w:rsidTr="0052694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915BF6" w14:textId="418F81E4" w:rsidR="001F2AEE" w:rsidRPr="00E61D65" w:rsidRDefault="001F2AEE" w:rsidP="001F2AEE">
            <w:pPr>
              <w:spacing w:after="0"/>
              <w:rPr>
                <w:rFonts w:eastAsia="Times New Roman" w:cs="Calibri"/>
                <w:color w:val="000000"/>
                <w:sz w:val="22"/>
                <w:szCs w:val="22"/>
                <w:lang w:eastAsia="en-GB"/>
              </w:rPr>
            </w:pPr>
            <w:r w:rsidRPr="00E61D65">
              <w:rPr>
                <w:rFonts w:cs="Calibri"/>
                <w:sz w:val="22"/>
                <w:szCs w:val="22"/>
              </w:rPr>
              <w:t>AUPRC_mean</w:t>
            </w:r>
          </w:p>
        </w:tc>
        <w:tc>
          <w:tcPr>
            <w:tcW w:w="0" w:type="auto"/>
            <w:noWrap/>
            <w:hideMark/>
          </w:tcPr>
          <w:p w14:paraId="1781C768" w14:textId="705E3A43"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000</w:t>
            </w:r>
          </w:p>
        </w:tc>
        <w:tc>
          <w:tcPr>
            <w:tcW w:w="0" w:type="auto"/>
            <w:noWrap/>
            <w:hideMark/>
          </w:tcPr>
          <w:p w14:paraId="68CBAEDB" w14:textId="6131B222"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157</w:t>
            </w:r>
          </w:p>
        </w:tc>
        <w:tc>
          <w:tcPr>
            <w:tcW w:w="0" w:type="auto"/>
            <w:noWrap/>
            <w:hideMark/>
          </w:tcPr>
          <w:p w14:paraId="68FFEBBC" w14:textId="6C860359"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153</w:t>
            </w:r>
          </w:p>
        </w:tc>
        <w:tc>
          <w:tcPr>
            <w:tcW w:w="0" w:type="auto"/>
            <w:noWrap/>
            <w:hideMark/>
          </w:tcPr>
          <w:p w14:paraId="3D0385E1" w14:textId="3C8D2D9F"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209</w:t>
            </w:r>
          </w:p>
        </w:tc>
        <w:tc>
          <w:tcPr>
            <w:tcW w:w="0" w:type="auto"/>
            <w:noWrap/>
            <w:hideMark/>
          </w:tcPr>
          <w:p w14:paraId="4B33E8DF" w14:textId="4016A08D"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166</w:t>
            </w:r>
          </w:p>
        </w:tc>
        <w:tc>
          <w:tcPr>
            <w:tcW w:w="0" w:type="auto"/>
          </w:tcPr>
          <w:p w14:paraId="21798E94" w14:textId="66005854"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81</w:t>
            </w:r>
          </w:p>
        </w:tc>
      </w:tr>
      <w:tr w:rsidR="001F2AEE" w:rsidRPr="00364485" w14:paraId="29033A43" w14:textId="77777777" w:rsidTr="0052694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3A9987" w14:textId="1E0A4DD5" w:rsidR="001F2AEE" w:rsidRPr="00E61D65" w:rsidRDefault="001F2AEE" w:rsidP="001F2AEE">
            <w:pPr>
              <w:spacing w:after="0"/>
              <w:rPr>
                <w:rFonts w:eastAsia="Times New Roman" w:cs="Calibri"/>
                <w:color w:val="000000"/>
                <w:sz w:val="22"/>
                <w:szCs w:val="22"/>
                <w:lang w:eastAsia="en-GB"/>
              </w:rPr>
            </w:pPr>
            <w:r w:rsidRPr="00E61D65">
              <w:rPr>
                <w:rFonts w:cs="Calibri"/>
                <w:sz w:val="22"/>
                <w:szCs w:val="22"/>
              </w:rPr>
              <w:t>Accuracy_mean</w:t>
            </w:r>
          </w:p>
        </w:tc>
        <w:tc>
          <w:tcPr>
            <w:tcW w:w="0" w:type="auto"/>
            <w:noWrap/>
            <w:hideMark/>
          </w:tcPr>
          <w:p w14:paraId="0F208086" w14:textId="3DE106EE"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925</w:t>
            </w:r>
          </w:p>
        </w:tc>
        <w:tc>
          <w:tcPr>
            <w:tcW w:w="0" w:type="auto"/>
            <w:noWrap/>
            <w:hideMark/>
          </w:tcPr>
          <w:p w14:paraId="6CEF5C29" w14:textId="6226B1BA"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968</w:t>
            </w:r>
          </w:p>
        </w:tc>
        <w:tc>
          <w:tcPr>
            <w:tcW w:w="0" w:type="auto"/>
            <w:noWrap/>
            <w:hideMark/>
          </w:tcPr>
          <w:p w14:paraId="35AF75AD" w14:textId="6779ABCF"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963</w:t>
            </w:r>
          </w:p>
        </w:tc>
        <w:tc>
          <w:tcPr>
            <w:tcW w:w="0" w:type="auto"/>
            <w:noWrap/>
            <w:hideMark/>
          </w:tcPr>
          <w:p w14:paraId="27422D2A" w14:textId="2F22DD59"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959</w:t>
            </w:r>
          </w:p>
        </w:tc>
        <w:tc>
          <w:tcPr>
            <w:tcW w:w="0" w:type="auto"/>
            <w:noWrap/>
            <w:hideMark/>
          </w:tcPr>
          <w:p w14:paraId="30CB6A64" w14:textId="7656E026"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956</w:t>
            </w:r>
          </w:p>
        </w:tc>
        <w:tc>
          <w:tcPr>
            <w:tcW w:w="0" w:type="auto"/>
          </w:tcPr>
          <w:p w14:paraId="06BD58C5" w14:textId="63C2D517"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951</w:t>
            </w:r>
          </w:p>
        </w:tc>
      </w:tr>
      <w:tr w:rsidR="001F2AEE" w:rsidRPr="00364485" w14:paraId="00E34D7B" w14:textId="77777777" w:rsidTr="0052694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DED4C2" w14:textId="42330B47" w:rsidR="001F2AEE" w:rsidRPr="00E61D65" w:rsidRDefault="001F2AEE" w:rsidP="001F2AEE">
            <w:pPr>
              <w:spacing w:after="0"/>
              <w:rPr>
                <w:rFonts w:eastAsia="Times New Roman" w:cs="Calibri"/>
                <w:color w:val="000000"/>
                <w:sz w:val="22"/>
                <w:szCs w:val="22"/>
                <w:lang w:eastAsia="en-GB"/>
              </w:rPr>
            </w:pPr>
            <w:r w:rsidRPr="00E61D65">
              <w:rPr>
                <w:rFonts w:cs="Calibri"/>
                <w:sz w:val="22"/>
                <w:szCs w:val="22"/>
              </w:rPr>
              <w:t>Accuracy_std</w:t>
            </w:r>
          </w:p>
        </w:tc>
        <w:tc>
          <w:tcPr>
            <w:tcW w:w="0" w:type="auto"/>
            <w:noWrap/>
            <w:hideMark/>
          </w:tcPr>
          <w:p w14:paraId="2E950E10" w14:textId="75F4759F"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65</w:t>
            </w:r>
          </w:p>
        </w:tc>
        <w:tc>
          <w:tcPr>
            <w:tcW w:w="0" w:type="auto"/>
            <w:noWrap/>
            <w:hideMark/>
          </w:tcPr>
          <w:p w14:paraId="274951C2" w14:textId="4E0ABDF2"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27</w:t>
            </w:r>
          </w:p>
        </w:tc>
        <w:tc>
          <w:tcPr>
            <w:tcW w:w="0" w:type="auto"/>
            <w:noWrap/>
            <w:hideMark/>
          </w:tcPr>
          <w:p w14:paraId="42D24011" w14:textId="7FEFED22"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37</w:t>
            </w:r>
          </w:p>
        </w:tc>
        <w:tc>
          <w:tcPr>
            <w:tcW w:w="0" w:type="auto"/>
            <w:noWrap/>
            <w:hideMark/>
          </w:tcPr>
          <w:p w14:paraId="16F095AF" w14:textId="05EA2594"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32</w:t>
            </w:r>
          </w:p>
        </w:tc>
        <w:tc>
          <w:tcPr>
            <w:tcW w:w="0" w:type="auto"/>
            <w:noWrap/>
            <w:hideMark/>
          </w:tcPr>
          <w:p w14:paraId="26AB1552" w14:textId="42B1764A"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41</w:t>
            </w:r>
          </w:p>
        </w:tc>
        <w:tc>
          <w:tcPr>
            <w:tcW w:w="0" w:type="auto"/>
          </w:tcPr>
          <w:p w14:paraId="0C5DADDA" w14:textId="6AA3E6C1"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0.</w:t>
            </w:r>
            <w:r w:rsidR="00E61D65" w:rsidRPr="00E61D65">
              <w:rPr>
                <w:rFonts w:cs="Calibri"/>
                <w:color w:val="000000"/>
                <w:sz w:val="22"/>
                <w:szCs w:val="22"/>
              </w:rPr>
              <w:t>057</w:t>
            </w:r>
          </w:p>
        </w:tc>
      </w:tr>
      <w:tr w:rsidR="001F2AEE" w:rsidRPr="00364485" w14:paraId="34C371ED" w14:textId="77777777" w:rsidTr="0052694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200D86" w14:textId="4B7FBAC4" w:rsidR="001F2AEE" w:rsidRPr="00E61D65" w:rsidRDefault="001F2AEE" w:rsidP="001F2AEE">
            <w:pPr>
              <w:spacing w:after="0"/>
              <w:rPr>
                <w:rFonts w:eastAsia="Times New Roman" w:cs="Calibri"/>
                <w:color w:val="000000"/>
                <w:sz w:val="22"/>
                <w:szCs w:val="22"/>
                <w:lang w:eastAsia="en-GB"/>
              </w:rPr>
            </w:pPr>
            <w:r w:rsidRPr="00E61D65">
              <w:rPr>
                <w:rFonts w:cs="Calibri"/>
                <w:sz w:val="22"/>
                <w:szCs w:val="22"/>
              </w:rPr>
              <w:t>Baseline_mean</w:t>
            </w:r>
          </w:p>
        </w:tc>
        <w:tc>
          <w:tcPr>
            <w:tcW w:w="0" w:type="auto"/>
            <w:noWrap/>
            <w:hideMark/>
          </w:tcPr>
          <w:p w14:paraId="07B39D1C" w14:textId="02B4C255"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c>
          <w:tcPr>
            <w:tcW w:w="0" w:type="auto"/>
            <w:noWrap/>
            <w:hideMark/>
          </w:tcPr>
          <w:p w14:paraId="109EE878" w14:textId="0C326A52"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c>
          <w:tcPr>
            <w:tcW w:w="0" w:type="auto"/>
            <w:noWrap/>
            <w:hideMark/>
          </w:tcPr>
          <w:p w14:paraId="3B4902A6" w14:textId="0C285304"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c>
          <w:tcPr>
            <w:tcW w:w="0" w:type="auto"/>
            <w:noWrap/>
            <w:hideMark/>
          </w:tcPr>
          <w:p w14:paraId="7AF75B3A" w14:textId="24B654B9"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c>
          <w:tcPr>
            <w:tcW w:w="0" w:type="auto"/>
            <w:noWrap/>
            <w:hideMark/>
          </w:tcPr>
          <w:p w14:paraId="7E73BC26" w14:textId="1779EAAE"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c>
          <w:tcPr>
            <w:tcW w:w="0" w:type="auto"/>
          </w:tcPr>
          <w:p w14:paraId="3905F637" w14:textId="3F6C9880" w:rsidR="001F2AEE" w:rsidRPr="00E61D65" w:rsidRDefault="001F2AEE" w:rsidP="0052694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97.</w:t>
            </w:r>
            <w:r w:rsidR="00E61D65" w:rsidRPr="00E61D65">
              <w:rPr>
                <w:rFonts w:cs="Calibri"/>
                <w:color w:val="000000"/>
                <w:sz w:val="22"/>
                <w:szCs w:val="22"/>
              </w:rPr>
              <w:t>880</w:t>
            </w:r>
          </w:p>
        </w:tc>
      </w:tr>
      <w:tr w:rsidR="001F2AEE" w:rsidRPr="00364485" w14:paraId="79873FE0" w14:textId="77777777" w:rsidTr="0052694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F651B0" w14:textId="1A2257E4" w:rsidR="001F2AEE" w:rsidRPr="00E61D65" w:rsidRDefault="001F2AEE" w:rsidP="001F2AEE">
            <w:pPr>
              <w:spacing w:after="0"/>
              <w:rPr>
                <w:rFonts w:eastAsia="Times New Roman" w:cs="Calibri"/>
                <w:color w:val="000000"/>
                <w:sz w:val="22"/>
                <w:szCs w:val="22"/>
                <w:lang w:eastAsia="en-GB"/>
              </w:rPr>
            </w:pPr>
            <w:r w:rsidRPr="00E61D65">
              <w:rPr>
                <w:rFonts w:eastAsia="Times New Roman" w:cs="Calibri"/>
                <w:sz w:val="22"/>
                <w:szCs w:val="22"/>
                <w:lang w:eastAsia="en-GB"/>
              </w:rPr>
              <w:t>Total time (sec)</w:t>
            </w:r>
          </w:p>
        </w:tc>
        <w:tc>
          <w:tcPr>
            <w:tcW w:w="0" w:type="auto"/>
            <w:noWrap/>
            <w:hideMark/>
          </w:tcPr>
          <w:p w14:paraId="2CA89672" w14:textId="1928871B"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24.</w:t>
            </w:r>
            <w:r w:rsidR="00E61D65" w:rsidRPr="00E61D65">
              <w:rPr>
                <w:rFonts w:cs="Calibri"/>
                <w:color w:val="000000"/>
                <w:sz w:val="22"/>
                <w:szCs w:val="22"/>
              </w:rPr>
              <w:t>130</w:t>
            </w:r>
          </w:p>
        </w:tc>
        <w:tc>
          <w:tcPr>
            <w:tcW w:w="0" w:type="auto"/>
            <w:noWrap/>
            <w:hideMark/>
          </w:tcPr>
          <w:p w14:paraId="5AA04E28" w14:textId="535754EE"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108.</w:t>
            </w:r>
            <w:r w:rsidR="00E61D65" w:rsidRPr="00E61D65">
              <w:rPr>
                <w:rFonts w:cs="Calibri"/>
                <w:color w:val="000000"/>
                <w:sz w:val="22"/>
                <w:szCs w:val="22"/>
              </w:rPr>
              <w:t>600</w:t>
            </w:r>
          </w:p>
        </w:tc>
        <w:tc>
          <w:tcPr>
            <w:tcW w:w="0" w:type="auto"/>
            <w:noWrap/>
            <w:hideMark/>
          </w:tcPr>
          <w:p w14:paraId="52E33DF4" w14:textId="45B12EF4"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77.</w:t>
            </w:r>
            <w:r w:rsidR="00E61D65" w:rsidRPr="00E61D65">
              <w:rPr>
                <w:rFonts w:cs="Calibri"/>
                <w:color w:val="000000"/>
                <w:sz w:val="22"/>
                <w:szCs w:val="22"/>
              </w:rPr>
              <w:t>920</w:t>
            </w:r>
          </w:p>
        </w:tc>
        <w:tc>
          <w:tcPr>
            <w:tcW w:w="0" w:type="auto"/>
            <w:noWrap/>
            <w:hideMark/>
          </w:tcPr>
          <w:p w14:paraId="72CCA948" w14:textId="29BCAD8C" w:rsidR="001F2AEE" w:rsidRPr="00E61D65" w:rsidRDefault="001F2AEE"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111.</w:t>
            </w:r>
            <w:r w:rsidR="00E61D65" w:rsidRPr="00E61D65">
              <w:rPr>
                <w:rFonts w:cs="Calibri"/>
                <w:color w:val="000000"/>
                <w:sz w:val="22"/>
                <w:szCs w:val="22"/>
              </w:rPr>
              <w:t>100</w:t>
            </w:r>
          </w:p>
        </w:tc>
        <w:tc>
          <w:tcPr>
            <w:tcW w:w="0" w:type="auto"/>
            <w:noWrap/>
            <w:hideMark/>
          </w:tcPr>
          <w:p w14:paraId="308721B9" w14:textId="1F760153" w:rsidR="001F2AEE" w:rsidRPr="00E61D65" w:rsidRDefault="00E61D65"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129.380</w:t>
            </w:r>
          </w:p>
        </w:tc>
        <w:tc>
          <w:tcPr>
            <w:tcW w:w="0" w:type="auto"/>
          </w:tcPr>
          <w:p w14:paraId="4B2585B5" w14:textId="3FD6B26B" w:rsidR="001F2AEE" w:rsidRPr="00E61D65" w:rsidRDefault="00E61D65" w:rsidP="0052694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61D65">
              <w:rPr>
                <w:rFonts w:cs="Calibri"/>
                <w:color w:val="000000"/>
                <w:sz w:val="22"/>
                <w:szCs w:val="22"/>
              </w:rPr>
              <w:t>143.110</w:t>
            </w:r>
          </w:p>
        </w:tc>
      </w:tr>
    </w:tbl>
    <w:p w14:paraId="642A6370" w14:textId="3EBB6610" w:rsidR="00323601" w:rsidRDefault="00323601" w:rsidP="00C77CFC">
      <w:pPr>
        <w:pStyle w:val="Caption"/>
        <w:keepNext/>
        <w:spacing w:before="240"/>
        <w:jc w:val="center"/>
      </w:pPr>
      <w:bookmarkStart w:id="374" w:name="_Ref70926549"/>
      <w:bookmarkStart w:id="375" w:name="_Toc70928386"/>
      <w:bookmarkStart w:id="376" w:name="_Toc72138026"/>
      <w:r>
        <w:t xml:space="preserve">Table </w:t>
      </w:r>
      <w:r>
        <w:fldChar w:fldCharType="begin"/>
      </w:r>
      <w:r>
        <w:instrText xml:space="preserve"> SEQ Table \* ARABIC </w:instrText>
      </w:r>
      <w:r>
        <w:fldChar w:fldCharType="separate"/>
      </w:r>
      <w:r w:rsidR="00B26196">
        <w:rPr>
          <w:noProof/>
        </w:rPr>
        <w:t>20</w:t>
      </w:r>
      <w:r>
        <w:fldChar w:fldCharType="end"/>
      </w:r>
      <w:bookmarkEnd w:id="374"/>
      <w:r>
        <w:t xml:space="preserve">: </w:t>
      </w:r>
      <w:r w:rsidRPr="00AB6D55">
        <w:t xml:space="preserve">Results of FFIL_0 experiment </w:t>
      </w:r>
      <w:r w:rsidR="00480EE7">
        <w:t xml:space="preserve">on the </w:t>
      </w:r>
      <w:r w:rsidRPr="00AB6D55">
        <w:t>1000 patients</w:t>
      </w:r>
      <w:r w:rsidR="00480EE7">
        <w:t xml:space="preserve"> datase</w:t>
      </w:r>
      <w:r w:rsidR="005F65D2">
        <w:t>t</w:t>
      </w:r>
      <w:bookmarkEnd w:id="375"/>
      <w:bookmarkEnd w:id="376"/>
    </w:p>
    <w:tbl>
      <w:tblPr>
        <w:tblStyle w:val="thesistable"/>
        <w:tblW w:w="0" w:type="auto"/>
        <w:jc w:val="center"/>
        <w:tblLook w:val="04A0" w:firstRow="1" w:lastRow="0" w:firstColumn="1" w:lastColumn="0" w:noHBand="0" w:noVBand="1"/>
      </w:tblPr>
      <w:tblGrid>
        <w:gridCol w:w="1908"/>
        <w:gridCol w:w="941"/>
        <w:gridCol w:w="941"/>
        <w:gridCol w:w="941"/>
        <w:gridCol w:w="941"/>
        <w:gridCol w:w="941"/>
      </w:tblGrid>
      <w:tr w:rsidR="00670513" w:rsidRPr="00364485" w14:paraId="28D7C89A" w14:textId="77777777" w:rsidTr="00D2636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E18C69" w14:textId="77777777" w:rsidR="00670513" w:rsidRPr="002D49C9" w:rsidRDefault="00670513" w:rsidP="004D6C91">
            <w:pPr>
              <w:spacing w:after="0"/>
              <w:jc w:val="right"/>
              <w:rPr>
                <w:rFonts w:eastAsia="Times New Roman" w:cs="Calibri"/>
                <w:color w:val="000000"/>
                <w:sz w:val="22"/>
                <w:szCs w:val="22"/>
                <w:lang w:eastAsia="en-GB"/>
              </w:rPr>
            </w:pPr>
            <w:r w:rsidRPr="002D49C9">
              <w:rPr>
                <w:rFonts w:eastAsia="Times New Roman" w:cs="Calibri"/>
                <w:color w:val="000000"/>
                <w:sz w:val="22"/>
                <w:szCs w:val="22"/>
                <w:lang w:eastAsia="en-GB"/>
              </w:rPr>
              <w:t>1000 patients</w:t>
            </w:r>
          </w:p>
        </w:tc>
        <w:tc>
          <w:tcPr>
            <w:tcW w:w="0" w:type="auto"/>
            <w:noWrap/>
            <w:hideMark/>
          </w:tcPr>
          <w:p w14:paraId="77D465C5" w14:textId="77777777" w:rsidR="00670513" w:rsidRPr="002D49C9" w:rsidRDefault="00670513"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eastAsia="Times New Roman" w:cs="Calibri"/>
                <w:color w:val="000000"/>
                <w:sz w:val="22"/>
                <w:szCs w:val="22"/>
                <w:lang w:eastAsia="en-GB"/>
              </w:rPr>
              <w:t>DT</w:t>
            </w:r>
          </w:p>
        </w:tc>
        <w:tc>
          <w:tcPr>
            <w:tcW w:w="0" w:type="auto"/>
            <w:noWrap/>
            <w:hideMark/>
          </w:tcPr>
          <w:p w14:paraId="2A5125B0" w14:textId="77777777" w:rsidR="00670513" w:rsidRPr="002D49C9" w:rsidRDefault="00670513"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eastAsia="Times New Roman" w:cs="Calibri"/>
                <w:color w:val="000000"/>
                <w:sz w:val="22"/>
                <w:szCs w:val="22"/>
                <w:lang w:eastAsia="en-GB"/>
              </w:rPr>
              <w:t>XGB</w:t>
            </w:r>
          </w:p>
        </w:tc>
        <w:tc>
          <w:tcPr>
            <w:tcW w:w="0" w:type="auto"/>
            <w:noWrap/>
            <w:hideMark/>
          </w:tcPr>
          <w:p w14:paraId="061F92CE" w14:textId="77777777" w:rsidR="00670513" w:rsidRPr="002D49C9" w:rsidRDefault="00670513"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eastAsia="Times New Roman" w:cs="Calibri"/>
                <w:color w:val="000000"/>
                <w:sz w:val="22"/>
                <w:szCs w:val="22"/>
                <w:lang w:eastAsia="en-GB"/>
              </w:rPr>
              <w:t>ADA</w:t>
            </w:r>
          </w:p>
        </w:tc>
        <w:tc>
          <w:tcPr>
            <w:tcW w:w="0" w:type="auto"/>
            <w:noWrap/>
            <w:hideMark/>
          </w:tcPr>
          <w:p w14:paraId="044F8F5A" w14:textId="77777777" w:rsidR="00670513" w:rsidRPr="002D49C9" w:rsidRDefault="00670513"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eastAsia="Times New Roman" w:cs="Calibri"/>
                <w:color w:val="000000"/>
                <w:sz w:val="22"/>
                <w:szCs w:val="22"/>
                <w:lang w:eastAsia="en-GB"/>
              </w:rPr>
              <w:t>GRAD</w:t>
            </w:r>
          </w:p>
        </w:tc>
        <w:tc>
          <w:tcPr>
            <w:tcW w:w="0" w:type="auto"/>
            <w:noWrap/>
            <w:hideMark/>
          </w:tcPr>
          <w:p w14:paraId="7B3B311B" w14:textId="77777777" w:rsidR="00670513" w:rsidRPr="002D49C9" w:rsidRDefault="00670513"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eastAsia="Times New Roman" w:cs="Calibri"/>
                <w:color w:val="000000"/>
                <w:sz w:val="22"/>
                <w:szCs w:val="22"/>
                <w:lang w:eastAsia="en-GB"/>
              </w:rPr>
              <w:t>LGBM</w:t>
            </w:r>
          </w:p>
        </w:tc>
      </w:tr>
      <w:tr w:rsidR="00C27F5B" w:rsidRPr="00364485" w14:paraId="7F827C02"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379615" w14:textId="4C150DC7" w:rsidR="00C27F5B" w:rsidRPr="002D49C9" w:rsidRDefault="00C27F5B" w:rsidP="00C27F5B">
            <w:pPr>
              <w:spacing w:after="0"/>
              <w:rPr>
                <w:rFonts w:eastAsia="Times New Roman" w:cs="Calibri"/>
                <w:color w:val="000000"/>
                <w:sz w:val="22"/>
                <w:szCs w:val="22"/>
                <w:lang w:eastAsia="en-GB"/>
              </w:rPr>
            </w:pPr>
            <w:r w:rsidRPr="002D49C9">
              <w:rPr>
                <w:rFonts w:cs="Calibri"/>
                <w:sz w:val="22"/>
                <w:szCs w:val="22"/>
              </w:rPr>
              <w:t>UtilityScore_mean</w:t>
            </w:r>
          </w:p>
        </w:tc>
        <w:tc>
          <w:tcPr>
            <w:tcW w:w="0" w:type="auto"/>
            <w:noWrap/>
            <w:hideMark/>
          </w:tcPr>
          <w:p w14:paraId="6485912C" w14:textId="391E370E"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73</w:t>
            </w:r>
          </w:p>
        </w:tc>
        <w:tc>
          <w:tcPr>
            <w:tcW w:w="0" w:type="auto"/>
            <w:noWrap/>
            <w:hideMark/>
          </w:tcPr>
          <w:p w14:paraId="731F3466" w14:textId="55B68799"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58</w:t>
            </w:r>
          </w:p>
        </w:tc>
        <w:tc>
          <w:tcPr>
            <w:tcW w:w="0" w:type="auto"/>
            <w:noWrap/>
            <w:hideMark/>
          </w:tcPr>
          <w:p w14:paraId="0F2A3115" w14:textId="1127E24D"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85</w:t>
            </w:r>
          </w:p>
        </w:tc>
        <w:tc>
          <w:tcPr>
            <w:tcW w:w="0" w:type="auto"/>
            <w:noWrap/>
            <w:hideMark/>
          </w:tcPr>
          <w:p w14:paraId="60A9A833" w14:textId="15A01762"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364485">
              <w:rPr>
                <w:rFonts w:cs="Calibri"/>
                <w:b/>
                <w:color w:val="000000"/>
                <w:sz w:val="22"/>
                <w:szCs w:val="22"/>
              </w:rPr>
              <w:t>0</w:t>
            </w:r>
            <w:r w:rsidR="00D450E7" w:rsidRPr="00364485">
              <w:rPr>
                <w:rFonts w:cs="Calibri"/>
                <w:b/>
                <w:color w:val="000000"/>
                <w:sz w:val="22"/>
                <w:szCs w:val="22"/>
              </w:rPr>
              <w:t>.</w:t>
            </w:r>
            <w:r w:rsidR="002D49C9" w:rsidRPr="00364485">
              <w:rPr>
                <w:rFonts w:cs="Calibri"/>
                <w:b/>
                <w:color w:val="000000"/>
                <w:sz w:val="22"/>
                <w:szCs w:val="22"/>
              </w:rPr>
              <w:t>132</w:t>
            </w:r>
          </w:p>
        </w:tc>
        <w:tc>
          <w:tcPr>
            <w:tcW w:w="0" w:type="auto"/>
            <w:noWrap/>
            <w:hideMark/>
          </w:tcPr>
          <w:p w14:paraId="67A6A7DB" w14:textId="5848239C"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90</w:t>
            </w:r>
          </w:p>
        </w:tc>
      </w:tr>
      <w:tr w:rsidR="00C27F5B" w:rsidRPr="00364485" w14:paraId="4207D52C"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DC57CE" w14:textId="4C7675C7" w:rsidR="00C27F5B" w:rsidRPr="002D49C9" w:rsidRDefault="00C27F5B" w:rsidP="00C27F5B">
            <w:pPr>
              <w:spacing w:after="0"/>
              <w:rPr>
                <w:rFonts w:eastAsia="Times New Roman" w:cs="Calibri"/>
                <w:color w:val="000000"/>
                <w:sz w:val="22"/>
                <w:szCs w:val="22"/>
                <w:lang w:eastAsia="en-GB"/>
              </w:rPr>
            </w:pPr>
            <w:r w:rsidRPr="002D49C9">
              <w:rPr>
                <w:rFonts w:cs="Calibri"/>
                <w:sz w:val="22"/>
                <w:szCs w:val="22"/>
              </w:rPr>
              <w:t>UtilityScore_std</w:t>
            </w:r>
          </w:p>
        </w:tc>
        <w:tc>
          <w:tcPr>
            <w:tcW w:w="0" w:type="auto"/>
            <w:noWrap/>
            <w:hideMark/>
          </w:tcPr>
          <w:p w14:paraId="5F215612" w14:textId="0A56DE20"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85</w:t>
            </w:r>
          </w:p>
        </w:tc>
        <w:tc>
          <w:tcPr>
            <w:tcW w:w="0" w:type="auto"/>
            <w:noWrap/>
            <w:hideMark/>
          </w:tcPr>
          <w:p w14:paraId="1CEFE162" w14:textId="693E00B0"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71</w:t>
            </w:r>
          </w:p>
        </w:tc>
        <w:tc>
          <w:tcPr>
            <w:tcW w:w="0" w:type="auto"/>
            <w:noWrap/>
            <w:hideMark/>
          </w:tcPr>
          <w:p w14:paraId="39A63535" w14:textId="34D8BE95"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72</w:t>
            </w:r>
          </w:p>
        </w:tc>
        <w:tc>
          <w:tcPr>
            <w:tcW w:w="0" w:type="auto"/>
            <w:noWrap/>
            <w:hideMark/>
          </w:tcPr>
          <w:p w14:paraId="38540C78" w14:textId="7487BDD9"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112</w:t>
            </w:r>
          </w:p>
        </w:tc>
        <w:tc>
          <w:tcPr>
            <w:tcW w:w="0" w:type="auto"/>
            <w:noWrap/>
            <w:hideMark/>
          </w:tcPr>
          <w:p w14:paraId="0B6F25BF" w14:textId="73E7E739"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85</w:t>
            </w:r>
          </w:p>
        </w:tc>
      </w:tr>
      <w:tr w:rsidR="00C27F5B" w:rsidRPr="00364485" w14:paraId="15364E8E"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89C915" w14:textId="17C7FFAA" w:rsidR="00C27F5B" w:rsidRPr="002D49C9" w:rsidRDefault="00C27F5B" w:rsidP="00C27F5B">
            <w:pPr>
              <w:spacing w:after="0"/>
              <w:rPr>
                <w:rFonts w:eastAsia="Times New Roman" w:cs="Calibri"/>
                <w:color w:val="000000"/>
                <w:sz w:val="22"/>
                <w:szCs w:val="22"/>
                <w:lang w:eastAsia="en-GB"/>
              </w:rPr>
            </w:pPr>
            <w:r w:rsidRPr="002D49C9">
              <w:rPr>
                <w:rFonts w:cs="Calibri"/>
                <w:sz w:val="22"/>
                <w:szCs w:val="22"/>
              </w:rPr>
              <w:t>F1Score_mean</w:t>
            </w:r>
          </w:p>
        </w:tc>
        <w:tc>
          <w:tcPr>
            <w:tcW w:w="0" w:type="auto"/>
            <w:noWrap/>
            <w:hideMark/>
          </w:tcPr>
          <w:p w14:paraId="5DF40B23" w14:textId="303E8A16"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Pr="002D49C9">
              <w:rPr>
                <w:rFonts w:cs="Calibri"/>
                <w:color w:val="000000"/>
                <w:sz w:val="22"/>
                <w:szCs w:val="22"/>
              </w:rPr>
              <w:t>076</w:t>
            </w:r>
          </w:p>
        </w:tc>
        <w:tc>
          <w:tcPr>
            <w:tcW w:w="0" w:type="auto"/>
            <w:noWrap/>
            <w:hideMark/>
          </w:tcPr>
          <w:p w14:paraId="765C15C1" w14:textId="55234EFA"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75</w:t>
            </w:r>
          </w:p>
        </w:tc>
        <w:tc>
          <w:tcPr>
            <w:tcW w:w="0" w:type="auto"/>
            <w:noWrap/>
            <w:hideMark/>
          </w:tcPr>
          <w:p w14:paraId="45BB775D" w14:textId="1175BDBB"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128</w:t>
            </w:r>
          </w:p>
        </w:tc>
        <w:tc>
          <w:tcPr>
            <w:tcW w:w="0" w:type="auto"/>
            <w:noWrap/>
            <w:hideMark/>
          </w:tcPr>
          <w:p w14:paraId="43DEF424" w14:textId="2ADC365C"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140</w:t>
            </w:r>
          </w:p>
        </w:tc>
        <w:tc>
          <w:tcPr>
            <w:tcW w:w="0" w:type="auto"/>
            <w:noWrap/>
            <w:hideMark/>
          </w:tcPr>
          <w:p w14:paraId="5B48DC3F" w14:textId="69C95AE5" w:rsidR="00C27F5B" w:rsidRPr="002D49C9" w:rsidRDefault="00C27F5B" w:rsidP="00C27F5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98</w:t>
            </w:r>
          </w:p>
        </w:tc>
      </w:tr>
      <w:tr w:rsidR="00C27F5B" w:rsidRPr="00364485" w14:paraId="3D577E9E"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70661D" w14:textId="380BD289" w:rsidR="00C27F5B" w:rsidRPr="002D49C9" w:rsidRDefault="00C27F5B" w:rsidP="00C27F5B">
            <w:pPr>
              <w:spacing w:after="0"/>
              <w:rPr>
                <w:rFonts w:eastAsia="Times New Roman" w:cs="Calibri"/>
                <w:color w:val="000000"/>
                <w:sz w:val="22"/>
                <w:szCs w:val="22"/>
                <w:lang w:eastAsia="en-GB"/>
              </w:rPr>
            </w:pPr>
            <w:r w:rsidRPr="002D49C9">
              <w:rPr>
                <w:rFonts w:cs="Calibri"/>
                <w:sz w:val="22"/>
                <w:szCs w:val="22"/>
              </w:rPr>
              <w:t>F1Score_std</w:t>
            </w:r>
          </w:p>
        </w:tc>
        <w:tc>
          <w:tcPr>
            <w:tcW w:w="0" w:type="auto"/>
            <w:noWrap/>
            <w:hideMark/>
          </w:tcPr>
          <w:p w14:paraId="760A6024" w14:textId="58DFC4C8"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50</w:t>
            </w:r>
          </w:p>
        </w:tc>
        <w:tc>
          <w:tcPr>
            <w:tcW w:w="0" w:type="auto"/>
            <w:noWrap/>
            <w:hideMark/>
          </w:tcPr>
          <w:p w14:paraId="07173DB7" w14:textId="1032DA4A"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87</w:t>
            </w:r>
          </w:p>
        </w:tc>
        <w:tc>
          <w:tcPr>
            <w:tcW w:w="0" w:type="auto"/>
            <w:noWrap/>
            <w:hideMark/>
          </w:tcPr>
          <w:p w14:paraId="21A75A0B" w14:textId="649CDB74"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118</w:t>
            </w:r>
          </w:p>
        </w:tc>
        <w:tc>
          <w:tcPr>
            <w:tcW w:w="0" w:type="auto"/>
            <w:noWrap/>
            <w:hideMark/>
          </w:tcPr>
          <w:p w14:paraId="2C361331" w14:textId="259E3BA6"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99</w:t>
            </w:r>
          </w:p>
        </w:tc>
        <w:tc>
          <w:tcPr>
            <w:tcW w:w="0" w:type="auto"/>
            <w:noWrap/>
            <w:hideMark/>
          </w:tcPr>
          <w:p w14:paraId="318B054F" w14:textId="6D966B7F" w:rsidR="00C27F5B" w:rsidRPr="002D49C9" w:rsidRDefault="00C27F5B" w:rsidP="00C27F5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D450E7" w:rsidRPr="002D49C9">
              <w:rPr>
                <w:rFonts w:cs="Calibri"/>
                <w:color w:val="000000"/>
                <w:sz w:val="22"/>
                <w:szCs w:val="22"/>
              </w:rPr>
              <w:t>.</w:t>
            </w:r>
            <w:r w:rsidR="002D49C9" w:rsidRPr="002D49C9">
              <w:rPr>
                <w:rFonts w:cs="Calibri"/>
                <w:color w:val="000000"/>
                <w:sz w:val="22"/>
                <w:szCs w:val="22"/>
              </w:rPr>
              <w:t>074</w:t>
            </w:r>
          </w:p>
        </w:tc>
      </w:tr>
      <w:tr w:rsidR="001F2AEE" w:rsidRPr="00364485" w14:paraId="52B40BE0"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141D9" w14:textId="556C40CA" w:rsidR="001F2AEE" w:rsidRPr="002D49C9" w:rsidRDefault="001F2AEE" w:rsidP="001F2AEE">
            <w:pPr>
              <w:spacing w:after="0"/>
              <w:rPr>
                <w:rFonts w:eastAsia="Times New Roman" w:cs="Calibri"/>
                <w:color w:val="000000"/>
                <w:sz w:val="22"/>
                <w:szCs w:val="22"/>
                <w:lang w:eastAsia="en-GB"/>
              </w:rPr>
            </w:pPr>
            <w:r w:rsidRPr="002D49C9">
              <w:rPr>
                <w:rFonts w:cs="Calibri"/>
                <w:sz w:val="22"/>
                <w:szCs w:val="22"/>
              </w:rPr>
              <w:t>AUROC_mean</w:t>
            </w:r>
          </w:p>
        </w:tc>
        <w:tc>
          <w:tcPr>
            <w:tcW w:w="0" w:type="auto"/>
            <w:noWrap/>
            <w:hideMark/>
          </w:tcPr>
          <w:p w14:paraId="2568027E" w14:textId="205CB084"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000</w:t>
            </w:r>
          </w:p>
        </w:tc>
        <w:tc>
          <w:tcPr>
            <w:tcW w:w="0" w:type="auto"/>
            <w:noWrap/>
            <w:hideMark/>
          </w:tcPr>
          <w:p w14:paraId="22345B64" w14:textId="6FF90016"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794</w:t>
            </w:r>
          </w:p>
        </w:tc>
        <w:tc>
          <w:tcPr>
            <w:tcW w:w="0" w:type="auto"/>
            <w:noWrap/>
            <w:hideMark/>
          </w:tcPr>
          <w:p w14:paraId="4DA2C6F8" w14:textId="184DA892"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773</w:t>
            </w:r>
          </w:p>
        </w:tc>
        <w:tc>
          <w:tcPr>
            <w:tcW w:w="0" w:type="auto"/>
            <w:noWrap/>
            <w:hideMark/>
          </w:tcPr>
          <w:p w14:paraId="78B80868" w14:textId="5B305F8C"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782</w:t>
            </w:r>
          </w:p>
        </w:tc>
        <w:tc>
          <w:tcPr>
            <w:tcW w:w="0" w:type="auto"/>
            <w:noWrap/>
            <w:hideMark/>
          </w:tcPr>
          <w:p w14:paraId="472788B3" w14:textId="2BB10395"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795</w:t>
            </w:r>
          </w:p>
        </w:tc>
      </w:tr>
      <w:tr w:rsidR="001F2AEE" w:rsidRPr="00364485" w14:paraId="02CD56D9" w14:textId="77777777" w:rsidTr="00D26369">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3869D6" w14:textId="1EF68F9A" w:rsidR="001F2AEE" w:rsidRPr="002D49C9" w:rsidRDefault="001F2AEE" w:rsidP="001F2AEE">
            <w:pPr>
              <w:spacing w:after="0"/>
              <w:rPr>
                <w:rFonts w:eastAsia="Times New Roman" w:cs="Calibri"/>
                <w:color w:val="000000"/>
                <w:sz w:val="22"/>
                <w:szCs w:val="22"/>
                <w:lang w:eastAsia="en-GB"/>
              </w:rPr>
            </w:pPr>
            <w:r w:rsidRPr="002D49C9">
              <w:rPr>
                <w:rFonts w:cs="Calibri"/>
                <w:sz w:val="22"/>
                <w:szCs w:val="22"/>
              </w:rPr>
              <w:t>AUPRC_mean</w:t>
            </w:r>
          </w:p>
        </w:tc>
        <w:tc>
          <w:tcPr>
            <w:tcW w:w="0" w:type="auto"/>
            <w:noWrap/>
            <w:hideMark/>
          </w:tcPr>
          <w:p w14:paraId="6F41324C" w14:textId="65506403"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000</w:t>
            </w:r>
          </w:p>
        </w:tc>
        <w:tc>
          <w:tcPr>
            <w:tcW w:w="0" w:type="auto"/>
            <w:noWrap/>
            <w:hideMark/>
          </w:tcPr>
          <w:p w14:paraId="33337B9B" w14:textId="6C78C286"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106</w:t>
            </w:r>
          </w:p>
        </w:tc>
        <w:tc>
          <w:tcPr>
            <w:tcW w:w="0" w:type="auto"/>
            <w:noWrap/>
            <w:hideMark/>
          </w:tcPr>
          <w:p w14:paraId="5919B5A9" w14:textId="6D975878"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129</w:t>
            </w:r>
          </w:p>
        </w:tc>
        <w:tc>
          <w:tcPr>
            <w:tcW w:w="0" w:type="auto"/>
            <w:noWrap/>
            <w:hideMark/>
          </w:tcPr>
          <w:p w14:paraId="4A5AF1C1" w14:textId="7C69C2A6"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122</w:t>
            </w:r>
          </w:p>
        </w:tc>
        <w:tc>
          <w:tcPr>
            <w:tcW w:w="0" w:type="auto"/>
            <w:noWrap/>
            <w:hideMark/>
          </w:tcPr>
          <w:p w14:paraId="1DF95F65" w14:textId="18072352"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101</w:t>
            </w:r>
          </w:p>
        </w:tc>
      </w:tr>
      <w:tr w:rsidR="001F2AEE" w:rsidRPr="00364485" w14:paraId="360F997E" w14:textId="77777777" w:rsidTr="00D263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97C4E" w14:textId="53E2D873" w:rsidR="001F2AEE" w:rsidRPr="002D49C9" w:rsidRDefault="001F2AEE" w:rsidP="001F2AEE">
            <w:pPr>
              <w:spacing w:after="0"/>
              <w:rPr>
                <w:rFonts w:eastAsia="Times New Roman" w:cs="Calibri"/>
                <w:color w:val="000000"/>
                <w:sz w:val="22"/>
                <w:szCs w:val="22"/>
                <w:lang w:eastAsia="en-GB"/>
              </w:rPr>
            </w:pPr>
            <w:r w:rsidRPr="002D49C9">
              <w:rPr>
                <w:rFonts w:cs="Calibri"/>
                <w:sz w:val="22"/>
                <w:szCs w:val="22"/>
              </w:rPr>
              <w:t>Accuracy_mean</w:t>
            </w:r>
          </w:p>
        </w:tc>
        <w:tc>
          <w:tcPr>
            <w:tcW w:w="0" w:type="auto"/>
            <w:noWrap/>
            <w:hideMark/>
          </w:tcPr>
          <w:p w14:paraId="27727C07" w14:textId="67921B98"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962</w:t>
            </w:r>
          </w:p>
        </w:tc>
        <w:tc>
          <w:tcPr>
            <w:tcW w:w="0" w:type="auto"/>
            <w:noWrap/>
            <w:hideMark/>
          </w:tcPr>
          <w:p w14:paraId="6E0CF228" w14:textId="19EDCEB0"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974</w:t>
            </w:r>
          </w:p>
        </w:tc>
        <w:tc>
          <w:tcPr>
            <w:tcW w:w="0" w:type="auto"/>
            <w:noWrap/>
            <w:hideMark/>
          </w:tcPr>
          <w:p w14:paraId="01B2CBAA" w14:textId="647752F8"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979</w:t>
            </w:r>
          </w:p>
        </w:tc>
        <w:tc>
          <w:tcPr>
            <w:tcW w:w="0" w:type="auto"/>
            <w:noWrap/>
            <w:hideMark/>
          </w:tcPr>
          <w:p w14:paraId="433BF839" w14:textId="14CFA468"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966</w:t>
            </w:r>
          </w:p>
        </w:tc>
        <w:tc>
          <w:tcPr>
            <w:tcW w:w="0" w:type="auto"/>
            <w:noWrap/>
            <w:hideMark/>
          </w:tcPr>
          <w:p w14:paraId="6EAE76C7" w14:textId="279C6FA6"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966</w:t>
            </w:r>
          </w:p>
        </w:tc>
      </w:tr>
      <w:tr w:rsidR="001F2AEE" w:rsidRPr="00364485" w14:paraId="3364796F" w14:textId="77777777" w:rsidTr="00D26369">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805184" w14:textId="6D479B19" w:rsidR="001F2AEE" w:rsidRPr="002D49C9" w:rsidRDefault="001F2AEE" w:rsidP="001F2AEE">
            <w:pPr>
              <w:spacing w:after="0"/>
              <w:rPr>
                <w:rFonts w:eastAsia="Times New Roman" w:cs="Calibri"/>
                <w:color w:val="000000"/>
                <w:sz w:val="22"/>
                <w:szCs w:val="22"/>
                <w:lang w:eastAsia="en-GB"/>
              </w:rPr>
            </w:pPr>
            <w:r w:rsidRPr="002D49C9">
              <w:rPr>
                <w:rFonts w:cs="Calibri"/>
                <w:sz w:val="22"/>
                <w:szCs w:val="22"/>
              </w:rPr>
              <w:t>Accuracy_std</w:t>
            </w:r>
          </w:p>
        </w:tc>
        <w:tc>
          <w:tcPr>
            <w:tcW w:w="0" w:type="auto"/>
            <w:noWrap/>
            <w:hideMark/>
          </w:tcPr>
          <w:p w14:paraId="48C3E728" w14:textId="77773526"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018</w:t>
            </w:r>
          </w:p>
        </w:tc>
        <w:tc>
          <w:tcPr>
            <w:tcW w:w="0" w:type="auto"/>
            <w:noWrap/>
            <w:hideMark/>
          </w:tcPr>
          <w:p w14:paraId="1E87B7D5" w14:textId="0FAA34BD"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010</w:t>
            </w:r>
          </w:p>
        </w:tc>
        <w:tc>
          <w:tcPr>
            <w:tcW w:w="0" w:type="auto"/>
            <w:noWrap/>
            <w:hideMark/>
          </w:tcPr>
          <w:p w14:paraId="57A43919" w14:textId="5000FC9A"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008</w:t>
            </w:r>
          </w:p>
        </w:tc>
        <w:tc>
          <w:tcPr>
            <w:tcW w:w="0" w:type="auto"/>
            <w:noWrap/>
            <w:hideMark/>
          </w:tcPr>
          <w:p w14:paraId="522F624D" w14:textId="5DF26644"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017</w:t>
            </w:r>
          </w:p>
        </w:tc>
        <w:tc>
          <w:tcPr>
            <w:tcW w:w="0" w:type="auto"/>
            <w:noWrap/>
            <w:hideMark/>
          </w:tcPr>
          <w:p w14:paraId="7EDB053A" w14:textId="2FF2C5CD"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0.</w:t>
            </w:r>
            <w:r w:rsidR="002D49C9" w:rsidRPr="002D49C9">
              <w:rPr>
                <w:rFonts w:cs="Calibri"/>
                <w:color w:val="000000"/>
                <w:sz w:val="22"/>
                <w:szCs w:val="22"/>
              </w:rPr>
              <w:t>018</w:t>
            </w:r>
          </w:p>
        </w:tc>
      </w:tr>
      <w:tr w:rsidR="001F2AEE" w:rsidRPr="00364485" w14:paraId="2CCD3608" w14:textId="77777777" w:rsidTr="00D263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935870" w14:textId="3BC19D2E" w:rsidR="001F2AEE" w:rsidRPr="002D49C9" w:rsidRDefault="001F2AEE" w:rsidP="001F2AEE">
            <w:pPr>
              <w:spacing w:after="0"/>
              <w:rPr>
                <w:rFonts w:eastAsia="Times New Roman" w:cs="Calibri"/>
                <w:color w:val="000000"/>
                <w:sz w:val="22"/>
                <w:szCs w:val="22"/>
                <w:lang w:eastAsia="en-GB"/>
              </w:rPr>
            </w:pPr>
            <w:r w:rsidRPr="002D49C9">
              <w:rPr>
                <w:rFonts w:cs="Calibri"/>
                <w:sz w:val="22"/>
                <w:szCs w:val="22"/>
              </w:rPr>
              <w:t>Baseline_mean</w:t>
            </w:r>
          </w:p>
        </w:tc>
        <w:tc>
          <w:tcPr>
            <w:tcW w:w="0" w:type="auto"/>
            <w:noWrap/>
            <w:hideMark/>
          </w:tcPr>
          <w:p w14:paraId="1FB4949C" w14:textId="49C6D25A"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98.</w:t>
            </w:r>
            <w:r w:rsidR="002D49C9" w:rsidRPr="002D49C9">
              <w:rPr>
                <w:rFonts w:cs="Calibri"/>
                <w:color w:val="000000"/>
                <w:sz w:val="22"/>
                <w:szCs w:val="22"/>
              </w:rPr>
              <w:t>260</w:t>
            </w:r>
          </w:p>
        </w:tc>
        <w:tc>
          <w:tcPr>
            <w:tcW w:w="0" w:type="auto"/>
            <w:noWrap/>
            <w:hideMark/>
          </w:tcPr>
          <w:p w14:paraId="6DB5E8EE" w14:textId="40E35635"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98.</w:t>
            </w:r>
            <w:r w:rsidR="002D49C9" w:rsidRPr="002D49C9">
              <w:rPr>
                <w:rFonts w:cs="Calibri"/>
                <w:color w:val="000000"/>
                <w:sz w:val="22"/>
                <w:szCs w:val="22"/>
              </w:rPr>
              <w:t>260</w:t>
            </w:r>
          </w:p>
        </w:tc>
        <w:tc>
          <w:tcPr>
            <w:tcW w:w="0" w:type="auto"/>
            <w:noWrap/>
            <w:hideMark/>
          </w:tcPr>
          <w:p w14:paraId="76B5DE81" w14:textId="7C7D1B36"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98.</w:t>
            </w:r>
            <w:r w:rsidR="002D49C9" w:rsidRPr="002D49C9">
              <w:rPr>
                <w:rFonts w:cs="Calibri"/>
                <w:color w:val="000000"/>
                <w:sz w:val="22"/>
                <w:szCs w:val="22"/>
              </w:rPr>
              <w:t>260</w:t>
            </w:r>
          </w:p>
        </w:tc>
        <w:tc>
          <w:tcPr>
            <w:tcW w:w="0" w:type="auto"/>
            <w:noWrap/>
            <w:hideMark/>
          </w:tcPr>
          <w:p w14:paraId="3A25F85E" w14:textId="54C1C884"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98.</w:t>
            </w:r>
            <w:r w:rsidR="002D49C9" w:rsidRPr="002D49C9">
              <w:rPr>
                <w:rFonts w:cs="Calibri"/>
                <w:color w:val="000000"/>
                <w:sz w:val="22"/>
                <w:szCs w:val="22"/>
              </w:rPr>
              <w:t>260</w:t>
            </w:r>
          </w:p>
        </w:tc>
        <w:tc>
          <w:tcPr>
            <w:tcW w:w="0" w:type="auto"/>
            <w:noWrap/>
            <w:hideMark/>
          </w:tcPr>
          <w:p w14:paraId="5DB61194" w14:textId="2454CFED" w:rsidR="001F2AEE" w:rsidRPr="002D49C9" w:rsidRDefault="001F2AEE" w:rsidP="001F2AEE">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98.</w:t>
            </w:r>
            <w:r w:rsidR="002D49C9" w:rsidRPr="002D49C9">
              <w:rPr>
                <w:rFonts w:cs="Calibri"/>
                <w:color w:val="000000"/>
                <w:sz w:val="22"/>
                <w:szCs w:val="22"/>
              </w:rPr>
              <w:t>260</w:t>
            </w:r>
          </w:p>
        </w:tc>
      </w:tr>
      <w:tr w:rsidR="001F2AEE" w:rsidRPr="00364485" w14:paraId="0FF778DE" w14:textId="77777777" w:rsidTr="00D26369">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9E8D86" w14:textId="5FE4ED15" w:rsidR="001F2AEE" w:rsidRPr="002D49C9" w:rsidRDefault="001F2AEE" w:rsidP="001F2AEE">
            <w:pPr>
              <w:spacing w:after="0"/>
              <w:rPr>
                <w:rFonts w:eastAsia="Times New Roman" w:cs="Calibri"/>
                <w:color w:val="000000"/>
                <w:sz w:val="22"/>
                <w:szCs w:val="22"/>
                <w:lang w:eastAsia="en-GB"/>
              </w:rPr>
            </w:pPr>
            <w:r w:rsidRPr="002D49C9">
              <w:rPr>
                <w:rFonts w:eastAsia="Times New Roman" w:cs="Calibri"/>
                <w:sz w:val="22"/>
                <w:szCs w:val="22"/>
                <w:lang w:eastAsia="en-GB"/>
              </w:rPr>
              <w:t>Total time (sec)</w:t>
            </w:r>
          </w:p>
        </w:tc>
        <w:tc>
          <w:tcPr>
            <w:tcW w:w="0" w:type="auto"/>
            <w:noWrap/>
            <w:hideMark/>
          </w:tcPr>
          <w:p w14:paraId="78A8257E" w14:textId="3BD51190"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195.</w:t>
            </w:r>
            <w:r w:rsidR="002D49C9" w:rsidRPr="002D49C9">
              <w:rPr>
                <w:rFonts w:cs="Calibri"/>
                <w:color w:val="000000"/>
                <w:sz w:val="22"/>
                <w:szCs w:val="22"/>
              </w:rPr>
              <w:t>300</w:t>
            </w:r>
          </w:p>
        </w:tc>
        <w:tc>
          <w:tcPr>
            <w:tcW w:w="0" w:type="auto"/>
            <w:noWrap/>
            <w:hideMark/>
          </w:tcPr>
          <w:p w14:paraId="65B34E7A" w14:textId="06E8B990"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212.</w:t>
            </w:r>
            <w:r w:rsidR="002D49C9" w:rsidRPr="002D49C9">
              <w:rPr>
                <w:rFonts w:cs="Calibri"/>
                <w:color w:val="000000"/>
                <w:sz w:val="22"/>
                <w:szCs w:val="22"/>
              </w:rPr>
              <w:t>630</w:t>
            </w:r>
          </w:p>
        </w:tc>
        <w:tc>
          <w:tcPr>
            <w:tcW w:w="0" w:type="auto"/>
            <w:noWrap/>
            <w:hideMark/>
          </w:tcPr>
          <w:p w14:paraId="2AD69A54" w14:textId="526E57EF"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219.</w:t>
            </w:r>
            <w:r w:rsidR="002D49C9" w:rsidRPr="002D49C9">
              <w:rPr>
                <w:rFonts w:cs="Calibri"/>
                <w:color w:val="000000"/>
                <w:sz w:val="22"/>
                <w:szCs w:val="22"/>
              </w:rPr>
              <w:t>080</w:t>
            </w:r>
          </w:p>
        </w:tc>
        <w:tc>
          <w:tcPr>
            <w:tcW w:w="0" w:type="auto"/>
            <w:noWrap/>
            <w:hideMark/>
          </w:tcPr>
          <w:p w14:paraId="05EB5399" w14:textId="4B7D6CFC"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264.</w:t>
            </w:r>
            <w:r w:rsidR="002D49C9" w:rsidRPr="002D49C9">
              <w:rPr>
                <w:rFonts w:cs="Calibri"/>
                <w:color w:val="000000"/>
                <w:sz w:val="22"/>
                <w:szCs w:val="22"/>
              </w:rPr>
              <w:t>950</w:t>
            </w:r>
          </w:p>
        </w:tc>
        <w:tc>
          <w:tcPr>
            <w:tcW w:w="0" w:type="auto"/>
            <w:noWrap/>
            <w:hideMark/>
          </w:tcPr>
          <w:p w14:paraId="2FF2C835" w14:textId="70870DB4" w:rsidR="001F2AEE" w:rsidRPr="002D49C9" w:rsidRDefault="001F2AEE" w:rsidP="001F2AEE">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2D49C9">
              <w:rPr>
                <w:rFonts w:cs="Calibri"/>
                <w:color w:val="000000"/>
                <w:sz w:val="22"/>
                <w:szCs w:val="22"/>
              </w:rPr>
              <w:t>253.</w:t>
            </w:r>
            <w:r w:rsidR="002D49C9" w:rsidRPr="002D49C9">
              <w:rPr>
                <w:rFonts w:cs="Calibri"/>
                <w:color w:val="000000"/>
                <w:sz w:val="22"/>
                <w:szCs w:val="22"/>
              </w:rPr>
              <w:t>310</w:t>
            </w:r>
          </w:p>
        </w:tc>
      </w:tr>
    </w:tbl>
    <w:p w14:paraId="28D69A8B" w14:textId="452AAC87" w:rsidR="00EF52DD" w:rsidRDefault="00EF52DD" w:rsidP="00EF52DD">
      <w:bookmarkStart w:id="377" w:name="_Ref70870403"/>
      <w:bookmarkStart w:id="378" w:name="_Toc70928387"/>
      <w:r>
        <w:lastRenderedPageBreak/>
        <w:t xml:space="preserve">The results of the forward filling experiments which were performed on the larger dataset are shown in </w:t>
      </w:r>
      <w:r>
        <w:fldChar w:fldCharType="begin"/>
      </w:r>
      <w:r>
        <w:instrText xml:space="preserve"> REF _Ref71835367 \h </w:instrText>
      </w:r>
      <w:r>
        <w:fldChar w:fldCharType="separate"/>
      </w:r>
      <w:r w:rsidR="00B26196">
        <w:t xml:space="preserve">Table </w:t>
      </w:r>
      <w:r w:rsidR="00B26196">
        <w:rPr>
          <w:noProof/>
        </w:rPr>
        <w:t>21</w:t>
      </w:r>
      <w:r>
        <w:fldChar w:fldCharType="end"/>
      </w:r>
      <w:r>
        <w:t>. From these results, there can be noted that the Decision tree classifier achieves one of the highest utility scores throughout the different data size experiments.</w:t>
      </w:r>
    </w:p>
    <w:p w14:paraId="4BF398D8" w14:textId="6E6A55B2" w:rsidR="00EF52DD" w:rsidRDefault="00EF52DD" w:rsidP="00EF52DD">
      <w:r>
        <w:t>For the experiments for 2000 and 5000 patients datasets, the Gradient Boosting and Light gradient boosting classifiers achieved the two best utility scores of all the used classifiers. Unfortunately, their utility score for the experiment performed on the training A dataset has deteriorated so much, compared to the previous experiments. A second item that can be deduced from the above table is that the performance of the XGBoost classifier increases as the dataset on which the experiment is performed gets larger. This results in that the XGBoost classifier achieves the second-highest utility score for the filling experiment on the training dataset A.</w:t>
      </w:r>
    </w:p>
    <w:p w14:paraId="00667824" w14:textId="77777777" w:rsidR="00EF52DD" w:rsidRDefault="00EF52DD" w:rsidP="00EF52DD"/>
    <w:p w14:paraId="6AD4C5CB" w14:textId="0C474A36" w:rsidR="00BF6916" w:rsidRDefault="00BF6916" w:rsidP="00BF6916">
      <w:pPr>
        <w:pStyle w:val="Caption"/>
        <w:keepNext/>
        <w:jc w:val="center"/>
      </w:pPr>
      <w:bookmarkStart w:id="379" w:name="_Ref71835367"/>
      <w:bookmarkStart w:id="380" w:name="_Toc72138027"/>
      <w:r>
        <w:t xml:space="preserve">Table </w:t>
      </w:r>
      <w:r>
        <w:fldChar w:fldCharType="begin"/>
      </w:r>
      <w:r>
        <w:instrText xml:space="preserve"> SEQ Table \* ARABIC </w:instrText>
      </w:r>
      <w:r>
        <w:fldChar w:fldCharType="separate"/>
      </w:r>
      <w:r w:rsidR="00B26196">
        <w:rPr>
          <w:noProof/>
        </w:rPr>
        <w:t>21</w:t>
      </w:r>
      <w:r>
        <w:fldChar w:fldCharType="end"/>
      </w:r>
      <w:bookmarkEnd w:id="377"/>
      <w:bookmarkEnd w:id="379"/>
      <w:r>
        <w:t xml:space="preserve">: </w:t>
      </w:r>
      <w:r w:rsidRPr="004B3547">
        <w:t>Results of FFIL_0 experiment on the larger datasets</w:t>
      </w:r>
      <w:bookmarkEnd w:id="378"/>
      <w:bookmarkEnd w:id="380"/>
    </w:p>
    <w:tbl>
      <w:tblPr>
        <w:tblStyle w:val="thesistable"/>
        <w:tblW w:w="0" w:type="auto"/>
        <w:jc w:val="center"/>
        <w:tblLook w:val="04A0" w:firstRow="1" w:lastRow="0" w:firstColumn="1" w:lastColumn="0" w:noHBand="0" w:noVBand="1"/>
      </w:tblPr>
      <w:tblGrid>
        <w:gridCol w:w="1754"/>
        <w:gridCol w:w="875"/>
        <w:gridCol w:w="875"/>
        <w:gridCol w:w="875"/>
        <w:gridCol w:w="875"/>
        <w:gridCol w:w="977"/>
        <w:gridCol w:w="875"/>
        <w:gridCol w:w="977"/>
        <w:gridCol w:w="977"/>
      </w:tblGrid>
      <w:tr w:rsidR="00BF6916" w:rsidRPr="00BF6916" w14:paraId="40031BCD" w14:textId="77777777" w:rsidTr="00BF6916">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BD891" w14:textId="6B7AEDAB" w:rsidR="00BF6916" w:rsidRPr="00BF6916" w:rsidRDefault="00BF6916" w:rsidP="00BF6916">
            <w:pPr>
              <w:spacing w:after="0"/>
              <w:jc w:val="left"/>
              <w:rPr>
                <w:rFonts w:ascii="Times New Roman" w:eastAsia="Times New Roman" w:hAnsi="Times New Roman" w:cs="Times New Roman"/>
                <w:sz w:val="20"/>
                <w:lang w:eastAsia="en-GB"/>
              </w:rPr>
            </w:pPr>
            <w:r w:rsidRPr="00BF6916">
              <w:rPr>
                <w:rFonts w:eastAsia="Times New Roman" w:cs="Calibri"/>
                <w:sz w:val="20"/>
                <w:lang w:eastAsia="en-GB"/>
              </w:rPr>
              <w:t>Dataset size</w:t>
            </w:r>
          </w:p>
        </w:tc>
        <w:tc>
          <w:tcPr>
            <w:tcW w:w="0" w:type="auto"/>
            <w:gridSpan w:val="3"/>
            <w:noWrap/>
            <w:hideMark/>
          </w:tcPr>
          <w:p w14:paraId="27600D1E" w14:textId="77777777" w:rsidR="00BF6916" w:rsidRPr="00BF6916" w:rsidRDefault="00BF6916" w:rsidP="00BF691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2000</w:t>
            </w:r>
          </w:p>
        </w:tc>
        <w:tc>
          <w:tcPr>
            <w:tcW w:w="0" w:type="auto"/>
            <w:gridSpan w:val="3"/>
            <w:noWrap/>
            <w:hideMark/>
          </w:tcPr>
          <w:p w14:paraId="2AE3F498" w14:textId="77777777" w:rsidR="00BF6916" w:rsidRPr="00BF6916" w:rsidRDefault="00BF6916" w:rsidP="00BF691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5000</w:t>
            </w:r>
          </w:p>
        </w:tc>
        <w:tc>
          <w:tcPr>
            <w:tcW w:w="0" w:type="auto"/>
            <w:gridSpan w:val="2"/>
            <w:noWrap/>
            <w:hideMark/>
          </w:tcPr>
          <w:p w14:paraId="062B23A5" w14:textId="77777777" w:rsidR="00BF6916" w:rsidRPr="00BF6916" w:rsidRDefault="00BF6916" w:rsidP="00BF691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Set_A</w:t>
            </w:r>
          </w:p>
        </w:tc>
      </w:tr>
      <w:tr w:rsidR="00BF6916" w:rsidRPr="00BF6916" w14:paraId="2096A763" w14:textId="77777777" w:rsidTr="00BF691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4E5D6A" w14:textId="358F4E36" w:rsidR="00BF6916" w:rsidRPr="00BF6916" w:rsidRDefault="00BF6916" w:rsidP="00BF6916">
            <w:pPr>
              <w:spacing w:after="0"/>
              <w:jc w:val="right"/>
              <w:rPr>
                <w:rFonts w:eastAsia="Times New Roman" w:cs="Calibri"/>
                <w:color w:val="000000"/>
                <w:sz w:val="20"/>
                <w:lang w:eastAsia="en-GB"/>
              </w:rPr>
            </w:pPr>
          </w:p>
        </w:tc>
        <w:tc>
          <w:tcPr>
            <w:tcW w:w="0" w:type="auto"/>
            <w:noWrap/>
            <w:hideMark/>
          </w:tcPr>
          <w:p w14:paraId="23629276"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DT</w:t>
            </w:r>
          </w:p>
        </w:tc>
        <w:tc>
          <w:tcPr>
            <w:tcW w:w="0" w:type="auto"/>
            <w:noWrap/>
            <w:hideMark/>
          </w:tcPr>
          <w:p w14:paraId="17998260"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GRAD</w:t>
            </w:r>
          </w:p>
        </w:tc>
        <w:tc>
          <w:tcPr>
            <w:tcW w:w="0" w:type="auto"/>
            <w:noWrap/>
            <w:hideMark/>
          </w:tcPr>
          <w:p w14:paraId="772B579E"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LGBM</w:t>
            </w:r>
          </w:p>
        </w:tc>
        <w:tc>
          <w:tcPr>
            <w:tcW w:w="0" w:type="auto"/>
            <w:noWrap/>
            <w:hideMark/>
          </w:tcPr>
          <w:p w14:paraId="54CD31D2"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DT</w:t>
            </w:r>
          </w:p>
        </w:tc>
        <w:tc>
          <w:tcPr>
            <w:tcW w:w="0" w:type="auto"/>
            <w:noWrap/>
            <w:hideMark/>
          </w:tcPr>
          <w:p w14:paraId="5EFD3501"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GRAD</w:t>
            </w:r>
          </w:p>
        </w:tc>
        <w:tc>
          <w:tcPr>
            <w:tcW w:w="0" w:type="auto"/>
            <w:noWrap/>
            <w:hideMark/>
          </w:tcPr>
          <w:p w14:paraId="32E760E6"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LGBM</w:t>
            </w:r>
          </w:p>
        </w:tc>
        <w:tc>
          <w:tcPr>
            <w:tcW w:w="0" w:type="auto"/>
            <w:noWrap/>
            <w:hideMark/>
          </w:tcPr>
          <w:p w14:paraId="717D22DB" w14:textId="35FB94DA"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DT</w:t>
            </w:r>
          </w:p>
        </w:tc>
        <w:tc>
          <w:tcPr>
            <w:tcW w:w="0" w:type="auto"/>
            <w:noWrap/>
            <w:hideMark/>
          </w:tcPr>
          <w:p w14:paraId="68AF1A73" w14:textId="77777777" w:rsidR="00BF6916" w:rsidRPr="00BF6916" w:rsidRDefault="00BF6916" w:rsidP="00BF691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lang w:eastAsia="en-GB"/>
              </w:rPr>
            </w:pPr>
            <w:r w:rsidRPr="00BF6916">
              <w:rPr>
                <w:rFonts w:eastAsia="Times New Roman" w:cs="Calibri"/>
                <w:b/>
                <w:bCs/>
                <w:color w:val="000000"/>
                <w:sz w:val="20"/>
                <w:lang w:eastAsia="en-GB"/>
              </w:rPr>
              <w:t>XGB</w:t>
            </w:r>
          </w:p>
        </w:tc>
      </w:tr>
      <w:tr w:rsidR="00BF6916" w:rsidRPr="00BF6916" w14:paraId="01F74F40" w14:textId="77777777" w:rsidTr="00BF691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EA0533C" w14:textId="2EA7D650" w:rsidR="00BF6916" w:rsidRPr="00BF6916" w:rsidRDefault="00BF6916" w:rsidP="00BF6916">
            <w:pPr>
              <w:spacing w:after="0"/>
              <w:jc w:val="left"/>
              <w:rPr>
                <w:rFonts w:eastAsia="Times New Roman" w:cs="Calibri"/>
                <w:color w:val="000000"/>
                <w:sz w:val="20"/>
                <w:lang w:eastAsia="en-GB"/>
              </w:rPr>
            </w:pPr>
            <w:r w:rsidRPr="00BF6916">
              <w:rPr>
                <w:rFonts w:cs="Calibri"/>
                <w:sz w:val="20"/>
              </w:rPr>
              <w:t>UtilityScore_mean</w:t>
            </w:r>
          </w:p>
        </w:tc>
        <w:tc>
          <w:tcPr>
            <w:tcW w:w="0" w:type="auto"/>
            <w:noWrap/>
            <w:hideMark/>
          </w:tcPr>
          <w:p w14:paraId="77A60F91" w14:textId="44B796FA"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07</w:t>
            </w:r>
          </w:p>
        </w:tc>
        <w:tc>
          <w:tcPr>
            <w:tcW w:w="0" w:type="auto"/>
            <w:noWrap/>
            <w:hideMark/>
          </w:tcPr>
          <w:p w14:paraId="38B027A9" w14:textId="5B8F024F" w:rsidR="00BF6916" w:rsidRPr="00E61D43"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E61D43">
              <w:rPr>
                <w:rFonts w:eastAsia="Times New Roman" w:cs="Calibri"/>
                <w:b/>
                <w:bCs/>
                <w:color w:val="000000"/>
                <w:sz w:val="20"/>
                <w:lang w:eastAsia="en-GB"/>
              </w:rPr>
              <w:t>0.232</w:t>
            </w:r>
          </w:p>
        </w:tc>
        <w:tc>
          <w:tcPr>
            <w:tcW w:w="0" w:type="auto"/>
            <w:noWrap/>
            <w:hideMark/>
          </w:tcPr>
          <w:p w14:paraId="58EE4D25" w14:textId="1301C18D"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82</w:t>
            </w:r>
          </w:p>
        </w:tc>
        <w:tc>
          <w:tcPr>
            <w:tcW w:w="0" w:type="auto"/>
            <w:noWrap/>
            <w:hideMark/>
          </w:tcPr>
          <w:p w14:paraId="49125A9C" w14:textId="3179C0B4"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27</w:t>
            </w:r>
          </w:p>
        </w:tc>
        <w:tc>
          <w:tcPr>
            <w:tcW w:w="0" w:type="auto"/>
            <w:noWrap/>
            <w:hideMark/>
          </w:tcPr>
          <w:p w14:paraId="602AE82A" w14:textId="5A0C7493"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11</w:t>
            </w:r>
          </w:p>
        </w:tc>
        <w:tc>
          <w:tcPr>
            <w:tcW w:w="0" w:type="auto"/>
            <w:noWrap/>
            <w:hideMark/>
          </w:tcPr>
          <w:p w14:paraId="691976C3" w14:textId="1730DA93" w:rsidR="00BF6916" w:rsidRPr="00E61D43"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E61D43">
              <w:rPr>
                <w:rFonts w:eastAsia="Times New Roman" w:cs="Calibri"/>
                <w:b/>
                <w:bCs/>
                <w:color w:val="000000"/>
                <w:sz w:val="20"/>
                <w:lang w:eastAsia="en-GB"/>
              </w:rPr>
              <w:t>0.150</w:t>
            </w:r>
          </w:p>
        </w:tc>
        <w:tc>
          <w:tcPr>
            <w:tcW w:w="0" w:type="auto"/>
            <w:noWrap/>
            <w:hideMark/>
          </w:tcPr>
          <w:p w14:paraId="10EDF913" w14:textId="0DB1E303" w:rsidR="00BF6916" w:rsidRPr="00E61D43"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lang w:eastAsia="en-GB"/>
              </w:rPr>
            </w:pPr>
            <w:r w:rsidRPr="00E61D43">
              <w:rPr>
                <w:rFonts w:eastAsia="Times New Roman" w:cs="Calibri"/>
                <w:b/>
                <w:bCs/>
                <w:color w:val="000000"/>
                <w:sz w:val="20"/>
                <w:lang w:eastAsia="en-GB"/>
              </w:rPr>
              <w:t>0.050</w:t>
            </w:r>
          </w:p>
        </w:tc>
        <w:tc>
          <w:tcPr>
            <w:tcW w:w="0" w:type="auto"/>
            <w:noWrap/>
            <w:hideMark/>
          </w:tcPr>
          <w:p w14:paraId="14790667" w14:textId="5730F9EE"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39</w:t>
            </w:r>
          </w:p>
        </w:tc>
      </w:tr>
      <w:tr w:rsidR="00BF6916" w:rsidRPr="00BF6916" w14:paraId="65ADD358" w14:textId="77777777" w:rsidTr="00BF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A7F5B6" w14:textId="5670C297" w:rsidR="00BF6916" w:rsidRPr="00BF6916" w:rsidRDefault="00BF6916" w:rsidP="00BF6916">
            <w:pPr>
              <w:spacing w:after="0"/>
              <w:jc w:val="left"/>
              <w:rPr>
                <w:rFonts w:eastAsia="Times New Roman" w:cs="Calibri"/>
                <w:color w:val="000000"/>
                <w:sz w:val="20"/>
                <w:lang w:eastAsia="en-GB"/>
              </w:rPr>
            </w:pPr>
            <w:r w:rsidRPr="00BF6916">
              <w:rPr>
                <w:rFonts w:cs="Calibri"/>
                <w:sz w:val="20"/>
              </w:rPr>
              <w:t>UtilityScore_std</w:t>
            </w:r>
          </w:p>
        </w:tc>
        <w:tc>
          <w:tcPr>
            <w:tcW w:w="0" w:type="auto"/>
            <w:noWrap/>
            <w:hideMark/>
          </w:tcPr>
          <w:p w14:paraId="518A0815" w14:textId="14DAC22A"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13</w:t>
            </w:r>
          </w:p>
        </w:tc>
        <w:tc>
          <w:tcPr>
            <w:tcW w:w="0" w:type="auto"/>
            <w:noWrap/>
            <w:hideMark/>
          </w:tcPr>
          <w:p w14:paraId="3764EA9B" w14:textId="618058D0"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97</w:t>
            </w:r>
          </w:p>
        </w:tc>
        <w:tc>
          <w:tcPr>
            <w:tcW w:w="0" w:type="auto"/>
            <w:noWrap/>
            <w:hideMark/>
          </w:tcPr>
          <w:p w14:paraId="358916D3" w14:textId="7B9A92CF"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88</w:t>
            </w:r>
          </w:p>
        </w:tc>
        <w:tc>
          <w:tcPr>
            <w:tcW w:w="0" w:type="auto"/>
            <w:noWrap/>
            <w:hideMark/>
          </w:tcPr>
          <w:p w14:paraId="673D604F" w14:textId="18FF0B30"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72</w:t>
            </w:r>
          </w:p>
        </w:tc>
        <w:tc>
          <w:tcPr>
            <w:tcW w:w="0" w:type="auto"/>
            <w:noWrap/>
            <w:hideMark/>
          </w:tcPr>
          <w:p w14:paraId="38A4B7BA" w14:textId="074F864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77</w:t>
            </w:r>
          </w:p>
        </w:tc>
        <w:tc>
          <w:tcPr>
            <w:tcW w:w="0" w:type="auto"/>
            <w:noWrap/>
            <w:hideMark/>
          </w:tcPr>
          <w:p w14:paraId="22292C2B" w14:textId="61A17D95"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67</w:t>
            </w:r>
          </w:p>
        </w:tc>
        <w:tc>
          <w:tcPr>
            <w:tcW w:w="0" w:type="auto"/>
            <w:noWrap/>
            <w:hideMark/>
          </w:tcPr>
          <w:p w14:paraId="2090400B" w14:textId="58B2009A"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29</w:t>
            </w:r>
          </w:p>
        </w:tc>
        <w:tc>
          <w:tcPr>
            <w:tcW w:w="0" w:type="auto"/>
            <w:noWrap/>
            <w:hideMark/>
          </w:tcPr>
          <w:p w14:paraId="58F5B857" w14:textId="5D136811"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37</w:t>
            </w:r>
          </w:p>
        </w:tc>
      </w:tr>
      <w:tr w:rsidR="00BF6916" w:rsidRPr="00BF6916" w14:paraId="4DEC28DD" w14:textId="77777777" w:rsidTr="00BF691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1CCD4" w14:textId="19840456" w:rsidR="00BF6916" w:rsidRPr="00BF6916" w:rsidRDefault="00BF6916" w:rsidP="00BF6916">
            <w:pPr>
              <w:spacing w:after="0"/>
              <w:jc w:val="left"/>
              <w:rPr>
                <w:rFonts w:eastAsia="Times New Roman" w:cs="Calibri"/>
                <w:color w:val="000000"/>
                <w:sz w:val="20"/>
                <w:lang w:eastAsia="en-GB"/>
              </w:rPr>
            </w:pPr>
            <w:r w:rsidRPr="00BF6916">
              <w:rPr>
                <w:rFonts w:cs="Calibri"/>
                <w:sz w:val="20"/>
              </w:rPr>
              <w:t>F1Score_mean</w:t>
            </w:r>
          </w:p>
        </w:tc>
        <w:tc>
          <w:tcPr>
            <w:tcW w:w="0" w:type="auto"/>
            <w:noWrap/>
            <w:hideMark/>
          </w:tcPr>
          <w:p w14:paraId="6C6BD680" w14:textId="39245D3F"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92</w:t>
            </w:r>
          </w:p>
        </w:tc>
        <w:tc>
          <w:tcPr>
            <w:tcW w:w="0" w:type="auto"/>
            <w:noWrap/>
            <w:hideMark/>
          </w:tcPr>
          <w:p w14:paraId="0010E583" w14:textId="591AA7C3"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80</w:t>
            </w:r>
          </w:p>
        </w:tc>
        <w:tc>
          <w:tcPr>
            <w:tcW w:w="0" w:type="auto"/>
            <w:noWrap/>
            <w:hideMark/>
          </w:tcPr>
          <w:p w14:paraId="2341938E" w14:textId="73A155E6"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54</w:t>
            </w:r>
          </w:p>
        </w:tc>
        <w:tc>
          <w:tcPr>
            <w:tcW w:w="0" w:type="auto"/>
            <w:noWrap/>
            <w:hideMark/>
          </w:tcPr>
          <w:p w14:paraId="25C67493" w14:textId="55797380"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07</w:t>
            </w:r>
          </w:p>
        </w:tc>
        <w:tc>
          <w:tcPr>
            <w:tcW w:w="0" w:type="auto"/>
            <w:noWrap/>
            <w:hideMark/>
          </w:tcPr>
          <w:p w14:paraId="4972DF2D" w14:textId="4D178CC8"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19</w:t>
            </w:r>
          </w:p>
        </w:tc>
        <w:tc>
          <w:tcPr>
            <w:tcW w:w="0" w:type="auto"/>
            <w:noWrap/>
            <w:hideMark/>
          </w:tcPr>
          <w:p w14:paraId="56E8AEE4" w14:textId="33A764D1"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37</w:t>
            </w:r>
          </w:p>
        </w:tc>
        <w:tc>
          <w:tcPr>
            <w:tcW w:w="0" w:type="auto"/>
            <w:noWrap/>
            <w:hideMark/>
          </w:tcPr>
          <w:p w14:paraId="378A5019" w14:textId="47077D51"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70</w:t>
            </w:r>
          </w:p>
        </w:tc>
        <w:tc>
          <w:tcPr>
            <w:tcW w:w="0" w:type="auto"/>
            <w:noWrap/>
            <w:hideMark/>
          </w:tcPr>
          <w:p w14:paraId="502F9ECE" w14:textId="36E8FBA1"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59</w:t>
            </w:r>
          </w:p>
        </w:tc>
      </w:tr>
      <w:tr w:rsidR="00BF6916" w:rsidRPr="00BF6916" w14:paraId="73A90C8D" w14:textId="77777777" w:rsidTr="00BF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E892EE" w14:textId="3BB4C21E" w:rsidR="00BF6916" w:rsidRPr="00BF6916" w:rsidRDefault="00BF6916" w:rsidP="00BF6916">
            <w:pPr>
              <w:spacing w:after="0"/>
              <w:jc w:val="left"/>
              <w:rPr>
                <w:rFonts w:eastAsia="Times New Roman" w:cs="Calibri"/>
                <w:color w:val="000000"/>
                <w:sz w:val="20"/>
                <w:lang w:eastAsia="en-GB"/>
              </w:rPr>
            </w:pPr>
            <w:r w:rsidRPr="00BF6916">
              <w:rPr>
                <w:rFonts w:cs="Calibri"/>
                <w:sz w:val="20"/>
              </w:rPr>
              <w:t>F1Score_std</w:t>
            </w:r>
          </w:p>
        </w:tc>
        <w:tc>
          <w:tcPr>
            <w:tcW w:w="0" w:type="auto"/>
            <w:noWrap/>
            <w:hideMark/>
          </w:tcPr>
          <w:p w14:paraId="30599CD6" w14:textId="540C194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60</w:t>
            </w:r>
          </w:p>
        </w:tc>
        <w:tc>
          <w:tcPr>
            <w:tcW w:w="0" w:type="auto"/>
            <w:noWrap/>
            <w:hideMark/>
          </w:tcPr>
          <w:p w14:paraId="78E298A1" w14:textId="113ED51A"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67</w:t>
            </w:r>
          </w:p>
        </w:tc>
        <w:tc>
          <w:tcPr>
            <w:tcW w:w="0" w:type="auto"/>
            <w:noWrap/>
            <w:hideMark/>
          </w:tcPr>
          <w:p w14:paraId="28063EFE" w14:textId="3F01A88C"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56</w:t>
            </w:r>
          </w:p>
        </w:tc>
        <w:tc>
          <w:tcPr>
            <w:tcW w:w="0" w:type="auto"/>
            <w:noWrap/>
            <w:hideMark/>
          </w:tcPr>
          <w:p w14:paraId="12AB5C56" w14:textId="01F176BA"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27</w:t>
            </w:r>
          </w:p>
        </w:tc>
        <w:tc>
          <w:tcPr>
            <w:tcW w:w="0" w:type="auto"/>
            <w:noWrap/>
            <w:hideMark/>
          </w:tcPr>
          <w:p w14:paraId="5301FC59" w14:textId="50D9477C"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45</w:t>
            </w:r>
          </w:p>
        </w:tc>
        <w:tc>
          <w:tcPr>
            <w:tcW w:w="0" w:type="auto"/>
            <w:noWrap/>
            <w:hideMark/>
          </w:tcPr>
          <w:p w14:paraId="0E3AC983" w14:textId="7E365C85"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17</w:t>
            </w:r>
          </w:p>
        </w:tc>
        <w:tc>
          <w:tcPr>
            <w:tcW w:w="0" w:type="auto"/>
            <w:noWrap/>
            <w:hideMark/>
          </w:tcPr>
          <w:p w14:paraId="00515EA4" w14:textId="37281C1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20</w:t>
            </w:r>
          </w:p>
        </w:tc>
        <w:tc>
          <w:tcPr>
            <w:tcW w:w="0" w:type="auto"/>
            <w:noWrap/>
            <w:hideMark/>
          </w:tcPr>
          <w:p w14:paraId="4CA867F5" w14:textId="33C69C5E"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40</w:t>
            </w:r>
          </w:p>
        </w:tc>
      </w:tr>
      <w:tr w:rsidR="00BF6916" w:rsidRPr="00BF6916" w14:paraId="473447D2" w14:textId="77777777" w:rsidTr="00BF691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5370B0" w14:textId="179AD817" w:rsidR="00BF6916" w:rsidRPr="00BF6916" w:rsidRDefault="00BF6916" w:rsidP="00BF6916">
            <w:pPr>
              <w:spacing w:after="0"/>
              <w:jc w:val="left"/>
              <w:rPr>
                <w:rFonts w:eastAsia="Times New Roman" w:cs="Calibri"/>
                <w:color w:val="000000"/>
                <w:sz w:val="20"/>
                <w:lang w:eastAsia="en-GB"/>
              </w:rPr>
            </w:pPr>
            <w:r w:rsidRPr="00BF6916">
              <w:rPr>
                <w:rFonts w:cs="Calibri"/>
                <w:sz w:val="20"/>
              </w:rPr>
              <w:t>AUROC_mean</w:t>
            </w:r>
          </w:p>
        </w:tc>
        <w:tc>
          <w:tcPr>
            <w:tcW w:w="0" w:type="auto"/>
            <w:noWrap/>
            <w:hideMark/>
          </w:tcPr>
          <w:p w14:paraId="1716E655" w14:textId="1DF6FD14"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648F0EE9" w14:textId="6901228B"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745</w:t>
            </w:r>
          </w:p>
        </w:tc>
        <w:tc>
          <w:tcPr>
            <w:tcW w:w="0" w:type="auto"/>
            <w:noWrap/>
            <w:hideMark/>
          </w:tcPr>
          <w:p w14:paraId="5F3BFE26" w14:textId="2085CA9C"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766</w:t>
            </w:r>
          </w:p>
        </w:tc>
        <w:tc>
          <w:tcPr>
            <w:tcW w:w="0" w:type="auto"/>
            <w:noWrap/>
            <w:hideMark/>
          </w:tcPr>
          <w:p w14:paraId="1B91DB2A" w14:textId="587E5407"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45918830" w14:textId="6971CF6E"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752</w:t>
            </w:r>
          </w:p>
        </w:tc>
        <w:tc>
          <w:tcPr>
            <w:tcW w:w="0" w:type="auto"/>
            <w:noWrap/>
            <w:hideMark/>
          </w:tcPr>
          <w:p w14:paraId="7B228089" w14:textId="111E77EC"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757</w:t>
            </w:r>
          </w:p>
        </w:tc>
        <w:tc>
          <w:tcPr>
            <w:tcW w:w="0" w:type="auto"/>
            <w:noWrap/>
            <w:hideMark/>
          </w:tcPr>
          <w:p w14:paraId="75AA0592" w14:textId="562521CC"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16A4B158" w14:textId="17DE5E22"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719</w:t>
            </w:r>
          </w:p>
        </w:tc>
      </w:tr>
      <w:tr w:rsidR="00BF6916" w:rsidRPr="00BF6916" w14:paraId="234BD983" w14:textId="77777777" w:rsidTr="00BF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B42EBD" w14:textId="5A84E42B" w:rsidR="00BF6916" w:rsidRPr="00BF6916" w:rsidRDefault="00BF6916" w:rsidP="00BF6916">
            <w:pPr>
              <w:spacing w:after="0"/>
              <w:jc w:val="left"/>
              <w:rPr>
                <w:rFonts w:eastAsia="Times New Roman" w:cs="Calibri"/>
                <w:color w:val="000000"/>
                <w:sz w:val="20"/>
                <w:lang w:eastAsia="en-GB"/>
              </w:rPr>
            </w:pPr>
            <w:r w:rsidRPr="00BF6916">
              <w:rPr>
                <w:rFonts w:cs="Calibri"/>
                <w:sz w:val="20"/>
              </w:rPr>
              <w:t>AUPRC_mean</w:t>
            </w:r>
          </w:p>
        </w:tc>
        <w:tc>
          <w:tcPr>
            <w:tcW w:w="0" w:type="auto"/>
            <w:noWrap/>
            <w:hideMark/>
          </w:tcPr>
          <w:p w14:paraId="0A71CE46" w14:textId="20A6397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4B02FD17" w14:textId="6D6954C2"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25</w:t>
            </w:r>
          </w:p>
        </w:tc>
        <w:tc>
          <w:tcPr>
            <w:tcW w:w="0" w:type="auto"/>
            <w:noWrap/>
            <w:hideMark/>
          </w:tcPr>
          <w:p w14:paraId="4CB434E5" w14:textId="0B432C08"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108</w:t>
            </w:r>
          </w:p>
        </w:tc>
        <w:tc>
          <w:tcPr>
            <w:tcW w:w="0" w:type="auto"/>
            <w:noWrap/>
            <w:hideMark/>
          </w:tcPr>
          <w:p w14:paraId="385E115B" w14:textId="44DB8060"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0BCC9393" w14:textId="1AC161B1"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81</w:t>
            </w:r>
          </w:p>
        </w:tc>
        <w:tc>
          <w:tcPr>
            <w:tcW w:w="0" w:type="auto"/>
            <w:noWrap/>
            <w:hideMark/>
          </w:tcPr>
          <w:p w14:paraId="424614C4" w14:textId="736BDE45"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78</w:t>
            </w:r>
          </w:p>
        </w:tc>
        <w:tc>
          <w:tcPr>
            <w:tcW w:w="0" w:type="auto"/>
            <w:noWrap/>
            <w:hideMark/>
          </w:tcPr>
          <w:p w14:paraId="15977D0C" w14:textId="4A477D86"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0</w:t>
            </w:r>
          </w:p>
        </w:tc>
        <w:tc>
          <w:tcPr>
            <w:tcW w:w="0" w:type="auto"/>
            <w:noWrap/>
            <w:hideMark/>
          </w:tcPr>
          <w:p w14:paraId="6FA4E0AA" w14:textId="38959B4E"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69</w:t>
            </w:r>
          </w:p>
        </w:tc>
      </w:tr>
      <w:tr w:rsidR="00BF6916" w:rsidRPr="00BF6916" w14:paraId="535BE92C" w14:textId="77777777" w:rsidTr="00BF691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E444E4" w14:textId="1807CDE3" w:rsidR="00BF6916" w:rsidRPr="00BF6916" w:rsidRDefault="00BF6916" w:rsidP="00BF6916">
            <w:pPr>
              <w:spacing w:after="0"/>
              <w:jc w:val="left"/>
              <w:rPr>
                <w:rFonts w:eastAsia="Times New Roman" w:cs="Calibri"/>
                <w:color w:val="000000"/>
                <w:sz w:val="20"/>
                <w:lang w:eastAsia="en-GB"/>
              </w:rPr>
            </w:pPr>
            <w:r w:rsidRPr="00BF6916">
              <w:rPr>
                <w:rFonts w:cs="Calibri"/>
                <w:sz w:val="20"/>
              </w:rPr>
              <w:t>Accuracy_mean</w:t>
            </w:r>
          </w:p>
        </w:tc>
        <w:tc>
          <w:tcPr>
            <w:tcW w:w="0" w:type="auto"/>
            <w:noWrap/>
            <w:hideMark/>
          </w:tcPr>
          <w:p w14:paraId="6333B18C" w14:textId="1B799AE1"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55</w:t>
            </w:r>
          </w:p>
        </w:tc>
        <w:tc>
          <w:tcPr>
            <w:tcW w:w="0" w:type="auto"/>
            <w:noWrap/>
            <w:hideMark/>
          </w:tcPr>
          <w:p w14:paraId="512F3614" w14:textId="1ED1AF37"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49</w:t>
            </w:r>
          </w:p>
        </w:tc>
        <w:tc>
          <w:tcPr>
            <w:tcW w:w="0" w:type="auto"/>
            <w:noWrap/>
            <w:hideMark/>
          </w:tcPr>
          <w:p w14:paraId="1B3A7E86" w14:textId="202CE47B"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56</w:t>
            </w:r>
          </w:p>
        </w:tc>
        <w:tc>
          <w:tcPr>
            <w:tcW w:w="0" w:type="auto"/>
            <w:noWrap/>
            <w:hideMark/>
          </w:tcPr>
          <w:p w14:paraId="2E14ABAE" w14:textId="179F98F7"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50</w:t>
            </w:r>
          </w:p>
        </w:tc>
        <w:tc>
          <w:tcPr>
            <w:tcW w:w="0" w:type="auto"/>
            <w:noWrap/>
            <w:hideMark/>
          </w:tcPr>
          <w:p w14:paraId="6A0AF33F" w14:textId="28836B82"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67</w:t>
            </w:r>
          </w:p>
        </w:tc>
        <w:tc>
          <w:tcPr>
            <w:tcW w:w="0" w:type="auto"/>
            <w:noWrap/>
            <w:hideMark/>
          </w:tcPr>
          <w:p w14:paraId="4122AB34" w14:textId="6B301224"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60</w:t>
            </w:r>
          </w:p>
        </w:tc>
        <w:tc>
          <w:tcPr>
            <w:tcW w:w="0" w:type="auto"/>
            <w:noWrap/>
            <w:hideMark/>
          </w:tcPr>
          <w:p w14:paraId="6A0EB245" w14:textId="3D0F0E76"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47</w:t>
            </w:r>
          </w:p>
        </w:tc>
        <w:tc>
          <w:tcPr>
            <w:tcW w:w="0" w:type="auto"/>
            <w:noWrap/>
            <w:hideMark/>
          </w:tcPr>
          <w:p w14:paraId="50D9ECBD" w14:textId="7A08206B"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972</w:t>
            </w:r>
          </w:p>
        </w:tc>
      </w:tr>
      <w:tr w:rsidR="00BF6916" w:rsidRPr="00BF6916" w14:paraId="32ECE86B" w14:textId="77777777" w:rsidTr="00BF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0D2703" w14:textId="0124F8B0" w:rsidR="00BF6916" w:rsidRPr="00BF6916" w:rsidRDefault="00BF6916" w:rsidP="00BF6916">
            <w:pPr>
              <w:spacing w:after="0"/>
              <w:jc w:val="left"/>
              <w:rPr>
                <w:rFonts w:eastAsia="Times New Roman" w:cs="Calibri"/>
                <w:color w:val="000000"/>
                <w:sz w:val="20"/>
                <w:lang w:eastAsia="en-GB"/>
              </w:rPr>
            </w:pPr>
            <w:r w:rsidRPr="00BF6916">
              <w:rPr>
                <w:rFonts w:cs="Calibri"/>
                <w:sz w:val="20"/>
              </w:rPr>
              <w:t>Accuracy_std</w:t>
            </w:r>
          </w:p>
        </w:tc>
        <w:tc>
          <w:tcPr>
            <w:tcW w:w="0" w:type="auto"/>
            <w:noWrap/>
            <w:hideMark/>
          </w:tcPr>
          <w:p w14:paraId="7B9E5263" w14:textId="742F6CDB"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19</w:t>
            </w:r>
          </w:p>
        </w:tc>
        <w:tc>
          <w:tcPr>
            <w:tcW w:w="0" w:type="auto"/>
            <w:noWrap/>
            <w:hideMark/>
          </w:tcPr>
          <w:p w14:paraId="03CB97EE" w14:textId="1642F562"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20</w:t>
            </w:r>
          </w:p>
        </w:tc>
        <w:tc>
          <w:tcPr>
            <w:tcW w:w="0" w:type="auto"/>
            <w:noWrap/>
            <w:hideMark/>
          </w:tcPr>
          <w:p w14:paraId="34903198" w14:textId="398CC06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21</w:t>
            </w:r>
          </w:p>
        </w:tc>
        <w:tc>
          <w:tcPr>
            <w:tcW w:w="0" w:type="auto"/>
            <w:noWrap/>
            <w:hideMark/>
          </w:tcPr>
          <w:p w14:paraId="1ACB6D89" w14:textId="0D45C717"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15</w:t>
            </w:r>
          </w:p>
        </w:tc>
        <w:tc>
          <w:tcPr>
            <w:tcW w:w="0" w:type="auto"/>
            <w:noWrap/>
            <w:hideMark/>
          </w:tcPr>
          <w:p w14:paraId="0935E808" w14:textId="40A6713F"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11</w:t>
            </w:r>
          </w:p>
        </w:tc>
        <w:tc>
          <w:tcPr>
            <w:tcW w:w="0" w:type="auto"/>
            <w:noWrap/>
            <w:hideMark/>
          </w:tcPr>
          <w:p w14:paraId="7413246A" w14:textId="33BB335B"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13</w:t>
            </w:r>
          </w:p>
        </w:tc>
        <w:tc>
          <w:tcPr>
            <w:tcW w:w="0" w:type="auto"/>
            <w:noWrap/>
            <w:hideMark/>
          </w:tcPr>
          <w:p w14:paraId="1D68E87A" w14:textId="41400715"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5</w:t>
            </w:r>
          </w:p>
        </w:tc>
        <w:tc>
          <w:tcPr>
            <w:tcW w:w="0" w:type="auto"/>
            <w:noWrap/>
            <w:hideMark/>
          </w:tcPr>
          <w:p w14:paraId="5CAB4E6F" w14:textId="0764645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0</w:t>
            </w:r>
            <w:r>
              <w:rPr>
                <w:rFonts w:eastAsia="Times New Roman" w:cs="Calibri"/>
                <w:color w:val="000000"/>
                <w:sz w:val="20"/>
                <w:lang w:eastAsia="en-GB"/>
              </w:rPr>
              <w:t>.</w:t>
            </w:r>
            <w:r w:rsidRPr="00BF6916">
              <w:rPr>
                <w:rFonts w:eastAsia="Times New Roman" w:cs="Calibri"/>
                <w:color w:val="000000"/>
                <w:sz w:val="20"/>
                <w:lang w:eastAsia="en-GB"/>
              </w:rPr>
              <w:t>005</w:t>
            </w:r>
          </w:p>
        </w:tc>
      </w:tr>
      <w:tr w:rsidR="00BF6916" w:rsidRPr="00BF6916" w14:paraId="6225053F" w14:textId="77777777" w:rsidTr="00BF691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9D2085" w14:textId="7E1CD4BB" w:rsidR="00BF6916" w:rsidRPr="00BF6916" w:rsidRDefault="00BF6916" w:rsidP="00BF6916">
            <w:pPr>
              <w:spacing w:after="0"/>
              <w:jc w:val="left"/>
              <w:rPr>
                <w:rFonts w:eastAsia="Times New Roman" w:cs="Calibri"/>
                <w:color w:val="000000"/>
                <w:sz w:val="20"/>
                <w:lang w:eastAsia="en-GB"/>
              </w:rPr>
            </w:pPr>
            <w:r w:rsidRPr="00BF6916">
              <w:rPr>
                <w:rFonts w:cs="Calibri"/>
                <w:sz w:val="20"/>
              </w:rPr>
              <w:t>Baseline_mean</w:t>
            </w:r>
          </w:p>
        </w:tc>
        <w:tc>
          <w:tcPr>
            <w:tcW w:w="0" w:type="auto"/>
            <w:noWrap/>
            <w:hideMark/>
          </w:tcPr>
          <w:p w14:paraId="37F56B61" w14:textId="5B7A9EE4"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70</w:t>
            </w:r>
          </w:p>
        </w:tc>
        <w:tc>
          <w:tcPr>
            <w:tcW w:w="0" w:type="auto"/>
            <w:noWrap/>
            <w:hideMark/>
          </w:tcPr>
          <w:p w14:paraId="5D2532A4" w14:textId="352BAC59"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70</w:t>
            </w:r>
          </w:p>
        </w:tc>
        <w:tc>
          <w:tcPr>
            <w:tcW w:w="0" w:type="auto"/>
            <w:noWrap/>
            <w:hideMark/>
          </w:tcPr>
          <w:p w14:paraId="7714A593" w14:textId="294776C9"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70</w:t>
            </w:r>
          </w:p>
        </w:tc>
        <w:tc>
          <w:tcPr>
            <w:tcW w:w="0" w:type="auto"/>
            <w:noWrap/>
            <w:hideMark/>
          </w:tcPr>
          <w:p w14:paraId="6E20FD19" w14:textId="0DB9FFC8"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80</w:t>
            </w:r>
          </w:p>
        </w:tc>
        <w:tc>
          <w:tcPr>
            <w:tcW w:w="0" w:type="auto"/>
            <w:noWrap/>
            <w:hideMark/>
          </w:tcPr>
          <w:p w14:paraId="029A9C4D" w14:textId="28D6B7FB"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80</w:t>
            </w:r>
          </w:p>
        </w:tc>
        <w:tc>
          <w:tcPr>
            <w:tcW w:w="0" w:type="auto"/>
            <w:noWrap/>
            <w:hideMark/>
          </w:tcPr>
          <w:p w14:paraId="006ADEF6" w14:textId="17958F2D"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8</w:t>
            </w:r>
            <w:r>
              <w:rPr>
                <w:rFonts w:eastAsia="Times New Roman" w:cs="Calibri"/>
                <w:color w:val="000000"/>
                <w:sz w:val="20"/>
                <w:lang w:eastAsia="en-GB"/>
              </w:rPr>
              <w:t>.</w:t>
            </w:r>
            <w:r w:rsidRPr="00BF6916">
              <w:rPr>
                <w:rFonts w:eastAsia="Times New Roman" w:cs="Calibri"/>
                <w:color w:val="000000"/>
                <w:sz w:val="20"/>
                <w:lang w:eastAsia="en-GB"/>
              </w:rPr>
              <w:t>180</w:t>
            </w:r>
          </w:p>
        </w:tc>
        <w:tc>
          <w:tcPr>
            <w:tcW w:w="0" w:type="auto"/>
            <w:noWrap/>
            <w:hideMark/>
          </w:tcPr>
          <w:p w14:paraId="1EF8448F" w14:textId="745060D4"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7</w:t>
            </w:r>
            <w:r>
              <w:rPr>
                <w:rFonts w:eastAsia="Times New Roman" w:cs="Calibri"/>
                <w:color w:val="000000"/>
                <w:sz w:val="20"/>
                <w:lang w:eastAsia="en-GB"/>
              </w:rPr>
              <w:t>.</w:t>
            </w:r>
            <w:r w:rsidRPr="00BF6916">
              <w:rPr>
                <w:rFonts w:eastAsia="Times New Roman" w:cs="Calibri"/>
                <w:color w:val="000000"/>
                <w:sz w:val="20"/>
                <w:lang w:eastAsia="en-GB"/>
              </w:rPr>
              <w:t>840</w:t>
            </w:r>
          </w:p>
        </w:tc>
        <w:tc>
          <w:tcPr>
            <w:tcW w:w="0" w:type="auto"/>
            <w:noWrap/>
            <w:hideMark/>
          </w:tcPr>
          <w:p w14:paraId="356AED79" w14:textId="6A138132" w:rsidR="00BF6916" w:rsidRPr="00BF6916" w:rsidRDefault="00BF6916" w:rsidP="00BF691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97</w:t>
            </w:r>
            <w:r>
              <w:rPr>
                <w:rFonts w:eastAsia="Times New Roman" w:cs="Calibri"/>
                <w:color w:val="000000"/>
                <w:sz w:val="20"/>
                <w:lang w:eastAsia="en-GB"/>
              </w:rPr>
              <w:t>.</w:t>
            </w:r>
            <w:r w:rsidRPr="00BF6916">
              <w:rPr>
                <w:rFonts w:eastAsia="Times New Roman" w:cs="Calibri"/>
                <w:color w:val="000000"/>
                <w:sz w:val="20"/>
                <w:lang w:eastAsia="en-GB"/>
              </w:rPr>
              <w:t>840</w:t>
            </w:r>
          </w:p>
        </w:tc>
      </w:tr>
      <w:tr w:rsidR="00BF6916" w:rsidRPr="00BF6916" w14:paraId="65A9EB7F" w14:textId="77777777" w:rsidTr="00BF691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473294" w14:textId="0695476D" w:rsidR="00BF6916" w:rsidRPr="00BF6916" w:rsidRDefault="00BF6916" w:rsidP="00BF6916">
            <w:pPr>
              <w:spacing w:after="0"/>
              <w:jc w:val="left"/>
              <w:rPr>
                <w:rFonts w:eastAsia="Times New Roman" w:cs="Calibri"/>
                <w:color w:val="000000"/>
                <w:sz w:val="20"/>
                <w:lang w:eastAsia="en-GB"/>
              </w:rPr>
            </w:pPr>
            <w:r w:rsidRPr="00BF6916">
              <w:rPr>
                <w:rFonts w:eastAsia="Times New Roman" w:cs="Calibri"/>
                <w:sz w:val="20"/>
                <w:lang w:eastAsia="en-GB"/>
              </w:rPr>
              <w:t>Total time (sec)</w:t>
            </w:r>
          </w:p>
        </w:tc>
        <w:tc>
          <w:tcPr>
            <w:tcW w:w="0" w:type="auto"/>
            <w:noWrap/>
            <w:hideMark/>
          </w:tcPr>
          <w:p w14:paraId="636C38CC" w14:textId="65F14ED1"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344</w:t>
            </w:r>
            <w:r>
              <w:rPr>
                <w:rFonts w:eastAsia="Times New Roman" w:cs="Calibri"/>
                <w:color w:val="000000"/>
                <w:sz w:val="20"/>
                <w:lang w:eastAsia="en-GB"/>
              </w:rPr>
              <w:t>.</w:t>
            </w:r>
            <w:r w:rsidRPr="00BF6916">
              <w:rPr>
                <w:rFonts w:eastAsia="Times New Roman" w:cs="Calibri"/>
                <w:color w:val="000000"/>
                <w:sz w:val="20"/>
                <w:lang w:eastAsia="en-GB"/>
              </w:rPr>
              <w:t>730</w:t>
            </w:r>
          </w:p>
        </w:tc>
        <w:tc>
          <w:tcPr>
            <w:tcW w:w="0" w:type="auto"/>
            <w:noWrap/>
            <w:hideMark/>
          </w:tcPr>
          <w:p w14:paraId="49CBCC91" w14:textId="6E86CCA3"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589</w:t>
            </w:r>
            <w:r>
              <w:rPr>
                <w:rFonts w:eastAsia="Times New Roman" w:cs="Calibri"/>
                <w:color w:val="000000"/>
                <w:sz w:val="20"/>
                <w:lang w:eastAsia="en-GB"/>
              </w:rPr>
              <w:t>.</w:t>
            </w:r>
            <w:r w:rsidRPr="00BF6916">
              <w:rPr>
                <w:rFonts w:eastAsia="Times New Roman" w:cs="Calibri"/>
                <w:color w:val="000000"/>
                <w:sz w:val="20"/>
                <w:lang w:eastAsia="en-GB"/>
              </w:rPr>
              <w:t>990</w:t>
            </w:r>
          </w:p>
        </w:tc>
        <w:tc>
          <w:tcPr>
            <w:tcW w:w="0" w:type="auto"/>
            <w:noWrap/>
            <w:hideMark/>
          </w:tcPr>
          <w:p w14:paraId="2A73A414" w14:textId="02C9487D"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368</w:t>
            </w:r>
            <w:r>
              <w:rPr>
                <w:rFonts w:eastAsia="Times New Roman" w:cs="Calibri"/>
                <w:color w:val="000000"/>
                <w:sz w:val="20"/>
                <w:lang w:eastAsia="en-GB"/>
              </w:rPr>
              <w:t>.</w:t>
            </w:r>
            <w:r w:rsidRPr="00BF6916">
              <w:rPr>
                <w:rFonts w:eastAsia="Times New Roman" w:cs="Calibri"/>
                <w:color w:val="000000"/>
                <w:sz w:val="20"/>
                <w:lang w:eastAsia="en-GB"/>
              </w:rPr>
              <w:t>560</w:t>
            </w:r>
          </w:p>
        </w:tc>
        <w:tc>
          <w:tcPr>
            <w:tcW w:w="0" w:type="auto"/>
            <w:noWrap/>
            <w:hideMark/>
          </w:tcPr>
          <w:p w14:paraId="316A5F18" w14:textId="22C8EC83"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794</w:t>
            </w:r>
            <w:r>
              <w:rPr>
                <w:rFonts w:eastAsia="Times New Roman" w:cs="Calibri"/>
                <w:color w:val="000000"/>
                <w:sz w:val="20"/>
                <w:lang w:eastAsia="en-GB"/>
              </w:rPr>
              <w:t>.</w:t>
            </w:r>
            <w:r w:rsidRPr="00BF6916">
              <w:rPr>
                <w:rFonts w:eastAsia="Times New Roman" w:cs="Calibri"/>
                <w:color w:val="000000"/>
                <w:sz w:val="20"/>
                <w:lang w:eastAsia="en-GB"/>
              </w:rPr>
              <w:t>940</w:t>
            </w:r>
          </w:p>
        </w:tc>
        <w:tc>
          <w:tcPr>
            <w:tcW w:w="0" w:type="auto"/>
            <w:noWrap/>
            <w:hideMark/>
          </w:tcPr>
          <w:p w14:paraId="58CEEEAA" w14:textId="7DD97A4A"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1410</w:t>
            </w:r>
            <w:r>
              <w:rPr>
                <w:rFonts w:eastAsia="Times New Roman" w:cs="Calibri"/>
                <w:color w:val="000000"/>
                <w:sz w:val="20"/>
                <w:lang w:eastAsia="en-GB"/>
              </w:rPr>
              <w:t>.</w:t>
            </w:r>
            <w:r w:rsidRPr="00BF6916">
              <w:rPr>
                <w:rFonts w:eastAsia="Times New Roman" w:cs="Calibri"/>
                <w:color w:val="000000"/>
                <w:sz w:val="20"/>
                <w:lang w:eastAsia="en-GB"/>
              </w:rPr>
              <w:t>450</w:t>
            </w:r>
          </w:p>
        </w:tc>
        <w:tc>
          <w:tcPr>
            <w:tcW w:w="0" w:type="auto"/>
            <w:noWrap/>
            <w:hideMark/>
          </w:tcPr>
          <w:p w14:paraId="15A6CC86" w14:textId="6C6BF2F5"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890</w:t>
            </w:r>
            <w:r>
              <w:rPr>
                <w:rFonts w:eastAsia="Times New Roman" w:cs="Calibri"/>
                <w:color w:val="000000"/>
                <w:sz w:val="20"/>
                <w:lang w:eastAsia="en-GB"/>
              </w:rPr>
              <w:t>.</w:t>
            </w:r>
            <w:r w:rsidRPr="00BF6916">
              <w:rPr>
                <w:rFonts w:eastAsia="Times New Roman" w:cs="Calibri"/>
                <w:color w:val="000000"/>
                <w:sz w:val="20"/>
                <w:lang w:eastAsia="en-GB"/>
              </w:rPr>
              <w:t>830</w:t>
            </w:r>
          </w:p>
        </w:tc>
        <w:tc>
          <w:tcPr>
            <w:tcW w:w="0" w:type="auto"/>
            <w:noWrap/>
            <w:hideMark/>
          </w:tcPr>
          <w:p w14:paraId="3B00DF36" w14:textId="3E181BA9"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1283</w:t>
            </w:r>
            <w:r>
              <w:rPr>
                <w:rFonts w:eastAsia="Times New Roman" w:cs="Calibri"/>
                <w:color w:val="000000"/>
                <w:sz w:val="20"/>
                <w:lang w:eastAsia="en-GB"/>
              </w:rPr>
              <w:t>.</w:t>
            </w:r>
            <w:r w:rsidRPr="00BF6916">
              <w:rPr>
                <w:rFonts w:eastAsia="Times New Roman" w:cs="Calibri"/>
                <w:color w:val="000000"/>
                <w:sz w:val="20"/>
                <w:lang w:eastAsia="en-GB"/>
              </w:rPr>
              <w:t>560</w:t>
            </w:r>
          </w:p>
        </w:tc>
        <w:tc>
          <w:tcPr>
            <w:tcW w:w="0" w:type="auto"/>
            <w:noWrap/>
            <w:hideMark/>
          </w:tcPr>
          <w:p w14:paraId="2B7FECBD" w14:textId="514B2053" w:rsidR="00BF6916" w:rsidRPr="00BF6916" w:rsidRDefault="00BF6916" w:rsidP="00BF691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BF6916">
              <w:rPr>
                <w:rFonts w:eastAsia="Times New Roman" w:cs="Calibri"/>
                <w:color w:val="000000"/>
                <w:sz w:val="20"/>
                <w:lang w:eastAsia="en-GB"/>
              </w:rPr>
              <w:t>3336</w:t>
            </w:r>
            <w:r>
              <w:rPr>
                <w:rFonts w:eastAsia="Times New Roman" w:cs="Calibri"/>
                <w:color w:val="000000"/>
                <w:sz w:val="20"/>
                <w:lang w:eastAsia="en-GB"/>
              </w:rPr>
              <w:t>.</w:t>
            </w:r>
            <w:r w:rsidRPr="00BF6916">
              <w:rPr>
                <w:rFonts w:eastAsia="Times New Roman" w:cs="Calibri"/>
                <w:color w:val="000000"/>
                <w:sz w:val="20"/>
                <w:lang w:eastAsia="en-GB"/>
              </w:rPr>
              <w:t>840</w:t>
            </w:r>
          </w:p>
        </w:tc>
      </w:tr>
    </w:tbl>
    <w:p w14:paraId="55A94659" w14:textId="77777777" w:rsidR="00BF6916" w:rsidRDefault="00BF6916" w:rsidP="00266B69"/>
    <w:p w14:paraId="1597DC6D" w14:textId="75BA778B" w:rsidR="00F80588" w:rsidRDefault="00F80588">
      <w:pPr>
        <w:spacing w:after="0"/>
        <w:jc w:val="left"/>
      </w:pPr>
      <w:r>
        <w:br w:type="page"/>
      </w:r>
    </w:p>
    <w:p w14:paraId="7DF6101B" w14:textId="645D3748" w:rsidR="00266B69" w:rsidRDefault="00266B69" w:rsidP="00266B69">
      <w:pPr>
        <w:pStyle w:val="Heading3"/>
      </w:pPr>
      <w:bookmarkStart w:id="381" w:name="_Toc72176242"/>
      <w:r>
        <w:lastRenderedPageBreak/>
        <w:t xml:space="preserve">Forwards filling </w:t>
      </w:r>
      <w:r w:rsidR="005865AB">
        <w:t>plus</w:t>
      </w:r>
      <w:r w:rsidR="000D3078">
        <w:t xml:space="preserve"> </w:t>
      </w:r>
      <w:r w:rsidR="00C77E1C">
        <w:t>mean</w:t>
      </w:r>
      <w:r w:rsidR="00680194">
        <w:t xml:space="preserve"> </w:t>
      </w:r>
      <w:r w:rsidR="008525DA">
        <w:t>f</w:t>
      </w:r>
      <w:r w:rsidR="00680194">
        <w:t>illing</w:t>
      </w:r>
      <w:bookmarkEnd w:id="381"/>
    </w:p>
    <w:p w14:paraId="2CD228DD" w14:textId="55A62C34" w:rsidR="00F80588" w:rsidRDefault="00F80588" w:rsidP="00F80588">
      <w:r>
        <w:t xml:space="preserve">The method used for the set of experiments is similar to the previously discussed forward filling, method. </w:t>
      </w:r>
      <w:r w:rsidR="006D191A">
        <w:t>The only difference is that after forwards filling, the remaining missing values will now be filled using the mean values of each feature (column)</w:t>
      </w:r>
      <w:r>
        <w:t xml:space="preserve">. Similar to the previous experiments, first the experiments on the smaller datasets will be discussed followed by the experiment discussion on the “large” dataset. The results of the performed experiments for the forward filling followed by the mean filling method for the 400 and 1000 patients dataset are displayed in </w:t>
      </w:r>
      <w:r w:rsidR="00800F81">
        <w:fldChar w:fldCharType="begin"/>
      </w:r>
      <w:r w:rsidR="00800F81">
        <w:instrText xml:space="preserve"> REF _Ref70433917 \h </w:instrText>
      </w:r>
      <w:r w:rsidR="00800F81">
        <w:fldChar w:fldCharType="separate"/>
      </w:r>
      <w:r w:rsidR="00B26196">
        <w:t xml:space="preserve">Table </w:t>
      </w:r>
      <w:r w:rsidR="00B26196">
        <w:rPr>
          <w:noProof/>
        </w:rPr>
        <w:t>22</w:t>
      </w:r>
      <w:r w:rsidR="00800F81">
        <w:fldChar w:fldCharType="end"/>
      </w:r>
      <w:r w:rsidR="00800F81">
        <w:t xml:space="preserve"> </w:t>
      </w:r>
      <w:r>
        <w:t>and</w:t>
      </w:r>
      <w:r w:rsidR="00800F81">
        <w:t xml:space="preserve"> </w:t>
      </w:r>
      <w:r w:rsidR="00800F81">
        <w:fldChar w:fldCharType="begin"/>
      </w:r>
      <w:r w:rsidR="00800F81">
        <w:instrText xml:space="preserve"> REF _Ref70433929 \h </w:instrText>
      </w:r>
      <w:r w:rsidR="00800F81">
        <w:fldChar w:fldCharType="separate"/>
      </w:r>
      <w:r w:rsidR="00B26196">
        <w:t xml:space="preserve">Table </w:t>
      </w:r>
      <w:r w:rsidR="00B26196">
        <w:rPr>
          <w:noProof/>
        </w:rPr>
        <w:t>23</w:t>
      </w:r>
      <w:r w:rsidR="00800F81">
        <w:fldChar w:fldCharType="end"/>
      </w:r>
      <w:r>
        <w:t>. For the experiments on the 400 patients dataset, there can visibly be observed that the Decision Tree classifier achieves the best util score (</w:t>
      </w:r>
      <w:r w:rsidR="00AF2A4D">
        <w:t>0.</w:t>
      </w:r>
      <w:r>
        <w:t xml:space="preserve">1534) by fare. The second best classifier is the AdaBoost classifier, which achieves a utility score </w:t>
      </w:r>
      <w:r w:rsidR="00EF52DD">
        <w:br/>
      </w:r>
      <w:r>
        <w:t xml:space="preserve">of </w:t>
      </w:r>
      <w:r w:rsidR="00AF2A4D">
        <w:t>0.</w:t>
      </w:r>
      <w:r>
        <w:t>0375</w:t>
      </w:r>
      <w:r w:rsidR="00D14557">
        <w:t>. H</w:t>
      </w:r>
      <w:r>
        <w:t>owever, it has a higher accuracy score (</w:t>
      </w:r>
      <w:r w:rsidR="00AF2A4D">
        <w:t>0.</w:t>
      </w:r>
      <w:r>
        <w:t>9724) than the Decision Tree classifier (</w:t>
      </w:r>
      <w:r w:rsidR="00AF2A4D">
        <w:t>0.</w:t>
      </w:r>
      <w:r>
        <w:t>9595).</w:t>
      </w:r>
    </w:p>
    <w:p w14:paraId="02E35605" w14:textId="77777777" w:rsidR="00FB07AE" w:rsidRDefault="00FB07AE" w:rsidP="00F80588"/>
    <w:p w14:paraId="0DAEC4F1" w14:textId="75CFB44E" w:rsidR="00FB07AE" w:rsidRDefault="00FB07AE" w:rsidP="00FB07AE">
      <w:pPr>
        <w:pStyle w:val="Caption"/>
        <w:keepNext/>
        <w:jc w:val="center"/>
      </w:pPr>
      <w:bookmarkStart w:id="382" w:name="_Ref70433917"/>
      <w:bookmarkStart w:id="383" w:name="_Toc70928388"/>
      <w:bookmarkStart w:id="384" w:name="_Toc72138028"/>
      <w:r>
        <w:t xml:space="preserve">Table </w:t>
      </w:r>
      <w:r>
        <w:fldChar w:fldCharType="begin"/>
      </w:r>
      <w:r>
        <w:instrText xml:space="preserve"> SEQ Table \* ARABIC </w:instrText>
      </w:r>
      <w:r>
        <w:fldChar w:fldCharType="separate"/>
      </w:r>
      <w:r w:rsidR="00B26196">
        <w:rPr>
          <w:noProof/>
        </w:rPr>
        <w:t>22</w:t>
      </w:r>
      <w:r>
        <w:fldChar w:fldCharType="end"/>
      </w:r>
      <w:bookmarkEnd w:id="382"/>
      <w:r>
        <w:t xml:space="preserve">: </w:t>
      </w:r>
      <w:r w:rsidRPr="00663114">
        <w:t xml:space="preserve">Results of FFIL_mean experiment on </w:t>
      </w:r>
      <w:r w:rsidR="005F65D2">
        <w:t xml:space="preserve">the </w:t>
      </w:r>
      <w:r w:rsidRPr="00663114">
        <w:t>400 patients dataset</w:t>
      </w:r>
      <w:bookmarkEnd w:id="383"/>
      <w:bookmarkEnd w:id="384"/>
    </w:p>
    <w:tbl>
      <w:tblPr>
        <w:tblStyle w:val="thesistable"/>
        <w:tblW w:w="0" w:type="auto"/>
        <w:jc w:val="center"/>
        <w:tblLook w:val="04A0" w:firstRow="1" w:lastRow="0" w:firstColumn="1" w:lastColumn="0" w:noHBand="0" w:noVBand="1"/>
      </w:tblPr>
      <w:tblGrid>
        <w:gridCol w:w="1908"/>
        <w:gridCol w:w="830"/>
        <w:gridCol w:w="941"/>
        <w:gridCol w:w="830"/>
        <w:gridCol w:w="941"/>
        <w:gridCol w:w="941"/>
        <w:gridCol w:w="941"/>
      </w:tblGrid>
      <w:tr w:rsidR="00404077" w:rsidRPr="00542D9C" w14:paraId="4D62A5D9" w14:textId="77777777" w:rsidTr="00573C8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66AEF4" w14:textId="77777777" w:rsidR="00404077" w:rsidRPr="00364485" w:rsidRDefault="00404077" w:rsidP="004D6C91">
            <w:pPr>
              <w:spacing w:after="0"/>
              <w:jc w:val="right"/>
              <w:rPr>
                <w:rFonts w:eastAsia="Times New Roman" w:cs="Calibri"/>
                <w:sz w:val="22"/>
                <w:szCs w:val="22"/>
                <w:lang w:eastAsia="en-GB"/>
              </w:rPr>
            </w:pPr>
            <w:r w:rsidRPr="00364485">
              <w:rPr>
                <w:rFonts w:eastAsia="Times New Roman" w:cs="Calibri"/>
                <w:sz w:val="22"/>
                <w:szCs w:val="22"/>
                <w:lang w:eastAsia="en-GB"/>
              </w:rPr>
              <w:t>400 patients</w:t>
            </w:r>
          </w:p>
        </w:tc>
        <w:tc>
          <w:tcPr>
            <w:tcW w:w="0" w:type="auto"/>
            <w:noWrap/>
            <w:hideMark/>
          </w:tcPr>
          <w:p w14:paraId="6F5295EA"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DT</w:t>
            </w:r>
          </w:p>
        </w:tc>
        <w:tc>
          <w:tcPr>
            <w:tcW w:w="0" w:type="auto"/>
            <w:noWrap/>
            <w:hideMark/>
          </w:tcPr>
          <w:p w14:paraId="4E4E1297"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XGB</w:t>
            </w:r>
          </w:p>
        </w:tc>
        <w:tc>
          <w:tcPr>
            <w:tcW w:w="0" w:type="auto"/>
            <w:noWrap/>
            <w:hideMark/>
          </w:tcPr>
          <w:p w14:paraId="242C09F1"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ADA</w:t>
            </w:r>
          </w:p>
        </w:tc>
        <w:tc>
          <w:tcPr>
            <w:tcW w:w="0" w:type="auto"/>
            <w:noWrap/>
            <w:hideMark/>
          </w:tcPr>
          <w:p w14:paraId="48862948"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GRAD</w:t>
            </w:r>
          </w:p>
        </w:tc>
        <w:tc>
          <w:tcPr>
            <w:tcW w:w="0" w:type="auto"/>
            <w:noWrap/>
            <w:hideMark/>
          </w:tcPr>
          <w:p w14:paraId="5DEA9AFA"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LGBM</w:t>
            </w:r>
          </w:p>
        </w:tc>
        <w:tc>
          <w:tcPr>
            <w:tcW w:w="0" w:type="auto"/>
            <w:noWrap/>
            <w:hideMark/>
          </w:tcPr>
          <w:p w14:paraId="0C485146" w14:textId="77777777" w:rsidR="00404077" w:rsidRPr="00364485" w:rsidRDefault="00404077" w:rsidP="00573C8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eastAsia="Times New Roman" w:cs="Calibri"/>
                <w:sz w:val="22"/>
                <w:szCs w:val="22"/>
                <w:lang w:eastAsia="en-GB"/>
              </w:rPr>
              <w:t>LR</w:t>
            </w:r>
          </w:p>
        </w:tc>
      </w:tr>
      <w:tr w:rsidR="00C27F5B" w:rsidRPr="00542D9C" w14:paraId="626AF9E6" w14:textId="77777777" w:rsidTr="00573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1513E" w14:textId="2D015ACB" w:rsidR="00C27F5B" w:rsidRPr="00364485" w:rsidRDefault="00C27F5B" w:rsidP="00364485">
            <w:pPr>
              <w:spacing w:after="0"/>
              <w:jc w:val="left"/>
              <w:rPr>
                <w:rFonts w:eastAsia="Times New Roman" w:cs="Calibri"/>
                <w:sz w:val="22"/>
                <w:szCs w:val="22"/>
                <w:lang w:eastAsia="en-GB"/>
              </w:rPr>
            </w:pPr>
            <w:r w:rsidRPr="00364485">
              <w:rPr>
                <w:rFonts w:cs="Calibri"/>
                <w:sz w:val="22"/>
                <w:szCs w:val="22"/>
              </w:rPr>
              <w:t>UtilityScore_mean</w:t>
            </w:r>
          </w:p>
        </w:tc>
        <w:tc>
          <w:tcPr>
            <w:tcW w:w="0" w:type="auto"/>
            <w:noWrap/>
            <w:hideMark/>
          </w:tcPr>
          <w:p w14:paraId="6816A870" w14:textId="79D3ADE9"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sz w:val="22"/>
                <w:szCs w:val="22"/>
                <w:lang w:eastAsia="en-GB"/>
              </w:rPr>
            </w:pPr>
            <w:r w:rsidRPr="00364485">
              <w:rPr>
                <w:rFonts w:cs="Calibri"/>
                <w:b/>
                <w:sz w:val="22"/>
                <w:szCs w:val="22"/>
              </w:rPr>
              <w:t>0</w:t>
            </w:r>
            <w:r w:rsidR="00D450E7" w:rsidRPr="00364485">
              <w:rPr>
                <w:rFonts w:cs="Calibri"/>
                <w:b/>
                <w:sz w:val="22"/>
                <w:szCs w:val="22"/>
              </w:rPr>
              <w:t>.</w:t>
            </w:r>
            <w:r w:rsidR="00145E80" w:rsidRPr="00364485">
              <w:rPr>
                <w:rFonts w:cs="Calibri"/>
                <w:b/>
                <w:bCs/>
                <w:sz w:val="22"/>
                <w:szCs w:val="22"/>
              </w:rPr>
              <w:t>153</w:t>
            </w:r>
          </w:p>
        </w:tc>
        <w:tc>
          <w:tcPr>
            <w:tcW w:w="0" w:type="auto"/>
            <w:noWrap/>
            <w:hideMark/>
          </w:tcPr>
          <w:p w14:paraId="4848C6A0" w14:textId="19542C8C"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13</w:t>
            </w:r>
          </w:p>
        </w:tc>
        <w:tc>
          <w:tcPr>
            <w:tcW w:w="0" w:type="auto"/>
            <w:noWrap/>
            <w:hideMark/>
          </w:tcPr>
          <w:p w14:paraId="2AF8BE38" w14:textId="5385825A"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38</w:t>
            </w:r>
          </w:p>
        </w:tc>
        <w:tc>
          <w:tcPr>
            <w:tcW w:w="0" w:type="auto"/>
            <w:noWrap/>
            <w:hideMark/>
          </w:tcPr>
          <w:p w14:paraId="23A638DF" w14:textId="7EBC8F84"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05</w:t>
            </w:r>
          </w:p>
        </w:tc>
        <w:tc>
          <w:tcPr>
            <w:tcW w:w="0" w:type="auto"/>
            <w:noWrap/>
            <w:hideMark/>
          </w:tcPr>
          <w:p w14:paraId="3AE08446" w14:textId="3C815CE5"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03</w:t>
            </w:r>
          </w:p>
        </w:tc>
        <w:tc>
          <w:tcPr>
            <w:tcW w:w="0" w:type="auto"/>
            <w:noWrap/>
            <w:hideMark/>
          </w:tcPr>
          <w:p w14:paraId="523F5349" w14:textId="23D8EB04"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14</w:t>
            </w:r>
          </w:p>
        </w:tc>
      </w:tr>
      <w:tr w:rsidR="00C27F5B" w:rsidRPr="00542D9C" w14:paraId="754C843C" w14:textId="77777777" w:rsidTr="00573C8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01D95A" w14:textId="62477F67" w:rsidR="00C27F5B" w:rsidRPr="00364485" w:rsidRDefault="00C27F5B" w:rsidP="00364485">
            <w:pPr>
              <w:spacing w:after="0"/>
              <w:jc w:val="left"/>
              <w:rPr>
                <w:rFonts w:eastAsia="Times New Roman" w:cs="Calibri"/>
                <w:sz w:val="22"/>
                <w:szCs w:val="22"/>
                <w:lang w:eastAsia="en-GB"/>
              </w:rPr>
            </w:pPr>
            <w:r w:rsidRPr="00364485">
              <w:rPr>
                <w:rFonts w:cs="Calibri"/>
                <w:sz w:val="22"/>
                <w:szCs w:val="22"/>
              </w:rPr>
              <w:t>UtilityScore_std</w:t>
            </w:r>
          </w:p>
        </w:tc>
        <w:tc>
          <w:tcPr>
            <w:tcW w:w="0" w:type="auto"/>
            <w:noWrap/>
            <w:hideMark/>
          </w:tcPr>
          <w:p w14:paraId="0AFC21A6" w14:textId="0D553F00"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271</w:t>
            </w:r>
          </w:p>
        </w:tc>
        <w:tc>
          <w:tcPr>
            <w:tcW w:w="0" w:type="auto"/>
            <w:noWrap/>
            <w:hideMark/>
          </w:tcPr>
          <w:p w14:paraId="05A38984" w14:textId="39F63589"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Pr="00364485">
              <w:rPr>
                <w:rFonts w:cs="Calibri"/>
                <w:sz w:val="22"/>
                <w:szCs w:val="22"/>
              </w:rPr>
              <w:t>054</w:t>
            </w:r>
          </w:p>
        </w:tc>
        <w:tc>
          <w:tcPr>
            <w:tcW w:w="0" w:type="auto"/>
            <w:noWrap/>
            <w:hideMark/>
          </w:tcPr>
          <w:p w14:paraId="6DDF46DF" w14:textId="3CCD6FD6"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62</w:t>
            </w:r>
          </w:p>
        </w:tc>
        <w:tc>
          <w:tcPr>
            <w:tcW w:w="0" w:type="auto"/>
            <w:noWrap/>
            <w:hideMark/>
          </w:tcPr>
          <w:p w14:paraId="29AEC283" w14:textId="5DF1D32C"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65</w:t>
            </w:r>
          </w:p>
        </w:tc>
        <w:tc>
          <w:tcPr>
            <w:tcW w:w="0" w:type="auto"/>
            <w:noWrap/>
            <w:hideMark/>
          </w:tcPr>
          <w:p w14:paraId="3068EBD7" w14:textId="0D4C00F5"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22</w:t>
            </w:r>
          </w:p>
        </w:tc>
        <w:tc>
          <w:tcPr>
            <w:tcW w:w="0" w:type="auto"/>
            <w:noWrap/>
            <w:hideMark/>
          </w:tcPr>
          <w:p w14:paraId="442C5F30" w14:textId="5DB46B47"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Pr="00364485">
              <w:rPr>
                <w:rFonts w:cs="Calibri"/>
                <w:sz w:val="22"/>
                <w:szCs w:val="22"/>
              </w:rPr>
              <w:t>045</w:t>
            </w:r>
          </w:p>
        </w:tc>
      </w:tr>
      <w:tr w:rsidR="00C27F5B" w:rsidRPr="00542D9C" w14:paraId="1A4ADE2C" w14:textId="77777777" w:rsidTr="00573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79DCCC" w14:textId="5E380DB2" w:rsidR="00C27F5B" w:rsidRPr="00364485" w:rsidRDefault="00C27F5B" w:rsidP="00364485">
            <w:pPr>
              <w:spacing w:after="0"/>
              <w:jc w:val="left"/>
              <w:rPr>
                <w:rFonts w:eastAsia="Times New Roman" w:cs="Calibri"/>
                <w:sz w:val="22"/>
                <w:szCs w:val="22"/>
                <w:lang w:eastAsia="en-GB"/>
              </w:rPr>
            </w:pPr>
            <w:r w:rsidRPr="00364485">
              <w:rPr>
                <w:rFonts w:cs="Calibri"/>
                <w:sz w:val="22"/>
                <w:szCs w:val="22"/>
              </w:rPr>
              <w:t>F1Score_mean</w:t>
            </w:r>
          </w:p>
        </w:tc>
        <w:tc>
          <w:tcPr>
            <w:tcW w:w="0" w:type="auto"/>
            <w:noWrap/>
            <w:hideMark/>
          </w:tcPr>
          <w:p w14:paraId="45184045" w14:textId="0C2FCA04"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121</w:t>
            </w:r>
          </w:p>
        </w:tc>
        <w:tc>
          <w:tcPr>
            <w:tcW w:w="0" w:type="auto"/>
            <w:noWrap/>
            <w:hideMark/>
          </w:tcPr>
          <w:p w14:paraId="4E667FD1" w14:textId="77C6B433"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29</w:t>
            </w:r>
          </w:p>
        </w:tc>
        <w:tc>
          <w:tcPr>
            <w:tcW w:w="0" w:type="auto"/>
            <w:noWrap/>
            <w:hideMark/>
          </w:tcPr>
          <w:p w14:paraId="4D424C37" w14:textId="0A389315"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52</w:t>
            </w:r>
          </w:p>
        </w:tc>
        <w:tc>
          <w:tcPr>
            <w:tcW w:w="0" w:type="auto"/>
            <w:noWrap/>
            <w:hideMark/>
          </w:tcPr>
          <w:p w14:paraId="0372CB47" w14:textId="439BEABA"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21</w:t>
            </w:r>
          </w:p>
        </w:tc>
        <w:tc>
          <w:tcPr>
            <w:tcW w:w="0" w:type="auto"/>
            <w:noWrap/>
            <w:hideMark/>
          </w:tcPr>
          <w:p w14:paraId="65ED087B" w14:textId="4DE90187"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10</w:t>
            </w:r>
          </w:p>
        </w:tc>
        <w:tc>
          <w:tcPr>
            <w:tcW w:w="0" w:type="auto"/>
            <w:noWrap/>
            <w:hideMark/>
          </w:tcPr>
          <w:p w14:paraId="516B3E89" w14:textId="51B4076F" w:rsidR="00C27F5B" w:rsidRPr="00364485" w:rsidRDefault="00C27F5B"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08</w:t>
            </w:r>
          </w:p>
        </w:tc>
      </w:tr>
      <w:tr w:rsidR="00C27F5B" w:rsidRPr="00542D9C" w14:paraId="19614336" w14:textId="77777777" w:rsidTr="00573C8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39EDA4" w14:textId="65B30142" w:rsidR="00C27F5B" w:rsidRPr="00364485" w:rsidRDefault="00C27F5B" w:rsidP="00364485">
            <w:pPr>
              <w:spacing w:after="0"/>
              <w:jc w:val="left"/>
              <w:rPr>
                <w:rFonts w:eastAsia="Times New Roman" w:cs="Calibri"/>
                <w:sz w:val="22"/>
                <w:szCs w:val="22"/>
                <w:lang w:eastAsia="en-GB"/>
              </w:rPr>
            </w:pPr>
            <w:r w:rsidRPr="00364485">
              <w:rPr>
                <w:rFonts w:cs="Calibri"/>
                <w:sz w:val="22"/>
                <w:szCs w:val="22"/>
              </w:rPr>
              <w:t>F1Score_std</w:t>
            </w:r>
          </w:p>
        </w:tc>
        <w:tc>
          <w:tcPr>
            <w:tcW w:w="0" w:type="auto"/>
            <w:noWrap/>
            <w:hideMark/>
          </w:tcPr>
          <w:p w14:paraId="5A5E7422" w14:textId="1F3C9658"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114</w:t>
            </w:r>
          </w:p>
        </w:tc>
        <w:tc>
          <w:tcPr>
            <w:tcW w:w="0" w:type="auto"/>
            <w:noWrap/>
            <w:hideMark/>
          </w:tcPr>
          <w:p w14:paraId="749A2818" w14:textId="78B4E1FF"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69</w:t>
            </w:r>
          </w:p>
        </w:tc>
        <w:tc>
          <w:tcPr>
            <w:tcW w:w="0" w:type="auto"/>
            <w:noWrap/>
            <w:hideMark/>
          </w:tcPr>
          <w:p w14:paraId="59012890" w14:textId="456ED68B"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93</w:t>
            </w:r>
          </w:p>
        </w:tc>
        <w:tc>
          <w:tcPr>
            <w:tcW w:w="0" w:type="auto"/>
            <w:noWrap/>
            <w:hideMark/>
          </w:tcPr>
          <w:p w14:paraId="1C7E024B" w14:textId="779597C4"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64</w:t>
            </w:r>
          </w:p>
        </w:tc>
        <w:tc>
          <w:tcPr>
            <w:tcW w:w="0" w:type="auto"/>
            <w:noWrap/>
            <w:hideMark/>
          </w:tcPr>
          <w:p w14:paraId="292AB2E4" w14:textId="3FB4EE89"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22</w:t>
            </w:r>
          </w:p>
        </w:tc>
        <w:tc>
          <w:tcPr>
            <w:tcW w:w="0" w:type="auto"/>
            <w:noWrap/>
            <w:hideMark/>
          </w:tcPr>
          <w:p w14:paraId="661D9EC8" w14:textId="128C8E95" w:rsidR="00C27F5B" w:rsidRPr="00364485" w:rsidRDefault="00C27F5B"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D450E7" w:rsidRPr="00364485">
              <w:rPr>
                <w:rFonts w:cs="Calibri"/>
                <w:sz w:val="22"/>
                <w:szCs w:val="22"/>
              </w:rPr>
              <w:t>.</w:t>
            </w:r>
            <w:r w:rsidR="00145E80" w:rsidRPr="00364485">
              <w:rPr>
                <w:rFonts w:cs="Calibri"/>
                <w:sz w:val="22"/>
                <w:szCs w:val="22"/>
              </w:rPr>
              <w:t>025</w:t>
            </w:r>
          </w:p>
        </w:tc>
      </w:tr>
      <w:tr w:rsidR="001F2AEE" w:rsidRPr="00542D9C" w14:paraId="0CE5D177" w14:textId="77777777" w:rsidTr="00573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5C3F51" w14:textId="136C4E1A" w:rsidR="001F2AEE" w:rsidRPr="00364485" w:rsidRDefault="001F2AEE" w:rsidP="00364485">
            <w:pPr>
              <w:spacing w:after="0"/>
              <w:jc w:val="left"/>
              <w:rPr>
                <w:rFonts w:eastAsia="Times New Roman" w:cs="Calibri"/>
                <w:sz w:val="22"/>
                <w:szCs w:val="22"/>
                <w:lang w:eastAsia="en-GB"/>
              </w:rPr>
            </w:pPr>
            <w:r w:rsidRPr="00364485">
              <w:rPr>
                <w:rFonts w:cs="Calibri"/>
                <w:sz w:val="22"/>
                <w:szCs w:val="22"/>
              </w:rPr>
              <w:t>AUROC_mean</w:t>
            </w:r>
          </w:p>
        </w:tc>
        <w:tc>
          <w:tcPr>
            <w:tcW w:w="0" w:type="auto"/>
            <w:noWrap/>
            <w:hideMark/>
          </w:tcPr>
          <w:p w14:paraId="44F5D1F4" w14:textId="7485CD88"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000</w:t>
            </w:r>
          </w:p>
        </w:tc>
        <w:tc>
          <w:tcPr>
            <w:tcW w:w="0" w:type="auto"/>
            <w:noWrap/>
            <w:hideMark/>
          </w:tcPr>
          <w:p w14:paraId="25845B14" w14:textId="245BF5A0"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740</w:t>
            </w:r>
          </w:p>
        </w:tc>
        <w:tc>
          <w:tcPr>
            <w:tcW w:w="0" w:type="auto"/>
            <w:noWrap/>
            <w:hideMark/>
          </w:tcPr>
          <w:p w14:paraId="61A6D525" w14:textId="24363BC0"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701</w:t>
            </w:r>
          </w:p>
        </w:tc>
        <w:tc>
          <w:tcPr>
            <w:tcW w:w="0" w:type="auto"/>
            <w:noWrap/>
            <w:hideMark/>
          </w:tcPr>
          <w:p w14:paraId="584BE633" w14:textId="1ECF8447"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816</w:t>
            </w:r>
          </w:p>
        </w:tc>
        <w:tc>
          <w:tcPr>
            <w:tcW w:w="0" w:type="auto"/>
            <w:noWrap/>
            <w:hideMark/>
          </w:tcPr>
          <w:p w14:paraId="72CB12BC" w14:textId="4E6ABEDF"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726</w:t>
            </w:r>
          </w:p>
        </w:tc>
        <w:tc>
          <w:tcPr>
            <w:tcW w:w="0" w:type="auto"/>
            <w:noWrap/>
            <w:hideMark/>
          </w:tcPr>
          <w:p w14:paraId="739A98D3" w14:textId="7B689C05"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652</w:t>
            </w:r>
          </w:p>
        </w:tc>
      </w:tr>
      <w:tr w:rsidR="001F2AEE" w:rsidRPr="00542D9C" w14:paraId="5E62B411" w14:textId="77777777" w:rsidTr="00573C8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A16A9D" w14:textId="4D023571" w:rsidR="001F2AEE" w:rsidRPr="00364485" w:rsidRDefault="001F2AEE" w:rsidP="00364485">
            <w:pPr>
              <w:spacing w:after="0"/>
              <w:jc w:val="left"/>
              <w:rPr>
                <w:rFonts w:eastAsia="Times New Roman" w:cs="Calibri"/>
                <w:sz w:val="22"/>
                <w:szCs w:val="22"/>
                <w:lang w:eastAsia="en-GB"/>
              </w:rPr>
            </w:pPr>
            <w:r w:rsidRPr="00364485">
              <w:rPr>
                <w:rFonts w:cs="Calibri"/>
                <w:sz w:val="22"/>
                <w:szCs w:val="22"/>
              </w:rPr>
              <w:t>AUPRC_mean</w:t>
            </w:r>
          </w:p>
        </w:tc>
        <w:tc>
          <w:tcPr>
            <w:tcW w:w="0" w:type="auto"/>
            <w:noWrap/>
            <w:hideMark/>
          </w:tcPr>
          <w:p w14:paraId="36840591" w14:textId="7BB2E664"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000</w:t>
            </w:r>
          </w:p>
        </w:tc>
        <w:tc>
          <w:tcPr>
            <w:tcW w:w="0" w:type="auto"/>
            <w:noWrap/>
            <w:hideMark/>
          </w:tcPr>
          <w:p w14:paraId="01D6612C" w14:textId="67CD629A"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106</w:t>
            </w:r>
          </w:p>
        </w:tc>
        <w:tc>
          <w:tcPr>
            <w:tcW w:w="0" w:type="auto"/>
            <w:noWrap/>
            <w:hideMark/>
          </w:tcPr>
          <w:p w14:paraId="185A9221" w14:textId="0DF90510"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135</w:t>
            </w:r>
          </w:p>
        </w:tc>
        <w:tc>
          <w:tcPr>
            <w:tcW w:w="0" w:type="auto"/>
            <w:noWrap/>
            <w:hideMark/>
          </w:tcPr>
          <w:p w14:paraId="65A4B7DB" w14:textId="3A96BE03"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151</w:t>
            </w:r>
          </w:p>
        </w:tc>
        <w:tc>
          <w:tcPr>
            <w:tcW w:w="0" w:type="auto"/>
            <w:noWrap/>
            <w:hideMark/>
          </w:tcPr>
          <w:p w14:paraId="7B2E426B" w14:textId="727302B6"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155</w:t>
            </w:r>
          </w:p>
        </w:tc>
        <w:tc>
          <w:tcPr>
            <w:tcW w:w="0" w:type="auto"/>
            <w:noWrap/>
            <w:hideMark/>
          </w:tcPr>
          <w:p w14:paraId="38B6F85C" w14:textId="34558D70"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53</w:t>
            </w:r>
          </w:p>
        </w:tc>
      </w:tr>
      <w:tr w:rsidR="001F2AEE" w:rsidRPr="00542D9C" w14:paraId="2FB6C726" w14:textId="77777777" w:rsidTr="00573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2D76E" w14:textId="05536D12" w:rsidR="001F2AEE" w:rsidRPr="00364485" w:rsidRDefault="001F2AEE" w:rsidP="00364485">
            <w:pPr>
              <w:spacing w:after="0"/>
              <w:jc w:val="left"/>
              <w:rPr>
                <w:rFonts w:eastAsia="Times New Roman" w:cs="Calibri"/>
                <w:sz w:val="22"/>
                <w:szCs w:val="22"/>
                <w:lang w:eastAsia="en-GB"/>
              </w:rPr>
            </w:pPr>
            <w:r w:rsidRPr="00364485">
              <w:rPr>
                <w:rFonts w:cs="Calibri"/>
                <w:sz w:val="22"/>
                <w:szCs w:val="22"/>
              </w:rPr>
              <w:t>Accuracy_mean</w:t>
            </w:r>
          </w:p>
        </w:tc>
        <w:tc>
          <w:tcPr>
            <w:tcW w:w="0" w:type="auto"/>
            <w:noWrap/>
            <w:hideMark/>
          </w:tcPr>
          <w:p w14:paraId="012F55FB" w14:textId="4DBFC104"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960</w:t>
            </w:r>
          </w:p>
        </w:tc>
        <w:tc>
          <w:tcPr>
            <w:tcW w:w="0" w:type="auto"/>
            <w:noWrap/>
            <w:hideMark/>
          </w:tcPr>
          <w:p w14:paraId="10022872" w14:textId="0C5A24ED"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972</w:t>
            </w:r>
          </w:p>
        </w:tc>
        <w:tc>
          <w:tcPr>
            <w:tcW w:w="0" w:type="auto"/>
            <w:noWrap/>
            <w:hideMark/>
          </w:tcPr>
          <w:p w14:paraId="3DD661FA" w14:textId="41729DD2"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972</w:t>
            </w:r>
          </w:p>
        </w:tc>
        <w:tc>
          <w:tcPr>
            <w:tcW w:w="0" w:type="auto"/>
            <w:noWrap/>
            <w:hideMark/>
          </w:tcPr>
          <w:p w14:paraId="64797A83" w14:textId="334C0681"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971</w:t>
            </w:r>
          </w:p>
        </w:tc>
        <w:tc>
          <w:tcPr>
            <w:tcW w:w="0" w:type="auto"/>
            <w:noWrap/>
            <w:hideMark/>
          </w:tcPr>
          <w:p w14:paraId="235DEF13" w14:textId="1D2A3E4F"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965</w:t>
            </w:r>
          </w:p>
        </w:tc>
        <w:tc>
          <w:tcPr>
            <w:tcW w:w="0" w:type="auto"/>
            <w:noWrap/>
            <w:hideMark/>
          </w:tcPr>
          <w:p w14:paraId="65A96C90" w14:textId="6F701FC2"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967</w:t>
            </w:r>
          </w:p>
        </w:tc>
      </w:tr>
      <w:tr w:rsidR="001F2AEE" w:rsidRPr="00542D9C" w14:paraId="447B12B6" w14:textId="77777777" w:rsidTr="00573C8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02D9CB" w14:textId="51DA0D17" w:rsidR="001F2AEE" w:rsidRPr="00364485" w:rsidRDefault="001F2AEE" w:rsidP="00364485">
            <w:pPr>
              <w:spacing w:after="0"/>
              <w:jc w:val="left"/>
              <w:rPr>
                <w:rFonts w:eastAsia="Times New Roman" w:cs="Calibri"/>
                <w:sz w:val="22"/>
                <w:szCs w:val="22"/>
                <w:lang w:eastAsia="en-GB"/>
              </w:rPr>
            </w:pPr>
            <w:r w:rsidRPr="00364485">
              <w:rPr>
                <w:rFonts w:cs="Calibri"/>
                <w:sz w:val="22"/>
                <w:szCs w:val="22"/>
              </w:rPr>
              <w:t>Accuracy_std</w:t>
            </w:r>
          </w:p>
        </w:tc>
        <w:tc>
          <w:tcPr>
            <w:tcW w:w="0" w:type="auto"/>
            <w:noWrap/>
            <w:hideMark/>
          </w:tcPr>
          <w:p w14:paraId="126A042F" w14:textId="1DB954F6"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24</w:t>
            </w:r>
          </w:p>
        </w:tc>
        <w:tc>
          <w:tcPr>
            <w:tcW w:w="0" w:type="auto"/>
            <w:noWrap/>
            <w:hideMark/>
          </w:tcPr>
          <w:p w14:paraId="082F44D6" w14:textId="30B5EA5F"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20</w:t>
            </w:r>
          </w:p>
        </w:tc>
        <w:tc>
          <w:tcPr>
            <w:tcW w:w="0" w:type="auto"/>
            <w:noWrap/>
            <w:hideMark/>
          </w:tcPr>
          <w:p w14:paraId="18707D57" w14:textId="17B89551"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19</w:t>
            </w:r>
          </w:p>
        </w:tc>
        <w:tc>
          <w:tcPr>
            <w:tcW w:w="0" w:type="auto"/>
            <w:noWrap/>
            <w:hideMark/>
          </w:tcPr>
          <w:p w14:paraId="2E8543E7" w14:textId="33CD4BC1"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15</w:t>
            </w:r>
          </w:p>
        </w:tc>
        <w:tc>
          <w:tcPr>
            <w:tcW w:w="0" w:type="auto"/>
            <w:noWrap/>
            <w:hideMark/>
          </w:tcPr>
          <w:p w14:paraId="498AD1D4" w14:textId="5DE8B949"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37</w:t>
            </w:r>
          </w:p>
        </w:tc>
        <w:tc>
          <w:tcPr>
            <w:tcW w:w="0" w:type="auto"/>
            <w:noWrap/>
            <w:hideMark/>
          </w:tcPr>
          <w:p w14:paraId="6DA094D8" w14:textId="10ACBFB5"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0.</w:t>
            </w:r>
            <w:r w:rsidR="00145E80" w:rsidRPr="00364485">
              <w:rPr>
                <w:rFonts w:cs="Calibri"/>
                <w:sz w:val="22"/>
                <w:szCs w:val="22"/>
              </w:rPr>
              <w:t>034</w:t>
            </w:r>
          </w:p>
        </w:tc>
      </w:tr>
      <w:tr w:rsidR="001F2AEE" w:rsidRPr="00542D9C" w14:paraId="1DFDB0E0" w14:textId="77777777" w:rsidTr="00573C8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89ADDA" w14:textId="4ED8980B" w:rsidR="001F2AEE" w:rsidRPr="00364485" w:rsidRDefault="001F2AEE" w:rsidP="00364485">
            <w:pPr>
              <w:spacing w:after="0"/>
              <w:jc w:val="left"/>
              <w:rPr>
                <w:rFonts w:eastAsia="Times New Roman" w:cs="Calibri"/>
                <w:sz w:val="22"/>
                <w:szCs w:val="22"/>
                <w:lang w:eastAsia="en-GB"/>
              </w:rPr>
            </w:pPr>
            <w:r w:rsidRPr="00364485">
              <w:rPr>
                <w:rFonts w:cs="Calibri"/>
                <w:sz w:val="22"/>
                <w:szCs w:val="22"/>
              </w:rPr>
              <w:t>Baseline_mean</w:t>
            </w:r>
          </w:p>
        </w:tc>
        <w:tc>
          <w:tcPr>
            <w:tcW w:w="0" w:type="auto"/>
            <w:noWrap/>
            <w:hideMark/>
          </w:tcPr>
          <w:p w14:paraId="7CDF66F3" w14:textId="020BB80D"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c>
          <w:tcPr>
            <w:tcW w:w="0" w:type="auto"/>
            <w:noWrap/>
            <w:hideMark/>
          </w:tcPr>
          <w:p w14:paraId="217D618E" w14:textId="266F5832"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c>
          <w:tcPr>
            <w:tcW w:w="0" w:type="auto"/>
            <w:noWrap/>
            <w:hideMark/>
          </w:tcPr>
          <w:p w14:paraId="62144001" w14:textId="7BA0B92D"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c>
          <w:tcPr>
            <w:tcW w:w="0" w:type="auto"/>
            <w:noWrap/>
            <w:hideMark/>
          </w:tcPr>
          <w:p w14:paraId="3DE841C7" w14:textId="1F2E86A5"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c>
          <w:tcPr>
            <w:tcW w:w="0" w:type="auto"/>
            <w:noWrap/>
            <w:hideMark/>
          </w:tcPr>
          <w:p w14:paraId="123039DA" w14:textId="585ADB5F"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c>
          <w:tcPr>
            <w:tcW w:w="0" w:type="auto"/>
            <w:noWrap/>
            <w:hideMark/>
          </w:tcPr>
          <w:p w14:paraId="5F280968" w14:textId="54E63514" w:rsidR="001F2AEE" w:rsidRPr="00364485" w:rsidRDefault="001F2AEE" w:rsidP="00D96A1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364485">
              <w:rPr>
                <w:rFonts w:cs="Calibri"/>
                <w:sz w:val="22"/>
                <w:szCs w:val="22"/>
              </w:rPr>
              <w:t>97.</w:t>
            </w:r>
            <w:r w:rsidR="00145E80" w:rsidRPr="00364485">
              <w:rPr>
                <w:rFonts w:cs="Calibri"/>
                <w:sz w:val="22"/>
                <w:szCs w:val="22"/>
              </w:rPr>
              <w:t>880</w:t>
            </w:r>
          </w:p>
        </w:tc>
      </w:tr>
      <w:tr w:rsidR="001F2AEE" w:rsidRPr="00542D9C" w14:paraId="25248267" w14:textId="77777777" w:rsidTr="00573C8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774FE7" w14:textId="4CC0B35D" w:rsidR="001F2AEE" w:rsidRPr="00364485" w:rsidRDefault="001F2AEE" w:rsidP="00364485">
            <w:pPr>
              <w:spacing w:after="0"/>
              <w:jc w:val="left"/>
              <w:rPr>
                <w:rFonts w:eastAsia="Times New Roman" w:cs="Calibri"/>
                <w:sz w:val="22"/>
                <w:szCs w:val="22"/>
                <w:lang w:eastAsia="en-GB"/>
              </w:rPr>
            </w:pPr>
            <w:r w:rsidRPr="00364485">
              <w:rPr>
                <w:rFonts w:eastAsia="Times New Roman" w:cs="Calibri"/>
                <w:sz w:val="22"/>
                <w:szCs w:val="22"/>
                <w:lang w:eastAsia="en-GB"/>
              </w:rPr>
              <w:t>Total time (sec)</w:t>
            </w:r>
          </w:p>
        </w:tc>
        <w:tc>
          <w:tcPr>
            <w:tcW w:w="0" w:type="auto"/>
            <w:noWrap/>
            <w:hideMark/>
          </w:tcPr>
          <w:p w14:paraId="0441122F" w14:textId="721D38A9"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78.</w:t>
            </w:r>
            <w:r w:rsidR="00145E80" w:rsidRPr="00364485">
              <w:rPr>
                <w:rFonts w:cs="Calibri"/>
                <w:sz w:val="22"/>
                <w:szCs w:val="22"/>
              </w:rPr>
              <w:t>080</w:t>
            </w:r>
          </w:p>
        </w:tc>
        <w:tc>
          <w:tcPr>
            <w:tcW w:w="0" w:type="auto"/>
            <w:noWrap/>
            <w:hideMark/>
          </w:tcPr>
          <w:p w14:paraId="4F635091" w14:textId="197497E2"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103.</w:t>
            </w:r>
            <w:r w:rsidR="00145E80" w:rsidRPr="00364485">
              <w:rPr>
                <w:rFonts w:cs="Calibri"/>
                <w:sz w:val="22"/>
                <w:szCs w:val="22"/>
              </w:rPr>
              <w:t>420</w:t>
            </w:r>
          </w:p>
        </w:tc>
        <w:tc>
          <w:tcPr>
            <w:tcW w:w="0" w:type="auto"/>
            <w:noWrap/>
            <w:hideMark/>
          </w:tcPr>
          <w:p w14:paraId="3016AD0F" w14:textId="208D396D"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81.</w:t>
            </w:r>
            <w:r w:rsidR="00145E80" w:rsidRPr="00364485">
              <w:rPr>
                <w:rFonts w:cs="Calibri"/>
                <w:sz w:val="22"/>
                <w:szCs w:val="22"/>
              </w:rPr>
              <w:t>260</w:t>
            </w:r>
          </w:p>
        </w:tc>
        <w:tc>
          <w:tcPr>
            <w:tcW w:w="0" w:type="auto"/>
            <w:noWrap/>
            <w:hideMark/>
          </w:tcPr>
          <w:p w14:paraId="70F9DEE1" w14:textId="21245FD2"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116.</w:t>
            </w:r>
            <w:r w:rsidR="00145E80" w:rsidRPr="00364485">
              <w:rPr>
                <w:rFonts w:cs="Calibri"/>
                <w:sz w:val="22"/>
                <w:szCs w:val="22"/>
              </w:rPr>
              <w:t>190</w:t>
            </w:r>
          </w:p>
        </w:tc>
        <w:tc>
          <w:tcPr>
            <w:tcW w:w="0" w:type="auto"/>
            <w:noWrap/>
            <w:hideMark/>
          </w:tcPr>
          <w:p w14:paraId="3CE8540D" w14:textId="4C1AE66A"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111.</w:t>
            </w:r>
            <w:r w:rsidR="00145E80" w:rsidRPr="00364485">
              <w:rPr>
                <w:rFonts w:cs="Calibri"/>
                <w:sz w:val="22"/>
                <w:szCs w:val="22"/>
              </w:rPr>
              <w:t>160</w:t>
            </w:r>
          </w:p>
        </w:tc>
        <w:tc>
          <w:tcPr>
            <w:tcW w:w="0" w:type="auto"/>
            <w:noWrap/>
            <w:hideMark/>
          </w:tcPr>
          <w:p w14:paraId="37ED495F" w14:textId="6F846852" w:rsidR="001F2AEE" w:rsidRPr="00364485" w:rsidRDefault="001F2AEE" w:rsidP="00D96A1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364485">
              <w:rPr>
                <w:rFonts w:cs="Calibri"/>
                <w:sz w:val="22"/>
                <w:szCs w:val="22"/>
              </w:rPr>
              <w:t>151.</w:t>
            </w:r>
            <w:r w:rsidR="00145E80" w:rsidRPr="00364485">
              <w:rPr>
                <w:rFonts w:cs="Calibri"/>
                <w:sz w:val="22"/>
                <w:szCs w:val="22"/>
              </w:rPr>
              <w:t>430</w:t>
            </w:r>
          </w:p>
        </w:tc>
      </w:tr>
    </w:tbl>
    <w:p w14:paraId="6A93BE29" w14:textId="716E9464" w:rsidR="00404077" w:rsidRDefault="00404077" w:rsidP="00404077"/>
    <w:p w14:paraId="0BBD58A8" w14:textId="27A7CC3B" w:rsidR="00DF01CF" w:rsidRDefault="00320545" w:rsidP="00320545">
      <w:r>
        <w:t xml:space="preserve">The results of the experiments conducted on the 1000 patients dataset are more nuanced than </w:t>
      </w:r>
      <w:r w:rsidR="00CF68FE">
        <w:t xml:space="preserve">those </w:t>
      </w:r>
      <w:r>
        <w:t xml:space="preserve">of the 400 patients dataset. The </w:t>
      </w:r>
      <w:r w:rsidR="007F56B9">
        <w:t xml:space="preserve">Decision Tree </w:t>
      </w:r>
      <w:r w:rsidR="004A2870">
        <w:t xml:space="preserve">classifier </w:t>
      </w:r>
      <w:r>
        <w:t>still achieves the highest utility score but compared to the 400 patients experiment the utility score is significantly decreased. On the other hand, the AdaBoost classifier has higher performance scores, the utility score</w:t>
      </w:r>
      <w:r w:rsidR="00B856E9">
        <w:t xml:space="preserve"> mean</w:t>
      </w:r>
      <w:r>
        <w:t xml:space="preserve"> increases and the </w:t>
      </w:r>
      <w:r w:rsidR="004D5715">
        <w:t>u</w:t>
      </w:r>
      <w:r w:rsidR="004D5715" w:rsidRPr="004D5715">
        <w:t>tility</w:t>
      </w:r>
      <w:r w:rsidR="00E7683D">
        <w:t xml:space="preserve"> s</w:t>
      </w:r>
      <w:r w:rsidR="004D5715" w:rsidRPr="004D5715">
        <w:t>core</w:t>
      </w:r>
      <w:r w:rsidR="00C2389F">
        <w:t xml:space="preserve"> </w:t>
      </w:r>
      <w:r w:rsidR="004D5715" w:rsidRPr="004D5715">
        <w:t>std</w:t>
      </w:r>
      <w:r w:rsidR="004D5715" w:rsidRPr="004D5715" w:rsidDel="004D5715">
        <w:t xml:space="preserve"> </w:t>
      </w:r>
      <w:r>
        <w:t>is decreased compared to the obtained score during experiments on the 400 patients dataset.</w:t>
      </w:r>
    </w:p>
    <w:p w14:paraId="1F96DCB0" w14:textId="28EF9F41" w:rsidR="003E3322" w:rsidRDefault="003E3322">
      <w:pPr>
        <w:spacing w:after="0"/>
        <w:jc w:val="left"/>
      </w:pPr>
      <w:r>
        <w:br w:type="page"/>
      </w:r>
    </w:p>
    <w:p w14:paraId="1D00E4FD" w14:textId="41A25C9F" w:rsidR="00B640ED" w:rsidRDefault="00B640ED" w:rsidP="00B640ED">
      <w:pPr>
        <w:pStyle w:val="Caption"/>
        <w:keepNext/>
        <w:jc w:val="center"/>
      </w:pPr>
      <w:bookmarkStart w:id="385" w:name="_Ref70433929"/>
      <w:bookmarkStart w:id="386" w:name="_Toc70928389"/>
      <w:bookmarkStart w:id="387" w:name="_Toc72138029"/>
      <w:r>
        <w:lastRenderedPageBreak/>
        <w:t xml:space="preserve">Table </w:t>
      </w:r>
      <w:r>
        <w:fldChar w:fldCharType="begin"/>
      </w:r>
      <w:r>
        <w:instrText xml:space="preserve"> SEQ Table \* ARABIC </w:instrText>
      </w:r>
      <w:r>
        <w:fldChar w:fldCharType="separate"/>
      </w:r>
      <w:r w:rsidR="00B26196">
        <w:rPr>
          <w:noProof/>
        </w:rPr>
        <w:t>23</w:t>
      </w:r>
      <w:r>
        <w:fldChar w:fldCharType="end"/>
      </w:r>
      <w:bookmarkEnd w:id="385"/>
      <w:r>
        <w:t xml:space="preserve">: </w:t>
      </w:r>
      <w:r w:rsidRPr="00FE3160">
        <w:t>Results of FFIL_mean experiment</w:t>
      </w:r>
      <w:r w:rsidR="008525DA">
        <w:t>s</w:t>
      </w:r>
      <w:r w:rsidRPr="00FE3160">
        <w:t xml:space="preserve"> on</w:t>
      </w:r>
      <w:r w:rsidR="005F65D2">
        <w:t xml:space="preserve"> the</w:t>
      </w:r>
      <w:r w:rsidRPr="00FE3160">
        <w:t xml:space="preserve"> 1000 patients dataset</w:t>
      </w:r>
      <w:bookmarkEnd w:id="386"/>
      <w:bookmarkEnd w:id="387"/>
    </w:p>
    <w:tbl>
      <w:tblPr>
        <w:tblStyle w:val="thesistable"/>
        <w:tblW w:w="0" w:type="auto"/>
        <w:jc w:val="center"/>
        <w:tblLook w:val="04A0" w:firstRow="1" w:lastRow="0" w:firstColumn="1" w:lastColumn="0" w:noHBand="0" w:noVBand="1"/>
      </w:tblPr>
      <w:tblGrid>
        <w:gridCol w:w="1908"/>
        <w:gridCol w:w="941"/>
        <w:gridCol w:w="941"/>
        <w:gridCol w:w="941"/>
        <w:gridCol w:w="941"/>
        <w:gridCol w:w="941"/>
      </w:tblGrid>
      <w:tr w:rsidR="003E3322" w:rsidRPr="00891163" w14:paraId="5FD10CE6" w14:textId="77777777" w:rsidTr="00D2636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20F8EB" w14:textId="77777777" w:rsidR="003E3322" w:rsidRPr="00891163" w:rsidRDefault="003E3322" w:rsidP="004D6C91">
            <w:pPr>
              <w:spacing w:after="0"/>
              <w:jc w:val="right"/>
              <w:rPr>
                <w:rFonts w:eastAsia="Times New Roman" w:cs="Calibri"/>
                <w:color w:val="000000"/>
                <w:sz w:val="22"/>
                <w:szCs w:val="22"/>
                <w:lang w:eastAsia="en-GB"/>
              </w:rPr>
            </w:pPr>
            <w:r w:rsidRPr="00891163">
              <w:rPr>
                <w:rFonts w:eastAsia="Times New Roman" w:cs="Calibri"/>
                <w:color w:val="000000"/>
                <w:sz w:val="22"/>
                <w:szCs w:val="22"/>
                <w:lang w:eastAsia="en-GB"/>
              </w:rPr>
              <w:t>1000 patients</w:t>
            </w:r>
          </w:p>
        </w:tc>
        <w:tc>
          <w:tcPr>
            <w:tcW w:w="0" w:type="auto"/>
            <w:noWrap/>
            <w:hideMark/>
          </w:tcPr>
          <w:p w14:paraId="55FA4395" w14:textId="77777777" w:rsidR="003E3322" w:rsidRPr="00891163" w:rsidRDefault="003E3322"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eastAsia="Times New Roman" w:cs="Calibri"/>
                <w:color w:val="000000"/>
                <w:sz w:val="22"/>
                <w:szCs w:val="22"/>
                <w:lang w:eastAsia="en-GB"/>
              </w:rPr>
              <w:t>DT</w:t>
            </w:r>
          </w:p>
        </w:tc>
        <w:tc>
          <w:tcPr>
            <w:tcW w:w="0" w:type="auto"/>
            <w:noWrap/>
            <w:hideMark/>
          </w:tcPr>
          <w:p w14:paraId="7CFFA0C3" w14:textId="77777777" w:rsidR="003E3322" w:rsidRPr="00891163" w:rsidRDefault="003E3322"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eastAsia="Times New Roman" w:cs="Calibri"/>
                <w:color w:val="000000"/>
                <w:sz w:val="22"/>
                <w:szCs w:val="22"/>
                <w:lang w:eastAsia="en-GB"/>
              </w:rPr>
              <w:t>XGB</w:t>
            </w:r>
          </w:p>
        </w:tc>
        <w:tc>
          <w:tcPr>
            <w:tcW w:w="0" w:type="auto"/>
            <w:noWrap/>
            <w:hideMark/>
          </w:tcPr>
          <w:p w14:paraId="75C75FC8" w14:textId="77777777" w:rsidR="003E3322" w:rsidRPr="00891163" w:rsidRDefault="003E3322"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eastAsia="Times New Roman" w:cs="Calibri"/>
                <w:color w:val="000000"/>
                <w:sz w:val="22"/>
                <w:szCs w:val="22"/>
                <w:lang w:eastAsia="en-GB"/>
              </w:rPr>
              <w:t>ADA</w:t>
            </w:r>
          </w:p>
        </w:tc>
        <w:tc>
          <w:tcPr>
            <w:tcW w:w="0" w:type="auto"/>
            <w:noWrap/>
            <w:hideMark/>
          </w:tcPr>
          <w:p w14:paraId="7CB2811A" w14:textId="77777777" w:rsidR="003E3322" w:rsidRPr="00891163" w:rsidRDefault="003E3322"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eastAsia="Times New Roman" w:cs="Calibri"/>
                <w:color w:val="000000"/>
                <w:sz w:val="22"/>
                <w:szCs w:val="22"/>
                <w:lang w:eastAsia="en-GB"/>
              </w:rPr>
              <w:t>GRAD</w:t>
            </w:r>
          </w:p>
        </w:tc>
        <w:tc>
          <w:tcPr>
            <w:tcW w:w="0" w:type="auto"/>
            <w:noWrap/>
            <w:hideMark/>
          </w:tcPr>
          <w:p w14:paraId="670FAF9D" w14:textId="77777777" w:rsidR="003E3322" w:rsidRPr="00891163" w:rsidRDefault="003E3322" w:rsidP="00315F9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eastAsia="Times New Roman" w:cs="Calibri"/>
                <w:color w:val="000000"/>
                <w:sz w:val="22"/>
                <w:szCs w:val="22"/>
                <w:lang w:eastAsia="en-GB"/>
              </w:rPr>
              <w:t>LGBM</w:t>
            </w:r>
          </w:p>
        </w:tc>
      </w:tr>
      <w:tr w:rsidR="00C27F5B" w:rsidRPr="00891163" w14:paraId="766DA256"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E8BED9" w14:textId="4A204CD2" w:rsidR="00C27F5B" w:rsidRPr="00891163" w:rsidRDefault="00C27F5B" w:rsidP="00C27F5B">
            <w:pPr>
              <w:spacing w:after="0"/>
              <w:rPr>
                <w:rFonts w:eastAsia="Times New Roman" w:cs="Calibri"/>
                <w:color w:val="000000"/>
                <w:sz w:val="22"/>
                <w:szCs w:val="22"/>
                <w:lang w:eastAsia="en-GB"/>
              </w:rPr>
            </w:pPr>
            <w:r w:rsidRPr="00891163">
              <w:rPr>
                <w:rFonts w:cs="Calibri"/>
                <w:sz w:val="22"/>
                <w:szCs w:val="22"/>
              </w:rPr>
              <w:t>UtilityScore_mean</w:t>
            </w:r>
          </w:p>
        </w:tc>
        <w:tc>
          <w:tcPr>
            <w:tcW w:w="0" w:type="auto"/>
            <w:noWrap/>
            <w:hideMark/>
          </w:tcPr>
          <w:p w14:paraId="08EE8F3C" w14:textId="7AC9AB71"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891163">
              <w:rPr>
                <w:rFonts w:cs="Calibri"/>
                <w:b/>
                <w:color w:val="000000"/>
                <w:sz w:val="22"/>
                <w:szCs w:val="22"/>
              </w:rPr>
              <w:t>0</w:t>
            </w:r>
            <w:r w:rsidR="00AD00C0" w:rsidRPr="00891163">
              <w:rPr>
                <w:rFonts w:cs="Calibri"/>
                <w:b/>
                <w:color w:val="000000"/>
                <w:sz w:val="22"/>
                <w:szCs w:val="22"/>
              </w:rPr>
              <w:t>.</w:t>
            </w:r>
            <w:r w:rsidR="002F50D8" w:rsidRPr="00891163">
              <w:rPr>
                <w:rFonts w:cs="Calibri"/>
                <w:b/>
                <w:bCs/>
                <w:color w:val="000000"/>
                <w:sz w:val="22"/>
                <w:szCs w:val="22"/>
              </w:rPr>
              <w:t>060</w:t>
            </w:r>
          </w:p>
        </w:tc>
        <w:tc>
          <w:tcPr>
            <w:tcW w:w="0" w:type="auto"/>
            <w:noWrap/>
            <w:hideMark/>
          </w:tcPr>
          <w:p w14:paraId="42F9A2C6" w14:textId="477F5FEE"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05</w:t>
            </w:r>
          </w:p>
        </w:tc>
        <w:tc>
          <w:tcPr>
            <w:tcW w:w="0" w:type="auto"/>
            <w:noWrap/>
            <w:hideMark/>
          </w:tcPr>
          <w:p w14:paraId="7DE665AF" w14:textId="3A7DDD47"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42</w:t>
            </w:r>
          </w:p>
        </w:tc>
        <w:tc>
          <w:tcPr>
            <w:tcW w:w="0" w:type="auto"/>
            <w:noWrap/>
            <w:hideMark/>
          </w:tcPr>
          <w:p w14:paraId="0AD7F006" w14:textId="2A00947E"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Pr="00891163">
              <w:rPr>
                <w:rFonts w:cs="Calibri"/>
                <w:color w:val="000000"/>
                <w:sz w:val="22"/>
                <w:szCs w:val="22"/>
              </w:rPr>
              <w:t>003</w:t>
            </w:r>
          </w:p>
        </w:tc>
        <w:tc>
          <w:tcPr>
            <w:tcW w:w="0" w:type="auto"/>
            <w:noWrap/>
            <w:hideMark/>
          </w:tcPr>
          <w:p w14:paraId="191FDCFD" w14:textId="7CC9D6DD"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02</w:t>
            </w:r>
          </w:p>
        </w:tc>
      </w:tr>
      <w:tr w:rsidR="00C27F5B" w:rsidRPr="00891163" w14:paraId="569C31D3"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F9A192" w14:textId="4F8CC59D" w:rsidR="00C27F5B" w:rsidRPr="00891163" w:rsidRDefault="00C27F5B" w:rsidP="00C27F5B">
            <w:pPr>
              <w:spacing w:after="0"/>
              <w:rPr>
                <w:rFonts w:eastAsia="Times New Roman" w:cs="Calibri"/>
                <w:color w:val="000000"/>
                <w:sz w:val="22"/>
                <w:szCs w:val="22"/>
                <w:lang w:eastAsia="en-GB"/>
              </w:rPr>
            </w:pPr>
            <w:r w:rsidRPr="00891163">
              <w:rPr>
                <w:rFonts w:cs="Calibri"/>
                <w:sz w:val="22"/>
                <w:szCs w:val="22"/>
              </w:rPr>
              <w:t>UtilityScore_std</w:t>
            </w:r>
          </w:p>
        </w:tc>
        <w:tc>
          <w:tcPr>
            <w:tcW w:w="0" w:type="auto"/>
            <w:noWrap/>
            <w:hideMark/>
          </w:tcPr>
          <w:p w14:paraId="11B84046" w14:textId="78309728"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74</w:t>
            </w:r>
          </w:p>
        </w:tc>
        <w:tc>
          <w:tcPr>
            <w:tcW w:w="0" w:type="auto"/>
            <w:noWrap/>
            <w:hideMark/>
          </w:tcPr>
          <w:p w14:paraId="648675EC" w14:textId="29EBED0B"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19</w:t>
            </w:r>
          </w:p>
        </w:tc>
        <w:tc>
          <w:tcPr>
            <w:tcW w:w="0" w:type="auto"/>
            <w:noWrap/>
            <w:hideMark/>
          </w:tcPr>
          <w:p w14:paraId="1566DD4B" w14:textId="7D81C973"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43</w:t>
            </w:r>
          </w:p>
        </w:tc>
        <w:tc>
          <w:tcPr>
            <w:tcW w:w="0" w:type="auto"/>
            <w:noWrap/>
            <w:hideMark/>
          </w:tcPr>
          <w:p w14:paraId="264431B5" w14:textId="468EDFAB"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09</w:t>
            </w:r>
          </w:p>
        </w:tc>
        <w:tc>
          <w:tcPr>
            <w:tcW w:w="0" w:type="auto"/>
            <w:noWrap/>
            <w:hideMark/>
          </w:tcPr>
          <w:p w14:paraId="2133ADB8" w14:textId="72CBDA30"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43</w:t>
            </w:r>
          </w:p>
        </w:tc>
      </w:tr>
      <w:tr w:rsidR="00C27F5B" w:rsidRPr="00891163" w14:paraId="5CD53557"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305E85" w14:textId="3D8E39AD" w:rsidR="00C27F5B" w:rsidRPr="00891163" w:rsidRDefault="00C27F5B" w:rsidP="00C27F5B">
            <w:pPr>
              <w:spacing w:after="0"/>
              <w:rPr>
                <w:rFonts w:eastAsia="Times New Roman" w:cs="Calibri"/>
                <w:color w:val="000000"/>
                <w:sz w:val="22"/>
                <w:szCs w:val="22"/>
                <w:lang w:eastAsia="en-GB"/>
              </w:rPr>
            </w:pPr>
            <w:r w:rsidRPr="00891163">
              <w:rPr>
                <w:rFonts w:cs="Calibri"/>
                <w:sz w:val="22"/>
                <w:szCs w:val="22"/>
              </w:rPr>
              <w:t>F1Score_mean</w:t>
            </w:r>
          </w:p>
        </w:tc>
        <w:tc>
          <w:tcPr>
            <w:tcW w:w="0" w:type="auto"/>
            <w:noWrap/>
            <w:hideMark/>
          </w:tcPr>
          <w:p w14:paraId="77A6D93F" w14:textId="370C6FFC"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Pr="00891163">
              <w:rPr>
                <w:rFonts w:cs="Calibri"/>
                <w:color w:val="000000"/>
                <w:sz w:val="22"/>
                <w:szCs w:val="22"/>
              </w:rPr>
              <w:t>096</w:t>
            </w:r>
          </w:p>
        </w:tc>
        <w:tc>
          <w:tcPr>
            <w:tcW w:w="0" w:type="auto"/>
            <w:noWrap/>
            <w:hideMark/>
          </w:tcPr>
          <w:p w14:paraId="56E94A49" w14:textId="34A018E0"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Pr="00891163">
              <w:rPr>
                <w:rFonts w:cs="Calibri"/>
                <w:color w:val="000000"/>
                <w:sz w:val="22"/>
                <w:szCs w:val="22"/>
              </w:rPr>
              <w:t>019</w:t>
            </w:r>
          </w:p>
        </w:tc>
        <w:tc>
          <w:tcPr>
            <w:tcW w:w="0" w:type="auto"/>
            <w:noWrap/>
            <w:hideMark/>
          </w:tcPr>
          <w:p w14:paraId="4ED3AADC" w14:textId="47EEA14B"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55</w:t>
            </w:r>
          </w:p>
        </w:tc>
        <w:tc>
          <w:tcPr>
            <w:tcW w:w="0" w:type="auto"/>
            <w:noWrap/>
            <w:hideMark/>
          </w:tcPr>
          <w:p w14:paraId="294E99AF" w14:textId="4D2059E7"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11</w:t>
            </w:r>
          </w:p>
        </w:tc>
        <w:tc>
          <w:tcPr>
            <w:tcW w:w="0" w:type="auto"/>
            <w:noWrap/>
            <w:hideMark/>
          </w:tcPr>
          <w:p w14:paraId="476A874B" w14:textId="614C1C32" w:rsidR="00C27F5B" w:rsidRPr="00891163" w:rsidRDefault="00C27F5B"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18</w:t>
            </w:r>
          </w:p>
        </w:tc>
      </w:tr>
      <w:tr w:rsidR="00C27F5B" w:rsidRPr="00891163" w14:paraId="35EF0B30"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C366D" w14:textId="11F4280F" w:rsidR="00C27F5B" w:rsidRPr="00891163" w:rsidRDefault="00C27F5B" w:rsidP="00C27F5B">
            <w:pPr>
              <w:spacing w:after="0"/>
              <w:rPr>
                <w:rFonts w:eastAsia="Times New Roman" w:cs="Calibri"/>
                <w:color w:val="000000"/>
                <w:sz w:val="22"/>
                <w:szCs w:val="22"/>
                <w:lang w:eastAsia="en-GB"/>
              </w:rPr>
            </w:pPr>
            <w:r w:rsidRPr="00891163">
              <w:rPr>
                <w:rFonts w:cs="Calibri"/>
                <w:sz w:val="22"/>
                <w:szCs w:val="22"/>
              </w:rPr>
              <w:t>F1Score_std</w:t>
            </w:r>
          </w:p>
        </w:tc>
        <w:tc>
          <w:tcPr>
            <w:tcW w:w="0" w:type="auto"/>
            <w:noWrap/>
            <w:hideMark/>
          </w:tcPr>
          <w:p w14:paraId="2470DC0D" w14:textId="70A6E3C1"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81</w:t>
            </w:r>
          </w:p>
        </w:tc>
        <w:tc>
          <w:tcPr>
            <w:tcW w:w="0" w:type="auto"/>
            <w:noWrap/>
            <w:hideMark/>
          </w:tcPr>
          <w:p w14:paraId="18B69A4B" w14:textId="38A1A4AC"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35</w:t>
            </w:r>
          </w:p>
        </w:tc>
        <w:tc>
          <w:tcPr>
            <w:tcW w:w="0" w:type="auto"/>
            <w:noWrap/>
            <w:hideMark/>
          </w:tcPr>
          <w:p w14:paraId="3049F23C" w14:textId="5C8609D5"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53</w:t>
            </w:r>
          </w:p>
        </w:tc>
        <w:tc>
          <w:tcPr>
            <w:tcW w:w="0" w:type="auto"/>
            <w:noWrap/>
            <w:hideMark/>
          </w:tcPr>
          <w:p w14:paraId="1FDEAA1C" w14:textId="724D62EF"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14</w:t>
            </w:r>
          </w:p>
        </w:tc>
        <w:tc>
          <w:tcPr>
            <w:tcW w:w="0" w:type="auto"/>
            <w:noWrap/>
            <w:hideMark/>
          </w:tcPr>
          <w:p w14:paraId="3C30C47F" w14:textId="35EC3FBF" w:rsidR="00C27F5B" w:rsidRPr="00891163" w:rsidRDefault="00C27F5B"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AD00C0" w:rsidRPr="00891163">
              <w:rPr>
                <w:rFonts w:cs="Calibri"/>
                <w:color w:val="000000"/>
                <w:sz w:val="22"/>
                <w:szCs w:val="22"/>
              </w:rPr>
              <w:t>.</w:t>
            </w:r>
            <w:r w:rsidR="002F50D8" w:rsidRPr="00891163">
              <w:rPr>
                <w:rFonts w:cs="Calibri"/>
                <w:color w:val="000000"/>
                <w:sz w:val="22"/>
                <w:szCs w:val="22"/>
              </w:rPr>
              <w:t>055</w:t>
            </w:r>
          </w:p>
        </w:tc>
      </w:tr>
      <w:tr w:rsidR="001F2AEE" w:rsidRPr="00891163" w14:paraId="5C83DBFC"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CFC1E" w14:textId="58589831" w:rsidR="001F2AEE" w:rsidRPr="00891163" w:rsidRDefault="001F2AEE" w:rsidP="001F2AEE">
            <w:pPr>
              <w:spacing w:after="0"/>
              <w:rPr>
                <w:rFonts w:eastAsia="Times New Roman" w:cs="Calibri"/>
                <w:color w:val="000000"/>
                <w:sz w:val="22"/>
                <w:szCs w:val="22"/>
                <w:lang w:eastAsia="en-GB"/>
              </w:rPr>
            </w:pPr>
            <w:r w:rsidRPr="00891163">
              <w:rPr>
                <w:rFonts w:cs="Calibri"/>
                <w:sz w:val="22"/>
                <w:szCs w:val="22"/>
              </w:rPr>
              <w:t>AUROC_mean</w:t>
            </w:r>
          </w:p>
        </w:tc>
        <w:tc>
          <w:tcPr>
            <w:tcW w:w="0" w:type="auto"/>
            <w:noWrap/>
            <w:hideMark/>
          </w:tcPr>
          <w:p w14:paraId="71B0CFE8" w14:textId="61372499"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000</w:t>
            </w:r>
          </w:p>
        </w:tc>
        <w:tc>
          <w:tcPr>
            <w:tcW w:w="0" w:type="auto"/>
            <w:noWrap/>
            <w:hideMark/>
          </w:tcPr>
          <w:p w14:paraId="2724DC49" w14:textId="2D576678"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763</w:t>
            </w:r>
          </w:p>
        </w:tc>
        <w:tc>
          <w:tcPr>
            <w:tcW w:w="0" w:type="auto"/>
            <w:noWrap/>
            <w:hideMark/>
          </w:tcPr>
          <w:p w14:paraId="4C23B0AA" w14:textId="3DF3C383"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760</w:t>
            </w:r>
          </w:p>
        </w:tc>
        <w:tc>
          <w:tcPr>
            <w:tcW w:w="0" w:type="auto"/>
            <w:noWrap/>
            <w:hideMark/>
          </w:tcPr>
          <w:p w14:paraId="103D42ED" w14:textId="60227C28"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778</w:t>
            </w:r>
          </w:p>
        </w:tc>
        <w:tc>
          <w:tcPr>
            <w:tcW w:w="0" w:type="auto"/>
            <w:noWrap/>
            <w:hideMark/>
          </w:tcPr>
          <w:p w14:paraId="193D376C" w14:textId="35EFD0A7"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775</w:t>
            </w:r>
          </w:p>
        </w:tc>
      </w:tr>
      <w:tr w:rsidR="001F2AEE" w:rsidRPr="00891163" w14:paraId="64C3FE1A"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9B43C3" w14:textId="2229007B" w:rsidR="001F2AEE" w:rsidRPr="00891163" w:rsidRDefault="001F2AEE" w:rsidP="001F2AEE">
            <w:pPr>
              <w:spacing w:after="0"/>
              <w:rPr>
                <w:rFonts w:eastAsia="Times New Roman" w:cs="Calibri"/>
                <w:color w:val="000000"/>
                <w:sz w:val="22"/>
                <w:szCs w:val="22"/>
                <w:lang w:eastAsia="en-GB"/>
              </w:rPr>
            </w:pPr>
            <w:r w:rsidRPr="00891163">
              <w:rPr>
                <w:rFonts w:cs="Calibri"/>
                <w:sz w:val="22"/>
                <w:szCs w:val="22"/>
              </w:rPr>
              <w:t>AUPRC_mean</w:t>
            </w:r>
          </w:p>
        </w:tc>
        <w:tc>
          <w:tcPr>
            <w:tcW w:w="0" w:type="auto"/>
            <w:noWrap/>
            <w:hideMark/>
          </w:tcPr>
          <w:p w14:paraId="64837B49" w14:textId="2C19E71E"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000</w:t>
            </w:r>
          </w:p>
        </w:tc>
        <w:tc>
          <w:tcPr>
            <w:tcW w:w="0" w:type="auto"/>
            <w:noWrap/>
            <w:hideMark/>
          </w:tcPr>
          <w:p w14:paraId="231D8B7E" w14:textId="19623E20"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85</w:t>
            </w:r>
          </w:p>
        </w:tc>
        <w:tc>
          <w:tcPr>
            <w:tcW w:w="0" w:type="auto"/>
            <w:noWrap/>
            <w:hideMark/>
          </w:tcPr>
          <w:p w14:paraId="3F7D30CC" w14:textId="4087CF9E"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113</w:t>
            </w:r>
          </w:p>
        </w:tc>
        <w:tc>
          <w:tcPr>
            <w:tcW w:w="0" w:type="auto"/>
            <w:noWrap/>
            <w:hideMark/>
          </w:tcPr>
          <w:p w14:paraId="40C5DBA6" w14:textId="441B7959"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108</w:t>
            </w:r>
          </w:p>
        </w:tc>
        <w:tc>
          <w:tcPr>
            <w:tcW w:w="0" w:type="auto"/>
            <w:noWrap/>
            <w:hideMark/>
          </w:tcPr>
          <w:p w14:paraId="01884B78" w14:textId="5F5E9D80"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82</w:t>
            </w:r>
          </w:p>
        </w:tc>
      </w:tr>
      <w:tr w:rsidR="001F2AEE" w:rsidRPr="00891163" w14:paraId="03B2CD1E"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F81E89" w14:textId="2D4B9D4C" w:rsidR="001F2AEE" w:rsidRPr="00891163" w:rsidRDefault="001F2AEE" w:rsidP="001F2AEE">
            <w:pPr>
              <w:spacing w:after="0"/>
              <w:rPr>
                <w:rFonts w:eastAsia="Times New Roman" w:cs="Calibri"/>
                <w:color w:val="000000"/>
                <w:sz w:val="22"/>
                <w:szCs w:val="22"/>
                <w:lang w:eastAsia="en-GB"/>
              </w:rPr>
            </w:pPr>
            <w:r w:rsidRPr="00891163">
              <w:rPr>
                <w:rFonts w:cs="Calibri"/>
                <w:sz w:val="22"/>
                <w:szCs w:val="22"/>
              </w:rPr>
              <w:t>Accuracy_mean</w:t>
            </w:r>
          </w:p>
        </w:tc>
        <w:tc>
          <w:tcPr>
            <w:tcW w:w="0" w:type="auto"/>
            <w:noWrap/>
            <w:hideMark/>
          </w:tcPr>
          <w:p w14:paraId="42B85313" w14:textId="17247100"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976</w:t>
            </w:r>
          </w:p>
        </w:tc>
        <w:tc>
          <w:tcPr>
            <w:tcW w:w="0" w:type="auto"/>
            <w:noWrap/>
            <w:hideMark/>
          </w:tcPr>
          <w:p w14:paraId="3457C98F" w14:textId="3717EECC"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980</w:t>
            </w:r>
          </w:p>
        </w:tc>
        <w:tc>
          <w:tcPr>
            <w:tcW w:w="0" w:type="auto"/>
            <w:noWrap/>
            <w:hideMark/>
          </w:tcPr>
          <w:p w14:paraId="26DC3BA2" w14:textId="6AF9F1B4"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978</w:t>
            </w:r>
          </w:p>
        </w:tc>
        <w:tc>
          <w:tcPr>
            <w:tcW w:w="0" w:type="auto"/>
            <w:noWrap/>
            <w:hideMark/>
          </w:tcPr>
          <w:p w14:paraId="69E870AB" w14:textId="3BA208C7"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980</w:t>
            </w:r>
          </w:p>
        </w:tc>
        <w:tc>
          <w:tcPr>
            <w:tcW w:w="0" w:type="auto"/>
            <w:noWrap/>
            <w:hideMark/>
          </w:tcPr>
          <w:p w14:paraId="15374084" w14:textId="375AA39F"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978</w:t>
            </w:r>
          </w:p>
        </w:tc>
      </w:tr>
      <w:tr w:rsidR="001F2AEE" w:rsidRPr="00891163" w14:paraId="5D84C0A6"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39E1C" w14:textId="12279C9E" w:rsidR="001F2AEE" w:rsidRPr="00891163" w:rsidRDefault="001F2AEE" w:rsidP="001F2AEE">
            <w:pPr>
              <w:spacing w:after="0"/>
              <w:rPr>
                <w:rFonts w:eastAsia="Times New Roman" w:cs="Calibri"/>
                <w:color w:val="000000"/>
                <w:sz w:val="22"/>
                <w:szCs w:val="22"/>
                <w:lang w:eastAsia="en-GB"/>
              </w:rPr>
            </w:pPr>
            <w:r w:rsidRPr="00891163">
              <w:rPr>
                <w:rFonts w:cs="Calibri"/>
                <w:sz w:val="22"/>
                <w:szCs w:val="22"/>
              </w:rPr>
              <w:t>Accuracy_std</w:t>
            </w:r>
          </w:p>
        </w:tc>
        <w:tc>
          <w:tcPr>
            <w:tcW w:w="0" w:type="auto"/>
            <w:noWrap/>
            <w:hideMark/>
          </w:tcPr>
          <w:p w14:paraId="57858A70" w14:textId="663B5E66"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07</w:t>
            </w:r>
          </w:p>
        </w:tc>
        <w:tc>
          <w:tcPr>
            <w:tcW w:w="0" w:type="auto"/>
            <w:noWrap/>
            <w:hideMark/>
          </w:tcPr>
          <w:p w14:paraId="391CC4AD" w14:textId="61FF6B1B"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06</w:t>
            </w:r>
          </w:p>
        </w:tc>
        <w:tc>
          <w:tcPr>
            <w:tcW w:w="0" w:type="auto"/>
            <w:noWrap/>
            <w:hideMark/>
          </w:tcPr>
          <w:p w14:paraId="1FB20075" w14:textId="4AFC0409"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08</w:t>
            </w:r>
          </w:p>
        </w:tc>
        <w:tc>
          <w:tcPr>
            <w:tcW w:w="0" w:type="auto"/>
            <w:noWrap/>
            <w:hideMark/>
          </w:tcPr>
          <w:p w14:paraId="0AC859A8" w14:textId="77C975E1"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05</w:t>
            </w:r>
          </w:p>
        </w:tc>
        <w:tc>
          <w:tcPr>
            <w:tcW w:w="0" w:type="auto"/>
            <w:noWrap/>
            <w:hideMark/>
          </w:tcPr>
          <w:p w14:paraId="43242AA4" w14:textId="7F59D66D"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0.</w:t>
            </w:r>
            <w:r w:rsidR="002F50D8" w:rsidRPr="00891163">
              <w:rPr>
                <w:rFonts w:cs="Calibri"/>
                <w:color w:val="000000"/>
                <w:sz w:val="22"/>
                <w:szCs w:val="22"/>
              </w:rPr>
              <w:t>008</w:t>
            </w:r>
          </w:p>
        </w:tc>
      </w:tr>
      <w:tr w:rsidR="001F2AEE" w:rsidRPr="00891163" w14:paraId="4089F27F"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DF8FCC" w14:textId="40A8A206" w:rsidR="001F2AEE" w:rsidRPr="00891163" w:rsidRDefault="001F2AEE" w:rsidP="001F2AEE">
            <w:pPr>
              <w:spacing w:after="0"/>
              <w:rPr>
                <w:rFonts w:eastAsia="Times New Roman" w:cs="Calibri"/>
                <w:color w:val="000000"/>
                <w:sz w:val="22"/>
                <w:szCs w:val="22"/>
                <w:lang w:eastAsia="en-GB"/>
              </w:rPr>
            </w:pPr>
            <w:r w:rsidRPr="00891163">
              <w:rPr>
                <w:rFonts w:cs="Calibri"/>
                <w:sz w:val="22"/>
                <w:szCs w:val="22"/>
              </w:rPr>
              <w:t>Baseline_mean</w:t>
            </w:r>
          </w:p>
        </w:tc>
        <w:tc>
          <w:tcPr>
            <w:tcW w:w="0" w:type="auto"/>
            <w:noWrap/>
            <w:hideMark/>
          </w:tcPr>
          <w:p w14:paraId="439C69BD" w14:textId="4B937ECD"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98.</w:t>
            </w:r>
            <w:r w:rsidR="002F50D8" w:rsidRPr="00891163">
              <w:rPr>
                <w:rFonts w:cs="Calibri"/>
                <w:color w:val="000000"/>
                <w:sz w:val="22"/>
                <w:szCs w:val="22"/>
              </w:rPr>
              <w:t>260</w:t>
            </w:r>
          </w:p>
        </w:tc>
        <w:tc>
          <w:tcPr>
            <w:tcW w:w="0" w:type="auto"/>
            <w:noWrap/>
            <w:hideMark/>
          </w:tcPr>
          <w:p w14:paraId="62914F53" w14:textId="2E5E6762"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98.</w:t>
            </w:r>
            <w:r w:rsidR="002F50D8" w:rsidRPr="00891163">
              <w:rPr>
                <w:rFonts w:cs="Calibri"/>
                <w:color w:val="000000"/>
                <w:sz w:val="22"/>
                <w:szCs w:val="22"/>
              </w:rPr>
              <w:t>260</w:t>
            </w:r>
          </w:p>
        </w:tc>
        <w:tc>
          <w:tcPr>
            <w:tcW w:w="0" w:type="auto"/>
            <w:noWrap/>
            <w:hideMark/>
          </w:tcPr>
          <w:p w14:paraId="7B9D10EB" w14:textId="7AE6C404"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98.</w:t>
            </w:r>
            <w:r w:rsidR="002F50D8" w:rsidRPr="00891163">
              <w:rPr>
                <w:rFonts w:cs="Calibri"/>
                <w:color w:val="000000"/>
                <w:sz w:val="22"/>
                <w:szCs w:val="22"/>
              </w:rPr>
              <w:t>260</w:t>
            </w:r>
          </w:p>
        </w:tc>
        <w:tc>
          <w:tcPr>
            <w:tcW w:w="0" w:type="auto"/>
            <w:noWrap/>
            <w:hideMark/>
          </w:tcPr>
          <w:p w14:paraId="539F0B8B" w14:textId="0D9978D1"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98.</w:t>
            </w:r>
            <w:r w:rsidR="002F50D8" w:rsidRPr="00891163">
              <w:rPr>
                <w:rFonts w:cs="Calibri"/>
                <w:color w:val="000000"/>
                <w:sz w:val="22"/>
                <w:szCs w:val="22"/>
              </w:rPr>
              <w:t>260</w:t>
            </w:r>
          </w:p>
        </w:tc>
        <w:tc>
          <w:tcPr>
            <w:tcW w:w="0" w:type="auto"/>
            <w:noWrap/>
            <w:hideMark/>
          </w:tcPr>
          <w:p w14:paraId="178ABD39" w14:textId="061A7F28" w:rsidR="001F2AEE" w:rsidRPr="00891163" w:rsidRDefault="001F2AEE" w:rsidP="00891163">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98.</w:t>
            </w:r>
            <w:r w:rsidR="002F50D8" w:rsidRPr="00891163">
              <w:rPr>
                <w:rFonts w:cs="Calibri"/>
                <w:color w:val="000000"/>
                <w:sz w:val="22"/>
                <w:szCs w:val="22"/>
              </w:rPr>
              <w:t>260</w:t>
            </w:r>
          </w:p>
        </w:tc>
      </w:tr>
      <w:tr w:rsidR="001F2AEE" w:rsidRPr="00891163" w14:paraId="1856A4A7"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28D439" w14:textId="18714750" w:rsidR="001F2AEE" w:rsidRPr="00891163" w:rsidRDefault="001F2AEE" w:rsidP="001F2AEE">
            <w:pPr>
              <w:spacing w:after="0"/>
              <w:rPr>
                <w:rFonts w:eastAsia="Times New Roman" w:cs="Calibri"/>
                <w:color w:val="000000"/>
                <w:sz w:val="22"/>
                <w:szCs w:val="22"/>
                <w:lang w:eastAsia="en-GB"/>
              </w:rPr>
            </w:pPr>
            <w:r w:rsidRPr="00891163">
              <w:rPr>
                <w:rFonts w:eastAsia="Times New Roman" w:cs="Calibri"/>
                <w:sz w:val="22"/>
                <w:szCs w:val="22"/>
                <w:lang w:eastAsia="en-GB"/>
              </w:rPr>
              <w:t>Total time (sec)</w:t>
            </w:r>
          </w:p>
        </w:tc>
        <w:tc>
          <w:tcPr>
            <w:tcW w:w="0" w:type="auto"/>
            <w:noWrap/>
            <w:hideMark/>
          </w:tcPr>
          <w:p w14:paraId="44623944" w14:textId="53A37616"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173.</w:t>
            </w:r>
            <w:r w:rsidR="002F50D8" w:rsidRPr="00891163">
              <w:rPr>
                <w:rFonts w:cs="Calibri"/>
                <w:color w:val="000000"/>
                <w:sz w:val="22"/>
                <w:szCs w:val="22"/>
              </w:rPr>
              <w:t>820</w:t>
            </w:r>
          </w:p>
        </w:tc>
        <w:tc>
          <w:tcPr>
            <w:tcW w:w="0" w:type="auto"/>
            <w:noWrap/>
            <w:hideMark/>
          </w:tcPr>
          <w:p w14:paraId="073BC624" w14:textId="3A73833D"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228.</w:t>
            </w:r>
            <w:r w:rsidR="002F50D8" w:rsidRPr="00891163">
              <w:rPr>
                <w:rFonts w:cs="Calibri"/>
                <w:color w:val="000000"/>
                <w:sz w:val="22"/>
                <w:szCs w:val="22"/>
              </w:rPr>
              <w:t>400</w:t>
            </w:r>
          </w:p>
        </w:tc>
        <w:tc>
          <w:tcPr>
            <w:tcW w:w="0" w:type="auto"/>
            <w:noWrap/>
            <w:hideMark/>
          </w:tcPr>
          <w:p w14:paraId="1B2CFDCA" w14:textId="1F49711F"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208.</w:t>
            </w:r>
            <w:r w:rsidR="002F50D8" w:rsidRPr="00891163">
              <w:rPr>
                <w:rFonts w:cs="Calibri"/>
                <w:color w:val="000000"/>
                <w:sz w:val="22"/>
                <w:szCs w:val="22"/>
              </w:rPr>
              <w:t>900</w:t>
            </w:r>
          </w:p>
        </w:tc>
        <w:tc>
          <w:tcPr>
            <w:tcW w:w="0" w:type="auto"/>
            <w:noWrap/>
            <w:hideMark/>
          </w:tcPr>
          <w:p w14:paraId="2810F664" w14:textId="1FA7A6C7"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259.</w:t>
            </w:r>
            <w:r w:rsidR="002F50D8" w:rsidRPr="00891163">
              <w:rPr>
                <w:rFonts w:cs="Calibri"/>
                <w:color w:val="000000"/>
                <w:sz w:val="22"/>
                <w:szCs w:val="22"/>
              </w:rPr>
              <w:t>110</w:t>
            </w:r>
          </w:p>
        </w:tc>
        <w:tc>
          <w:tcPr>
            <w:tcW w:w="0" w:type="auto"/>
            <w:noWrap/>
            <w:hideMark/>
          </w:tcPr>
          <w:p w14:paraId="2DC92329" w14:textId="455BA94A" w:rsidR="001F2AEE" w:rsidRPr="00891163" w:rsidRDefault="001F2AEE" w:rsidP="00891163">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891163">
              <w:rPr>
                <w:rFonts w:cs="Calibri"/>
                <w:color w:val="000000"/>
                <w:sz w:val="22"/>
                <w:szCs w:val="22"/>
              </w:rPr>
              <w:t>192.</w:t>
            </w:r>
            <w:r w:rsidR="002F50D8" w:rsidRPr="00891163">
              <w:rPr>
                <w:rFonts w:cs="Calibri"/>
                <w:color w:val="000000"/>
                <w:sz w:val="22"/>
                <w:szCs w:val="22"/>
              </w:rPr>
              <w:t>260</w:t>
            </w:r>
          </w:p>
        </w:tc>
      </w:tr>
    </w:tbl>
    <w:p w14:paraId="6DDCFE9F" w14:textId="77777777" w:rsidR="003E3322" w:rsidRDefault="003E3322" w:rsidP="00404077"/>
    <w:p w14:paraId="47E7EFB8" w14:textId="5C21ECBD" w:rsidR="004D6C91" w:rsidRDefault="009B4079" w:rsidP="00EF765E">
      <w:r>
        <w:t>In</w:t>
      </w:r>
      <w:r w:rsidR="00D65E09">
        <w:t xml:space="preserve"> </w:t>
      </w:r>
      <w:r w:rsidR="000D3078">
        <w:fldChar w:fldCharType="begin"/>
      </w:r>
      <w:r w:rsidR="000D3078">
        <w:instrText xml:space="preserve"> REF _Ref70433899 \h </w:instrText>
      </w:r>
      <w:r w:rsidR="00EF765E">
        <w:instrText xml:space="preserve"> \* MERGEFORMAT </w:instrText>
      </w:r>
      <w:r w:rsidR="000D3078">
        <w:fldChar w:fldCharType="separate"/>
      </w:r>
      <w:r w:rsidR="00B26196">
        <w:t xml:space="preserve">Table </w:t>
      </w:r>
      <w:r w:rsidR="00B26196">
        <w:rPr>
          <w:noProof/>
        </w:rPr>
        <w:t>24</w:t>
      </w:r>
      <w:r w:rsidR="000D3078">
        <w:fldChar w:fldCharType="end"/>
      </w:r>
      <w:r>
        <w:t>, the results of the experiment conducted on the large datasets are shown. In the first instance, the best performing classifiers of the previous experiments were used for the experiments on large datasets. However</w:t>
      </w:r>
      <w:r w:rsidR="00D617DB">
        <w:t>,</w:t>
      </w:r>
      <w:r>
        <w:t xml:space="preserve"> only the </w:t>
      </w:r>
      <w:r w:rsidR="007F56B9">
        <w:t>Decision Tree</w:t>
      </w:r>
      <w:r w:rsidR="007F56B9" w:rsidDel="007F56B9">
        <w:t xml:space="preserve"> </w:t>
      </w:r>
      <w:r>
        <w:t>classifier achieves in all the experiments one of the highest utility scores. Since the other best-performing classifiers of the previous experiment underperformed, the experiment was then executed for all the other, earlier mentioned, classifiers. For the experiment</w:t>
      </w:r>
      <w:r w:rsidR="00244B4F">
        <w:t>s</w:t>
      </w:r>
      <w:r>
        <w:t xml:space="preserve"> on</w:t>
      </w:r>
      <w:r w:rsidR="00F13D18">
        <w:t xml:space="preserve"> the</w:t>
      </w:r>
      <w:r>
        <w:t xml:space="preserve"> 2000 and 500</w:t>
      </w:r>
      <w:r w:rsidR="006B52C5">
        <w:t>0</w:t>
      </w:r>
      <w:r>
        <w:t xml:space="preserve"> patients</w:t>
      </w:r>
      <w:r w:rsidR="00F13D18">
        <w:t xml:space="preserve"> dataset</w:t>
      </w:r>
      <w:r>
        <w:t xml:space="preserve">, the Decision Tree and Light Gradient boosting model achieve the highest utility score. However, it is not the case for the experiment performed on training dataset A. Here the performance of the LGBM classifier has drastically decreased (under 0.001), but the XGBoost achieves the second “highest” utility score </w:t>
      </w:r>
      <w:r w:rsidR="007116AF">
        <w:t xml:space="preserve">(0.0016) </w:t>
      </w:r>
      <w:r>
        <w:t xml:space="preserve">after the Decision Tree classifier. </w:t>
      </w:r>
      <w:r w:rsidRPr="00541B8A">
        <w:t xml:space="preserve">Based on the results of the experiment </w:t>
      </w:r>
      <w:r w:rsidR="003A6762">
        <w:t xml:space="preserve">on </w:t>
      </w:r>
      <w:r w:rsidRPr="00541B8A">
        <w:t xml:space="preserve">training </w:t>
      </w:r>
      <w:r w:rsidR="003A6762">
        <w:t>data</w:t>
      </w:r>
      <w:r w:rsidRPr="00541B8A">
        <w:t>set</w:t>
      </w:r>
      <w:r w:rsidR="003A6762">
        <w:t xml:space="preserve"> </w:t>
      </w:r>
      <w:r w:rsidRPr="00541B8A">
        <w:t xml:space="preserve">A, this filling method does not </w:t>
      </w:r>
      <w:r>
        <w:t xml:space="preserve">perform </w:t>
      </w:r>
      <w:r w:rsidRPr="00541B8A">
        <w:t>well compared to the previous</w:t>
      </w:r>
      <w:r>
        <w:t>ly</w:t>
      </w:r>
      <w:r w:rsidRPr="00541B8A">
        <w:t xml:space="preserve"> </w:t>
      </w:r>
      <w:r>
        <w:t xml:space="preserve">discussed </w:t>
      </w:r>
      <w:r w:rsidRPr="00541B8A">
        <w:t>filling methods.</w:t>
      </w:r>
    </w:p>
    <w:p w14:paraId="645C66FD" w14:textId="77777777" w:rsidR="003819C2" w:rsidRDefault="003819C2" w:rsidP="00404077"/>
    <w:p w14:paraId="1089F6EE" w14:textId="230E13A9" w:rsidR="00800F81" w:rsidRDefault="00800F81" w:rsidP="00800F81">
      <w:pPr>
        <w:pStyle w:val="Caption"/>
        <w:keepNext/>
        <w:jc w:val="center"/>
      </w:pPr>
      <w:bookmarkStart w:id="388" w:name="_Ref70433899"/>
      <w:bookmarkStart w:id="389" w:name="_Toc70928390"/>
      <w:bookmarkStart w:id="390" w:name="_Toc72138030"/>
      <w:r>
        <w:t xml:space="preserve">Table </w:t>
      </w:r>
      <w:r>
        <w:fldChar w:fldCharType="begin"/>
      </w:r>
      <w:r>
        <w:instrText xml:space="preserve"> SEQ Table \* ARABIC </w:instrText>
      </w:r>
      <w:r>
        <w:fldChar w:fldCharType="separate"/>
      </w:r>
      <w:r w:rsidR="00B26196">
        <w:rPr>
          <w:noProof/>
        </w:rPr>
        <w:t>24</w:t>
      </w:r>
      <w:r>
        <w:fldChar w:fldCharType="end"/>
      </w:r>
      <w:bookmarkEnd w:id="388"/>
      <w:r>
        <w:t xml:space="preserve">: </w:t>
      </w:r>
      <w:r w:rsidRPr="003F49ED">
        <w:t xml:space="preserve">Results of </w:t>
      </w:r>
      <w:r w:rsidR="008525DA">
        <w:t xml:space="preserve">the </w:t>
      </w:r>
      <w:r w:rsidRPr="003F49ED">
        <w:t>FFIL_mean experiment</w:t>
      </w:r>
      <w:r w:rsidR="008525DA">
        <w:t>s</w:t>
      </w:r>
      <w:r w:rsidRPr="003F49ED">
        <w:t xml:space="preserve"> on </w:t>
      </w:r>
      <w:r w:rsidR="00A40099">
        <w:t xml:space="preserve">the </w:t>
      </w:r>
      <w:r w:rsidRPr="003F49ED">
        <w:t>large datasets</w:t>
      </w:r>
      <w:bookmarkEnd w:id="389"/>
      <w:bookmarkEnd w:id="390"/>
    </w:p>
    <w:tbl>
      <w:tblPr>
        <w:tblStyle w:val="thesistable"/>
        <w:tblW w:w="0" w:type="auto"/>
        <w:jc w:val="center"/>
        <w:tblLook w:val="04A0" w:firstRow="1" w:lastRow="0" w:firstColumn="1" w:lastColumn="0" w:noHBand="0" w:noVBand="1"/>
      </w:tblPr>
      <w:tblGrid>
        <w:gridCol w:w="1908"/>
        <w:gridCol w:w="941"/>
        <w:gridCol w:w="941"/>
        <w:gridCol w:w="941"/>
        <w:gridCol w:w="941"/>
        <w:gridCol w:w="1053"/>
        <w:gridCol w:w="1053"/>
      </w:tblGrid>
      <w:tr w:rsidR="00536FD8" w:rsidRPr="006A1549" w14:paraId="6B194EA3" w14:textId="77777777" w:rsidTr="00D2636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683380" w14:textId="77777777" w:rsidR="00536FD8" w:rsidRPr="00E8259C" w:rsidRDefault="00536FD8" w:rsidP="000C2388">
            <w:pPr>
              <w:spacing w:after="0"/>
              <w:jc w:val="left"/>
              <w:rPr>
                <w:rFonts w:eastAsia="Times New Roman" w:cs="Calibri"/>
                <w:sz w:val="22"/>
                <w:szCs w:val="22"/>
                <w:lang w:eastAsia="en-GB"/>
              </w:rPr>
            </w:pPr>
          </w:p>
        </w:tc>
        <w:tc>
          <w:tcPr>
            <w:tcW w:w="0" w:type="auto"/>
            <w:gridSpan w:val="2"/>
            <w:noWrap/>
            <w:hideMark/>
          </w:tcPr>
          <w:p w14:paraId="6C8C94BB" w14:textId="77777777" w:rsidR="00536FD8" w:rsidRPr="00E8259C" w:rsidRDefault="00536FD8" w:rsidP="004D6C9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eastAsia="Times New Roman" w:cs="Calibri"/>
                <w:color w:val="000000"/>
                <w:sz w:val="22"/>
                <w:szCs w:val="22"/>
                <w:lang w:eastAsia="en-GB"/>
              </w:rPr>
              <w:t>2000</w:t>
            </w:r>
          </w:p>
        </w:tc>
        <w:tc>
          <w:tcPr>
            <w:tcW w:w="0" w:type="auto"/>
            <w:gridSpan w:val="2"/>
            <w:noWrap/>
            <w:hideMark/>
          </w:tcPr>
          <w:p w14:paraId="6832C4F7" w14:textId="77777777" w:rsidR="00536FD8" w:rsidRPr="00E8259C" w:rsidRDefault="00536FD8" w:rsidP="004D6C9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eastAsia="Times New Roman" w:cs="Calibri"/>
                <w:color w:val="000000"/>
                <w:sz w:val="22"/>
                <w:szCs w:val="22"/>
                <w:lang w:eastAsia="en-GB"/>
              </w:rPr>
              <w:t>5000</w:t>
            </w:r>
          </w:p>
        </w:tc>
        <w:tc>
          <w:tcPr>
            <w:tcW w:w="0" w:type="auto"/>
            <w:gridSpan w:val="2"/>
            <w:noWrap/>
            <w:hideMark/>
          </w:tcPr>
          <w:p w14:paraId="7EBB1B75" w14:textId="77777777" w:rsidR="00536FD8" w:rsidRPr="00E8259C" w:rsidRDefault="00536FD8" w:rsidP="004D6C9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eastAsia="Times New Roman" w:cs="Calibri"/>
                <w:color w:val="000000"/>
                <w:sz w:val="22"/>
                <w:szCs w:val="22"/>
                <w:lang w:eastAsia="en-GB"/>
              </w:rPr>
              <w:t>Set_A</w:t>
            </w:r>
          </w:p>
        </w:tc>
      </w:tr>
      <w:tr w:rsidR="00536FD8" w:rsidRPr="006A1549" w14:paraId="2E75D076"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ABC39" w14:textId="77777777" w:rsidR="00536FD8" w:rsidRPr="00E8259C" w:rsidRDefault="00536FD8" w:rsidP="000C2388">
            <w:pPr>
              <w:spacing w:after="0"/>
              <w:jc w:val="left"/>
              <w:rPr>
                <w:rFonts w:eastAsia="Times New Roman" w:cs="Calibri"/>
                <w:color w:val="000000"/>
                <w:sz w:val="22"/>
                <w:szCs w:val="22"/>
                <w:lang w:eastAsia="en-GB"/>
              </w:rPr>
            </w:pPr>
          </w:p>
        </w:tc>
        <w:tc>
          <w:tcPr>
            <w:tcW w:w="0" w:type="auto"/>
            <w:noWrap/>
            <w:hideMark/>
          </w:tcPr>
          <w:p w14:paraId="7C43BE08"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DT</w:t>
            </w:r>
          </w:p>
        </w:tc>
        <w:tc>
          <w:tcPr>
            <w:tcW w:w="0" w:type="auto"/>
            <w:noWrap/>
            <w:hideMark/>
          </w:tcPr>
          <w:p w14:paraId="4DDE2541"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LGBM</w:t>
            </w:r>
          </w:p>
        </w:tc>
        <w:tc>
          <w:tcPr>
            <w:tcW w:w="0" w:type="auto"/>
            <w:noWrap/>
            <w:hideMark/>
          </w:tcPr>
          <w:p w14:paraId="5E47FB43"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DT</w:t>
            </w:r>
          </w:p>
        </w:tc>
        <w:tc>
          <w:tcPr>
            <w:tcW w:w="0" w:type="auto"/>
            <w:noWrap/>
            <w:hideMark/>
          </w:tcPr>
          <w:p w14:paraId="0A7F3294"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LGBM</w:t>
            </w:r>
          </w:p>
        </w:tc>
        <w:tc>
          <w:tcPr>
            <w:tcW w:w="0" w:type="auto"/>
            <w:noWrap/>
            <w:hideMark/>
          </w:tcPr>
          <w:p w14:paraId="4CC40732"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DT</w:t>
            </w:r>
          </w:p>
        </w:tc>
        <w:tc>
          <w:tcPr>
            <w:tcW w:w="0" w:type="auto"/>
            <w:noWrap/>
            <w:hideMark/>
          </w:tcPr>
          <w:p w14:paraId="1754E22F" w14:textId="77777777" w:rsidR="00536FD8" w:rsidRPr="00E8259C" w:rsidRDefault="00536FD8" w:rsidP="0050317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2"/>
                <w:szCs w:val="22"/>
                <w:lang w:eastAsia="en-GB"/>
              </w:rPr>
            </w:pPr>
            <w:r w:rsidRPr="00E8259C">
              <w:rPr>
                <w:rFonts w:eastAsia="Times New Roman" w:cs="Calibri"/>
                <w:b/>
                <w:color w:val="000000"/>
                <w:sz w:val="22"/>
                <w:szCs w:val="22"/>
                <w:lang w:eastAsia="en-GB"/>
              </w:rPr>
              <w:t>XGB</w:t>
            </w:r>
          </w:p>
        </w:tc>
      </w:tr>
      <w:tr w:rsidR="00C27F5B" w:rsidRPr="006A1549" w14:paraId="72193DD7"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CAF8DC" w14:textId="622AAF3C" w:rsidR="00C27F5B" w:rsidRPr="00E8259C" w:rsidRDefault="00C27F5B" w:rsidP="00C27F5B">
            <w:pPr>
              <w:spacing w:after="0"/>
              <w:rPr>
                <w:rFonts w:eastAsia="Times New Roman" w:cs="Calibri"/>
                <w:color w:val="000000"/>
                <w:sz w:val="22"/>
                <w:szCs w:val="22"/>
                <w:lang w:eastAsia="en-GB"/>
              </w:rPr>
            </w:pPr>
            <w:r w:rsidRPr="00E8259C">
              <w:rPr>
                <w:rFonts w:cs="Calibri"/>
                <w:sz w:val="22"/>
                <w:szCs w:val="22"/>
              </w:rPr>
              <w:t>UtilityScore_mean</w:t>
            </w:r>
          </w:p>
        </w:tc>
        <w:tc>
          <w:tcPr>
            <w:tcW w:w="0" w:type="auto"/>
            <w:noWrap/>
            <w:hideMark/>
          </w:tcPr>
          <w:p w14:paraId="1DBA0064" w14:textId="6CA94F3F"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16</w:t>
            </w:r>
          </w:p>
        </w:tc>
        <w:tc>
          <w:tcPr>
            <w:tcW w:w="0" w:type="auto"/>
            <w:noWrap/>
            <w:hideMark/>
          </w:tcPr>
          <w:p w14:paraId="03ADC889" w14:textId="05C9D45B"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2"/>
                <w:szCs w:val="22"/>
                <w:lang w:eastAsia="en-GB"/>
              </w:rPr>
            </w:pPr>
            <w:r w:rsidRPr="00E8259C">
              <w:rPr>
                <w:rFonts w:cs="Calibri"/>
                <w:b/>
                <w:color w:val="000000"/>
                <w:sz w:val="22"/>
                <w:szCs w:val="22"/>
              </w:rPr>
              <w:t>0</w:t>
            </w:r>
            <w:r w:rsidR="00AD00C0" w:rsidRPr="00E8259C">
              <w:rPr>
                <w:rFonts w:cs="Calibri"/>
                <w:b/>
                <w:color w:val="000000"/>
                <w:sz w:val="22"/>
                <w:szCs w:val="22"/>
              </w:rPr>
              <w:t>.</w:t>
            </w:r>
            <w:r w:rsidR="006E3D03" w:rsidRPr="00E8259C">
              <w:rPr>
                <w:rFonts w:cs="Calibri"/>
                <w:b/>
                <w:bCs/>
                <w:color w:val="000000"/>
                <w:sz w:val="22"/>
                <w:szCs w:val="22"/>
              </w:rPr>
              <w:t>029</w:t>
            </w:r>
          </w:p>
        </w:tc>
        <w:tc>
          <w:tcPr>
            <w:tcW w:w="0" w:type="auto"/>
            <w:noWrap/>
            <w:hideMark/>
          </w:tcPr>
          <w:p w14:paraId="3CF2D8D5" w14:textId="12A64BA6"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2"/>
                <w:szCs w:val="22"/>
                <w:lang w:eastAsia="en-GB"/>
              </w:rPr>
            </w:pPr>
            <w:r w:rsidRPr="00E8259C">
              <w:rPr>
                <w:rFonts w:cs="Calibri"/>
                <w:b/>
                <w:color w:val="000000"/>
                <w:sz w:val="22"/>
                <w:szCs w:val="22"/>
              </w:rPr>
              <w:t>0</w:t>
            </w:r>
            <w:r w:rsidR="00AD00C0" w:rsidRPr="00E8259C">
              <w:rPr>
                <w:rFonts w:cs="Calibri"/>
                <w:b/>
                <w:color w:val="000000"/>
                <w:sz w:val="22"/>
                <w:szCs w:val="22"/>
              </w:rPr>
              <w:t>.</w:t>
            </w:r>
            <w:r w:rsidR="006E3D03" w:rsidRPr="00E8259C">
              <w:rPr>
                <w:rFonts w:cs="Calibri"/>
                <w:b/>
                <w:bCs/>
                <w:color w:val="000000"/>
                <w:sz w:val="22"/>
                <w:szCs w:val="22"/>
              </w:rPr>
              <w:t>029</w:t>
            </w:r>
          </w:p>
        </w:tc>
        <w:tc>
          <w:tcPr>
            <w:tcW w:w="0" w:type="auto"/>
            <w:noWrap/>
            <w:hideMark/>
          </w:tcPr>
          <w:p w14:paraId="4B752B89" w14:textId="690F05C9"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17</w:t>
            </w:r>
          </w:p>
        </w:tc>
        <w:tc>
          <w:tcPr>
            <w:tcW w:w="0" w:type="auto"/>
            <w:noWrap/>
            <w:hideMark/>
          </w:tcPr>
          <w:p w14:paraId="6913FD89" w14:textId="2BE74E22"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2"/>
                <w:szCs w:val="22"/>
                <w:lang w:eastAsia="en-GB"/>
              </w:rPr>
            </w:pPr>
            <w:r w:rsidRPr="00E8259C">
              <w:rPr>
                <w:rFonts w:cs="Calibri"/>
                <w:b/>
                <w:color w:val="000000"/>
                <w:sz w:val="22"/>
                <w:szCs w:val="22"/>
              </w:rPr>
              <w:t>0</w:t>
            </w:r>
            <w:r w:rsidR="00AD00C0" w:rsidRPr="00E8259C">
              <w:rPr>
                <w:rFonts w:cs="Calibri"/>
                <w:b/>
                <w:color w:val="000000"/>
                <w:sz w:val="22"/>
                <w:szCs w:val="22"/>
              </w:rPr>
              <w:t>.</w:t>
            </w:r>
            <w:r w:rsidR="006E3D03" w:rsidRPr="00E8259C">
              <w:rPr>
                <w:rFonts w:cs="Calibri"/>
                <w:b/>
                <w:bCs/>
                <w:color w:val="000000"/>
                <w:sz w:val="22"/>
                <w:szCs w:val="22"/>
              </w:rPr>
              <w:t>034</w:t>
            </w:r>
          </w:p>
        </w:tc>
        <w:tc>
          <w:tcPr>
            <w:tcW w:w="0" w:type="auto"/>
            <w:noWrap/>
            <w:hideMark/>
          </w:tcPr>
          <w:p w14:paraId="3EF257A5" w14:textId="2995D062"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02</w:t>
            </w:r>
          </w:p>
        </w:tc>
      </w:tr>
      <w:tr w:rsidR="00C27F5B" w:rsidRPr="006A1549" w14:paraId="06E9FD99"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64655" w14:textId="57A0A1CA" w:rsidR="00C27F5B" w:rsidRPr="00E8259C" w:rsidRDefault="00C27F5B" w:rsidP="00C27F5B">
            <w:pPr>
              <w:spacing w:after="0"/>
              <w:rPr>
                <w:rFonts w:eastAsia="Times New Roman" w:cs="Calibri"/>
                <w:color w:val="000000"/>
                <w:sz w:val="22"/>
                <w:szCs w:val="22"/>
                <w:lang w:eastAsia="en-GB"/>
              </w:rPr>
            </w:pPr>
            <w:r w:rsidRPr="00E8259C">
              <w:rPr>
                <w:rFonts w:cs="Calibri"/>
                <w:sz w:val="22"/>
                <w:szCs w:val="22"/>
              </w:rPr>
              <w:t>UtilityScore_std</w:t>
            </w:r>
          </w:p>
        </w:tc>
        <w:tc>
          <w:tcPr>
            <w:tcW w:w="0" w:type="auto"/>
            <w:noWrap/>
            <w:hideMark/>
          </w:tcPr>
          <w:p w14:paraId="67A51400" w14:textId="09DCBE2E"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43</w:t>
            </w:r>
          </w:p>
        </w:tc>
        <w:tc>
          <w:tcPr>
            <w:tcW w:w="0" w:type="auto"/>
            <w:noWrap/>
            <w:hideMark/>
          </w:tcPr>
          <w:p w14:paraId="42FD3E22" w14:textId="55086A33"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45</w:t>
            </w:r>
          </w:p>
        </w:tc>
        <w:tc>
          <w:tcPr>
            <w:tcW w:w="0" w:type="auto"/>
            <w:noWrap/>
            <w:hideMark/>
          </w:tcPr>
          <w:p w14:paraId="08457B0B" w14:textId="0DEF92DF"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26</w:t>
            </w:r>
          </w:p>
        </w:tc>
        <w:tc>
          <w:tcPr>
            <w:tcW w:w="0" w:type="auto"/>
            <w:noWrap/>
            <w:hideMark/>
          </w:tcPr>
          <w:p w14:paraId="6C8DFC8E" w14:textId="14966E4A"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19</w:t>
            </w:r>
          </w:p>
        </w:tc>
        <w:tc>
          <w:tcPr>
            <w:tcW w:w="0" w:type="auto"/>
            <w:noWrap/>
            <w:hideMark/>
          </w:tcPr>
          <w:p w14:paraId="1E1ED032" w14:textId="44AEAADF"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49</w:t>
            </w:r>
          </w:p>
        </w:tc>
        <w:tc>
          <w:tcPr>
            <w:tcW w:w="0" w:type="auto"/>
            <w:noWrap/>
            <w:hideMark/>
          </w:tcPr>
          <w:p w14:paraId="1F25C457" w14:textId="79716F11"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03</w:t>
            </w:r>
          </w:p>
        </w:tc>
      </w:tr>
      <w:tr w:rsidR="00C27F5B" w:rsidRPr="006A1549" w14:paraId="6A7C02DE"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B28EB4" w14:textId="6796775D" w:rsidR="00C27F5B" w:rsidRPr="00E8259C" w:rsidRDefault="00C27F5B" w:rsidP="00C27F5B">
            <w:pPr>
              <w:spacing w:after="0"/>
              <w:rPr>
                <w:rFonts w:eastAsia="Times New Roman" w:cs="Calibri"/>
                <w:color w:val="000000"/>
                <w:sz w:val="22"/>
                <w:szCs w:val="22"/>
                <w:lang w:eastAsia="en-GB"/>
              </w:rPr>
            </w:pPr>
            <w:r w:rsidRPr="00E8259C">
              <w:rPr>
                <w:rFonts w:cs="Calibri"/>
                <w:sz w:val="22"/>
                <w:szCs w:val="22"/>
              </w:rPr>
              <w:t>F1Score_mean</w:t>
            </w:r>
          </w:p>
        </w:tc>
        <w:tc>
          <w:tcPr>
            <w:tcW w:w="0" w:type="auto"/>
            <w:noWrap/>
            <w:hideMark/>
          </w:tcPr>
          <w:p w14:paraId="32196B1B" w14:textId="1043A4AA"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37</w:t>
            </w:r>
          </w:p>
        </w:tc>
        <w:tc>
          <w:tcPr>
            <w:tcW w:w="0" w:type="auto"/>
            <w:noWrap/>
            <w:hideMark/>
          </w:tcPr>
          <w:p w14:paraId="142EAAE0" w14:textId="32E07755"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40</w:t>
            </w:r>
          </w:p>
        </w:tc>
        <w:tc>
          <w:tcPr>
            <w:tcW w:w="0" w:type="auto"/>
            <w:noWrap/>
            <w:hideMark/>
          </w:tcPr>
          <w:p w14:paraId="5D5E1277" w14:textId="32E190BE"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60</w:t>
            </w:r>
          </w:p>
        </w:tc>
        <w:tc>
          <w:tcPr>
            <w:tcW w:w="0" w:type="auto"/>
            <w:noWrap/>
            <w:hideMark/>
          </w:tcPr>
          <w:p w14:paraId="7CF736D1" w14:textId="0200F56A"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33</w:t>
            </w:r>
          </w:p>
        </w:tc>
        <w:tc>
          <w:tcPr>
            <w:tcW w:w="0" w:type="auto"/>
            <w:noWrap/>
            <w:hideMark/>
          </w:tcPr>
          <w:p w14:paraId="32FEFD18" w14:textId="45CCCDCA"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58</w:t>
            </w:r>
          </w:p>
        </w:tc>
        <w:tc>
          <w:tcPr>
            <w:tcW w:w="0" w:type="auto"/>
            <w:noWrap/>
            <w:hideMark/>
          </w:tcPr>
          <w:p w14:paraId="7B403D49" w14:textId="28D15AE2" w:rsidR="00C27F5B" w:rsidRPr="00E8259C" w:rsidRDefault="00C27F5B"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04</w:t>
            </w:r>
          </w:p>
        </w:tc>
      </w:tr>
      <w:tr w:rsidR="00C27F5B" w:rsidRPr="006A1549" w14:paraId="0A2E72A7"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86E779" w14:textId="23498D90" w:rsidR="00C27F5B" w:rsidRPr="00E8259C" w:rsidRDefault="00C27F5B" w:rsidP="00C27F5B">
            <w:pPr>
              <w:spacing w:after="0"/>
              <w:rPr>
                <w:rFonts w:eastAsia="Times New Roman" w:cs="Calibri"/>
                <w:color w:val="000000"/>
                <w:sz w:val="22"/>
                <w:szCs w:val="22"/>
                <w:lang w:eastAsia="en-GB"/>
              </w:rPr>
            </w:pPr>
            <w:r w:rsidRPr="00E8259C">
              <w:rPr>
                <w:rFonts w:cs="Calibri"/>
                <w:sz w:val="22"/>
                <w:szCs w:val="22"/>
              </w:rPr>
              <w:t>F1Score_std</w:t>
            </w:r>
          </w:p>
        </w:tc>
        <w:tc>
          <w:tcPr>
            <w:tcW w:w="0" w:type="auto"/>
            <w:noWrap/>
            <w:hideMark/>
          </w:tcPr>
          <w:p w14:paraId="7C6AEB37" w14:textId="54F28F34"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39</w:t>
            </w:r>
          </w:p>
        </w:tc>
        <w:tc>
          <w:tcPr>
            <w:tcW w:w="0" w:type="auto"/>
            <w:noWrap/>
            <w:hideMark/>
          </w:tcPr>
          <w:p w14:paraId="2CCE8A27" w14:textId="7CFF44D2"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54</w:t>
            </w:r>
          </w:p>
        </w:tc>
        <w:tc>
          <w:tcPr>
            <w:tcW w:w="0" w:type="auto"/>
            <w:noWrap/>
            <w:hideMark/>
          </w:tcPr>
          <w:p w14:paraId="0A96C6AC" w14:textId="697E321B"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31</w:t>
            </w:r>
          </w:p>
        </w:tc>
        <w:tc>
          <w:tcPr>
            <w:tcW w:w="0" w:type="auto"/>
            <w:noWrap/>
            <w:hideMark/>
          </w:tcPr>
          <w:p w14:paraId="5550796B" w14:textId="411AAFE6"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32</w:t>
            </w:r>
          </w:p>
        </w:tc>
        <w:tc>
          <w:tcPr>
            <w:tcW w:w="0" w:type="auto"/>
            <w:noWrap/>
            <w:hideMark/>
          </w:tcPr>
          <w:p w14:paraId="0B4EDBE9" w14:textId="60794AE4"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27</w:t>
            </w:r>
          </w:p>
        </w:tc>
        <w:tc>
          <w:tcPr>
            <w:tcW w:w="0" w:type="auto"/>
            <w:noWrap/>
            <w:hideMark/>
          </w:tcPr>
          <w:p w14:paraId="6B572B8B" w14:textId="29CC4F41" w:rsidR="00C27F5B" w:rsidRPr="00E8259C" w:rsidRDefault="00C27F5B"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AD00C0" w:rsidRPr="00E8259C">
              <w:rPr>
                <w:rFonts w:cs="Calibri"/>
                <w:color w:val="000000"/>
                <w:sz w:val="22"/>
                <w:szCs w:val="22"/>
              </w:rPr>
              <w:t>.</w:t>
            </w:r>
            <w:r w:rsidR="006E3D03" w:rsidRPr="00E8259C">
              <w:rPr>
                <w:rFonts w:cs="Calibri"/>
                <w:color w:val="000000"/>
                <w:sz w:val="22"/>
                <w:szCs w:val="22"/>
              </w:rPr>
              <w:t>007</w:t>
            </w:r>
          </w:p>
        </w:tc>
      </w:tr>
      <w:tr w:rsidR="00DD508A" w:rsidRPr="006A1549" w14:paraId="6316ABC0"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F12D96" w14:textId="46D87F51" w:rsidR="00DD508A" w:rsidRPr="00E8259C" w:rsidRDefault="00DD508A" w:rsidP="00DD508A">
            <w:pPr>
              <w:spacing w:after="0"/>
              <w:rPr>
                <w:rFonts w:eastAsia="Times New Roman" w:cs="Calibri"/>
                <w:color w:val="000000"/>
                <w:sz w:val="22"/>
                <w:szCs w:val="22"/>
                <w:lang w:eastAsia="en-GB"/>
              </w:rPr>
            </w:pPr>
            <w:r w:rsidRPr="00E8259C">
              <w:rPr>
                <w:rFonts w:cs="Calibri"/>
                <w:sz w:val="22"/>
                <w:szCs w:val="22"/>
              </w:rPr>
              <w:t>AUROC_mean</w:t>
            </w:r>
          </w:p>
        </w:tc>
        <w:tc>
          <w:tcPr>
            <w:tcW w:w="0" w:type="auto"/>
            <w:noWrap/>
            <w:hideMark/>
          </w:tcPr>
          <w:p w14:paraId="696EA0D1" w14:textId="7A89F36E"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541C5D26" w14:textId="31B9CA7D"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761</w:t>
            </w:r>
          </w:p>
        </w:tc>
        <w:tc>
          <w:tcPr>
            <w:tcW w:w="0" w:type="auto"/>
            <w:noWrap/>
            <w:hideMark/>
          </w:tcPr>
          <w:p w14:paraId="5F2E51DF" w14:textId="1186BA3A"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0F07B467" w14:textId="1E748F0F"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758</w:t>
            </w:r>
          </w:p>
        </w:tc>
        <w:tc>
          <w:tcPr>
            <w:tcW w:w="0" w:type="auto"/>
            <w:noWrap/>
            <w:hideMark/>
          </w:tcPr>
          <w:p w14:paraId="35A08579" w14:textId="53F1551C"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6A2D3351" w14:textId="624131EE"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721</w:t>
            </w:r>
          </w:p>
        </w:tc>
      </w:tr>
      <w:tr w:rsidR="00DD508A" w:rsidRPr="006A1549" w14:paraId="1DAE62B9"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C7D238" w14:textId="5DAE96F0" w:rsidR="00DD508A" w:rsidRPr="00E8259C" w:rsidRDefault="00DD508A" w:rsidP="00DD508A">
            <w:pPr>
              <w:spacing w:after="0"/>
              <w:rPr>
                <w:rFonts w:eastAsia="Times New Roman" w:cs="Calibri"/>
                <w:color w:val="000000"/>
                <w:sz w:val="22"/>
                <w:szCs w:val="22"/>
                <w:lang w:eastAsia="en-GB"/>
              </w:rPr>
            </w:pPr>
            <w:r w:rsidRPr="00E8259C">
              <w:rPr>
                <w:rFonts w:cs="Calibri"/>
                <w:sz w:val="22"/>
                <w:szCs w:val="22"/>
              </w:rPr>
              <w:t>AUPRC_mean</w:t>
            </w:r>
          </w:p>
        </w:tc>
        <w:tc>
          <w:tcPr>
            <w:tcW w:w="0" w:type="auto"/>
            <w:noWrap/>
            <w:hideMark/>
          </w:tcPr>
          <w:p w14:paraId="47D896A5" w14:textId="75C7EED4"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5B180BC9" w14:textId="474399B6"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80</w:t>
            </w:r>
          </w:p>
        </w:tc>
        <w:tc>
          <w:tcPr>
            <w:tcW w:w="0" w:type="auto"/>
            <w:noWrap/>
            <w:hideMark/>
          </w:tcPr>
          <w:p w14:paraId="448901AD" w14:textId="6EC61F6D"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571213A7" w14:textId="2C61BEFC"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73</w:t>
            </w:r>
          </w:p>
        </w:tc>
        <w:tc>
          <w:tcPr>
            <w:tcW w:w="0" w:type="auto"/>
            <w:noWrap/>
            <w:hideMark/>
          </w:tcPr>
          <w:p w14:paraId="6B88C448" w14:textId="437D8263"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0</w:t>
            </w:r>
          </w:p>
        </w:tc>
        <w:tc>
          <w:tcPr>
            <w:tcW w:w="0" w:type="auto"/>
            <w:noWrap/>
            <w:hideMark/>
          </w:tcPr>
          <w:p w14:paraId="78DEFD75" w14:textId="0805621C"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79</w:t>
            </w:r>
          </w:p>
        </w:tc>
      </w:tr>
      <w:tr w:rsidR="00DD508A" w:rsidRPr="006A1549" w14:paraId="7E1A249C"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0E185E" w14:textId="18090C90" w:rsidR="00DD508A" w:rsidRPr="00E8259C" w:rsidRDefault="00DD508A" w:rsidP="00DD508A">
            <w:pPr>
              <w:spacing w:after="0"/>
              <w:rPr>
                <w:rFonts w:eastAsia="Times New Roman" w:cs="Calibri"/>
                <w:color w:val="000000"/>
                <w:sz w:val="22"/>
                <w:szCs w:val="22"/>
                <w:lang w:eastAsia="en-GB"/>
              </w:rPr>
            </w:pPr>
            <w:r w:rsidRPr="00E8259C">
              <w:rPr>
                <w:rFonts w:cs="Calibri"/>
                <w:sz w:val="22"/>
                <w:szCs w:val="22"/>
              </w:rPr>
              <w:t>Accuracy_mean</w:t>
            </w:r>
          </w:p>
        </w:tc>
        <w:tc>
          <w:tcPr>
            <w:tcW w:w="0" w:type="auto"/>
            <w:noWrap/>
            <w:hideMark/>
          </w:tcPr>
          <w:p w14:paraId="25C99ABA" w14:textId="3551AEA8"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971</w:t>
            </w:r>
          </w:p>
        </w:tc>
        <w:tc>
          <w:tcPr>
            <w:tcW w:w="0" w:type="auto"/>
            <w:noWrap/>
            <w:hideMark/>
          </w:tcPr>
          <w:p w14:paraId="42419D79" w14:textId="156C5760"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977</w:t>
            </w:r>
          </w:p>
        </w:tc>
        <w:tc>
          <w:tcPr>
            <w:tcW w:w="0" w:type="auto"/>
            <w:noWrap/>
            <w:hideMark/>
          </w:tcPr>
          <w:p w14:paraId="6A4304DE" w14:textId="2F2A8AC2"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972</w:t>
            </w:r>
          </w:p>
        </w:tc>
        <w:tc>
          <w:tcPr>
            <w:tcW w:w="0" w:type="auto"/>
            <w:noWrap/>
            <w:hideMark/>
          </w:tcPr>
          <w:p w14:paraId="281EB7A7" w14:textId="17569A1A"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980</w:t>
            </w:r>
          </w:p>
        </w:tc>
        <w:tc>
          <w:tcPr>
            <w:tcW w:w="0" w:type="auto"/>
            <w:noWrap/>
            <w:hideMark/>
          </w:tcPr>
          <w:p w14:paraId="3D7856F0" w14:textId="120D73AA"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952</w:t>
            </w:r>
          </w:p>
        </w:tc>
        <w:tc>
          <w:tcPr>
            <w:tcW w:w="0" w:type="auto"/>
            <w:noWrap/>
            <w:hideMark/>
          </w:tcPr>
          <w:p w14:paraId="4CAC03C9" w14:textId="55B85687"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978</w:t>
            </w:r>
          </w:p>
        </w:tc>
      </w:tr>
      <w:tr w:rsidR="00DD508A" w:rsidRPr="006A1549" w14:paraId="38E5C3F0"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FB78C5" w14:textId="0ED1860A" w:rsidR="00DD508A" w:rsidRPr="00E8259C" w:rsidRDefault="00DD508A" w:rsidP="00DD508A">
            <w:pPr>
              <w:spacing w:after="0"/>
              <w:rPr>
                <w:rFonts w:eastAsia="Times New Roman" w:cs="Calibri"/>
                <w:color w:val="000000"/>
                <w:sz w:val="22"/>
                <w:szCs w:val="22"/>
                <w:lang w:eastAsia="en-GB"/>
              </w:rPr>
            </w:pPr>
            <w:r w:rsidRPr="00E8259C">
              <w:rPr>
                <w:rFonts w:cs="Calibri"/>
                <w:sz w:val="22"/>
                <w:szCs w:val="22"/>
              </w:rPr>
              <w:t>Accuracy_std</w:t>
            </w:r>
          </w:p>
        </w:tc>
        <w:tc>
          <w:tcPr>
            <w:tcW w:w="0" w:type="auto"/>
            <w:noWrap/>
            <w:hideMark/>
          </w:tcPr>
          <w:p w14:paraId="09550067" w14:textId="0BB660D9"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09</w:t>
            </w:r>
          </w:p>
        </w:tc>
        <w:tc>
          <w:tcPr>
            <w:tcW w:w="0" w:type="auto"/>
            <w:noWrap/>
            <w:hideMark/>
          </w:tcPr>
          <w:p w14:paraId="1CFD12F0" w14:textId="2AE3FDF9"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09</w:t>
            </w:r>
          </w:p>
        </w:tc>
        <w:tc>
          <w:tcPr>
            <w:tcW w:w="0" w:type="auto"/>
            <w:noWrap/>
            <w:hideMark/>
          </w:tcPr>
          <w:p w14:paraId="33CC3869" w14:textId="2CF9C315"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05</w:t>
            </w:r>
          </w:p>
        </w:tc>
        <w:tc>
          <w:tcPr>
            <w:tcW w:w="0" w:type="auto"/>
            <w:noWrap/>
            <w:hideMark/>
          </w:tcPr>
          <w:p w14:paraId="3C9CE8F7" w14:textId="7D55FF40"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02</w:t>
            </w:r>
          </w:p>
        </w:tc>
        <w:tc>
          <w:tcPr>
            <w:tcW w:w="0" w:type="auto"/>
            <w:noWrap/>
            <w:hideMark/>
          </w:tcPr>
          <w:p w14:paraId="6AA216E2" w14:textId="74823A81"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w:t>
            </w:r>
            <w:r w:rsidR="006E3D03" w:rsidRPr="00E8259C">
              <w:rPr>
                <w:rFonts w:cs="Calibri"/>
                <w:color w:val="000000"/>
                <w:sz w:val="22"/>
                <w:szCs w:val="22"/>
              </w:rPr>
              <w:t>018</w:t>
            </w:r>
          </w:p>
        </w:tc>
        <w:tc>
          <w:tcPr>
            <w:tcW w:w="0" w:type="auto"/>
            <w:noWrap/>
            <w:hideMark/>
          </w:tcPr>
          <w:p w14:paraId="6754BD0F" w14:textId="6FFCA768"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0.001</w:t>
            </w:r>
          </w:p>
        </w:tc>
      </w:tr>
      <w:tr w:rsidR="00DD508A" w:rsidRPr="006A1549" w14:paraId="2C2E2484" w14:textId="77777777" w:rsidTr="00D2636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9A9FB5" w14:textId="591EAB1E" w:rsidR="00DD508A" w:rsidRPr="00E8259C" w:rsidRDefault="00DD508A" w:rsidP="00DD508A">
            <w:pPr>
              <w:spacing w:after="0"/>
              <w:rPr>
                <w:rFonts w:eastAsia="Times New Roman" w:cs="Calibri"/>
                <w:color w:val="000000"/>
                <w:sz w:val="22"/>
                <w:szCs w:val="22"/>
                <w:lang w:eastAsia="en-GB"/>
              </w:rPr>
            </w:pPr>
            <w:r w:rsidRPr="00E8259C">
              <w:rPr>
                <w:rFonts w:cs="Calibri"/>
                <w:sz w:val="22"/>
                <w:szCs w:val="22"/>
              </w:rPr>
              <w:t>Baseline_mean</w:t>
            </w:r>
          </w:p>
        </w:tc>
        <w:tc>
          <w:tcPr>
            <w:tcW w:w="0" w:type="auto"/>
            <w:noWrap/>
            <w:hideMark/>
          </w:tcPr>
          <w:p w14:paraId="03EDD493" w14:textId="25DCFBC0"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8.</w:t>
            </w:r>
            <w:r w:rsidR="006E3D03" w:rsidRPr="00E8259C">
              <w:rPr>
                <w:rFonts w:cs="Calibri"/>
                <w:color w:val="000000"/>
                <w:sz w:val="22"/>
                <w:szCs w:val="22"/>
              </w:rPr>
              <w:t>170</w:t>
            </w:r>
          </w:p>
        </w:tc>
        <w:tc>
          <w:tcPr>
            <w:tcW w:w="0" w:type="auto"/>
            <w:noWrap/>
            <w:hideMark/>
          </w:tcPr>
          <w:p w14:paraId="5600BB81" w14:textId="4B41ED50"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8.</w:t>
            </w:r>
            <w:r w:rsidR="006E3D03" w:rsidRPr="00E8259C">
              <w:rPr>
                <w:rFonts w:cs="Calibri"/>
                <w:color w:val="000000"/>
                <w:sz w:val="22"/>
                <w:szCs w:val="22"/>
              </w:rPr>
              <w:t>170</w:t>
            </w:r>
          </w:p>
        </w:tc>
        <w:tc>
          <w:tcPr>
            <w:tcW w:w="0" w:type="auto"/>
            <w:noWrap/>
            <w:hideMark/>
          </w:tcPr>
          <w:p w14:paraId="7526353A" w14:textId="387EA50C"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8.</w:t>
            </w:r>
            <w:r w:rsidR="006E3D03" w:rsidRPr="00E8259C">
              <w:rPr>
                <w:rFonts w:cs="Calibri"/>
                <w:color w:val="000000"/>
                <w:sz w:val="22"/>
                <w:szCs w:val="22"/>
              </w:rPr>
              <w:t>180</w:t>
            </w:r>
          </w:p>
        </w:tc>
        <w:tc>
          <w:tcPr>
            <w:tcW w:w="0" w:type="auto"/>
            <w:noWrap/>
            <w:hideMark/>
          </w:tcPr>
          <w:p w14:paraId="55D4EB74" w14:textId="12766F43"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8.</w:t>
            </w:r>
            <w:r w:rsidR="006E3D03" w:rsidRPr="00E8259C">
              <w:rPr>
                <w:rFonts w:cs="Calibri"/>
                <w:color w:val="000000"/>
                <w:sz w:val="22"/>
                <w:szCs w:val="22"/>
              </w:rPr>
              <w:t>180</w:t>
            </w:r>
          </w:p>
        </w:tc>
        <w:tc>
          <w:tcPr>
            <w:tcW w:w="0" w:type="auto"/>
            <w:noWrap/>
            <w:hideMark/>
          </w:tcPr>
          <w:p w14:paraId="6459A4DE" w14:textId="149A9A83"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7.</w:t>
            </w:r>
            <w:r w:rsidR="006E3D03" w:rsidRPr="00E8259C">
              <w:rPr>
                <w:rFonts w:cs="Calibri"/>
                <w:color w:val="000000"/>
                <w:sz w:val="22"/>
                <w:szCs w:val="22"/>
              </w:rPr>
              <w:t>840</w:t>
            </w:r>
          </w:p>
        </w:tc>
        <w:tc>
          <w:tcPr>
            <w:tcW w:w="0" w:type="auto"/>
            <w:noWrap/>
            <w:hideMark/>
          </w:tcPr>
          <w:p w14:paraId="5E16CFC8" w14:textId="3ED5E6E2" w:rsidR="00DD508A" w:rsidRPr="00E8259C" w:rsidRDefault="00DD508A" w:rsidP="000C2388">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7.</w:t>
            </w:r>
            <w:r w:rsidR="006E3D03" w:rsidRPr="00E8259C">
              <w:rPr>
                <w:rFonts w:cs="Calibri"/>
                <w:color w:val="000000"/>
                <w:sz w:val="22"/>
                <w:szCs w:val="22"/>
              </w:rPr>
              <w:t>840</w:t>
            </w:r>
          </w:p>
        </w:tc>
      </w:tr>
      <w:tr w:rsidR="00DD508A" w:rsidRPr="006A1549" w14:paraId="38BB5976" w14:textId="77777777" w:rsidTr="00D263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3BB546" w14:textId="35832336" w:rsidR="00DD508A" w:rsidRPr="00E8259C" w:rsidRDefault="00DD508A" w:rsidP="00DD508A">
            <w:pPr>
              <w:spacing w:after="0"/>
              <w:rPr>
                <w:rFonts w:eastAsia="Times New Roman" w:cs="Calibri"/>
                <w:color w:val="000000"/>
                <w:sz w:val="22"/>
                <w:szCs w:val="22"/>
                <w:lang w:eastAsia="en-GB"/>
              </w:rPr>
            </w:pPr>
            <w:r w:rsidRPr="00E8259C">
              <w:rPr>
                <w:rFonts w:eastAsia="Times New Roman" w:cs="Calibri"/>
                <w:sz w:val="22"/>
                <w:szCs w:val="22"/>
                <w:lang w:eastAsia="en-GB"/>
              </w:rPr>
              <w:t>Total time (sec)</w:t>
            </w:r>
          </w:p>
        </w:tc>
        <w:tc>
          <w:tcPr>
            <w:tcW w:w="0" w:type="auto"/>
            <w:noWrap/>
            <w:hideMark/>
          </w:tcPr>
          <w:p w14:paraId="6AA5DF52" w14:textId="7A5B9F04"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362.</w:t>
            </w:r>
            <w:r w:rsidR="006E3D03" w:rsidRPr="00E8259C">
              <w:rPr>
                <w:rFonts w:cs="Calibri"/>
                <w:color w:val="000000"/>
                <w:sz w:val="22"/>
                <w:szCs w:val="22"/>
              </w:rPr>
              <w:t>250</w:t>
            </w:r>
          </w:p>
        </w:tc>
        <w:tc>
          <w:tcPr>
            <w:tcW w:w="0" w:type="auto"/>
            <w:noWrap/>
            <w:hideMark/>
          </w:tcPr>
          <w:p w14:paraId="78754306" w14:textId="4A1CB66B"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386.</w:t>
            </w:r>
            <w:r w:rsidR="006E3D03" w:rsidRPr="00E8259C">
              <w:rPr>
                <w:rFonts w:cs="Calibri"/>
                <w:color w:val="000000"/>
                <w:sz w:val="22"/>
                <w:szCs w:val="22"/>
              </w:rPr>
              <w:t>370</w:t>
            </w:r>
          </w:p>
        </w:tc>
        <w:tc>
          <w:tcPr>
            <w:tcW w:w="0" w:type="auto"/>
            <w:noWrap/>
            <w:hideMark/>
          </w:tcPr>
          <w:p w14:paraId="45993A9C" w14:textId="6A2C8285"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877.</w:t>
            </w:r>
            <w:r w:rsidR="006E3D03" w:rsidRPr="00E8259C">
              <w:rPr>
                <w:rFonts w:cs="Calibri"/>
                <w:color w:val="000000"/>
                <w:sz w:val="22"/>
                <w:szCs w:val="22"/>
              </w:rPr>
              <w:t>500</w:t>
            </w:r>
          </w:p>
        </w:tc>
        <w:tc>
          <w:tcPr>
            <w:tcW w:w="0" w:type="auto"/>
            <w:noWrap/>
            <w:hideMark/>
          </w:tcPr>
          <w:p w14:paraId="226A4F36" w14:textId="0FCA6E54"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977.</w:t>
            </w:r>
            <w:r w:rsidR="006E3D03" w:rsidRPr="00E8259C">
              <w:rPr>
                <w:rFonts w:cs="Calibri"/>
                <w:color w:val="000000"/>
                <w:sz w:val="22"/>
                <w:szCs w:val="22"/>
              </w:rPr>
              <w:t>250</w:t>
            </w:r>
          </w:p>
        </w:tc>
        <w:tc>
          <w:tcPr>
            <w:tcW w:w="0" w:type="auto"/>
            <w:noWrap/>
            <w:hideMark/>
          </w:tcPr>
          <w:p w14:paraId="636D8A9B" w14:textId="20D19444"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2991.</w:t>
            </w:r>
            <w:r w:rsidR="006E3D03" w:rsidRPr="00E8259C">
              <w:rPr>
                <w:rFonts w:cs="Calibri"/>
                <w:color w:val="000000"/>
                <w:sz w:val="22"/>
                <w:szCs w:val="22"/>
              </w:rPr>
              <w:t>040</w:t>
            </w:r>
          </w:p>
        </w:tc>
        <w:tc>
          <w:tcPr>
            <w:tcW w:w="0" w:type="auto"/>
            <w:noWrap/>
            <w:hideMark/>
          </w:tcPr>
          <w:p w14:paraId="7C6B3ACA" w14:textId="43CE2ED6" w:rsidR="00DD508A" w:rsidRPr="00E8259C" w:rsidRDefault="00DD508A" w:rsidP="000C2388">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E8259C">
              <w:rPr>
                <w:rFonts w:cs="Calibri"/>
                <w:color w:val="000000"/>
                <w:sz w:val="22"/>
                <w:szCs w:val="22"/>
              </w:rPr>
              <w:t>6607.</w:t>
            </w:r>
            <w:r w:rsidR="006E3D03" w:rsidRPr="00E8259C">
              <w:rPr>
                <w:rFonts w:cs="Calibri"/>
                <w:color w:val="000000"/>
                <w:sz w:val="22"/>
                <w:szCs w:val="22"/>
              </w:rPr>
              <w:t>330</w:t>
            </w:r>
          </w:p>
        </w:tc>
      </w:tr>
    </w:tbl>
    <w:p w14:paraId="0A2D28CD" w14:textId="77777777" w:rsidR="00F4302E" w:rsidRDefault="00F4302E" w:rsidP="00404077"/>
    <w:p w14:paraId="5346A879" w14:textId="01F24898" w:rsidR="00266B69" w:rsidRDefault="00266B69">
      <w:pPr>
        <w:spacing w:after="0"/>
        <w:jc w:val="left"/>
      </w:pPr>
      <w:r>
        <w:br w:type="page"/>
      </w:r>
    </w:p>
    <w:p w14:paraId="59E55433" w14:textId="58E73EF2" w:rsidR="00A229AC" w:rsidRDefault="00A229AC" w:rsidP="00715F49">
      <w:pPr>
        <w:pStyle w:val="Heading3"/>
      </w:pPr>
      <w:bookmarkStart w:id="391" w:name="_Toc72176243"/>
      <w:r>
        <w:lastRenderedPageBreak/>
        <w:t xml:space="preserve">Filling experiment on </w:t>
      </w:r>
      <w:r w:rsidR="00D65E09">
        <w:t xml:space="preserve">the </w:t>
      </w:r>
      <w:r>
        <w:t>full dataset</w:t>
      </w:r>
      <w:bookmarkEnd w:id="391"/>
    </w:p>
    <w:p w14:paraId="4DDC0823" w14:textId="4E66B42E" w:rsidR="00A229AC" w:rsidRDefault="00A229AC" w:rsidP="00EF765E">
      <w:r>
        <w:t>All of the previously discussed filling methods will be experimented on with the full dataset. In</w:t>
      </w:r>
      <w:r w:rsidR="00EF765E">
        <w:t xml:space="preserve"> </w:t>
      </w:r>
      <w:r w:rsidR="00EF765E">
        <w:fldChar w:fldCharType="begin"/>
      </w:r>
      <w:r w:rsidR="00EF765E">
        <w:instrText xml:space="preserve"> REF _Ref70859181 \h </w:instrText>
      </w:r>
      <w:r w:rsidR="00EF765E">
        <w:fldChar w:fldCharType="separate"/>
      </w:r>
      <w:r w:rsidR="00B26196">
        <w:t xml:space="preserve">Table </w:t>
      </w:r>
      <w:r w:rsidR="00B26196">
        <w:rPr>
          <w:noProof/>
        </w:rPr>
        <w:t>25</w:t>
      </w:r>
      <w:r w:rsidR="00EF765E">
        <w:fldChar w:fldCharType="end"/>
      </w:r>
      <w:r w:rsidR="00C0505A">
        <w:t>,</w:t>
      </w:r>
      <w:r>
        <w:t xml:space="preserve"> the results of the different filling methods experiments conducted on the full dataset are shown. For the experiments, </w:t>
      </w:r>
      <w:r w:rsidR="002C1D78">
        <w:t>it</w:t>
      </w:r>
      <w:r>
        <w:t xml:space="preserve"> was opted to use both the Decision Tree and Gradient Boosting classifier for training a model. This decision was based on the experiments that were conducted using the “smaller” datasets combined with the additional augmented features. After the SIRS score was added and columns with high missing data were dropped, the overall obtained performance of the prediction increased. Firstly, </w:t>
      </w:r>
      <w:r w:rsidRPr="001B2DD3">
        <w:t>from this table</w:t>
      </w:r>
      <w:r>
        <w:t>,</w:t>
      </w:r>
      <w:r w:rsidRPr="001B2DD3">
        <w:t xml:space="preserve"> we can derive that the </w:t>
      </w:r>
      <w:r w:rsidR="00B04683">
        <w:t>Decision Tree</w:t>
      </w:r>
      <w:r w:rsidR="00B04683" w:rsidRPr="001B2DD3">
        <w:t xml:space="preserve"> </w:t>
      </w:r>
      <w:r w:rsidRPr="001B2DD3">
        <w:t>classifier again achieves the highest utility score</w:t>
      </w:r>
      <w:r w:rsidRPr="001A0D0C">
        <w:t xml:space="preserve">. </w:t>
      </w:r>
      <w:r>
        <w:t>The</w:t>
      </w:r>
      <w:r w:rsidRPr="001A0D0C">
        <w:t xml:space="preserve"> second thing that stands out is that when these results</w:t>
      </w:r>
      <w:r>
        <w:t xml:space="preserve"> are </w:t>
      </w:r>
      <w:r w:rsidRPr="001A0D0C">
        <w:t>compare</w:t>
      </w:r>
      <w:r>
        <w:t>d</w:t>
      </w:r>
      <w:r w:rsidRPr="001A0D0C">
        <w:t xml:space="preserve"> to the results obtained on </w:t>
      </w:r>
      <w:r>
        <w:t>the training</w:t>
      </w:r>
      <w:r w:rsidR="00BE1070">
        <w:t xml:space="preserve"> </w:t>
      </w:r>
      <w:r w:rsidR="0053223E">
        <w:t>data</w:t>
      </w:r>
      <w:r>
        <w:t>s</w:t>
      </w:r>
      <w:r w:rsidRPr="001A0D0C">
        <w:t>et</w:t>
      </w:r>
      <w:r w:rsidR="002235D4">
        <w:t xml:space="preserve"> </w:t>
      </w:r>
      <w:r w:rsidRPr="001A0D0C">
        <w:t xml:space="preserve">A, </w:t>
      </w:r>
      <w:r w:rsidR="002235D4">
        <w:t>it</w:t>
      </w:r>
      <w:r>
        <w:t xml:space="preserve"> can be</w:t>
      </w:r>
      <w:r w:rsidRPr="001A0D0C">
        <w:t xml:space="preserve"> </w:t>
      </w:r>
      <w:r>
        <w:t>noted</w:t>
      </w:r>
      <w:r w:rsidRPr="001A0D0C">
        <w:t xml:space="preserve"> that the utility score mean has increased and at the same time</w:t>
      </w:r>
      <w:r>
        <w:t>,</w:t>
      </w:r>
      <w:r w:rsidRPr="001A0D0C">
        <w:t xml:space="preserve"> the utility score std has decreased. This change is also visible in the F</w:t>
      </w:r>
      <w:r w:rsidR="00A24DCD">
        <w:t>1</w:t>
      </w:r>
      <w:r w:rsidR="0053223E">
        <w:t>S</w:t>
      </w:r>
      <w:r w:rsidRPr="001A0D0C">
        <w:t>core metric.</w:t>
      </w:r>
      <w:r>
        <w:t xml:space="preserve"> </w:t>
      </w:r>
      <w:r w:rsidRPr="00570700">
        <w:t>It is also noticeable that the performance metrics improve as the dataset grows because it has a large collection of patient data, which will be used as a reference for a prediction.</w:t>
      </w:r>
    </w:p>
    <w:p w14:paraId="2F18CA61" w14:textId="7805B9C9" w:rsidR="002D0F4E" w:rsidRDefault="002D0F4E" w:rsidP="00A229AC"/>
    <w:p w14:paraId="7E99E90D" w14:textId="52107DB8" w:rsidR="002D0F4E" w:rsidRDefault="002D0F4E" w:rsidP="00CF414C">
      <w:pPr>
        <w:pStyle w:val="Caption"/>
        <w:keepNext/>
        <w:jc w:val="center"/>
      </w:pPr>
      <w:bookmarkStart w:id="392" w:name="_Ref70859181"/>
      <w:bookmarkStart w:id="393" w:name="_Toc70928391"/>
      <w:bookmarkStart w:id="394" w:name="_Toc72138031"/>
      <w:r>
        <w:t xml:space="preserve">Table </w:t>
      </w:r>
      <w:r>
        <w:fldChar w:fldCharType="begin"/>
      </w:r>
      <w:r>
        <w:instrText xml:space="preserve"> SEQ Table \* ARABIC </w:instrText>
      </w:r>
      <w:r>
        <w:fldChar w:fldCharType="separate"/>
      </w:r>
      <w:r w:rsidR="00B26196">
        <w:rPr>
          <w:noProof/>
        </w:rPr>
        <w:t>25</w:t>
      </w:r>
      <w:r>
        <w:fldChar w:fldCharType="end"/>
      </w:r>
      <w:bookmarkEnd w:id="392"/>
      <w:r>
        <w:t xml:space="preserve">: </w:t>
      </w:r>
      <w:r w:rsidRPr="00B55D5A">
        <w:t>Results of the filling experiments on the full dataset</w:t>
      </w:r>
      <w:bookmarkEnd w:id="393"/>
      <w:bookmarkEnd w:id="394"/>
    </w:p>
    <w:tbl>
      <w:tblPr>
        <w:tblStyle w:val="thesistable"/>
        <w:tblW w:w="0" w:type="auto"/>
        <w:jc w:val="center"/>
        <w:tblLook w:val="04A0" w:firstRow="1" w:lastRow="0" w:firstColumn="1" w:lastColumn="0" w:noHBand="0" w:noVBand="1"/>
      </w:tblPr>
      <w:tblGrid>
        <w:gridCol w:w="1908"/>
        <w:gridCol w:w="830"/>
        <w:gridCol w:w="830"/>
        <w:gridCol w:w="830"/>
        <w:gridCol w:w="830"/>
        <w:gridCol w:w="830"/>
        <w:gridCol w:w="830"/>
        <w:gridCol w:w="830"/>
        <w:gridCol w:w="830"/>
      </w:tblGrid>
      <w:tr w:rsidR="00ED492C" w:rsidRPr="006E1D2E" w14:paraId="72E67CFF" w14:textId="77777777" w:rsidTr="00CF414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9CAC1A" w14:textId="77777777" w:rsidR="00ED492C" w:rsidRPr="006E1D2E" w:rsidRDefault="00ED492C" w:rsidP="000E123D">
            <w:pPr>
              <w:spacing w:after="0"/>
              <w:rPr>
                <w:rFonts w:eastAsia="Times New Roman" w:cs="Calibri"/>
                <w:sz w:val="22"/>
                <w:szCs w:val="22"/>
                <w:lang w:eastAsia="en-GB"/>
              </w:rPr>
            </w:pPr>
          </w:p>
        </w:tc>
        <w:tc>
          <w:tcPr>
            <w:tcW w:w="0" w:type="auto"/>
            <w:gridSpan w:val="2"/>
            <w:noWrap/>
            <w:hideMark/>
          </w:tcPr>
          <w:p w14:paraId="29832927" w14:textId="77777777" w:rsidR="00ED492C" w:rsidRPr="006E1D2E" w:rsidRDefault="00ED492C" w:rsidP="000E123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Cs w:val="24"/>
                <w:lang w:eastAsia="en-GB"/>
              </w:rPr>
            </w:pPr>
            <w:r w:rsidRPr="006E1D2E">
              <w:rPr>
                <w:rFonts w:eastAsia="Times New Roman" w:cs="Calibri"/>
                <w:color w:val="000000"/>
                <w:szCs w:val="24"/>
                <w:lang w:eastAsia="en-GB"/>
              </w:rPr>
              <w:t>FFIL_0</w:t>
            </w:r>
          </w:p>
        </w:tc>
        <w:tc>
          <w:tcPr>
            <w:tcW w:w="0" w:type="auto"/>
            <w:gridSpan w:val="2"/>
            <w:noWrap/>
            <w:hideMark/>
          </w:tcPr>
          <w:p w14:paraId="27CE907D" w14:textId="2E822AE0" w:rsidR="00ED492C" w:rsidRPr="006E1D2E" w:rsidRDefault="00ED492C" w:rsidP="000E123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Cs w:val="24"/>
                <w:lang w:eastAsia="en-GB"/>
              </w:rPr>
            </w:pPr>
            <w:r w:rsidRPr="006E1D2E">
              <w:rPr>
                <w:rFonts w:eastAsia="Times New Roman" w:cs="Calibri"/>
                <w:color w:val="000000"/>
                <w:szCs w:val="24"/>
                <w:lang w:eastAsia="en-GB"/>
              </w:rPr>
              <w:t>FF</w:t>
            </w:r>
            <w:r w:rsidR="006B52C5">
              <w:rPr>
                <w:rFonts w:eastAsia="Times New Roman" w:cs="Calibri"/>
                <w:color w:val="000000"/>
                <w:szCs w:val="24"/>
                <w:lang w:eastAsia="en-GB"/>
              </w:rPr>
              <w:t>I</w:t>
            </w:r>
            <w:r w:rsidRPr="006E1D2E">
              <w:rPr>
                <w:rFonts w:eastAsia="Times New Roman" w:cs="Calibri"/>
                <w:color w:val="000000"/>
                <w:szCs w:val="24"/>
                <w:lang w:eastAsia="en-GB"/>
              </w:rPr>
              <w:t>L_mean</w:t>
            </w:r>
          </w:p>
        </w:tc>
        <w:tc>
          <w:tcPr>
            <w:tcW w:w="0" w:type="auto"/>
            <w:gridSpan w:val="2"/>
            <w:noWrap/>
            <w:hideMark/>
          </w:tcPr>
          <w:p w14:paraId="3A89E4A7" w14:textId="77777777" w:rsidR="00ED492C" w:rsidRPr="006E1D2E" w:rsidRDefault="00ED492C" w:rsidP="000E123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Cs w:val="24"/>
                <w:lang w:eastAsia="en-GB"/>
              </w:rPr>
            </w:pPr>
            <w:r w:rsidRPr="006E1D2E">
              <w:rPr>
                <w:rFonts w:eastAsia="Times New Roman" w:cs="Calibri"/>
                <w:color w:val="000000"/>
                <w:szCs w:val="24"/>
                <w:lang w:eastAsia="en-GB"/>
              </w:rPr>
              <w:t>mean filling</w:t>
            </w:r>
          </w:p>
        </w:tc>
        <w:tc>
          <w:tcPr>
            <w:tcW w:w="0" w:type="auto"/>
            <w:gridSpan w:val="2"/>
            <w:noWrap/>
            <w:hideMark/>
          </w:tcPr>
          <w:p w14:paraId="57159AF5" w14:textId="31FB3143" w:rsidR="00ED492C" w:rsidRPr="006E1D2E" w:rsidRDefault="00ED492C" w:rsidP="000E123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Cs w:val="24"/>
                <w:lang w:eastAsia="en-GB"/>
              </w:rPr>
            </w:pPr>
            <w:r w:rsidRPr="006E1D2E">
              <w:rPr>
                <w:rFonts w:eastAsia="Times New Roman" w:cs="Calibri"/>
                <w:color w:val="000000"/>
                <w:szCs w:val="24"/>
                <w:lang w:eastAsia="en-GB"/>
              </w:rPr>
              <w:t>zero filling</w:t>
            </w:r>
          </w:p>
        </w:tc>
      </w:tr>
      <w:tr w:rsidR="002D0F4E" w:rsidRPr="006E1D2E" w14:paraId="68265F68" w14:textId="77777777" w:rsidTr="00CF41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6343B" w14:textId="582E62AA" w:rsidR="00ED492C" w:rsidRPr="006E1D2E" w:rsidRDefault="00ED492C" w:rsidP="0037740F">
            <w:pPr>
              <w:spacing w:after="0"/>
              <w:jc w:val="left"/>
              <w:rPr>
                <w:rFonts w:eastAsia="Times New Roman" w:cs="Calibri"/>
                <w:color w:val="000000"/>
                <w:sz w:val="22"/>
                <w:szCs w:val="22"/>
                <w:lang w:eastAsia="en-GB"/>
              </w:rPr>
            </w:pPr>
            <w:r>
              <w:rPr>
                <w:rFonts w:eastAsia="Times New Roman" w:cs="Calibri"/>
                <w:color w:val="000000"/>
                <w:sz w:val="22"/>
                <w:szCs w:val="22"/>
                <w:lang w:eastAsia="en-GB"/>
              </w:rPr>
              <w:t>Full dataset</w:t>
            </w:r>
          </w:p>
        </w:tc>
        <w:tc>
          <w:tcPr>
            <w:tcW w:w="0" w:type="auto"/>
            <w:noWrap/>
            <w:hideMark/>
          </w:tcPr>
          <w:p w14:paraId="791E7CFE"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GB</w:t>
            </w:r>
          </w:p>
        </w:tc>
        <w:tc>
          <w:tcPr>
            <w:tcW w:w="0" w:type="auto"/>
            <w:noWrap/>
            <w:hideMark/>
          </w:tcPr>
          <w:p w14:paraId="21AE1A01"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DT</w:t>
            </w:r>
          </w:p>
        </w:tc>
        <w:tc>
          <w:tcPr>
            <w:tcW w:w="0" w:type="auto"/>
            <w:noWrap/>
            <w:hideMark/>
          </w:tcPr>
          <w:p w14:paraId="2F286A69"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GB</w:t>
            </w:r>
          </w:p>
        </w:tc>
        <w:tc>
          <w:tcPr>
            <w:tcW w:w="0" w:type="auto"/>
            <w:noWrap/>
            <w:hideMark/>
          </w:tcPr>
          <w:p w14:paraId="3C871403"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DT</w:t>
            </w:r>
          </w:p>
        </w:tc>
        <w:tc>
          <w:tcPr>
            <w:tcW w:w="0" w:type="auto"/>
            <w:noWrap/>
            <w:hideMark/>
          </w:tcPr>
          <w:p w14:paraId="25179713"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GB</w:t>
            </w:r>
          </w:p>
        </w:tc>
        <w:tc>
          <w:tcPr>
            <w:tcW w:w="0" w:type="auto"/>
            <w:noWrap/>
            <w:hideMark/>
          </w:tcPr>
          <w:p w14:paraId="150B8188"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DT</w:t>
            </w:r>
          </w:p>
        </w:tc>
        <w:tc>
          <w:tcPr>
            <w:tcW w:w="0" w:type="auto"/>
            <w:noWrap/>
            <w:hideMark/>
          </w:tcPr>
          <w:p w14:paraId="7574F8C6"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GB</w:t>
            </w:r>
          </w:p>
        </w:tc>
        <w:tc>
          <w:tcPr>
            <w:tcW w:w="0" w:type="auto"/>
            <w:noWrap/>
            <w:hideMark/>
          </w:tcPr>
          <w:p w14:paraId="2378B0E1" w14:textId="77777777" w:rsidR="00ED492C" w:rsidRPr="006E1D2E" w:rsidRDefault="00ED492C" w:rsidP="00ED492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2"/>
                <w:szCs w:val="22"/>
                <w:lang w:eastAsia="en-GB"/>
              </w:rPr>
            </w:pPr>
            <w:r w:rsidRPr="006E1D2E">
              <w:rPr>
                <w:rFonts w:eastAsia="Times New Roman" w:cs="Calibri"/>
                <w:b/>
                <w:bCs/>
                <w:color w:val="000000"/>
                <w:sz w:val="22"/>
                <w:szCs w:val="22"/>
                <w:lang w:eastAsia="en-GB"/>
              </w:rPr>
              <w:t>DT</w:t>
            </w:r>
          </w:p>
        </w:tc>
      </w:tr>
      <w:tr w:rsidR="0037740F" w:rsidRPr="006E1D2E" w14:paraId="09D761E4" w14:textId="77777777" w:rsidTr="00CF41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27176A" w14:textId="43DB6848"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UtilityScore_mean</w:t>
            </w:r>
          </w:p>
        </w:tc>
        <w:tc>
          <w:tcPr>
            <w:tcW w:w="0" w:type="auto"/>
            <w:noWrap/>
            <w:hideMark/>
          </w:tcPr>
          <w:p w14:paraId="2DB9EFF0"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c>
          <w:tcPr>
            <w:tcW w:w="0" w:type="auto"/>
            <w:noWrap/>
            <w:hideMark/>
          </w:tcPr>
          <w:p w14:paraId="51368707" w14:textId="77777777" w:rsidR="0037740F" w:rsidRPr="0011469F"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2"/>
                <w:szCs w:val="22"/>
                <w:lang w:eastAsia="en-GB"/>
              </w:rPr>
            </w:pPr>
            <w:r w:rsidRPr="0011469F">
              <w:rPr>
                <w:rFonts w:eastAsia="Times New Roman" w:cs="Calibri"/>
                <w:b/>
                <w:bCs/>
                <w:sz w:val="22"/>
                <w:szCs w:val="22"/>
                <w:lang w:eastAsia="en-GB"/>
              </w:rPr>
              <w:t>0.067</w:t>
            </w:r>
          </w:p>
        </w:tc>
        <w:tc>
          <w:tcPr>
            <w:tcW w:w="0" w:type="auto"/>
            <w:noWrap/>
            <w:hideMark/>
          </w:tcPr>
          <w:p w14:paraId="33E70444"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409B6DAF" w14:textId="77777777" w:rsidR="0037740F" w:rsidRPr="0011469F"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2"/>
                <w:szCs w:val="22"/>
                <w:lang w:eastAsia="en-GB"/>
              </w:rPr>
            </w:pPr>
            <w:r w:rsidRPr="0011469F">
              <w:rPr>
                <w:rFonts w:eastAsia="Times New Roman" w:cs="Calibri"/>
                <w:b/>
                <w:bCs/>
                <w:sz w:val="22"/>
                <w:szCs w:val="22"/>
                <w:lang w:eastAsia="en-GB"/>
              </w:rPr>
              <w:t>0.044</w:t>
            </w:r>
          </w:p>
        </w:tc>
        <w:tc>
          <w:tcPr>
            <w:tcW w:w="0" w:type="auto"/>
            <w:noWrap/>
            <w:hideMark/>
          </w:tcPr>
          <w:p w14:paraId="25CBA945"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7</w:t>
            </w:r>
          </w:p>
        </w:tc>
        <w:tc>
          <w:tcPr>
            <w:tcW w:w="0" w:type="auto"/>
            <w:noWrap/>
            <w:hideMark/>
          </w:tcPr>
          <w:p w14:paraId="1129759D" w14:textId="77777777" w:rsidR="0037740F" w:rsidRPr="0011469F"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2"/>
                <w:szCs w:val="22"/>
                <w:lang w:eastAsia="en-GB"/>
              </w:rPr>
            </w:pPr>
            <w:r w:rsidRPr="0011469F">
              <w:rPr>
                <w:rFonts w:eastAsia="Times New Roman" w:cs="Calibri"/>
                <w:b/>
                <w:bCs/>
                <w:sz w:val="22"/>
                <w:szCs w:val="22"/>
                <w:lang w:eastAsia="en-GB"/>
              </w:rPr>
              <w:t>0.086</w:t>
            </w:r>
          </w:p>
        </w:tc>
        <w:tc>
          <w:tcPr>
            <w:tcW w:w="0" w:type="auto"/>
            <w:noWrap/>
            <w:hideMark/>
          </w:tcPr>
          <w:p w14:paraId="7E91CEB0"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7</w:t>
            </w:r>
          </w:p>
        </w:tc>
        <w:tc>
          <w:tcPr>
            <w:tcW w:w="0" w:type="auto"/>
            <w:noWrap/>
            <w:hideMark/>
          </w:tcPr>
          <w:p w14:paraId="3AB34128" w14:textId="77777777" w:rsidR="0037740F" w:rsidRPr="0011469F"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b/>
                <w:bCs/>
                <w:sz w:val="22"/>
                <w:szCs w:val="22"/>
                <w:lang w:eastAsia="en-GB"/>
              </w:rPr>
            </w:pPr>
            <w:r w:rsidRPr="0011469F">
              <w:rPr>
                <w:rFonts w:eastAsia="Times New Roman" w:cs="Calibri"/>
                <w:b/>
                <w:bCs/>
                <w:sz w:val="22"/>
                <w:szCs w:val="22"/>
                <w:lang w:eastAsia="en-GB"/>
              </w:rPr>
              <w:t>0.087</w:t>
            </w:r>
          </w:p>
        </w:tc>
      </w:tr>
      <w:tr w:rsidR="0037740F" w:rsidRPr="006E1D2E" w14:paraId="33AD365B" w14:textId="77777777" w:rsidTr="00CF41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330CF" w14:textId="4E72998B"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UtilityScore_std</w:t>
            </w:r>
          </w:p>
        </w:tc>
        <w:tc>
          <w:tcPr>
            <w:tcW w:w="0" w:type="auto"/>
            <w:noWrap/>
            <w:hideMark/>
          </w:tcPr>
          <w:p w14:paraId="0F044BE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32E049BD"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33</w:t>
            </w:r>
          </w:p>
        </w:tc>
        <w:tc>
          <w:tcPr>
            <w:tcW w:w="0" w:type="auto"/>
            <w:noWrap/>
            <w:hideMark/>
          </w:tcPr>
          <w:p w14:paraId="61799E51"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11BB6E48"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15</w:t>
            </w:r>
          </w:p>
        </w:tc>
        <w:tc>
          <w:tcPr>
            <w:tcW w:w="0" w:type="auto"/>
            <w:noWrap/>
            <w:hideMark/>
          </w:tcPr>
          <w:p w14:paraId="5E82865D"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3</w:t>
            </w:r>
          </w:p>
        </w:tc>
        <w:tc>
          <w:tcPr>
            <w:tcW w:w="0" w:type="auto"/>
            <w:noWrap/>
            <w:hideMark/>
          </w:tcPr>
          <w:p w14:paraId="50697F31"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6</w:t>
            </w:r>
          </w:p>
        </w:tc>
        <w:tc>
          <w:tcPr>
            <w:tcW w:w="0" w:type="auto"/>
            <w:noWrap/>
            <w:hideMark/>
          </w:tcPr>
          <w:p w14:paraId="7A4159BB"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3</w:t>
            </w:r>
          </w:p>
        </w:tc>
        <w:tc>
          <w:tcPr>
            <w:tcW w:w="0" w:type="auto"/>
            <w:noWrap/>
            <w:hideMark/>
          </w:tcPr>
          <w:p w14:paraId="381C607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3</w:t>
            </w:r>
          </w:p>
        </w:tc>
      </w:tr>
      <w:tr w:rsidR="0037740F" w:rsidRPr="006E1D2E" w14:paraId="193BAADB" w14:textId="77777777" w:rsidTr="00CF41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0B1056" w14:textId="50DF62FD"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F1Score_mean</w:t>
            </w:r>
          </w:p>
        </w:tc>
        <w:tc>
          <w:tcPr>
            <w:tcW w:w="0" w:type="auto"/>
            <w:noWrap/>
            <w:hideMark/>
          </w:tcPr>
          <w:p w14:paraId="1E7E6D77"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4</w:t>
            </w:r>
          </w:p>
        </w:tc>
        <w:tc>
          <w:tcPr>
            <w:tcW w:w="0" w:type="auto"/>
            <w:noWrap/>
            <w:hideMark/>
          </w:tcPr>
          <w:p w14:paraId="733A26E0"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85</w:t>
            </w:r>
          </w:p>
        </w:tc>
        <w:tc>
          <w:tcPr>
            <w:tcW w:w="0" w:type="auto"/>
            <w:noWrap/>
            <w:hideMark/>
          </w:tcPr>
          <w:p w14:paraId="18F24581"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3</w:t>
            </w:r>
          </w:p>
        </w:tc>
        <w:tc>
          <w:tcPr>
            <w:tcW w:w="0" w:type="auto"/>
            <w:noWrap/>
            <w:hideMark/>
          </w:tcPr>
          <w:p w14:paraId="21612F85"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71</w:t>
            </w:r>
          </w:p>
        </w:tc>
        <w:tc>
          <w:tcPr>
            <w:tcW w:w="0" w:type="auto"/>
            <w:noWrap/>
            <w:hideMark/>
          </w:tcPr>
          <w:p w14:paraId="2868CA00"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15</w:t>
            </w:r>
          </w:p>
        </w:tc>
        <w:tc>
          <w:tcPr>
            <w:tcW w:w="0" w:type="auto"/>
            <w:noWrap/>
            <w:hideMark/>
          </w:tcPr>
          <w:p w14:paraId="571A1CD1"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95</w:t>
            </w:r>
          </w:p>
        </w:tc>
        <w:tc>
          <w:tcPr>
            <w:tcW w:w="0" w:type="auto"/>
            <w:noWrap/>
            <w:hideMark/>
          </w:tcPr>
          <w:p w14:paraId="1FD06E52"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14</w:t>
            </w:r>
          </w:p>
        </w:tc>
        <w:tc>
          <w:tcPr>
            <w:tcW w:w="0" w:type="auto"/>
            <w:noWrap/>
            <w:hideMark/>
          </w:tcPr>
          <w:p w14:paraId="1A2504F3"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95</w:t>
            </w:r>
          </w:p>
        </w:tc>
      </w:tr>
      <w:tr w:rsidR="0037740F" w:rsidRPr="006E1D2E" w14:paraId="0A4A7F37" w14:textId="77777777" w:rsidTr="00CF41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65F77" w14:textId="119A5A46"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F1Score_std</w:t>
            </w:r>
          </w:p>
        </w:tc>
        <w:tc>
          <w:tcPr>
            <w:tcW w:w="0" w:type="auto"/>
            <w:noWrap/>
            <w:hideMark/>
          </w:tcPr>
          <w:p w14:paraId="72590BC7"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c>
          <w:tcPr>
            <w:tcW w:w="0" w:type="auto"/>
            <w:noWrap/>
            <w:hideMark/>
          </w:tcPr>
          <w:p w14:paraId="5D25D04C"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26</w:t>
            </w:r>
          </w:p>
        </w:tc>
        <w:tc>
          <w:tcPr>
            <w:tcW w:w="0" w:type="auto"/>
            <w:noWrap/>
            <w:hideMark/>
          </w:tcPr>
          <w:p w14:paraId="0EB4C8F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c>
          <w:tcPr>
            <w:tcW w:w="0" w:type="auto"/>
            <w:noWrap/>
            <w:hideMark/>
          </w:tcPr>
          <w:p w14:paraId="488E0E3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16</w:t>
            </w:r>
          </w:p>
        </w:tc>
        <w:tc>
          <w:tcPr>
            <w:tcW w:w="0" w:type="auto"/>
            <w:noWrap/>
            <w:hideMark/>
          </w:tcPr>
          <w:p w14:paraId="0CC3F1BB"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6</w:t>
            </w:r>
          </w:p>
        </w:tc>
        <w:tc>
          <w:tcPr>
            <w:tcW w:w="0" w:type="auto"/>
            <w:noWrap/>
            <w:hideMark/>
          </w:tcPr>
          <w:p w14:paraId="541D4AAE"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5</w:t>
            </w:r>
          </w:p>
        </w:tc>
        <w:tc>
          <w:tcPr>
            <w:tcW w:w="0" w:type="auto"/>
            <w:noWrap/>
            <w:hideMark/>
          </w:tcPr>
          <w:p w14:paraId="02C6D473"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7</w:t>
            </w:r>
          </w:p>
        </w:tc>
        <w:tc>
          <w:tcPr>
            <w:tcW w:w="0" w:type="auto"/>
            <w:noWrap/>
            <w:hideMark/>
          </w:tcPr>
          <w:p w14:paraId="20D0EE16"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3</w:t>
            </w:r>
          </w:p>
        </w:tc>
      </w:tr>
      <w:tr w:rsidR="0037740F" w:rsidRPr="006E1D2E" w14:paraId="3938A12D" w14:textId="77777777" w:rsidTr="00CF41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FF1474" w14:textId="52167C2A"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AUROC_mean</w:t>
            </w:r>
          </w:p>
        </w:tc>
        <w:tc>
          <w:tcPr>
            <w:tcW w:w="0" w:type="auto"/>
            <w:noWrap/>
            <w:hideMark/>
          </w:tcPr>
          <w:p w14:paraId="62C09E2D"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783</w:t>
            </w:r>
          </w:p>
        </w:tc>
        <w:tc>
          <w:tcPr>
            <w:tcW w:w="0" w:type="auto"/>
            <w:noWrap/>
            <w:hideMark/>
          </w:tcPr>
          <w:p w14:paraId="1280FDBD"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799309E2"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785</w:t>
            </w:r>
          </w:p>
        </w:tc>
        <w:tc>
          <w:tcPr>
            <w:tcW w:w="0" w:type="auto"/>
            <w:noWrap/>
            <w:hideMark/>
          </w:tcPr>
          <w:p w14:paraId="18EF1538"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270DD166"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798</w:t>
            </w:r>
          </w:p>
        </w:tc>
        <w:tc>
          <w:tcPr>
            <w:tcW w:w="0" w:type="auto"/>
            <w:noWrap/>
            <w:hideMark/>
          </w:tcPr>
          <w:p w14:paraId="5826F78A"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69F35FE4"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800</w:t>
            </w:r>
          </w:p>
        </w:tc>
        <w:tc>
          <w:tcPr>
            <w:tcW w:w="0" w:type="auto"/>
            <w:noWrap/>
            <w:hideMark/>
          </w:tcPr>
          <w:p w14:paraId="38B2AA36"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r>
      <w:tr w:rsidR="0037740F" w:rsidRPr="006E1D2E" w14:paraId="541561E1" w14:textId="77777777" w:rsidTr="00CF41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C8C00BB" w14:textId="5CE3D927"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AUPRC_mean</w:t>
            </w:r>
          </w:p>
        </w:tc>
        <w:tc>
          <w:tcPr>
            <w:tcW w:w="0" w:type="auto"/>
            <w:noWrap/>
            <w:hideMark/>
          </w:tcPr>
          <w:p w14:paraId="3204E76B"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92</w:t>
            </w:r>
          </w:p>
        </w:tc>
        <w:tc>
          <w:tcPr>
            <w:tcW w:w="0" w:type="auto"/>
            <w:noWrap/>
            <w:hideMark/>
          </w:tcPr>
          <w:p w14:paraId="012EB36A"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77A59E2E"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95</w:t>
            </w:r>
          </w:p>
        </w:tc>
        <w:tc>
          <w:tcPr>
            <w:tcW w:w="0" w:type="auto"/>
            <w:noWrap/>
            <w:hideMark/>
          </w:tcPr>
          <w:p w14:paraId="27B23F27"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7C2D848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99</w:t>
            </w:r>
          </w:p>
        </w:tc>
        <w:tc>
          <w:tcPr>
            <w:tcW w:w="0" w:type="auto"/>
            <w:noWrap/>
            <w:hideMark/>
          </w:tcPr>
          <w:p w14:paraId="7941DBD9"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c>
          <w:tcPr>
            <w:tcW w:w="0" w:type="auto"/>
            <w:noWrap/>
            <w:hideMark/>
          </w:tcPr>
          <w:p w14:paraId="6E9C05A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101</w:t>
            </w:r>
          </w:p>
        </w:tc>
        <w:tc>
          <w:tcPr>
            <w:tcW w:w="0" w:type="auto"/>
            <w:noWrap/>
            <w:hideMark/>
          </w:tcPr>
          <w:p w14:paraId="729187D8"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0</w:t>
            </w:r>
          </w:p>
        </w:tc>
      </w:tr>
      <w:tr w:rsidR="0037740F" w:rsidRPr="006E1D2E" w14:paraId="15D98A39" w14:textId="77777777" w:rsidTr="00CF41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8CAAE" w14:textId="47BF6279"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Accuracy_mean</w:t>
            </w:r>
          </w:p>
        </w:tc>
        <w:tc>
          <w:tcPr>
            <w:tcW w:w="0" w:type="auto"/>
            <w:noWrap/>
            <w:hideMark/>
          </w:tcPr>
          <w:p w14:paraId="10645C2A"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82</w:t>
            </w:r>
          </w:p>
        </w:tc>
        <w:tc>
          <w:tcPr>
            <w:tcW w:w="0" w:type="auto"/>
            <w:noWrap/>
            <w:hideMark/>
          </w:tcPr>
          <w:p w14:paraId="753080C2"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61</w:t>
            </w:r>
          </w:p>
        </w:tc>
        <w:tc>
          <w:tcPr>
            <w:tcW w:w="0" w:type="auto"/>
            <w:noWrap/>
            <w:hideMark/>
          </w:tcPr>
          <w:p w14:paraId="60C899F2"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82</w:t>
            </w:r>
          </w:p>
        </w:tc>
        <w:tc>
          <w:tcPr>
            <w:tcW w:w="0" w:type="auto"/>
            <w:noWrap/>
            <w:hideMark/>
          </w:tcPr>
          <w:p w14:paraId="0AC6C257"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71</w:t>
            </w:r>
          </w:p>
        </w:tc>
        <w:tc>
          <w:tcPr>
            <w:tcW w:w="0" w:type="auto"/>
            <w:noWrap/>
            <w:hideMark/>
          </w:tcPr>
          <w:p w14:paraId="061A4CE4"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82</w:t>
            </w:r>
          </w:p>
        </w:tc>
        <w:tc>
          <w:tcPr>
            <w:tcW w:w="0" w:type="auto"/>
            <w:noWrap/>
            <w:hideMark/>
          </w:tcPr>
          <w:p w14:paraId="3A046CAB"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54</w:t>
            </w:r>
          </w:p>
        </w:tc>
        <w:tc>
          <w:tcPr>
            <w:tcW w:w="0" w:type="auto"/>
            <w:noWrap/>
            <w:hideMark/>
          </w:tcPr>
          <w:p w14:paraId="56C9AB8B"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82</w:t>
            </w:r>
          </w:p>
        </w:tc>
        <w:tc>
          <w:tcPr>
            <w:tcW w:w="0" w:type="auto"/>
            <w:noWrap/>
            <w:hideMark/>
          </w:tcPr>
          <w:p w14:paraId="11C6E205" w14:textId="7777777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954</w:t>
            </w:r>
          </w:p>
        </w:tc>
      </w:tr>
      <w:tr w:rsidR="0037740F" w:rsidRPr="006E1D2E" w14:paraId="0E4B2E5A" w14:textId="77777777" w:rsidTr="00CF41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5986D38" w14:textId="4B4FBBAC"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Accuracy_std</w:t>
            </w:r>
          </w:p>
        </w:tc>
        <w:tc>
          <w:tcPr>
            <w:tcW w:w="0" w:type="auto"/>
            <w:noWrap/>
            <w:hideMark/>
          </w:tcPr>
          <w:p w14:paraId="53A2E63E"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2B67BDC1"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7</w:t>
            </w:r>
          </w:p>
        </w:tc>
        <w:tc>
          <w:tcPr>
            <w:tcW w:w="0" w:type="auto"/>
            <w:noWrap/>
            <w:hideMark/>
          </w:tcPr>
          <w:p w14:paraId="45E757CD"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57202046"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c>
          <w:tcPr>
            <w:tcW w:w="0" w:type="auto"/>
            <w:noWrap/>
            <w:hideMark/>
          </w:tcPr>
          <w:p w14:paraId="0682FE3E"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6A6037B5"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c>
          <w:tcPr>
            <w:tcW w:w="0" w:type="auto"/>
            <w:noWrap/>
            <w:hideMark/>
          </w:tcPr>
          <w:p w14:paraId="08461AE3"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1</w:t>
            </w:r>
          </w:p>
        </w:tc>
        <w:tc>
          <w:tcPr>
            <w:tcW w:w="0" w:type="auto"/>
            <w:noWrap/>
            <w:hideMark/>
          </w:tcPr>
          <w:p w14:paraId="04821ACF" w14:textId="77777777" w:rsidR="0037740F" w:rsidRPr="006E1D2E" w:rsidRDefault="0037740F" w:rsidP="00DE58C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0</w:t>
            </w:r>
            <w:r w:rsidRPr="00ED492C">
              <w:rPr>
                <w:rFonts w:eastAsia="Times New Roman" w:cs="Calibri"/>
                <w:sz w:val="22"/>
                <w:szCs w:val="22"/>
                <w:lang w:eastAsia="en-GB"/>
              </w:rPr>
              <w:t>.</w:t>
            </w:r>
            <w:r w:rsidRPr="006E1D2E">
              <w:rPr>
                <w:rFonts w:eastAsia="Times New Roman" w:cs="Calibri"/>
                <w:sz w:val="22"/>
                <w:szCs w:val="22"/>
                <w:lang w:eastAsia="en-GB"/>
              </w:rPr>
              <w:t>002</w:t>
            </w:r>
          </w:p>
        </w:tc>
      </w:tr>
      <w:tr w:rsidR="0037740F" w:rsidRPr="006E1D2E" w14:paraId="2BA565F1" w14:textId="77777777" w:rsidTr="00CF41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DDA2E" w14:textId="378D14B2" w:rsidR="0037740F" w:rsidRPr="006E1D2E" w:rsidRDefault="0037740F" w:rsidP="0037740F">
            <w:pPr>
              <w:spacing w:after="0"/>
              <w:jc w:val="left"/>
              <w:rPr>
                <w:rFonts w:eastAsia="Times New Roman" w:cs="Calibri"/>
                <w:color w:val="000000"/>
                <w:sz w:val="22"/>
                <w:szCs w:val="22"/>
                <w:lang w:eastAsia="en-GB"/>
              </w:rPr>
            </w:pPr>
            <w:r w:rsidRPr="00E8259C">
              <w:rPr>
                <w:rFonts w:cs="Calibri"/>
                <w:sz w:val="22"/>
                <w:szCs w:val="22"/>
              </w:rPr>
              <w:t>Baseline_mean</w:t>
            </w:r>
          </w:p>
        </w:tc>
        <w:tc>
          <w:tcPr>
            <w:tcW w:w="0" w:type="auto"/>
            <w:noWrap/>
            <w:hideMark/>
          </w:tcPr>
          <w:p w14:paraId="60E80C59" w14:textId="78EE82B4"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412E9311" w14:textId="7119377D"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32CCB9C2" w14:textId="6F72993D"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72FF255C" w14:textId="1A6DA97B"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41492B1D" w14:textId="7C0B91F2"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2F07D892" w14:textId="62EAEEF1"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0</w:t>
            </w:r>
          </w:p>
        </w:tc>
        <w:tc>
          <w:tcPr>
            <w:tcW w:w="0" w:type="auto"/>
            <w:noWrap/>
            <w:hideMark/>
          </w:tcPr>
          <w:p w14:paraId="5B0C1521" w14:textId="69DD8178"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w:t>
            </w:r>
            <w:r w:rsidRPr="006E1D2E">
              <w:rPr>
                <w:rFonts w:eastAsia="Times New Roman" w:cs="Calibri"/>
                <w:sz w:val="22"/>
                <w:szCs w:val="22"/>
                <w:lang w:eastAsia="en-GB"/>
              </w:rPr>
              <w:t>0</w:t>
            </w:r>
          </w:p>
        </w:tc>
        <w:tc>
          <w:tcPr>
            <w:tcW w:w="0" w:type="auto"/>
            <w:noWrap/>
            <w:hideMark/>
          </w:tcPr>
          <w:p w14:paraId="799386C0" w14:textId="39DCFFC7" w:rsidR="0037740F" w:rsidRPr="006E1D2E" w:rsidRDefault="0037740F" w:rsidP="00DE58C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eastAsia="en-GB"/>
              </w:rPr>
            </w:pPr>
            <w:r w:rsidRPr="006E1D2E">
              <w:rPr>
                <w:rFonts w:eastAsia="Times New Roman" w:cs="Calibri"/>
                <w:sz w:val="22"/>
                <w:szCs w:val="22"/>
                <w:lang w:eastAsia="en-GB"/>
              </w:rPr>
              <w:t>98</w:t>
            </w:r>
            <w:r w:rsidRPr="00ED492C">
              <w:rPr>
                <w:rFonts w:eastAsia="Times New Roman" w:cs="Calibri"/>
                <w:sz w:val="22"/>
                <w:szCs w:val="22"/>
                <w:lang w:eastAsia="en-GB"/>
              </w:rPr>
              <w:t>.</w:t>
            </w:r>
            <w:r w:rsidRPr="006E1D2E">
              <w:rPr>
                <w:rFonts w:eastAsia="Times New Roman" w:cs="Calibri"/>
                <w:sz w:val="22"/>
                <w:szCs w:val="22"/>
                <w:lang w:eastAsia="en-GB"/>
              </w:rPr>
              <w:t>2</w:t>
            </w:r>
            <w:r>
              <w:rPr>
                <w:rFonts w:eastAsia="Times New Roman" w:cs="Calibri"/>
                <w:sz w:val="22"/>
                <w:szCs w:val="22"/>
                <w:lang w:eastAsia="en-GB"/>
              </w:rPr>
              <w:t>0</w:t>
            </w:r>
            <w:r w:rsidRPr="006E1D2E">
              <w:rPr>
                <w:rFonts w:eastAsia="Times New Roman" w:cs="Calibri"/>
                <w:sz w:val="22"/>
                <w:szCs w:val="22"/>
                <w:lang w:eastAsia="en-GB"/>
              </w:rPr>
              <w:t>0</w:t>
            </w:r>
          </w:p>
        </w:tc>
      </w:tr>
    </w:tbl>
    <w:p w14:paraId="16470EC0" w14:textId="3D7ADFC1" w:rsidR="00E771E4" w:rsidRDefault="00E771E4">
      <w:pPr>
        <w:spacing w:after="0"/>
        <w:jc w:val="left"/>
      </w:pPr>
    </w:p>
    <w:p w14:paraId="6B1DFD6D" w14:textId="5532BB44" w:rsidR="00E771E4" w:rsidRDefault="00E771E4">
      <w:pPr>
        <w:spacing w:after="0"/>
        <w:jc w:val="left"/>
      </w:pPr>
      <w:r>
        <w:br w:type="page"/>
      </w:r>
    </w:p>
    <w:p w14:paraId="3C7C38C9" w14:textId="634C4590" w:rsidR="009847DA" w:rsidRDefault="009847DA" w:rsidP="009847DA">
      <w:pPr>
        <w:pStyle w:val="Heading2"/>
      </w:pPr>
      <w:bookmarkStart w:id="395" w:name="_Toc67574643"/>
      <w:bookmarkStart w:id="396" w:name="_Toc67578925"/>
      <w:bookmarkStart w:id="397" w:name="_Toc72176244"/>
      <w:r w:rsidRPr="004D6F92">
        <w:lastRenderedPageBreak/>
        <w:t xml:space="preserve">Experiment </w:t>
      </w:r>
      <w:r w:rsidR="004D6C91">
        <w:t>to</w:t>
      </w:r>
      <w:r w:rsidR="004D6C91" w:rsidRPr="004D6F92">
        <w:t xml:space="preserve"> </w:t>
      </w:r>
      <w:r w:rsidRPr="004D6F92">
        <w:t>reliably predict the occurrence of sepsis</w:t>
      </w:r>
      <w:bookmarkEnd w:id="395"/>
      <w:bookmarkEnd w:id="396"/>
      <w:bookmarkEnd w:id="397"/>
    </w:p>
    <w:p w14:paraId="64A3D655" w14:textId="667F9C5E" w:rsidR="00712B67" w:rsidRDefault="00F40052" w:rsidP="00EB2E7C">
      <w:r>
        <w:t xml:space="preserve">From the previous </w:t>
      </w:r>
      <w:r w:rsidR="00B009FF">
        <w:t>experiments, for data imputation, the</w:t>
      </w:r>
      <w:r w:rsidR="00135F32">
        <w:t xml:space="preserve"> </w:t>
      </w:r>
      <w:r w:rsidR="00C77E1C">
        <w:t>zero</w:t>
      </w:r>
      <w:r w:rsidR="00135F32">
        <w:t xml:space="preserve"> filling and </w:t>
      </w:r>
      <w:r w:rsidR="00C6298A">
        <w:t xml:space="preserve">the </w:t>
      </w:r>
      <w:r w:rsidR="00C77E1C">
        <w:t>forward</w:t>
      </w:r>
      <w:r w:rsidR="00B009FF">
        <w:t xml:space="preserve"> </w:t>
      </w:r>
      <w:r w:rsidR="00C77E1C">
        <w:t>filling</w:t>
      </w:r>
      <w:r w:rsidR="00B009FF">
        <w:t xml:space="preserve"> plus </w:t>
      </w:r>
      <w:r w:rsidR="00C77E1C">
        <w:t>zero</w:t>
      </w:r>
      <w:r w:rsidR="00B009FF">
        <w:t xml:space="preserve"> filling </w:t>
      </w:r>
      <w:r w:rsidR="00135F32">
        <w:t xml:space="preserve">are the </w:t>
      </w:r>
      <w:r w:rsidR="0030293A">
        <w:t xml:space="preserve">two </w:t>
      </w:r>
      <w:r w:rsidR="00D15BDA">
        <w:t>optimal</w:t>
      </w:r>
      <w:r w:rsidR="0030293A">
        <w:t xml:space="preserve"> </w:t>
      </w:r>
      <w:r w:rsidR="00A83072">
        <w:t xml:space="preserve">methods. For model training, </w:t>
      </w:r>
      <w:r w:rsidR="0056740C">
        <w:t xml:space="preserve">Decision Tree and </w:t>
      </w:r>
      <w:r w:rsidR="0067387A">
        <w:t>Gradient Boosting</w:t>
      </w:r>
      <w:r w:rsidR="002D2680">
        <w:t xml:space="preserve"> are the</w:t>
      </w:r>
      <w:r w:rsidR="004E1734">
        <w:t xml:space="preserve"> </w:t>
      </w:r>
      <w:r w:rsidR="00A05BBC">
        <w:t>two</w:t>
      </w:r>
      <w:r w:rsidR="004E1734">
        <w:t xml:space="preserve"> best candidates.</w:t>
      </w:r>
    </w:p>
    <w:p w14:paraId="7BF07D35" w14:textId="4F2E4CB4" w:rsidR="00EB2E7C" w:rsidRPr="00EB2E7C" w:rsidRDefault="00412995" w:rsidP="00EB2E7C">
      <w:r>
        <w:t xml:space="preserve">In </w:t>
      </w:r>
      <w:r w:rsidR="004E63D7">
        <w:t xml:space="preserve">this </w:t>
      </w:r>
      <w:r w:rsidR="002F5463">
        <w:t>chapter</w:t>
      </w:r>
      <w:r w:rsidR="00F337E8">
        <w:t>, mainly four</w:t>
      </w:r>
      <w:r w:rsidR="003F47E5">
        <w:t xml:space="preserve"> experiments </w:t>
      </w:r>
      <w:r w:rsidR="00027C37">
        <w:t>are</w:t>
      </w:r>
      <w:r w:rsidR="001362C0">
        <w:t xml:space="preserve"> </w:t>
      </w:r>
      <w:r w:rsidR="003F47E5">
        <w:t>performed</w:t>
      </w:r>
      <w:r w:rsidR="00FE4E22">
        <w:t xml:space="preserve"> </w:t>
      </w:r>
      <w:r w:rsidR="00D908ED">
        <w:t>for the</w:t>
      </w:r>
      <w:r w:rsidR="00027C37">
        <w:t>ir</w:t>
      </w:r>
      <w:r w:rsidR="00D908ED">
        <w:t xml:space="preserve"> </w:t>
      </w:r>
      <w:r w:rsidR="00502711">
        <w:t xml:space="preserve">influence on the </w:t>
      </w:r>
      <w:r w:rsidR="00941644">
        <w:t xml:space="preserve">overall </w:t>
      </w:r>
      <w:r w:rsidR="00502711">
        <w:t>performances</w:t>
      </w:r>
      <w:r w:rsidR="004B1F94">
        <w:t>, namely dropping columns,</w:t>
      </w:r>
      <w:r w:rsidR="004D3B79">
        <w:t xml:space="preserve"> and</w:t>
      </w:r>
      <w:r w:rsidR="004B1F94">
        <w:t xml:space="preserve"> </w:t>
      </w:r>
      <w:r w:rsidR="00BB5238">
        <w:t xml:space="preserve">adding </w:t>
      </w:r>
      <w:r w:rsidR="004B1F94">
        <w:t>SIRS, SOFA, and sliding window attributes.</w:t>
      </w:r>
      <w:r w:rsidR="00712B67">
        <w:t xml:space="preserve"> The different data imputation methods and </w:t>
      </w:r>
      <w:r w:rsidR="002477CF">
        <w:t xml:space="preserve">training </w:t>
      </w:r>
      <w:r w:rsidR="00712B67">
        <w:t>model</w:t>
      </w:r>
      <w:r w:rsidR="002477CF">
        <w:t xml:space="preserve">s </w:t>
      </w:r>
      <w:r w:rsidR="00725E4D">
        <w:t xml:space="preserve">are applied </w:t>
      </w:r>
      <w:r w:rsidR="008B2F2A">
        <w:t>in</w:t>
      </w:r>
      <w:r w:rsidR="00725E4D">
        <w:t xml:space="preserve"> the </w:t>
      </w:r>
      <w:r w:rsidR="008B2F2A">
        <w:t>experiment to compare their performances</w:t>
      </w:r>
      <w:r w:rsidR="00A36F94">
        <w:t>.</w:t>
      </w:r>
    </w:p>
    <w:p w14:paraId="49A19934" w14:textId="206469DF" w:rsidR="00E03285" w:rsidRDefault="00E460F3" w:rsidP="00E03285">
      <w:pPr>
        <w:pStyle w:val="Heading3"/>
      </w:pPr>
      <w:bookmarkStart w:id="398" w:name="_Ref70870564"/>
      <w:bookmarkStart w:id="399" w:name="_Ref70870632"/>
      <w:bookmarkStart w:id="400" w:name="_Ref70870686"/>
      <w:bookmarkStart w:id="401" w:name="_Ref70870725"/>
      <w:bookmarkStart w:id="402" w:name="_Toc72176245"/>
      <w:r w:rsidRPr="00F76130">
        <w:t>Dropping columns</w:t>
      </w:r>
      <w:bookmarkEnd w:id="398"/>
      <w:bookmarkEnd w:id="399"/>
      <w:bookmarkEnd w:id="400"/>
      <w:bookmarkEnd w:id="401"/>
      <w:bookmarkEnd w:id="402"/>
    </w:p>
    <w:p w14:paraId="15BA535B" w14:textId="7D3FB490" w:rsidR="00143912" w:rsidRDefault="00143912" w:rsidP="00EF765E">
      <w:r>
        <w:t xml:space="preserve">From </w:t>
      </w:r>
      <w:r w:rsidR="00FA0AC4">
        <w:fldChar w:fldCharType="begin"/>
      </w:r>
      <w:r w:rsidR="00FA0AC4">
        <w:instrText xml:space="preserve"> REF _Ref70796235 \h </w:instrText>
      </w:r>
      <w:r w:rsidR="001A70C1">
        <w:instrText xml:space="preserve"> \* MERGEFORMAT </w:instrText>
      </w:r>
      <w:r w:rsidR="00FA0AC4">
        <w:fldChar w:fldCharType="separate"/>
      </w:r>
      <w:r w:rsidR="00B26196">
        <w:t xml:space="preserve">Table </w:t>
      </w:r>
      <w:r w:rsidR="00B26196">
        <w:rPr>
          <w:noProof/>
        </w:rPr>
        <w:t>7</w:t>
      </w:r>
      <w:r w:rsidR="00FA0AC4">
        <w:fldChar w:fldCharType="end"/>
      </w:r>
      <w:r>
        <w:t xml:space="preserve"> in </w:t>
      </w:r>
      <w:r w:rsidR="001A70C1">
        <w:t>c</w:t>
      </w:r>
      <w:r>
        <w:t xml:space="preserve">hapter </w:t>
      </w:r>
      <w:r w:rsidR="001A70C1">
        <w:fldChar w:fldCharType="begin"/>
      </w:r>
      <w:r w:rsidR="001A70C1">
        <w:instrText xml:space="preserve"> REF _Ref70318450 \r \h  \* MERGEFORMAT </w:instrText>
      </w:r>
      <w:r w:rsidR="001A70C1">
        <w:fldChar w:fldCharType="separate"/>
      </w:r>
      <w:r w:rsidR="00B26196">
        <w:t>5.1</w:t>
      </w:r>
      <w:r w:rsidR="001A70C1">
        <w:fldChar w:fldCharType="end"/>
      </w:r>
      <w:r>
        <w:t xml:space="preserve">, more than half of the columns are severely incomplete. For these columns, over 90% of the data is missing. Even after the data imputation of the </w:t>
      </w:r>
      <w:r w:rsidR="00C77E1C">
        <w:t>forward</w:t>
      </w:r>
      <w:r>
        <w:t xml:space="preserve"> </w:t>
      </w:r>
      <w:r w:rsidR="00C77E1C">
        <w:t>filling</w:t>
      </w:r>
      <w:r>
        <w:t xml:space="preserve"> followed by </w:t>
      </w:r>
      <w:r w:rsidR="00C77E1C">
        <w:t>zero</w:t>
      </w:r>
      <w:r>
        <w:t xml:space="preserve"> </w:t>
      </w:r>
      <w:r w:rsidR="00C77E1C">
        <w:t>filling</w:t>
      </w:r>
      <w:r>
        <w:t xml:space="preserve">, the missing data is replaced either by its previous value or zero. Especially for the columns with a missing rate of over 98%, the useful information they provide is insignificant, much less than that provided by vital sign columns. Besides, the presence of the severely missing columns may interfere </w:t>
      </w:r>
      <w:r w:rsidR="00EC096A">
        <w:t xml:space="preserve">with </w:t>
      </w:r>
      <w:r>
        <w:t>the judgement of the algorithm. Since the values in them are either all zeros or all the same for one patient, the algorithm could be trained better without them. That is why the dropping columns experiments are performed.</w:t>
      </w:r>
    </w:p>
    <w:p w14:paraId="7E7C4F9E" w14:textId="446267C5" w:rsidR="00D20C27" w:rsidRDefault="00143912" w:rsidP="00EF765E">
      <w:r>
        <w:t xml:space="preserve">With </w:t>
      </w:r>
      <w:r w:rsidR="00463050">
        <w:t>six</w:t>
      </w:r>
      <w:r>
        <w:t xml:space="preserve"> different threshold values ranging </w:t>
      </w:r>
      <w:r w:rsidR="00463050">
        <w:t>namely</w:t>
      </w:r>
      <w:r>
        <w:t xml:space="preserve"> 90%</w:t>
      </w:r>
      <w:r w:rsidR="00463050">
        <w:t xml:space="preserve">, 91%, 92%, 93%, </w:t>
      </w:r>
      <w:r>
        <w:t xml:space="preserve">94% and 100%, six experiments </w:t>
      </w:r>
      <w:r w:rsidR="008A0610">
        <w:t>were</w:t>
      </w:r>
      <w:r>
        <w:t xml:space="preserve"> performed.</w:t>
      </w:r>
      <w:r w:rsidR="003A42EE">
        <w:t xml:space="preserve"> </w:t>
      </w:r>
      <w:r w:rsidR="009B5843">
        <w:t xml:space="preserve">Columns with a missing ratio larger than the threshold value </w:t>
      </w:r>
      <w:r w:rsidR="00141FFF">
        <w:t>were</w:t>
      </w:r>
      <w:r w:rsidR="009B5843">
        <w:t xml:space="preserve"> dropped </w:t>
      </w:r>
      <w:r w:rsidR="008B7D1D">
        <w:t>from the dataset.</w:t>
      </w:r>
      <w:r w:rsidR="009B5843">
        <w:t xml:space="preserve"> </w:t>
      </w:r>
      <w:r w:rsidR="008B7D1D">
        <w:t xml:space="preserve">Then, the </w:t>
      </w:r>
      <w:r w:rsidR="000D0BCB">
        <w:t>dataset</w:t>
      </w:r>
      <w:r w:rsidR="00B04F20">
        <w:t xml:space="preserve"> </w:t>
      </w:r>
      <w:r w:rsidR="00141FFF">
        <w:t>was</w:t>
      </w:r>
      <w:r w:rsidR="00E46F2B">
        <w:t xml:space="preserve"> </w:t>
      </w:r>
      <w:r w:rsidR="0002288F">
        <w:t xml:space="preserve">imputed with </w:t>
      </w:r>
      <w:r w:rsidR="00C77E1C">
        <w:t>forward</w:t>
      </w:r>
      <w:r w:rsidR="0002288F">
        <w:t xml:space="preserve">ing </w:t>
      </w:r>
      <w:r w:rsidR="00C77E1C">
        <w:t>filling</w:t>
      </w:r>
      <w:r w:rsidR="0002288F">
        <w:t xml:space="preserve"> </w:t>
      </w:r>
      <w:r w:rsidR="00211C48">
        <w:t xml:space="preserve">plus the </w:t>
      </w:r>
      <w:r w:rsidR="00C77E1C">
        <w:t>zero</w:t>
      </w:r>
      <w:r w:rsidR="007A1811">
        <w:t xml:space="preserve"> </w:t>
      </w:r>
      <w:r w:rsidR="00C77E1C">
        <w:t>filling</w:t>
      </w:r>
      <w:r w:rsidR="007A1811">
        <w:t>.</w:t>
      </w:r>
      <w:r w:rsidR="000D0BCB">
        <w:t xml:space="preserve"> After that, </w:t>
      </w:r>
      <w:r w:rsidR="00F26E3D">
        <w:t xml:space="preserve">it </w:t>
      </w:r>
      <w:r w:rsidR="00141FFF">
        <w:t>was</w:t>
      </w:r>
      <w:r w:rsidR="00F26E3D">
        <w:t xml:space="preserve"> divided into five groups </w:t>
      </w:r>
      <w:r w:rsidR="00553517">
        <w:t xml:space="preserve">by the </w:t>
      </w:r>
      <w:r w:rsidR="00EC096A">
        <w:t>P</w:t>
      </w:r>
      <w:r w:rsidR="00553517">
        <w:t>atient</w:t>
      </w:r>
      <w:r w:rsidR="00EC096A">
        <w:t>_</w:t>
      </w:r>
      <w:r w:rsidR="00553517">
        <w:t xml:space="preserve">id </w:t>
      </w:r>
      <w:r w:rsidR="00211C48">
        <w:t>f</w:t>
      </w:r>
      <w:r w:rsidR="00553517">
        <w:t xml:space="preserve">or the </w:t>
      </w:r>
      <w:r w:rsidR="007821C6">
        <w:t>K-Fold</w:t>
      </w:r>
      <w:r w:rsidR="00553517">
        <w:t xml:space="preserve"> </w:t>
      </w:r>
      <w:r w:rsidR="00EC096A">
        <w:t>a</w:t>
      </w:r>
      <w:r w:rsidR="00553517">
        <w:t xml:space="preserve">lgorithm. For each </w:t>
      </w:r>
      <w:r w:rsidR="003A25FB">
        <w:t>iteration</w:t>
      </w:r>
      <w:r w:rsidR="00EC096A">
        <w:t xml:space="preserve">, a </w:t>
      </w:r>
      <w:r w:rsidR="00EC762C">
        <w:t>Decision Tree</w:t>
      </w:r>
      <w:r w:rsidR="00F26E3D">
        <w:t xml:space="preserve"> </w:t>
      </w:r>
      <w:r w:rsidR="00EC096A">
        <w:t xml:space="preserve">classifier </w:t>
      </w:r>
      <w:r w:rsidR="00141FFF">
        <w:t>was</w:t>
      </w:r>
      <w:r w:rsidR="00EC096A">
        <w:t xml:space="preserve"> used to train the model</w:t>
      </w:r>
      <w:r w:rsidR="00763107">
        <w:t xml:space="preserve"> by the training dataset</w:t>
      </w:r>
      <w:r w:rsidR="00EC096A">
        <w:t>.</w:t>
      </w:r>
      <w:r w:rsidR="00763107">
        <w:t xml:space="preserve"> </w:t>
      </w:r>
      <w:r w:rsidR="000F06C7">
        <w:t>Evaluation metrics</w:t>
      </w:r>
      <w:r w:rsidR="0060655D">
        <w:t xml:space="preserve"> like utility scores, F1Score, AUROC, AUPRC and accuracy</w:t>
      </w:r>
      <w:r w:rsidR="000F06C7">
        <w:t xml:space="preserve"> </w:t>
      </w:r>
      <w:r w:rsidR="00141FFF">
        <w:t>were</w:t>
      </w:r>
      <w:r w:rsidR="000F06C7">
        <w:t xml:space="preserve"> performed on the test dataset. </w:t>
      </w:r>
      <w:r w:rsidR="008841BB">
        <w:t xml:space="preserve">At last, for each evaluation metric, five </w:t>
      </w:r>
      <w:r w:rsidR="001412E6">
        <w:t xml:space="preserve">results </w:t>
      </w:r>
      <w:r w:rsidR="00141FFF">
        <w:t>were</w:t>
      </w:r>
      <w:r w:rsidR="001412E6">
        <w:t xml:space="preserve"> obtained. Their means and standard derivations</w:t>
      </w:r>
      <w:r w:rsidR="00B208D4">
        <w:t xml:space="preserve"> </w:t>
      </w:r>
      <w:r w:rsidR="00141FFF">
        <w:t>were</w:t>
      </w:r>
      <w:r w:rsidR="00B208D4">
        <w:t xml:space="preserve"> cal</w:t>
      </w:r>
      <w:r w:rsidR="00D21171">
        <w:t>cul</w:t>
      </w:r>
      <w:r w:rsidR="00B208D4">
        <w:t xml:space="preserve">ated and represented in the following </w:t>
      </w:r>
      <w:r w:rsidR="00D20C27">
        <w:t>table.</w:t>
      </w:r>
    </w:p>
    <w:p w14:paraId="08A6AE29" w14:textId="64B35542" w:rsidR="008A0CDC" w:rsidRPr="008A0CDC" w:rsidRDefault="00AC7FA0" w:rsidP="00342557">
      <w:pPr>
        <w:pStyle w:val="Caption"/>
        <w:keepNext/>
        <w:jc w:val="center"/>
      </w:pPr>
      <w:bookmarkStart w:id="403" w:name="_Ref70355040"/>
      <w:bookmarkStart w:id="404" w:name="_Toc70928392"/>
      <w:bookmarkStart w:id="405" w:name="_Toc72138032"/>
      <w:r>
        <w:t xml:space="preserve">Table </w:t>
      </w:r>
      <w:r>
        <w:fldChar w:fldCharType="begin"/>
      </w:r>
      <w:r>
        <w:instrText xml:space="preserve"> SEQ Table \* ARABIC </w:instrText>
      </w:r>
      <w:r>
        <w:fldChar w:fldCharType="separate"/>
      </w:r>
      <w:r w:rsidR="00B26196">
        <w:rPr>
          <w:noProof/>
        </w:rPr>
        <w:t>26</w:t>
      </w:r>
      <w:r>
        <w:fldChar w:fldCharType="end"/>
      </w:r>
      <w:bookmarkEnd w:id="403"/>
      <w:r>
        <w:t xml:space="preserve">: </w:t>
      </w:r>
      <w:r w:rsidRPr="0053679A">
        <w:t>Results for dropping columns with different threshold values</w:t>
      </w:r>
      <w:r w:rsidR="009A5323">
        <w:br/>
      </w:r>
      <w:r w:rsidRPr="0053679A">
        <w:t>(K=5, Decision Tree</w:t>
      </w:r>
      <w:r w:rsidR="00CE018A">
        <w:t xml:space="preserve">, </w:t>
      </w:r>
      <w:r w:rsidR="00C77E1C">
        <w:t>forward</w:t>
      </w:r>
      <w:r w:rsidR="00E25835">
        <w:t xml:space="preserve"> +</w:t>
      </w:r>
      <w:r w:rsidR="00CE018A">
        <w:t xml:space="preserve"> </w:t>
      </w:r>
      <w:r w:rsidR="00C77E1C">
        <w:t>zero</w:t>
      </w:r>
      <w:r w:rsidR="00CE018A">
        <w:t xml:space="preserve"> </w:t>
      </w:r>
      <w:r w:rsidR="00C77E1C">
        <w:t>filling</w:t>
      </w:r>
      <w:r w:rsidRPr="0053679A">
        <w:t>)</w:t>
      </w:r>
      <w:bookmarkEnd w:id="404"/>
      <w:bookmarkEnd w:id="405"/>
    </w:p>
    <w:tbl>
      <w:tblPr>
        <w:tblStyle w:val="thesistable"/>
        <w:tblW w:w="0" w:type="auto"/>
        <w:jc w:val="center"/>
        <w:tblLook w:val="04A0" w:firstRow="1" w:lastRow="0" w:firstColumn="1" w:lastColumn="0" w:noHBand="0" w:noVBand="1"/>
      </w:tblPr>
      <w:tblGrid>
        <w:gridCol w:w="2294"/>
        <w:gridCol w:w="774"/>
        <w:gridCol w:w="774"/>
        <w:gridCol w:w="774"/>
        <w:gridCol w:w="774"/>
        <w:gridCol w:w="774"/>
        <w:gridCol w:w="774"/>
      </w:tblGrid>
      <w:tr w:rsidR="00342557" w:rsidRPr="00A04A5F" w14:paraId="06EFD847" w14:textId="3C5B4B1E" w:rsidTr="00A04A5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987A9" w14:textId="6D7B17E4" w:rsidR="00342557" w:rsidRPr="00A04A5F" w:rsidRDefault="00B1663E" w:rsidP="00A04A5F">
            <w:pPr>
              <w:spacing w:after="0"/>
              <w:jc w:val="left"/>
              <w:rPr>
                <w:rFonts w:eastAsia="Times New Roman" w:cs="Calibri"/>
                <w:color w:val="000000"/>
                <w:sz w:val="20"/>
                <w:lang w:eastAsia="en-GB"/>
              </w:rPr>
            </w:pPr>
            <w:r w:rsidRPr="00A04A5F">
              <w:rPr>
                <w:rFonts w:eastAsia="Times New Roman" w:cs="Calibri"/>
                <w:color w:val="000000"/>
                <w:sz w:val="20"/>
                <w:lang w:val="en-US" w:eastAsia="zh-CN"/>
              </w:rPr>
              <w:t>Dropping columns with a</w:t>
            </w:r>
            <w:r w:rsidR="00A04A5F" w:rsidRPr="00A04A5F">
              <w:rPr>
                <w:rFonts w:eastAsia="Times New Roman" w:cs="Calibri"/>
                <w:color w:val="000000"/>
                <w:sz w:val="20"/>
                <w:lang w:val="en-US" w:eastAsia="zh-CN"/>
              </w:rPr>
              <w:br/>
              <w:t>m</w:t>
            </w:r>
            <w:r w:rsidRPr="00A04A5F">
              <w:rPr>
                <w:rFonts w:eastAsia="Times New Roman" w:cs="Calibri"/>
                <w:color w:val="000000"/>
                <w:sz w:val="20"/>
                <w:lang w:val="en-US" w:eastAsia="zh-CN"/>
              </w:rPr>
              <w:t>issing</w:t>
            </w:r>
            <w:r w:rsidR="00156139" w:rsidRPr="00A04A5F">
              <w:rPr>
                <w:rFonts w:eastAsia="Times New Roman" w:cs="Calibri"/>
                <w:color w:val="000000"/>
                <w:sz w:val="20"/>
                <w:lang w:val="en-US" w:eastAsia="zh-CN"/>
              </w:rPr>
              <w:t xml:space="preserve"> </w:t>
            </w:r>
            <w:r w:rsidRPr="00A04A5F">
              <w:rPr>
                <w:rFonts w:eastAsia="Times New Roman" w:cs="Calibri"/>
                <w:color w:val="000000"/>
                <w:sz w:val="20"/>
                <w:lang w:val="en-US" w:eastAsia="zh-CN"/>
              </w:rPr>
              <w:t>ratio higher than</w:t>
            </w:r>
          </w:p>
        </w:tc>
        <w:tc>
          <w:tcPr>
            <w:tcW w:w="0" w:type="auto"/>
            <w:noWrap/>
          </w:tcPr>
          <w:p w14:paraId="05E6213C" w14:textId="42BE1D64"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90%</w:t>
            </w:r>
          </w:p>
        </w:tc>
        <w:tc>
          <w:tcPr>
            <w:tcW w:w="0" w:type="auto"/>
            <w:noWrap/>
          </w:tcPr>
          <w:p w14:paraId="6895AF2B" w14:textId="127A6DA2"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91%</w:t>
            </w:r>
          </w:p>
        </w:tc>
        <w:tc>
          <w:tcPr>
            <w:tcW w:w="0" w:type="auto"/>
            <w:noWrap/>
          </w:tcPr>
          <w:p w14:paraId="516E038D" w14:textId="7DCC8D54"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92%</w:t>
            </w:r>
          </w:p>
        </w:tc>
        <w:tc>
          <w:tcPr>
            <w:tcW w:w="0" w:type="auto"/>
            <w:noWrap/>
          </w:tcPr>
          <w:p w14:paraId="048B0687" w14:textId="2B56D989"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93%</w:t>
            </w:r>
          </w:p>
        </w:tc>
        <w:tc>
          <w:tcPr>
            <w:tcW w:w="0" w:type="auto"/>
            <w:noWrap/>
          </w:tcPr>
          <w:p w14:paraId="64861566" w14:textId="3DE426B9"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94%</w:t>
            </w:r>
          </w:p>
        </w:tc>
        <w:tc>
          <w:tcPr>
            <w:tcW w:w="0" w:type="auto"/>
          </w:tcPr>
          <w:p w14:paraId="297B9677" w14:textId="6B40627B" w:rsidR="00342557" w:rsidRPr="00A04A5F" w:rsidRDefault="00342557" w:rsidP="00C5237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100%</w:t>
            </w:r>
          </w:p>
        </w:tc>
      </w:tr>
      <w:tr w:rsidR="00342557" w:rsidRPr="00A04A5F" w14:paraId="377D0F2B" w14:textId="02B1BDC8" w:rsidTr="00A04A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48D6B0"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UtilityScore_mean</w:t>
            </w:r>
          </w:p>
        </w:tc>
        <w:tc>
          <w:tcPr>
            <w:tcW w:w="0" w:type="auto"/>
            <w:noWrap/>
          </w:tcPr>
          <w:p w14:paraId="1760EEF0" w14:textId="527BBB2D"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87</w:t>
            </w:r>
          </w:p>
        </w:tc>
        <w:tc>
          <w:tcPr>
            <w:tcW w:w="0" w:type="auto"/>
            <w:noWrap/>
          </w:tcPr>
          <w:p w14:paraId="7CBB2E39" w14:textId="7EB4430A"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lang w:eastAsia="en-GB"/>
              </w:rPr>
            </w:pPr>
            <w:r w:rsidRPr="00A04A5F">
              <w:rPr>
                <w:rFonts w:eastAsia="Times New Roman" w:cs="Calibri"/>
                <w:b/>
                <w:color w:val="000000"/>
                <w:sz w:val="20"/>
                <w:lang w:val="en-US" w:eastAsia="zh-CN"/>
              </w:rPr>
              <w:t>0</w:t>
            </w:r>
            <w:r w:rsidR="00315901" w:rsidRPr="00A04A5F">
              <w:rPr>
                <w:rFonts w:eastAsia="Times New Roman" w:cs="Calibri"/>
                <w:b/>
                <w:color w:val="000000"/>
                <w:sz w:val="20"/>
                <w:lang w:val="en-US" w:eastAsia="zh-CN"/>
              </w:rPr>
              <w:t>.</w:t>
            </w:r>
            <w:r w:rsidRPr="00A04A5F">
              <w:rPr>
                <w:rFonts w:eastAsia="Times New Roman" w:cs="Calibri"/>
                <w:b/>
                <w:color w:val="000000"/>
                <w:sz w:val="20"/>
                <w:lang w:val="en-US" w:eastAsia="zh-CN"/>
              </w:rPr>
              <w:t>101</w:t>
            </w:r>
          </w:p>
        </w:tc>
        <w:tc>
          <w:tcPr>
            <w:tcW w:w="0" w:type="auto"/>
            <w:noWrap/>
          </w:tcPr>
          <w:p w14:paraId="33E93406" w14:textId="258C9302"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lang w:eastAsia="en-GB"/>
              </w:rPr>
            </w:pPr>
            <w:r w:rsidRPr="00A04A5F">
              <w:rPr>
                <w:rFonts w:eastAsia="Times New Roman" w:cs="Calibri"/>
                <w:b/>
                <w:color w:val="000000"/>
                <w:sz w:val="20"/>
                <w:lang w:val="en-US" w:eastAsia="zh-CN"/>
              </w:rPr>
              <w:t>0</w:t>
            </w:r>
            <w:r w:rsidR="00315901" w:rsidRPr="00A04A5F">
              <w:rPr>
                <w:rFonts w:eastAsia="Times New Roman" w:cs="Calibri"/>
                <w:b/>
                <w:color w:val="000000"/>
                <w:sz w:val="20"/>
                <w:lang w:val="en-US" w:eastAsia="zh-CN"/>
              </w:rPr>
              <w:t>.</w:t>
            </w:r>
            <w:r w:rsidRPr="00A04A5F">
              <w:rPr>
                <w:rFonts w:eastAsia="Times New Roman" w:cs="Calibri"/>
                <w:b/>
                <w:color w:val="000000"/>
                <w:sz w:val="20"/>
                <w:lang w:val="en-US" w:eastAsia="zh-CN"/>
              </w:rPr>
              <w:t>100</w:t>
            </w:r>
          </w:p>
        </w:tc>
        <w:tc>
          <w:tcPr>
            <w:tcW w:w="0" w:type="auto"/>
            <w:noWrap/>
          </w:tcPr>
          <w:p w14:paraId="147D92A3" w14:textId="4E801E61"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95</w:t>
            </w:r>
          </w:p>
        </w:tc>
        <w:tc>
          <w:tcPr>
            <w:tcW w:w="0" w:type="auto"/>
            <w:noWrap/>
          </w:tcPr>
          <w:p w14:paraId="306F437E" w14:textId="21861E04"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69</w:t>
            </w:r>
          </w:p>
        </w:tc>
        <w:tc>
          <w:tcPr>
            <w:tcW w:w="0" w:type="auto"/>
          </w:tcPr>
          <w:p w14:paraId="2DB12C0D" w14:textId="216A3E81"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67</w:t>
            </w:r>
          </w:p>
        </w:tc>
      </w:tr>
      <w:tr w:rsidR="00342557" w:rsidRPr="00A04A5F" w14:paraId="76A014D2" w14:textId="0F638623" w:rsidTr="00A04A5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BA8A8"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UtilityScore_std</w:t>
            </w:r>
          </w:p>
        </w:tc>
        <w:tc>
          <w:tcPr>
            <w:tcW w:w="0" w:type="auto"/>
            <w:noWrap/>
          </w:tcPr>
          <w:p w14:paraId="61420C2C" w14:textId="28DAA637"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21</w:t>
            </w:r>
          </w:p>
        </w:tc>
        <w:tc>
          <w:tcPr>
            <w:tcW w:w="0" w:type="auto"/>
            <w:noWrap/>
          </w:tcPr>
          <w:p w14:paraId="3DD9D757" w14:textId="68F94ED2"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30</w:t>
            </w:r>
          </w:p>
        </w:tc>
        <w:tc>
          <w:tcPr>
            <w:tcW w:w="0" w:type="auto"/>
            <w:noWrap/>
          </w:tcPr>
          <w:p w14:paraId="6926F8E6" w14:textId="3B0AA765"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30</w:t>
            </w:r>
          </w:p>
        </w:tc>
        <w:tc>
          <w:tcPr>
            <w:tcW w:w="0" w:type="auto"/>
            <w:noWrap/>
          </w:tcPr>
          <w:p w14:paraId="172776A9" w14:textId="6A28A2EF"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38</w:t>
            </w:r>
          </w:p>
        </w:tc>
        <w:tc>
          <w:tcPr>
            <w:tcW w:w="0" w:type="auto"/>
            <w:noWrap/>
          </w:tcPr>
          <w:p w14:paraId="5FFFE279" w14:textId="70097777"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24</w:t>
            </w:r>
          </w:p>
        </w:tc>
        <w:tc>
          <w:tcPr>
            <w:tcW w:w="0" w:type="auto"/>
          </w:tcPr>
          <w:p w14:paraId="7C55F510" w14:textId="450A71BA"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33</w:t>
            </w:r>
          </w:p>
        </w:tc>
      </w:tr>
      <w:tr w:rsidR="00342557" w:rsidRPr="00A04A5F" w14:paraId="0D073D6B" w14:textId="2DA894E4" w:rsidTr="00A04A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4BA676"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F1Score_mean</w:t>
            </w:r>
          </w:p>
        </w:tc>
        <w:tc>
          <w:tcPr>
            <w:tcW w:w="0" w:type="auto"/>
            <w:noWrap/>
          </w:tcPr>
          <w:p w14:paraId="4F3DE58B" w14:textId="3BDE3442"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82</w:t>
            </w:r>
          </w:p>
        </w:tc>
        <w:tc>
          <w:tcPr>
            <w:tcW w:w="0" w:type="auto"/>
            <w:noWrap/>
          </w:tcPr>
          <w:p w14:paraId="149BD5E6" w14:textId="2E03ED54"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88</w:t>
            </w:r>
          </w:p>
        </w:tc>
        <w:tc>
          <w:tcPr>
            <w:tcW w:w="0" w:type="auto"/>
            <w:noWrap/>
          </w:tcPr>
          <w:p w14:paraId="39698836" w14:textId="13EC5AE6"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92</w:t>
            </w:r>
          </w:p>
        </w:tc>
        <w:tc>
          <w:tcPr>
            <w:tcW w:w="0" w:type="auto"/>
            <w:noWrap/>
          </w:tcPr>
          <w:p w14:paraId="209B472D" w14:textId="4455308D"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92</w:t>
            </w:r>
          </w:p>
        </w:tc>
        <w:tc>
          <w:tcPr>
            <w:tcW w:w="0" w:type="auto"/>
            <w:noWrap/>
          </w:tcPr>
          <w:p w14:paraId="00064EBC" w14:textId="5FA277F6"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81</w:t>
            </w:r>
          </w:p>
        </w:tc>
        <w:tc>
          <w:tcPr>
            <w:tcW w:w="0" w:type="auto"/>
          </w:tcPr>
          <w:p w14:paraId="1BB65A9B" w14:textId="3261C2C4"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85</w:t>
            </w:r>
          </w:p>
        </w:tc>
      </w:tr>
      <w:tr w:rsidR="00342557" w:rsidRPr="00A04A5F" w14:paraId="2F866288" w14:textId="1272A016" w:rsidTr="00A04A5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CBF169"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F1Score_std</w:t>
            </w:r>
          </w:p>
        </w:tc>
        <w:tc>
          <w:tcPr>
            <w:tcW w:w="0" w:type="auto"/>
            <w:noWrap/>
          </w:tcPr>
          <w:p w14:paraId="4FF931D6" w14:textId="36A880BD"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10</w:t>
            </w:r>
          </w:p>
        </w:tc>
        <w:tc>
          <w:tcPr>
            <w:tcW w:w="0" w:type="auto"/>
            <w:noWrap/>
          </w:tcPr>
          <w:p w14:paraId="25F9CD90" w14:textId="64C00F4F"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13</w:t>
            </w:r>
          </w:p>
        </w:tc>
        <w:tc>
          <w:tcPr>
            <w:tcW w:w="0" w:type="auto"/>
            <w:noWrap/>
          </w:tcPr>
          <w:p w14:paraId="7B4FD996" w14:textId="3936FBD5"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13</w:t>
            </w:r>
          </w:p>
        </w:tc>
        <w:tc>
          <w:tcPr>
            <w:tcW w:w="0" w:type="auto"/>
            <w:noWrap/>
          </w:tcPr>
          <w:p w14:paraId="415B4C3F" w14:textId="681699C1"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17</w:t>
            </w:r>
          </w:p>
        </w:tc>
        <w:tc>
          <w:tcPr>
            <w:tcW w:w="0" w:type="auto"/>
            <w:noWrap/>
          </w:tcPr>
          <w:p w14:paraId="6688F75C" w14:textId="40C1611A"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14</w:t>
            </w:r>
          </w:p>
        </w:tc>
        <w:tc>
          <w:tcPr>
            <w:tcW w:w="0" w:type="auto"/>
          </w:tcPr>
          <w:p w14:paraId="15D6F9C9" w14:textId="64CEB2A9"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26</w:t>
            </w:r>
          </w:p>
        </w:tc>
      </w:tr>
      <w:tr w:rsidR="00342557" w:rsidRPr="00A04A5F" w14:paraId="4A0A1685" w14:textId="52A60245" w:rsidTr="00A04A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7EDAA4"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AUROC_mean</w:t>
            </w:r>
          </w:p>
        </w:tc>
        <w:tc>
          <w:tcPr>
            <w:tcW w:w="0" w:type="auto"/>
            <w:noWrap/>
          </w:tcPr>
          <w:p w14:paraId="0A969A40" w14:textId="31F3D7D9"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4EA84677" w14:textId="5B016CF8"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28A42C6E" w14:textId="0008EA15"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3D4952B3" w14:textId="7D069E41"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40F67598" w14:textId="3EA2F9B6"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tcPr>
          <w:p w14:paraId="1EE2BFC2" w14:textId="33E186EA"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r>
      <w:tr w:rsidR="00342557" w:rsidRPr="00A04A5F" w14:paraId="1AE10246" w14:textId="6A967D1E" w:rsidTr="00A04A5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0EBF0B"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AUPRC_mean</w:t>
            </w:r>
          </w:p>
        </w:tc>
        <w:tc>
          <w:tcPr>
            <w:tcW w:w="0" w:type="auto"/>
            <w:noWrap/>
          </w:tcPr>
          <w:p w14:paraId="50C3AA7D" w14:textId="4B15B3C0"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7D705EAA" w14:textId="2CA5452F"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5AECA4C1" w14:textId="71212D3F"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437969D6" w14:textId="2AE6AA3E"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noWrap/>
          </w:tcPr>
          <w:p w14:paraId="23DE1BE6" w14:textId="09D98975"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c>
          <w:tcPr>
            <w:tcW w:w="0" w:type="auto"/>
          </w:tcPr>
          <w:p w14:paraId="01DB216C" w14:textId="7C7A4A87"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0</w:t>
            </w:r>
          </w:p>
        </w:tc>
      </w:tr>
      <w:tr w:rsidR="00342557" w:rsidRPr="00A04A5F" w14:paraId="7692BF5D" w14:textId="3E013E23" w:rsidTr="00A04A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21085A"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Accuracy_mean</w:t>
            </w:r>
          </w:p>
        </w:tc>
        <w:tc>
          <w:tcPr>
            <w:tcW w:w="0" w:type="auto"/>
            <w:noWrap/>
          </w:tcPr>
          <w:p w14:paraId="1F4A4521" w14:textId="1F6E4D30"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31</w:t>
            </w:r>
          </w:p>
        </w:tc>
        <w:tc>
          <w:tcPr>
            <w:tcW w:w="0" w:type="auto"/>
            <w:noWrap/>
          </w:tcPr>
          <w:p w14:paraId="7F4AD40F" w14:textId="775B8D28"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32</w:t>
            </w:r>
          </w:p>
        </w:tc>
        <w:tc>
          <w:tcPr>
            <w:tcW w:w="0" w:type="auto"/>
            <w:noWrap/>
          </w:tcPr>
          <w:p w14:paraId="74B631D1" w14:textId="41A75119"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42</w:t>
            </w:r>
          </w:p>
        </w:tc>
        <w:tc>
          <w:tcPr>
            <w:tcW w:w="0" w:type="auto"/>
            <w:noWrap/>
          </w:tcPr>
          <w:p w14:paraId="0CA20E33" w14:textId="69D05672"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46</w:t>
            </w:r>
          </w:p>
        </w:tc>
        <w:tc>
          <w:tcPr>
            <w:tcW w:w="0" w:type="auto"/>
            <w:noWrap/>
          </w:tcPr>
          <w:p w14:paraId="400763F7" w14:textId="78A0D8D2"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53</w:t>
            </w:r>
          </w:p>
        </w:tc>
        <w:tc>
          <w:tcPr>
            <w:tcW w:w="0" w:type="auto"/>
          </w:tcPr>
          <w:p w14:paraId="231199FA" w14:textId="2F5AC03B"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961</w:t>
            </w:r>
          </w:p>
        </w:tc>
      </w:tr>
      <w:tr w:rsidR="00342557" w:rsidRPr="00A04A5F" w14:paraId="63479C6B" w14:textId="54BED638" w:rsidTr="00A04A5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C43B4F"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Accuracy_std</w:t>
            </w:r>
          </w:p>
        </w:tc>
        <w:tc>
          <w:tcPr>
            <w:tcW w:w="0" w:type="auto"/>
            <w:noWrap/>
          </w:tcPr>
          <w:p w14:paraId="61242E86" w14:textId="18593AF1"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6</w:t>
            </w:r>
          </w:p>
        </w:tc>
        <w:tc>
          <w:tcPr>
            <w:tcW w:w="0" w:type="auto"/>
            <w:noWrap/>
          </w:tcPr>
          <w:p w14:paraId="4419A904" w14:textId="7ECFF3CA"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4</w:t>
            </w:r>
          </w:p>
        </w:tc>
        <w:tc>
          <w:tcPr>
            <w:tcW w:w="0" w:type="auto"/>
            <w:noWrap/>
          </w:tcPr>
          <w:p w14:paraId="2775CC3B" w14:textId="49A994F8"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7</w:t>
            </w:r>
          </w:p>
        </w:tc>
        <w:tc>
          <w:tcPr>
            <w:tcW w:w="0" w:type="auto"/>
            <w:noWrap/>
          </w:tcPr>
          <w:p w14:paraId="6D28BBBD" w14:textId="5B0C2674"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8</w:t>
            </w:r>
          </w:p>
        </w:tc>
        <w:tc>
          <w:tcPr>
            <w:tcW w:w="0" w:type="auto"/>
            <w:noWrap/>
          </w:tcPr>
          <w:p w14:paraId="4EB7265D" w14:textId="44AC6422"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8</w:t>
            </w:r>
          </w:p>
        </w:tc>
        <w:tc>
          <w:tcPr>
            <w:tcW w:w="0" w:type="auto"/>
          </w:tcPr>
          <w:p w14:paraId="5BAC2890" w14:textId="69B90031" w:rsidR="00342557" w:rsidRPr="00A04A5F" w:rsidRDefault="00342557" w:rsidP="00A04A5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n-GB"/>
              </w:rPr>
            </w:pPr>
            <w:r w:rsidRPr="00A04A5F">
              <w:rPr>
                <w:rFonts w:eastAsia="Times New Roman" w:cs="Calibri"/>
                <w:color w:val="000000"/>
                <w:sz w:val="20"/>
                <w:lang w:val="en-US" w:eastAsia="zh-CN"/>
              </w:rPr>
              <w:t>0</w:t>
            </w:r>
            <w:r w:rsidR="00315901" w:rsidRPr="00A04A5F">
              <w:rPr>
                <w:rFonts w:eastAsia="Times New Roman" w:cs="Calibri"/>
                <w:color w:val="000000"/>
                <w:sz w:val="20"/>
                <w:lang w:val="en-US" w:eastAsia="zh-CN"/>
              </w:rPr>
              <w:t>.</w:t>
            </w:r>
            <w:r w:rsidRPr="00A04A5F">
              <w:rPr>
                <w:rFonts w:eastAsia="Times New Roman" w:cs="Calibri"/>
                <w:color w:val="000000"/>
                <w:sz w:val="20"/>
                <w:lang w:val="en-US" w:eastAsia="zh-CN"/>
              </w:rPr>
              <w:t>007</w:t>
            </w:r>
          </w:p>
        </w:tc>
      </w:tr>
      <w:tr w:rsidR="00342557" w:rsidRPr="00A04A5F" w14:paraId="4C3D04D2" w14:textId="72C2D5F4" w:rsidTr="00A04A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489E85" w14:textId="77777777" w:rsidR="00342557" w:rsidRPr="00A04A5F" w:rsidRDefault="00342557" w:rsidP="00342557">
            <w:pPr>
              <w:spacing w:after="0"/>
              <w:rPr>
                <w:rFonts w:eastAsia="Times New Roman" w:cs="Calibri"/>
                <w:color w:val="000000"/>
                <w:sz w:val="20"/>
                <w:lang w:eastAsia="en-GB"/>
              </w:rPr>
            </w:pPr>
            <w:r w:rsidRPr="00A04A5F">
              <w:rPr>
                <w:rFonts w:cs="Calibri"/>
                <w:sz w:val="20"/>
              </w:rPr>
              <w:t>Baseline_mean</w:t>
            </w:r>
          </w:p>
        </w:tc>
        <w:tc>
          <w:tcPr>
            <w:tcW w:w="0" w:type="auto"/>
            <w:noWrap/>
          </w:tcPr>
          <w:p w14:paraId="75F63280" w14:textId="0BC2470F"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c>
          <w:tcPr>
            <w:tcW w:w="0" w:type="auto"/>
            <w:noWrap/>
          </w:tcPr>
          <w:p w14:paraId="00FC3EB5" w14:textId="4B1FF787"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c>
          <w:tcPr>
            <w:tcW w:w="0" w:type="auto"/>
            <w:noWrap/>
          </w:tcPr>
          <w:p w14:paraId="67FE4FF0" w14:textId="3D76A496"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c>
          <w:tcPr>
            <w:tcW w:w="0" w:type="auto"/>
            <w:noWrap/>
          </w:tcPr>
          <w:p w14:paraId="224D8E25" w14:textId="67B6782C"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c>
          <w:tcPr>
            <w:tcW w:w="0" w:type="auto"/>
            <w:noWrap/>
          </w:tcPr>
          <w:p w14:paraId="1452EC39" w14:textId="0625B88B"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c>
          <w:tcPr>
            <w:tcW w:w="0" w:type="auto"/>
          </w:tcPr>
          <w:p w14:paraId="23DF5C10" w14:textId="67BF8405" w:rsidR="00342557" w:rsidRPr="00A04A5F" w:rsidRDefault="00342557" w:rsidP="00A04A5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eastAsia="en-GB"/>
              </w:rPr>
            </w:pPr>
            <w:r w:rsidRPr="00A04A5F">
              <w:rPr>
                <w:rFonts w:eastAsia="Times New Roman" w:cs="Calibri"/>
                <w:sz w:val="20"/>
                <w:lang w:val="en-US" w:eastAsia="zh-CN"/>
              </w:rPr>
              <w:t>98</w:t>
            </w:r>
            <w:r w:rsidR="00315901" w:rsidRPr="00A04A5F">
              <w:rPr>
                <w:rFonts w:eastAsia="Times New Roman" w:cs="Calibri"/>
                <w:sz w:val="20"/>
                <w:lang w:val="en-US" w:eastAsia="zh-CN"/>
              </w:rPr>
              <w:t>.</w:t>
            </w:r>
            <w:r w:rsidRPr="00A04A5F">
              <w:rPr>
                <w:rFonts w:eastAsia="Times New Roman" w:cs="Calibri"/>
                <w:sz w:val="20"/>
                <w:lang w:val="en-US" w:eastAsia="zh-CN"/>
              </w:rPr>
              <w:t>200</w:t>
            </w:r>
          </w:p>
        </w:tc>
      </w:tr>
    </w:tbl>
    <w:p w14:paraId="5A076757" w14:textId="5DDCA240" w:rsidR="002701FF" w:rsidRDefault="00AA185F" w:rsidP="00EF765E">
      <w:r>
        <w:lastRenderedPageBreak/>
        <w:t xml:space="preserve">Besides Decision Tree, Gradient Boosting </w:t>
      </w:r>
      <w:r w:rsidR="00AD1379">
        <w:t>and Light Gradient Boosting</w:t>
      </w:r>
      <w:r>
        <w:t xml:space="preserve"> </w:t>
      </w:r>
      <w:r w:rsidR="00AD1379">
        <w:t>are</w:t>
      </w:r>
      <w:r w:rsidR="007A1CBF">
        <w:t xml:space="preserve"> </w:t>
      </w:r>
      <w:r>
        <w:t xml:space="preserve">also </w:t>
      </w:r>
      <w:r w:rsidR="005B180C">
        <w:t>good machine-learning model</w:t>
      </w:r>
      <w:r w:rsidR="00AD1379">
        <w:t>s</w:t>
      </w:r>
      <w:r w:rsidR="007B3239">
        <w:t>.</w:t>
      </w:r>
      <w:r w:rsidR="00411D17">
        <w:t xml:space="preserve"> </w:t>
      </w:r>
      <w:r w:rsidR="00C86A50">
        <w:t>W</w:t>
      </w:r>
      <w:r w:rsidR="00955742">
        <w:t>ith all the other procedures</w:t>
      </w:r>
      <w:r w:rsidR="00194447">
        <w:t xml:space="preserve"> remaining</w:t>
      </w:r>
      <w:r w:rsidR="00955742">
        <w:t xml:space="preserve"> the same</w:t>
      </w:r>
      <w:r w:rsidR="00194447">
        <w:t>, t</w:t>
      </w:r>
      <w:r w:rsidR="000B6B06">
        <w:t xml:space="preserve">he above experiment </w:t>
      </w:r>
      <w:r w:rsidR="0024295A">
        <w:t>was</w:t>
      </w:r>
      <w:r w:rsidR="000B6B06">
        <w:t xml:space="preserve"> performed </w:t>
      </w:r>
      <w:r w:rsidR="004B7D2B">
        <w:t>again with Gradient Bo</w:t>
      </w:r>
      <w:r w:rsidR="00986AF5">
        <w:t xml:space="preserve">osting </w:t>
      </w:r>
      <w:r w:rsidR="00FA7822">
        <w:t>and</w:t>
      </w:r>
      <w:r w:rsidR="00E057E4">
        <w:t xml:space="preserve"> </w:t>
      </w:r>
      <w:r w:rsidR="004C4A35">
        <w:t xml:space="preserve">Light Gradient </w:t>
      </w:r>
      <w:r w:rsidR="00277ECE">
        <w:t xml:space="preserve">Boosting Model (LGBM) in </w:t>
      </w:r>
      <w:r w:rsidR="00226ED5">
        <w:t xml:space="preserve">replacement </w:t>
      </w:r>
      <w:r w:rsidR="00E15D77">
        <w:t xml:space="preserve">of the Decision Tree </w:t>
      </w:r>
      <w:r>
        <w:t xml:space="preserve">machine-learning </w:t>
      </w:r>
      <w:r w:rsidR="00E15D77">
        <w:t>model.</w:t>
      </w:r>
      <w:r w:rsidR="004B7D2B">
        <w:t xml:space="preserve"> </w:t>
      </w:r>
      <w:r w:rsidR="0082545D">
        <w:t xml:space="preserve">Below </w:t>
      </w:r>
      <w:r w:rsidR="00277ECE">
        <w:t>are</w:t>
      </w:r>
      <w:r w:rsidR="0082545D">
        <w:t xml:space="preserve"> the result</w:t>
      </w:r>
      <w:r w:rsidR="00277ECE">
        <w:t>s</w:t>
      </w:r>
      <w:r w:rsidR="00E15D77">
        <w:t>.</w:t>
      </w:r>
    </w:p>
    <w:p w14:paraId="629AB019" w14:textId="229F8977" w:rsidR="00B95891" w:rsidRDefault="00B95891" w:rsidP="00822A9B">
      <w:pPr>
        <w:pStyle w:val="Caption"/>
        <w:keepNext/>
        <w:jc w:val="center"/>
      </w:pPr>
      <w:bookmarkStart w:id="406" w:name="_Ref70436827"/>
      <w:bookmarkStart w:id="407" w:name="_Ref70436819"/>
      <w:bookmarkStart w:id="408" w:name="_Toc70928393"/>
      <w:bookmarkStart w:id="409" w:name="_Toc72138033"/>
      <w:r>
        <w:t xml:space="preserve">Table </w:t>
      </w:r>
      <w:r>
        <w:fldChar w:fldCharType="begin"/>
      </w:r>
      <w:r>
        <w:instrText xml:space="preserve"> SEQ Table \* ARABIC </w:instrText>
      </w:r>
      <w:r>
        <w:fldChar w:fldCharType="separate"/>
      </w:r>
      <w:r w:rsidR="00B26196">
        <w:rPr>
          <w:noProof/>
        </w:rPr>
        <w:t>27</w:t>
      </w:r>
      <w:r>
        <w:fldChar w:fldCharType="end"/>
      </w:r>
      <w:bookmarkEnd w:id="406"/>
      <w:r w:rsidRPr="0063331E">
        <w:t>:</w:t>
      </w:r>
      <w:r w:rsidR="002701FF" w:rsidDel="00B95891">
        <w:t xml:space="preserve"> Results for dropping columns with different threshold values</w:t>
      </w:r>
      <w:r w:rsidR="00A07479">
        <w:br/>
      </w:r>
      <w:r w:rsidRPr="0063331E">
        <w:t>(K=5, Gradient Boosting</w:t>
      </w:r>
      <w:r w:rsidR="00E25835">
        <w:t xml:space="preserve">, </w:t>
      </w:r>
      <w:r w:rsidR="00C77E1C">
        <w:t>forward</w:t>
      </w:r>
      <w:r w:rsidR="00E25835">
        <w:t xml:space="preserve"> </w:t>
      </w:r>
      <w:r w:rsidR="004870A9">
        <w:t>plus</w:t>
      </w:r>
      <w:r w:rsidR="00E25835">
        <w:t xml:space="preserve"> </w:t>
      </w:r>
      <w:r w:rsidR="00C77E1C">
        <w:t>zero</w:t>
      </w:r>
      <w:r w:rsidR="00E25835">
        <w:t xml:space="preserve"> </w:t>
      </w:r>
      <w:r w:rsidR="00C77E1C">
        <w:t>filling</w:t>
      </w:r>
      <w:r w:rsidRPr="0063331E">
        <w:t>)</w:t>
      </w:r>
      <w:bookmarkEnd w:id="407"/>
      <w:bookmarkEnd w:id="408"/>
      <w:bookmarkEnd w:id="409"/>
    </w:p>
    <w:tbl>
      <w:tblPr>
        <w:tblStyle w:val="thesistable"/>
        <w:tblW w:w="0" w:type="auto"/>
        <w:jc w:val="center"/>
        <w:tblLook w:val="04A0" w:firstRow="1" w:lastRow="0" w:firstColumn="1" w:lastColumn="0" w:noHBand="0" w:noVBand="1"/>
      </w:tblPr>
      <w:tblGrid>
        <w:gridCol w:w="2501"/>
        <w:gridCol w:w="830"/>
        <w:gridCol w:w="830"/>
        <w:gridCol w:w="830"/>
        <w:gridCol w:w="830"/>
        <w:gridCol w:w="830"/>
        <w:gridCol w:w="830"/>
      </w:tblGrid>
      <w:tr w:rsidR="002701FF" w:rsidRPr="009B127B" w14:paraId="3B2CCEF7" w14:textId="77777777" w:rsidTr="00F951D2">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DA095" w14:textId="399D355A" w:rsidR="002701FF" w:rsidRPr="009B127B" w:rsidRDefault="002701FF"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 xml:space="preserve">Dropping columns with </w:t>
            </w:r>
            <w:r w:rsidR="00411D17" w:rsidRPr="009B127B">
              <w:rPr>
                <w:rFonts w:eastAsia="Times New Roman" w:cs="Calibri"/>
                <w:color w:val="000000"/>
                <w:sz w:val="22"/>
                <w:szCs w:val="22"/>
                <w:lang w:val="en-US" w:eastAsia="zh-CN"/>
              </w:rPr>
              <w:t>a</w:t>
            </w:r>
            <w:r w:rsidR="009B127B" w:rsidRPr="009B127B">
              <w:rPr>
                <w:rFonts w:eastAsia="Times New Roman" w:cs="Calibri"/>
                <w:color w:val="000000"/>
                <w:sz w:val="22"/>
                <w:szCs w:val="22"/>
                <w:lang w:val="en-US" w:eastAsia="zh-CN"/>
              </w:rPr>
              <w:br/>
              <w:t>m</w:t>
            </w:r>
            <w:r w:rsidRPr="009B127B">
              <w:rPr>
                <w:rFonts w:eastAsia="Times New Roman" w:cs="Calibri"/>
                <w:color w:val="000000"/>
                <w:sz w:val="22"/>
                <w:szCs w:val="22"/>
                <w:lang w:val="en-US" w:eastAsia="zh-CN"/>
              </w:rPr>
              <w:t>issing ratio higher than</w:t>
            </w:r>
          </w:p>
        </w:tc>
        <w:tc>
          <w:tcPr>
            <w:tcW w:w="0" w:type="auto"/>
            <w:noWrap/>
            <w:hideMark/>
          </w:tcPr>
          <w:p w14:paraId="5C963397"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90%</w:t>
            </w:r>
          </w:p>
        </w:tc>
        <w:tc>
          <w:tcPr>
            <w:tcW w:w="0" w:type="auto"/>
            <w:noWrap/>
            <w:hideMark/>
          </w:tcPr>
          <w:p w14:paraId="0946224B"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91%</w:t>
            </w:r>
          </w:p>
        </w:tc>
        <w:tc>
          <w:tcPr>
            <w:tcW w:w="0" w:type="auto"/>
            <w:noWrap/>
            <w:hideMark/>
          </w:tcPr>
          <w:p w14:paraId="629E4314"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92%</w:t>
            </w:r>
          </w:p>
        </w:tc>
        <w:tc>
          <w:tcPr>
            <w:tcW w:w="0" w:type="auto"/>
            <w:noWrap/>
            <w:hideMark/>
          </w:tcPr>
          <w:p w14:paraId="6C803A11"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93%</w:t>
            </w:r>
          </w:p>
        </w:tc>
        <w:tc>
          <w:tcPr>
            <w:tcW w:w="0" w:type="auto"/>
            <w:noWrap/>
            <w:hideMark/>
          </w:tcPr>
          <w:p w14:paraId="0E409C49"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94%</w:t>
            </w:r>
          </w:p>
        </w:tc>
        <w:tc>
          <w:tcPr>
            <w:tcW w:w="0" w:type="auto"/>
            <w:noWrap/>
            <w:hideMark/>
          </w:tcPr>
          <w:p w14:paraId="5FB8449B" w14:textId="77777777" w:rsidR="002701FF" w:rsidRPr="009B127B" w:rsidRDefault="002701FF" w:rsidP="002701F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100%</w:t>
            </w:r>
          </w:p>
        </w:tc>
      </w:tr>
      <w:tr w:rsidR="0054089B" w:rsidRPr="009B127B" w14:paraId="3499ADB0" w14:textId="77777777" w:rsidTr="00F951D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0CBFB5" w14:textId="46FDC995" w:rsidR="0054089B" w:rsidRPr="009B127B" w:rsidRDefault="0054089B" w:rsidP="009B127B">
            <w:pPr>
              <w:spacing w:after="0"/>
              <w:jc w:val="left"/>
              <w:rPr>
                <w:rFonts w:eastAsia="Times New Roman" w:cs="Calibri"/>
                <w:color w:val="000000"/>
                <w:sz w:val="22"/>
                <w:szCs w:val="22"/>
                <w:lang w:val="en-US" w:eastAsia="zh-CN"/>
              </w:rPr>
            </w:pPr>
            <w:r w:rsidRPr="009B127B" w:rsidDel="001052D3">
              <w:rPr>
                <w:rFonts w:eastAsia="Times New Roman" w:cs="Calibri"/>
                <w:color w:val="000000"/>
                <w:sz w:val="22"/>
                <w:szCs w:val="22"/>
                <w:lang w:val="en-US" w:eastAsia="zh-CN"/>
              </w:rPr>
              <w:t>UtilityScore_mean</w:t>
            </w:r>
          </w:p>
        </w:tc>
        <w:tc>
          <w:tcPr>
            <w:tcW w:w="0" w:type="auto"/>
            <w:noWrap/>
            <w:hideMark/>
          </w:tcPr>
          <w:p w14:paraId="212364C3" w14:textId="4C73971D"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c>
          <w:tcPr>
            <w:tcW w:w="0" w:type="auto"/>
            <w:noWrap/>
            <w:hideMark/>
          </w:tcPr>
          <w:p w14:paraId="65DD56CB" w14:textId="038A32FC"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Pr="009B127B">
              <w:rPr>
                <w:rFonts w:eastAsia="Times New Roman" w:cs="Calibri"/>
                <w:color w:val="000000"/>
                <w:sz w:val="22"/>
                <w:szCs w:val="22"/>
                <w:lang w:val="en-US" w:eastAsia="zh-CN"/>
              </w:rPr>
              <w:t>003</w:t>
            </w:r>
          </w:p>
        </w:tc>
        <w:tc>
          <w:tcPr>
            <w:tcW w:w="0" w:type="auto"/>
            <w:noWrap/>
            <w:hideMark/>
          </w:tcPr>
          <w:p w14:paraId="77578E4C" w14:textId="139855F6"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Pr="009B127B">
              <w:rPr>
                <w:rFonts w:eastAsia="Times New Roman" w:cs="Calibri"/>
                <w:color w:val="000000"/>
                <w:sz w:val="22"/>
                <w:szCs w:val="22"/>
                <w:lang w:val="en-US" w:eastAsia="zh-CN"/>
              </w:rPr>
              <w:t>003</w:t>
            </w:r>
          </w:p>
        </w:tc>
        <w:tc>
          <w:tcPr>
            <w:tcW w:w="0" w:type="auto"/>
            <w:noWrap/>
            <w:hideMark/>
          </w:tcPr>
          <w:p w14:paraId="74FAF0AB" w14:textId="1EB8DCD0"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Pr="009B127B">
              <w:rPr>
                <w:rFonts w:eastAsia="Times New Roman" w:cs="Calibri"/>
                <w:color w:val="000000"/>
                <w:sz w:val="22"/>
                <w:szCs w:val="22"/>
                <w:lang w:val="en-US" w:eastAsia="zh-CN"/>
              </w:rPr>
              <w:t>003</w:t>
            </w:r>
          </w:p>
        </w:tc>
        <w:tc>
          <w:tcPr>
            <w:tcW w:w="0" w:type="auto"/>
            <w:noWrap/>
            <w:hideMark/>
          </w:tcPr>
          <w:p w14:paraId="59EFC216" w14:textId="3B6C8783"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Pr="009B127B">
              <w:rPr>
                <w:rFonts w:eastAsia="Times New Roman" w:cs="Calibri"/>
                <w:color w:val="000000"/>
                <w:sz w:val="22"/>
                <w:szCs w:val="22"/>
                <w:lang w:val="en-US" w:eastAsia="zh-CN"/>
              </w:rPr>
              <w:t>002</w:t>
            </w:r>
          </w:p>
        </w:tc>
        <w:tc>
          <w:tcPr>
            <w:tcW w:w="0" w:type="auto"/>
            <w:noWrap/>
            <w:hideMark/>
          </w:tcPr>
          <w:p w14:paraId="5DF5AA78" w14:textId="473B5095"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Pr="009B127B">
              <w:rPr>
                <w:rFonts w:eastAsia="Times New Roman" w:cs="Calibri"/>
                <w:color w:val="000000"/>
                <w:sz w:val="22"/>
                <w:szCs w:val="22"/>
                <w:lang w:val="en-US" w:eastAsia="zh-CN"/>
              </w:rPr>
              <w:t>001</w:t>
            </w:r>
          </w:p>
        </w:tc>
      </w:tr>
      <w:tr w:rsidR="0054089B" w:rsidRPr="009B127B" w14:paraId="74CC02ED" w14:textId="77777777" w:rsidTr="00F951D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A90897" w14:textId="3F0A7FE4" w:rsidR="0054089B" w:rsidRPr="009B127B" w:rsidRDefault="0054089B" w:rsidP="009B127B">
            <w:pPr>
              <w:spacing w:after="0"/>
              <w:jc w:val="left"/>
              <w:rPr>
                <w:rFonts w:eastAsia="Times New Roman" w:cs="Calibri"/>
                <w:color w:val="000000"/>
                <w:sz w:val="22"/>
                <w:szCs w:val="22"/>
                <w:lang w:val="en-US" w:eastAsia="zh-CN"/>
              </w:rPr>
            </w:pPr>
            <w:r w:rsidRPr="009B127B" w:rsidDel="001052D3">
              <w:rPr>
                <w:rFonts w:eastAsia="Times New Roman" w:cs="Calibri"/>
                <w:color w:val="000000"/>
                <w:sz w:val="22"/>
                <w:szCs w:val="22"/>
                <w:lang w:val="en-US" w:eastAsia="zh-CN"/>
              </w:rPr>
              <w:t>UtilityScore_std</w:t>
            </w:r>
          </w:p>
        </w:tc>
        <w:tc>
          <w:tcPr>
            <w:tcW w:w="0" w:type="auto"/>
            <w:noWrap/>
            <w:hideMark/>
          </w:tcPr>
          <w:p w14:paraId="1DBB3F8E" w14:textId="19880AE7"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c>
          <w:tcPr>
            <w:tcW w:w="0" w:type="auto"/>
            <w:noWrap/>
            <w:hideMark/>
          </w:tcPr>
          <w:p w14:paraId="3381F4FE" w14:textId="7569D9FF"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c>
          <w:tcPr>
            <w:tcW w:w="0" w:type="auto"/>
            <w:noWrap/>
            <w:hideMark/>
          </w:tcPr>
          <w:p w14:paraId="1BA075EA" w14:textId="4EEEB8F6"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c>
          <w:tcPr>
            <w:tcW w:w="0" w:type="auto"/>
            <w:noWrap/>
            <w:hideMark/>
          </w:tcPr>
          <w:p w14:paraId="75D849FA" w14:textId="5D582D21"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059AEFF7" w14:textId="0F27BD6D"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23F478D3" w14:textId="05ED3AB6"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r>
      <w:tr w:rsidR="0054089B" w:rsidRPr="009B127B" w14:paraId="2C0C8E32" w14:textId="77777777" w:rsidTr="00F951D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993ADA" w14:textId="625C51B0" w:rsidR="0054089B" w:rsidRPr="009B127B" w:rsidRDefault="0054089B" w:rsidP="009B127B">
            <w:pPr>
              <w:spacing w:after="0"/>
              <w:jc w:val="left"/>
              <w:rPr>
                <w:rFonts w:eastAsia="Times New Roman" w:cs="Calibri"/>
                <w:color w:val="000000"/>
                <w:sz w:val="22"/>
                <w:szCs w:val="22"/>
                <w:lang w:val="en-US" w:eastAsia="zh-CN"/>
              </w:rPr>
            </w:pPr>
            <w:r w:rsidRPr="009B127B" w:rsidDel="001052D3">
              <w:rPr>
                <w:rFonts w:eastAsia="Times New Roman" w:cs="Calibri"/>
                <w:color w:val="000000"/>
                <w:sz w:val="22"/>
                <w:szCs w:val="22"/>
                <w:lang w:val="en-US" w:eastAsia="zh-CN"/>
              </w:rPr>
              <w:t>F1Score_mean</w:t>
            </w:r>
          </w:p>
        </w:tc>
        <w:tc>
          <w:tcPr>
            <w:tcW w:w="0" w:type="auto"/>
            <w:noWrap/>
            <w:hideMark/>
          </w:tcPr>
          <w:p w14:paraId="7E73A7AA" w14:textId="7B994D84"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5</w:t>
            </w:r>
          </w:p>
        </w:tc>
        <w:tc>
          <w:tcPr>
            <w:tcW w:w="0" w:type="auto"/>
            <w:noWrap/>
            <w:hideMark/>
          </w:tcPr>
          <w:p w14:paraId="35F4293B" w14:textId="7DD10512"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7</w:t>
            </w:r>
          </w:p>
        </w:tc>
        <w:tc>
          <w:tcPr>
            <w:tcW w:w="0" w:type="auto"/>
            <w:noWrap/>
            <w:hideMark/>
          </w:tcPr>
          <w:p w14:paraId="72DE9BAA" w14:textId="18B8061E"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8</w:t>
            </w:r>
          </w:p>
        </w:tc>
        <w:tc>
          <w:tcPr>
            <w:tcW w:w="0" w:type="auto"/>
            <w:noWrap/>
            <w:hideMark/>
          </w:tcPr>
          <w:p w14:paraId="6106C3CA" w14:textId="3C18BB67"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7</w:t>
            </w:r>
          </w:p>
        </w:tc>
        <w:tc>
          <w:tcPr>
            <w:tcW w:w="0" w:type="auto"/>
            <w:noWrap/>
            <w:hideMark/>
          </w:tcPr>
          <w:p w14:paraId="5B92001C" w14:textId="1BD882BB"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4</w:t>
            </w:r>
          </w:p>
        </w:tc>
        <w:tc>
          <w:tcPr>
            <w:tcW w:w="0" w:type="auto"/>
            <w:noWrap/>
            <w:hideMark/>
          </w:tcPr>
          <w:p w14:paraId="0B1B2950" w14:textId="3A32D3D7"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3</w:t>
            </w:r>
          </w:p>
        </w:tc>
      </w:tr>
      <w:tr w:rsidR="0054089B" w:rsidRPr="009B127B" w14:paraId="6E8A2B56" w14:textId="77777777" w:rsidTr="00F951D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B7ED7A" w14:textId="195C5FCD" w:rsidR="0054089B" w:rsidRPr="009B127B" w:rsidRDefault="0054089B" w:rsidP="009B127B">
            <w:pPr>
              <w:spacing w:after="0"/>
              <w:jc w:val="left"/>
              <w:rPr>
                <w:rFonts w:eastAsia="Times New Roman" w:cs="Calibri"/>
                <w:color w:val="000000"/>
                <w:sz w:val="22"/>
                <w:szCs w:val="22"/>
                <w:lang w:val="en-US" w:eastAsia="zh-CN"/>
              </w:rPr>
            </w:pPr>
            <w:r w:rsidRPr="009B127B" w:rsidDel="001052D3">
              <w:rPr>
                <w:rFonts w:eastAsia="Times New Roman" w:cs="Calibri"/>
                <w:color w:val="000000"/>
                <w:sz w:val="22"/>
                <w:szCs w:val="22"/>
                <w:lang w:val="en-US" w:eastAsia="zh-CN"/>
              </w:rPr>
              <w:t>F1Score_std</w:t>
            </w:r>
          </w:p>
        </w:tc>
        <w:tc>
          <w:tcPr>
            <w:tcW w:w="0" w:type="auto"/>
            <w:noWrap/>
            <w:hideMark/>
          </w:tcPr>
          <w:p w14:paraId="431E4EF1" w14:textId="4D71E85B"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4</w:t>
            </w:r>
          </w:p>
        </w:tc>
        <w:tc>
          <w:tcPr>
            <w:tcW w:w="0" w:type="auto"/>
            <w:noWrap/>
            <w:hideMark/>
          </w:tcPr>
          <w:p w14:paraId="7CC7437F" w14:textId="62380E5A"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5</w:t>
            </w:r>
          </w:p>
        </w:tc>
        <w:tc>
          <w:tcPr>
            <w:tcW w:w="0" w:type="auto"/>
            <w:noWrap/>
            <w:hideMark/>
          </w:tcPr>
          <w:p w14:paraId="03755813" w14:textId="5275CB69"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4</w:t>
            </w:r>
          </w:p>
        </w:tc>
        <w:tc>
          <w:tcPr>
            <w:tcW w:w="0" w:type="auto"/>
            <w:noWrap/>
            <w:hideMark/>
          </w:tcPr>
          <w:p w14:paraId="47C08AF9" w14:textId="5D7E342C"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40A04388" w14:textId="3914FC6E"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c>
          <w:tcPr>
            <w:tcW w:w="0" w:type="auto"/>
            <w:noWrap/>
            <w:hideMark/>
          </w:tcPr>
          <w:p w14:paraId="5F4B8069" w14:textId="2344E3A8"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2</w:t>
            </w:r>
          </w:p>
        </w:tc>
      </w:tr>
      <w:tr w:rsidR="0054089B" w:rsidRPr="009B127B" w14:paraId="3BD81CB9" w14:textId="77777777" w:rsidTr="00F951D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AD715C" w14:textId="60D3EA65" w:rsidR="0054089B" w:rsidRPr="009B127B" w:rsidRDefault="0054089B"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AUROC_</w:t>
            </w:r>
            <w:r w:rsidRPr="009B127B" w:rsidDel="001052D3">
              <w:rPr>
                <w:rFonts w:eastAsia="Times New Roman" w:cs="Calibri"/>
                <w:color w:val="000000"/>
                <w:sz w:val="22"/>
                <w:szCs w:val="22"/>
                <w:lang w:val="en-US" w:eastAsia="zh-CN"/>
              </w:rPr>
              <w:t>mean</w:t>
            </w:r>
          </w:p>
        </w:tc>
        <w:tc>
          <w:tcPr>
            <w:tcW w:w="0" w:type="auto"/>
            <w:noWrap/>
            <w:hideMark/>
          </w:tcPr>
          <w:p w14:paraId="29E2BEA6" w14:textId="015421F4"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77</w:t>
            </w:r>
          </w:p>
        </w:tc>
        <w:tc>
          <w:tcPr>
            <w:tcW w:w="0" w:type="auto"/>
            <w:noWrap/>
            <w:hideMark/>
          </w:tcPr>
          <w:p w14:paraId="7AB8B32E" w14:textId="12BEEA79"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75</w:t>
            </w:r>
          </w:p>
        </w:tc>
        <w:tc>
          <w:tcPr>
            <w:tcW w:w="0" w:type="auto"/>
            <w:noWrap/>
            <w:hideMark/>
          </w:tcPr>
          <w:p w14:paraId="1ABED37D" w14:textId="47EBB233"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79</w:t>
            </w:r>
          </w:p>
        </w:tc>
        <w:tc>
          <w:tcPr>
            <w:tcW w:w="0" w:type="auto"/>
            <w:noWrap/>
            <w:hideMark/>
          </w:tcPr>
          <w:p w14:paraId="25C42BEB" w14:textId="474032B9"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79</w:t>
            </w:r>
          </w:p>
        </w:tc>
        <w:tc>
          <w:tcPr>
            <w:tcW w:w="0" w:type="auto"/>
            <w:noWrap/>
            <w:hideMark/>
          </w:tcPr>
          <w:p w14:paraId="71D5911D" w14:textId="21E3F310"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81</w:t>
            </w:r>
          </w:p>
        </w:tc>
        <w:tc>
          <w:tcPr>
            <w:tcW w:w="0" w:type="auto"/>
            <w:noWrap/>
            <w:hideMark/>
          </w:tcPr>
          <w:p w14:paraId="292CEEF6" w14:textId="608B29FA"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785</w:t>
            </w:r>
          </w:p>
        </w:tc>
      </w:tr>
      <w:tr w:rsidR="0054089B" w:rsidRPr="009B127B" w14:paraId="78C56961" w14:textId="77777777" w:rsidTr="00F951D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2B860" w14:textId="73EE4F45" w:rsidR="0054089B" w:rsidRPr="009B127B" w:rsidRDefault="0054089B"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AUPRC_</w:t>
            </w:r>
            <w:r w:rsidRPr="009B127B" w:rsidDel="001052D3">
              <w:rPr>
                <w:rFonts w:eastAsia="Times New Roman" w:cs="Calibri"/>
                <w:color w:val="000000"/>
                <w:sz w:val="22"/>
                <w:szCs w:val="22"/>
                <w:lang w:val="en-US" w:eastAsia="zh-CN"/>
              </w:rPr>
              <w:t>mean</w:t>
            </w:r>
          </w:p>
        </w:tc>
        <w:tc>
          <w:tcPr>
            <w:tcW w:w="0" w:type="auto"/>
            <w:noWrap/>
            <w:hideMark/>
          </w:tcPr>
          <w:p w14:paraId="6AF82C8A" w14:textId="16CF7AD1"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88</w:t>
            </w:r>
          </w:p>
        </w:tc>
        <w:tc>
          <w:tcPr>
            <w:tcW w:w="0" w:type="auto"/>
            <w:noWrap/>
            <w:hideMark/>
          </w:tcPr>
          <w:p w14:paraId="4DD1991A" w14:textId="2282918B"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88</w:t>
            </w:r>
          </w:p>
        </w:tc>
        <w:tc>
          <w:tcPr>
            <w:tcW w:w="0" w:type="auto"/>
            <w:noWrap/>
            <w:hideMark/>
          </w:tcPr>
          <w:p w14:paraId="7CEB54BB" w14:textId="20B27B53"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88</w:t>
            </w:r>
          </w:p>
        </w:tc>
        <w:tc>
          <w:tcPr>
            <w:tcW w:w="0" w:type="auto"/>
            <w:noWrap/>
            <w:hideMark/>
          </w:tcPr>
          <w:p w14:paraId="6B1E856A" w14:textId="66E57F94"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89</w:t>
            </w:r>
          </w:p>
        </w:tc>
        <w:tc>
          <w:tcPr>
            <w:tcW w:w="0" w:type="auto"/>
            <w:noWrap/>
            <w:hideMark/>
          </w:tcPr>
          <w:p w14:paraId="0CF11A8A" w14:textId="254B3D6E"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93</w:t>
            </w:r>
          </w:p>
        </w:tc>
        <w:tc>
          <w:tcPr>
            <w:tcW w:w="0" w:type="auto"/>
            <w:noWrap/>
            <w:hideMark/>
          </w:tcPr>
          <w:p w14:paraId="1893CA52" w14:textId="222C4295"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95</w:t>
            </w:r>
          </w:p>
        </w:tc>
      </w:tr>
      <w:tr w:rsidR="0054089B" w:rsidRPr="009B127B" w14:paraId="75CFD0FB" w14:textId="77777777" w:rsidTr="00F951D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6893EA" w14:textId="6ADF82CC" w:rsidR="0054089B" w:rsidRPr="009B127B" w:rsidRDefault="0054089B"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Accuracy_</w:t>
            </w:r>
            <w:r w:rsidRPr="009B127B" w:rsidDel="001052D3">
              <w:rPr>
                <w:rFonts w:eastAsia="Times New Roman" w:cs="Calibri"/>
                <w:color w:val="000000"/>
                <w:sz w:val="22"/>
                <w:szCs w:val="22"/>
                <w:lang w:val="en-US" w:eastAsia="zh-CN"/>
              </w:rPr>
              <w:t>mean</w:t>
            </w:r>
          </w:p>
        </w:tc>
        <w:tc>
          <w:tcPr>
            <w:tcW w:w="0" w:type="auto"/>
            <w:noWrap/>
            <w:hideMark/>
          </w:tcPr>
          <w:p w14:paraId="6EFF6494" w14:textId="6E74AE86"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c>
          <w:tcPr>
            <w:tcW w:w="0" w:type="auto"/>
            <w:noWrap/>
            <w:hideMark/>
          </w:tcPr>
          <w:p w14:paraId="56C2632C" w14:textId="0BFBF75B"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c>
          <w:tcPr>
            <w:tcW w:w="0" w:type="auto"/>
            <w:noWrap/>
            <w:hideMark/>
          </w:tcPr>
          <w:p w14:paraId="7A636DEA" w14:textId="1580D11B"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c>
          <w:tcPr>
            <w:tcW w:w="0" w:type="auto"/>
            <w:noWrap/>
            <w:hideMark/>
          </w:tcPr>
          <w:p w14:paraId="537CAF87" w14:textId="597C4CBB"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c>
          <w:tcPr>
            <w:tcW w:w="0" w:type="auto"/>
            <w:noWrap/>
            <w:hideMark/>
          </w:tcPr>
          <w:p w14:paraId="7166C241" w14:textId="479CEC66"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c>
          <w:tcPr>
            <w:tcW w:w="0" w:type="auto"/>
            <w:noWrap/>
            <w:hideMark/>
          </w:tcPr>
          <w:p w14:paraId="0E372D41" w14:textId="4B4658F5" w:rsidR="0054089B" w:rsidRPr="009B127B" w:rsidRDefault="00BE64AA"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982</w:t>
            </w:r>
          </w:p>
        </w:tc>
      </w:tr>
      <w:tr w:rsidR="0054089B" w:rsidRPr="009B127B" w14:paraId="1AC75A9A" w14:textId="77777777" w:rsidTr="00F951D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911A21" w14:textId="7BAC38D1" w:rsidR="0054089B" w:rsidRPr="009B127B" w:rsidRDefault="0054089B"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Accuracy_</w:t>
            </w:r>
            <w:r w:rsidRPr="009B127B" w:rsidDel="001052D3">
              <w:rPr>
                <w:rFonts w:eastAsia="Times New Roman" w:cs="Calibri"/>
                <w:color w:val="000000"/>
                <w:sz w:val="22"/>
                <w:szCs w:val="22"/>
                <w:lang w:val="en-US" w:eastAsia="zh-CN"/>
              </w:rPr>
              <w:t>std</w:t>
            </w:r>
          </w:p>
        </w:tc>
        <w:tc>
          <w:tcPr>
            <w:tcW w:w="0" w:type="auto"/>
            <w:noWrap/>
            <w:hideMark/>
          </w:tcPr>
          <w:p w14:paraId="19A44207" w14:textId="07770704"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4D85B872" w14:textId="5FE3A080"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1E01C635" w14:textId="6EDF169A"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451D9C18" w14:textId="7972B13E"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1BFA3171" w14:textId="56EF1837"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c>
          <w:tcPr>
            <w:tcW w:w="0" w:type="auto"/>
            <w:noWrap/>
            <w:hideMark/>
          </w:tcPr>
          <w:p w14:paraId="68478507" w14:textId="41FF1978" w:rsidR="0054089B" w:rsidRPr="009B127B" w:rsidRDefault="00BE64AA"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color w:val="000000"/>
                <w:sz w:val="22"/>
                <w:szCs w:val="22"/>
                <w:lang w:val="en-US" w:eastAsia="zh-CN"/>
              </w:rPr>
              <w:t>0</w:t>
            </w:r>
            <w:r w:rsidR="00315901" w:rsidRPr="009B127B">
              <w:rPr>
                <w:rFonts w:eastAsia="Times New Roman" w:cs="Calibri"/>
                <w:color w:val="000000"/>
                <w:sz w:val="22"/>
                <w:szCs w:val="22"/>
                <w:lang w:val="en-US" w:eastAsia="zh-CN"/>
              </w:rPr>
              <w:t>.</w:t>
            </w:r>
            <w:r w:rsidR="0054089B" w:rsidRPr="009B127B">
              <w:rPr>
                <w:rFonts w:eastAsia="Times New Roman" w:cs="Calibri"/>
                <w:color w:val="000000"/>
                <w:sz w:val="22"/>
                <w:szCs w:val="22"/>
                <w:lang w:val="en-US" w:eastAsia="zh-CN"/>
              </w:rPr>
              <w:t>001</w:t>
            </w:r>
          </w:p>
        </w:tc>
      </w:tr>
      <w:tr w:rsidR="0054089B" w:rsidRPr="009B127B" w14:paraId="7E157104" w14:textId="77777777" w:rsidTr="00F951D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EB7F7D" w14:textId="6BF22D62" w:rsidR="0054089B" w:rsidRPr="009B127B" w:rsidRDefault="0054089B" w:rsidP="009B127B">
            <w:pPr>
              <w:spacing w:after="0"/>
              <w:jc w:val="left"/>
              <w:rPr>
                <w:rFonts w:eastAsia="Times New Roman" w:cs="Calibri"/>
                <w:color w:val="000000"/>
                <w:sz w:val="22"/>
                <w:szCs w:val="22"/>
                <w:lang w:val="en-US" w:eastAsia="zh-CN"/>
              </w:rPr>
            </w:pPr>
            <w:r w:rsidRPr="009B127B">
              <w:rPr>
                <w:rFonts w:eastAsia="Times New Roman" w:cs="Calibri"/>
                <w:color w:val="000000"/>
                <w:sz w:val="22"/>
                <w:szCs w:val="22"/>
                <w:lang w:val="en-US" w:eastAsia="zh-CN"/>
              </w:rPr>
              <w:t>Baseline_</w:t>
            </w:r>
            <w:r w:rsidRPr="009B127B" w:rsidDel="001052D3">
              <w:rPr>
                <w:rFonts w:eastAsia="Times New Roman" w:cs="Calibri"/>
                <w:color w:val="000000"/>
                <w:sz w:val="22"/>
                <w:szCs w:val="22"/>
                <w:lang w:val="en-US" w:eastAsia="zh-CN"/>
              </w:rPr>
              <w:t>mean</w:t>
            </w:r>
          </w:p>
        </w:tc>
        <w:tc>
          <w:tcPr>
            <w:tcW w:w="0" w:type="auto"/>
            <w:noWrap/>
            <w:hideMark/>
          </w:tcPr>
          <w:p w14:paraId="2186CB6F" w14:textId="572FD02D"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c>
          <w:tcPr>
            <w:tcW w:w="0" w:type="auto"/>
            <w:noWrap/>
            <w:hideMark/>
          </w:tcPr>
          <w:p w14:paraId="4B371FE4" w14:textId="4BC280C3"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c>
          <w:tcPr>
            <w:tcW w:w="0" w:type="auto"/>
            <w:noWrap/>
            <w:hideMark/>
          </w:tcPr>
          <w:p w14:paraId="1CCF3B02" w14:textId="4E9694C2"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c>
          <w:tcPr>
            <w:tcW w:w="0" w:type="auto"/>
            <w:noWrap/>
            <w:hideMark/>
          </w:tcPr>
          <w:p w14:paraId="551772A6" w14:textId="7F8351F4"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c>
          <w:tcPr>
            <w:tcW w:w="0" w:type="auto"/>
            <w:noWrap/>
            <w:hideMark/>
          </w:tcPr>
          <w:p w14:paraId="7F96299C" w14:textId="57FA6A32"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c>
          <w:tcPr>
            <w:tcW w:w="0" w:type="auto"/>
            <w:noWrap/>
            <w:hideMark/>
          </w:tcPr>
          <w:p w14:paraId="3EC747AC" w14:textId="7F4C3672" w:rsidR="0054089B" w:rsidRPr="009B127B" w:rsidRDefault="0054089B"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9B127B">
              <w:rPr>
                <w:rFonts w:eastAsia="Times New Roman" w:cs="Calibri"/>
                <w:sz w:val="22"/>
                <w:szCs w:val="22"/>
                <w:lang w:val="en-US" w:eastAsia="zh-CN"/>
              </w:rPr>
              <w:t>98</w:t>
            </w:r>
            <w:r w:rsidR="00315901" w:rsidRPr="009B127B">
              <w:rPr>
                <w:rFonts w:eastAsia="Times New Roman" w:cs="Calibri"/>
                <w:sz w:val="22"/>
                <w:szCs w:val="22"/>
                <w:lang w:val="en-US" w:eastAsia="zh-CN"/>
              </w:rPr>
              <w:t>.</w:t>
            </w:r>
            <w:r w:rsidRPr="009B127B">
              <w:rPr>
                <w:rFonts w:eastAsia="Times New Roman" w:cs="Calibri"/>
                <w:sz w:val="22"/>
                <w:szCs w:val="22"/>
                <w:lang w:val="en-US" w:eastAsia="zh-CN"/>
              </w:rPr>
              <w:t>200</w:t>
            </w:r>
          </w:p>
        </w:tc>
      </w:tr>
    </w:tbl>
    <w:p w14:paraId="6F4E28D9" w14:textId="2517C94B" w:rsidR="0030620D" w:rsidRPr="0030620D" w:rsidRDefault="0030620D" w:rsidP="0030620D"/>
    <w:p w14:paraId="49C9DD88" w14:textId="55C53E04" w:rsidR="004870A9" w:rsidRDefault="004870A9" w:rsidP="00346EB8">
      <w:pPr>
        <w:pStyle w:val="Caption"/>
        <w:keepNext/>
        <w:jc w:val="center"/>
      </w:pPr>
      <w:bookmarkStart w:id="410" w:name="_Ref70436832"/>
      <w:bookmarkStart w:id="411" w:name="_Toc70928394"/>
      <w:bookmarkStart w:id="412" w:name="_Toc72138034"/>
      <w:r>
        <w:t xml:space="preserve">Table </w:t>
      </w:r>
      <w:r>
        <w:fldChar w:fldCharType="begin"/>
      </w:r>
      <w:r>
        <w:instrText xml:space="preserve"> SEQ Table \* ARABIC </w:instrText>
      </w:r>
      <w:r>
        <w:fldChar w:fldCharType="separate"/>
      </w:r>
      <w:r w:rsidR="00B26196">
        <w:rPr>
          <w:noProof/>
        </w:rPr>
        <w:t>28</w:t>
      </w:r>
      <w:r>
        <w:fldChar w:fldCharType="end"/>
      </w:r>
      <w:bookmarkEnd w:id="410"/>
      <w:r>
        <w:t xml:space="preserve">: </w:t>
      </w:r>
      <w:r w:rsidRPr="006D1F62">
        <w:t>Results for dropping columns with different threshold values</w:t>
      </w:r>
      <w:r w:rsidR="00A07479">
        <w:br/>
      </w:r>
      <w:r w:rsidRPr="006D1F62">
        <w:t xml:space="preserve">(K=5, </w:t>
      </w:r>
      <w:r>
        <w:t xml:space="preserve">Light </w:t>
      </w:r>
      <w:r w:rsidRPr="006D1F62">
        <w:t xml:space="preserve">Gradient Boosting, </w:t>
      </w:r>
      <w:r w:rsidR="00C77E1C">
        <w:t>forward</w:t>
      </w:r>
      <w:r w:rsidRPr="006D1F62">
        <w:t xml:space="preserve"> </w:t>
      </w:r>
      <w:r>
        <w:t>plus</w:t>
      </w:r>
      <w:r w:rsidRPr="006D1F62">
        <w:t xml:space="preserve"> </w:t>
      </w:r>
      <w:r w:rsidR="00C77E1C">
        <w:t>zero</w:t>
      </w:r>
      <w:r w:rsidRPr="006D1F62">
        <w:t xml:space="preserve"> </w:t>
      </w:r>
      <w:r w:rsidR="00C77E1C">
        <w:t>filling</w:t>
      </w:r>
      <w:r w:rsidRPr="006D1F62">
        <w:t>)</w:t>
      </w:r>
      <w:bookmarkEnd w:id="411"/>
      <w:bookmarkEnd w:id="412"/>
    </w:p>
    <w:tbl>
      <w:tblPr>
        <w:tblStyle w:val="thesistable"/>
        <w:tblW w:w="0" w:type="auto"/>
        <w:jc w:val="center"/>
        <w:tblLook w:val="04A0" w:firstRow="1" w:lastRow="0" w:firstColumn="1" w:lastColumn="0" w:noHBand="0" w:noVBand="1"/>
      </w:tblPr>
      <w:tblGrid>
        <w:gridCol w:w="2501"/>
        <w:gridCol w:w="830"/>
        <w:gridCol w:w="830"/>
        <w:gridCol w:w="830"/>
        <w:gridCol w:w="830"/>
        <w:gridCol w:w="830"/>
        <w:gridCol w:w="830"/>
      </w:tblGrid>
      <w:tr w:rsidR="00277ECE" w:rsidRPr="009B127B" w14:paraId="3B04790C" w14:textId="77777777" w:rsidTr="00CD360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9426DF" w14:textId="19E23947" w:rsidR="00277ECE" w:rsidRPr="009B127B" w:rsidRDefault="00277ECE" w:rsidP="0060325F">
            <w:pPr>
              <w:spacing w:after="0"/>
              <w:jc w:val="left"/>
              <w:rPr>
                <w:rFonts w:eastAsia="Times New Roman" w:cs="Calibri"/>
                <w:color w:val="000000"/>
                <w:sz w:val="22"/>
                <w:szCs w:val="22"/>
                <w:lang w:eastAsia="en-GB"/>
              </w:rPr>
            </w:pPr>
            <w:r w:rsidRPr="009B127B">
              <w:rPr>
                <w:rFonts w:eastAsia="Times New Roman" w:cs="Calibri"/>
                <w:color w:val="000000"/>
                <w:sz w:val="22"/>
                <w:szCs w:val="22"/>
                <w:lang w:val="en-US" w:eastAsia="zh-CN"/>
              </w:rPr>
              <w:t>Dropping columns with a</w:t>
            </w:r>
            <w:r w:rsidR="009B127B" w:rsidRPr="009B127B">
              <w:rPr>
                <w:rFonts w:eastAsia="Times New Roman" w:cs="Calibri"/>
                <w:color w:val="000000"/>
                <w:sz w:val="22"/>
                <w:szCs w:val="22"/>
                <w:lang w:val="en-US" w:eastAsia="zh-CN"/>
              </w:rPr>
              <w:br/>
            </w:r>
            <w:r w:rsidRPr="009B127B">
              <w:rPr>
                <w:rFonts w:eastAsia="Times New Roman" w:cs="Calibri"/>
                <w:color w:val="000000"/>
                <w:sz w:val="22"/>
                <w:szCs w:val="22"/>
                <w:lang w:val="en-US" w:eastAsia="zh-CN"/>
              </w:rPr>
              <w:t>missing ratio higher than</w:t>
            </w:r>
          </w:p>
        </w:tc>
        <w:tc>
          <w:tcPr>
            <w:tcW w:w="0" w:type="auto"/>
            <w:noWrap/>
          </w:tcPr>
          <w:p w14:paraId="0EA40FB5"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90%</w:t>
            </w:r>
          </w:p>
        </w:tc>
        <w:tc>
          <w:tcPr>
            <w:tcW w:w="0" w:type="auto"/>
            <w:noWrap/>
          </w:tcPr>
          <w:p w14:paraId="46FB4C4C"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91%</w:t>
            </w:r>
          </w:p>
        </w:tc>
        <w:tc>
          <w:tcPr>
            <w:tcW w:w="0" w:type="auto"/>
            <w:noWrap/>
          </w:tcPr>
          <w:p w14:paraId="31AAECA2"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92%</w:t>
            </w:r>
          </w:p>
        </w:tc>
        <w:tc>
          <w:tcPr>
            <w:tcW w:w="0" w:type="auto"/>
            <w:noWrap/>
          </w:tcPr>
          <w:p w14:paraId="0544C158"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93%</w:t>
            </w:r>
          </w:p>
        </w:tc>
        <w:tc>
          <w:tcPr>
            <w:tcW w:w="0" w:type="auto"/>
            <w:noWrap/>
          </w:tcPr>
          <w:p w14:paraId="39BA132D"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94%</w:t>
            </w:r>
          </w:p>
        </w:tc>
        <w:tc>
          <w:tcPr>
            <w:tcW w:w="0" w:type="auto"/>
          </w:tcPr>
          <w:p w14:paraId="327E86C1" w14:textId="77777777" w:rsidR="00277ECE" w:rsidRPr="009B127B" w:rsidRDefault="00277ECE" w:rsidP="0060325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eastAsia="Times New Roman" w:cs="Calibri"/>
                <w:color w:val="000000"/>
                <w:sz w:val="22"/>
                <w:szCs w:val="22"/>
                <w:lang w:val="en-US" w:eastAsia="zh-CN"/>
              </w:rPr>
              <w:t>100%</w:t>
            </w:r>
          </w:p>
        </w:tc>
      </w:tr>
      <w:tr w:rsidR="00277ECE" w:rsidRPr="009B127B" w14:paraId="222E9B22" w14:textId="77777777" w:rsidTr="00CD360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4A085"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UtilityScore_mean</w:t>
            </w:r>
          </w:p>
        </w:tc>
        <w:tc>
          <w:tcPr>
            <w:tcW w:w="0" w:type="auto"/>
            <w:noWrap/>
          </w:tcPr>
          <w:p w14:paraId="07AEDC05" w14:textId="50914E93"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8</w:t>
            </w:r>
          </w:p>
        </w:tc>
        <w:tc>
          <w:tcPr>
            <w:tcW w:w="0" w:type="auto"/>
            <w:noWrap/>
          </w:tcPr>
          <w:p w14:paraId="5A3B6D27" w14:textId="5DE2A20F"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4</w:t>
            </w:r>
          </w:p>
        </w:tc>
        <w:tc>
          <w:tcPr>
            <w:tcW w:w="0" w:type="auto"/>
            <w:noWrap/>
          </w:tcPr>
          <w:p w14:paraId="34D759FE" w14:textId="13EC2E86"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8</w:t>
            </w:r>
          </w:p>
        </w:tc>
        <w:tc>
          <w:tcPr>
            <w:tcW w:w="0" w:type="auto"/>
            <w:noWrap/>
          </w:tcPr>
          <w:p w14:paraId="44A44389" w14:textId="28CF4DAB"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1</w:t>
            </w:r>
          </w:p>
        </w:tc>
        <w:tc>
          <w:tcPr>
            <w:tcW w:w="0" w:type="auto"/>
            <w:noWrap/>
          </w:tcPr>
          <w:p w14:paraId="6CBFA593" w14:textId="37289FC4"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1</w:t>
            </w:r>
          </w:p>
        </w:tc>
        <w:tc>
          <w:tcPr>
            <w:tcW w:w="0" w:type="auto"/>
          </w:tcPr>
          <w:p w14:paraId="0F3FEB32" w14:textId="28B05FDD"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4</w:t>
            </w:r>
          </w:p>
        </w:tc>
      </w:tr>
      <w:tr w:rsidR="00277ECE" w:rsidRPr="009B127B" w14:paraId="7E36E1AF" w14:textId="77777777" w:rsidTr="00CD360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022324"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UtilityScore_std</w:t>
            </w:r>
          </w:p>
        </w:tc>
        <w:tc>
          <w:tcPr>
            <w:tcW w:w="0" w:type="auto"/>
            <w:noWrap/>
          </w:tcPr>
          <w:p w14:paraId="7A0B1A54" w14:textId="53C8739C"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9</w:t>
            </w:r>
          </w:p>
        </w:tc>
        <w:tc>
          <w:tcPr>
            <w:tcW w:w="0" w:type="auto"/>
            <w:noWrap/>
          </w:tcPr>
          <w:p w14:paraId="16FE0B45" w14:textId="6DE36595"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8</w:t>
            </w:r>
          </w:p>
        </w:tc>
        <w:tc>
          <w:tcPr>
            <w:tcW w:w="0" w:type="auto"/>
            <w:noWrap/>
          </w:tcPr>
          <w:p w14:paraId="2B030832" w14:textId="36DBFE26"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8</w:t>
            </w:r>
          </w:p>
        </w:tc>
        <w:tc>
          <w:tcPr>
            <w:tcW w:w="0" w:type="auto"/>
            <w:noWrap/>
          </w:tcPr>
          <w:p w14:paraId="2E5E2D7F" w14:textId="2E04384D"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5</w:t>
            </w:r>
          </w:p>
        </w:tc>
        <w:tc>
          <w:tcPr>
            <w:tcW w:w="0" w:type="auto"/>
            <w:noWrap/>
          </w:tcPr>
          <w:p w14:paraId="6E0437FA" w14:textId="14657A26"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4</w:t>
            </w:r>
          </w:p>
        </w:tc>
        <w:tc>
          <w:tcPr>
            <w:tcW w:w="0" w:type="auto"/>
          </w:tcPr>
          <w:p w14:paraId="32E45FAB" w14:textId="213B0E8E"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7</w:t>
            </w:r>
          </w:p>
        </w:tc>
      </w:tr>
      <w:tr w:rsidR="00277ECE" w:rsidRPr="009B127B" w14:paraId="41A82D09" w14:textId="77777777" w:rsidTr="00CD360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7CEA1E"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F1Score_mean</w:t>
            </w:r>
          </w:p>
        </w:tc>
        <w:tc>
          <w:tcPr>
            <w:tcW w:w="0" w:type="auto"/>
            <w:noWrap/>
          </w:tcPr>
          <w:p w14:paraId="452E37F9" w14:textId="25041CFC"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36</w:t>
            </w:r>
          </w:p>
        </w:tc>
        <w:tc>
          <w:tcPr>
            <w:tcW w:w="0" w:type="auto"/>
            <w:noWrap/>
          </w:tcPr>
          <w:p w14:paraId="19261258" w14:textId="7B4E3CAB"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33</w:t>
            </w:r>
          </w:p>
        </w:tc>
        <w:tc>
          <w:tcPr>
            <w:tcW w:w="0" w:type="auto"/>
            <w:noWrap/>
          </w:tcPr>
          <w:p w14:paraId="649A6700" w14:textId="0C60A978"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48</w:t>
            </w:r>
          </w:p>
        </w:tc>
        <w:tc>
          <w:tcPr>
            <w:tcW w:w="0" w:type="auto"/>
            <w:noWrap/>
          </w:tcPr>
          <w:p w14:paraId="126E4B36" w14:textId="2FFB1B26"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6</w:t>
            </w:r>
          </w:p>
        </w:tc>
        <w:tc>
          <w:tcPr>
            <w:tcW w:w="0" w:type="auto"/>
            <w:noWrap/>
          </w:tcPr>
          <w:p w14:paraId="2C4812C9" w14:textId="666A344D"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6</w:t>
            </w:r>
          </w:p>
        </w:tc>
        <w:tc>
          <w:tcPr>
            <w:tcW w:w="0" w:type="auto"/>
          </w:tcPr>
          <w:p w14:paraId="64057D63" w14:textId="30F6776C"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30</w:t>
            </w:r>
          </w:p>
        </w:tc>
      </w:tr>
      <w:tr w:rsidR="00277ECE" w:rsidRPr="009B127B" w14:paraId="19AECE4D" w14:textId="77777777" w:rsidTr="00CD360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D48596"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F1Score_std</w:t>
            </w:r>
          </w:p>
        </w:tc>
        <w:tc>
          <w:tcPr>
            <w:tcW w:w="0" w:type="auto"/>
            <w:noWrap/>
          </w:tcPr>
          <w:p w14:paraId="5315CB18" w14:textId="7472DD05"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4</w:t>
            </w:r>
          </w:p>
        </w:tc>
        <w:tc>
          <w:tcPr>
            <w:tcW w:w="0" w:type="auto"/>
            <w:noWrap/>
          </w:tcPr>
          <w:p w14:paraId="061D3E73" w14:textId="162FEA39"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25</w:t>
            </w:r>
          </w:p>
        </w:tc>
        <w:tc>
          <w:tcPr>
            <w:tcW w:w="0" w:type="auto"/>
            <w:noWrap/>
          </w:tcPr>
          <w:p w14:paraId="2AF17661" w14:textId="7D3FFBA3"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33</w:t>
            </w:r>
          </w:p>
        </w:tc>
        <w:tc>
          <w:tcPr>
            <w:tcW w:w="0" w:type="auto"/>
            <w:noWrap/>
          </w:tcPr>
          <w:p w14:paraId="0C572E59" w14:textId="5B7D6880"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9</w:t>
            </w:r>
          </w:p>
        </w:tc>
        <w:tc>
          <w:tcPr>
            <w:tcW w:w="0" w:type="auto"/>
            <w:noWrap/>
          </w:tcPr>
          <w:p w14:paraId="0799CE46" w14:textId="3BFA3675"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7</w:t>
            </w:r>
          </w:p>
        </w:tc>
        <w:tc>
          <w:tcPr>
            <w:tcW w:w="0" w:type="auto"/>
          </w:tcPr>
          <w:p w14:paraId="328B00EA" w14:textId="114195D2"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13</w:t>
            </w:r>
          </w:p>
        </w:tc>
      </w:tr>
      <w:tr w:rsidR="00277ECE" w:rsidRPr="009B127B" w14:paraId="5C03654B" w14:textId="77777777" w:rsidTr="00CD360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2D29C6"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AUROC_mean</w:t>
            </w:r>
          </w:p>
        </w:tc>
        <w:tc>
          <w:tcPr>
            <w:tcW w:w="0" w:type="auto"/>
            <w:noWrap/>
          </w:tcPr>
          <w:p w14:paraId="79A88DE8" w14:textId="29A11DB0"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66</w:t>
            </w:r>
          </w:p>
        </w:tc>
        <w:tc>
          <w:tcPr>
            <w:tcW w:w="0" w:type="auto"/>
            <w:noWrap/>
          </w:tcPr>
          <w:p w14:paraId="5258FC95" w14:textId="0F842112"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66</w:t>
            </w:r>
          </w:p>
        </w:tc>
        <w:tc>
          <w:tcPr>
            <w:tcW w:w="0" w:type="auto"/>
            <w:noWrap/>
          </w:tcPr>
          <w:p w14:paraId="3ADED159" w14:textId="1625FCA0"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73</w:t>
            </w:r>
          </w:p>
        </w:tc>
        <w:tc>
          <w:tcPr>
            <w:tcW w:w="0" w:type="auto"/>
            <w:noWrap/>
          </w:tcPr>
          <w:p w14:paraId="1112086B" w14:textId="5B12257B"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71</w:t>
            </w:r>
          </w:p>
        </w:tc>
        <w:tc>
          <w:tcPr>
            <w:tcW w:w="0" w:type="auto"/>
            <w:noWrap/>
          </w:tcPr>
          <w:p w14:paraId="7BD9B67A" w14:textId="1BCF5A94"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76</w:t>
            </w:r>
          </w:p>
        </w:tc>
        <w:tc>
          <w:tcPr>
            <w:tcW w:w="0" w:type="auto"/>
          </w:tcPr>
          <w:p w14:paraId="6A3A5CB4" w14:textId="37616C6F"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780</w:t>
            </w:r>
          </w:p>
        </w:tc>
      </w:tr>
      <w:tr w:rsidR="00277ECE" w:rsidRPr="009B127B" w14:paraId="024A51D5" w14:textId="77777777" w:rsidTr="00CD360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1CA69"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AUPRC_mean</w:t>
            </w:r>
          </w:p>
        </w:tc>
        <w:tc>
          <w:tcPr>
            <w:tcW w:w="0" w:type="auto"/>
            <w:noWrap/>
          </w:tcPr>
          <w:p w14:paraId="21CEE1A8" w14:textId="51E96F3D"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57</w:t>
            </w:r>
          </w:p>
        </w:tc>
        <w:tc>
          <w:tcPr>
            <w:tcW w:w="0" w:type="auto"/>
            <w:noWrap/>
          </w:tcPr>
          <w:p w14:paraId="18B3B6C3" w14:textId="2F7A6D58"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58</w:t>
            </w:r>
          </w:p>
        </w:tc>
        <w:tc>
          <w:tcPr>
            <w:tcW w:w="0" w:type="auto"/>
            <w:noWrap/>
          </w:tcPr>
          <w:p w14:paraId="41770A51" w14:textId="4B39CBC5"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69</w:t>
            </w:r>
          </w:p>
        </w:tc>
        <w:tc>
          <w:tcPr>
            <w:tcW w:w="0" w:type="auto"/>
            <w:noWrap/>
          </w:tcPr>
          <w:p w14:paraId="0ED3971A" w14:textId="75C2F777"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66</w:t>
            </w:r>
          </w:p>
        </w:tc>
        <w:tc>
          <w:tcPr>
            <w:tcW w:w="0" w:type="auto"/>
            <w:noWrap/>
          </w:tcPr>
          <w:p w14:paraId="66587378" w14:textId="36CB6D1B"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72</w:t>
            </w:r>
          </w:p>
        </w:tc>
        <w:tc>
          <w:tcPr>
            <w:tcW w:w="0" w:type="auto"/>
          </w:tcPr>
          <w:p w14:paraId="6A52B72E" w14:textId="7944E5D0"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79</w:t>
            </w:r>
          </w:p>
        </w:tc>
      </w:tr>
      <w:tr w:rsidR="00277ECE" w:rsidRPr="009B127B" w14:paraId="2AC86AC4" w14:textId="77777777" w:rsidTr="00CD360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1FDFD"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Accuracy_mean</w:t>
            </w:r>
          </w:p>
        </w:tc>
        <w:tc>
          <w:tcPr>
            <w:tcW w:w="0" w:type="auto"/>
            <w:noWrap/>
          </w:tcPr>
          <w:p w14:paraId="30E9DA29" w14:textId="74C6DF4B"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77</w:t>
            </w:r>
          </w:p>
        </w:tc>
        <w:tc>
          <w:tcPr>
            <w:tcW w:w="0" w:type="auto"/>
            <w:noWrap/>
          </w:tcPr>
          <w:p w14:paraId="16631C0E" w14:textId="6EB6F9A0"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77</w:t>
            </w:r>
          </w:p>
        </w:tc>
        <w:tc>
          <w:tcPr>
            <w:tcW w:w="0" w:type="auto"/>
            <w:noWrap/>
          </w:tcPr>
          <w:p w14:paraId="733811A9" w14:textId="3B5A06EC"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77</w:t>
            </w:r>
          </w:p>
        </w:tc>
        <w:tc>
          <w:tcPr>
            <w:tcW w:w="0" w:type="auto"/>
            <w:noWrap/>
          </w:tcPr>
          <w:p w14:paraId="490A72A9" w14:textId="2B5E2790"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79</w:t>
            </w:r>
          </w:p>
        </w:tc>
        <w:tc>
          <w:tcPr>
            <w:tcW w:w="0" w:type="auto"/>
            <w:noWrap/>
          </w:tcPr>
          <w:p w14:paraId="30DD9762" w14:textId="38A3A13E"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80</w:t>
            </w:r>
          </w:p>
        </w:tc>
        <w:tc>
          <w:tcPr>
            <w:tcW w:w="0" w:type="auto"/>
          </w:tcPr>
          <w:p w14:paraId="40056A36" w14:textId="1E505B6E" w:rsidR="00277ECE" w:rsidRPr="009B127B" w:rsidRDefault="004870A9"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980</w:t>
            </w:r>
          </w:p>
        </w:tc>
      </w:tr>
      <w:tr w:rsidR="00277ECE" w:rsidRPr="009B127B" w14:paraId="3F6748A9" w14:textId="77777777" w:rsidTr="00CD360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B4B02D"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Accuracy_std</w:t>
            </w:r>
          </w:p>
        </w:tc>
        <w:tc>
          <w:tcPr>
            <w:tcW w:w="0" w:type="auto"/>
            <w:noWrap/>
          </w:tcPr>
          <w:p w14:paraId="5FD7996B" w14:textId="4F489CBD"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3</w:t>
            </w:r>
          </w:p>
        </w:tc>
        <w:tc>
          <w:tcPr>
            <w:tcW w:w="0" w:type="auto"/>
            <w:noWrap/>
          </w:tcPr>
          <w:p w14:paraId="6D258D5D" w14:textId="54AEB977"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1</w:t>
            </w:r>
          </w:p>
        </w:tc>
        <w:tc>
          <w:tcPr>
            <w:tcW w:w="0" w:type="auto"/>
            <w:noWrap/>
          </w:tcPr>
          <w:p w14:paraId="54AD0D6A" w14:textId="064F5414"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3</w:t>
            </w:r>
          </w:p>
        </w:tc>
        <w:tc>
          <w:tcPr>
            <w:tcW w:w="0" w:type="auto"/>
            <w:noWrap/>
          </w:tcPr>
          <w:p w14:paraId="0DE87341" w14:textId="7300C670"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1</w:t>
            </w:r>
          </w:p>
        </w:tc>
        <w:tc>
          <w:tcPr>
            <w:tcW w:w="0" w:type="auto"/>
            <w:noWrap/>
          </w:tcPr>
          <w:p w14:paraId="299A2CA0" w14:textId="76B9AEBF"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2</w:t>
            </w:r>
          </w:p>
        </w:tc>
        <w:tc>
          <w:tcPr>
            <w:tcW w:w="0" w:type="auto"/>
          </w:tcPr>
          <w:p w14:paraId="1AAECFD1" w14:textId="45B45842" w:rsidR="00277ECE" w:rsidRPr="009B127B" w:rsidRDefault="004870A9" w:rsidP="00524132">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0.000</w:t>
            </w:r>
          </w:p>
        </w:tc>
      </w:tr>
      <w:tr w:rsidR="00277ECE" w:rsidRPr="009B127B" w14:paraId="202CDF09" w14:textId="77777777" w:rsidTr="00CD360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B5D06" w14:textId="77777777" w:rsidR="00277ECE" w:rsidRPr="009B127B" w:rsidRDefault="00277ECE" w:rsidP="0060325F">
            <w:pPr>
              <w:spacing w:after="0"/>
              <w:rPr>
                <w:rFonts w:eastAsia="Times New Roman" w:cs="Calibri"/>
                <w:color w:val="000000"/>
                <w:sz w:val="22"/>
                <w:szCs w:val="22"/>
                <w:lang w:eastAsia="en-GB"/>
              </w:rPr>
            </w:pPr>
            <w:r w:rsidRPr="009B127B">
              <w:rPr>
                <w:rFonts w:cs="Calibri"/>
                <w:sz w:val="22"/>
                <w:szCs w:val="22"/>
              </w:rPr>
              <w:t>Baseline_mean</w:t>
            </w:r>
          </w:p>
        </w:tc>
        <w:tc>
          <w:tcPr>
            <w:tcW w:w="0" w:type="auto"/>
            <w:noWrap/>
          </w:tcPr>
          <w:p w14:paraId="640CA304" w14:textId="5A448224"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c>
          <w:tcPr>
            <w:tcW w:w="0" w:type="auto"/>
            <w:noWrap/>
          </w:tcPr>
          <w:p w14:paraId="53D6C9C3" w14:textId="177B048A"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c>
          <w:tcPr>
            <w:tcW w:w="0" w:type="auto"/>
            <w:noWrap/>
          </w:tcPr>
          <w:p w14:paraId="72071A99" w14:textId="2790BAB8"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c>
          <w:tcPr>
            <w:tcW w:w="0" w:type="auto"/>
            <w:noWrap/>
          </w:tcPr>
          <w:p w14:paraId="15945AD8" w14:textId="23B66C17"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c>
          <w:tcPr>
            <w:tcW w:w="0" w:type="auto"/>
            <w:noWrap/>
          </w:tcPr>
          <w:p w14:paraId="776DBC4C" w14:textId="267B40A2"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c>
          <w:tcPr>
            <w:tcW w:w="0" w:type="auto"/>
          </w:tcPr>
          <w:p w14:paraId="47DDB9C7" w14:textId="6B58A6C9" w:rsidR="00277ECE" w:rsidRPr="009B127B" w:rsidRDefault="00277ECE" w:rsidP="00524132">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eastAsia="en-GB"/>
              </w:rPr>
            </w:pPr>
            <w:r w:rsidRPr="009B127B">
              <w:rPr>
                <w:rFonts w:cs="Calibri"/>
                <w:color w:val="000000"/>
                <w:sz w:val="22"/>
                <w:szCs w:val="22"/>
              </w:rPr>
              <w:t>98</w:t>
            </w:r>
            <w:r w:rsidR="004870A9" w:rsidRPr="009B127B">
              <w:rPr>
                <w:rFonts w:cs="Calibri"/>
                <w:color w:val="000000"/>
                <w:sz w:val="22"/>
                <w:szCs w:val="22"/>
              </w:rPr>
              <w:t>.</w:t>
            </w:r>
            <w:r w:rsidRPr="009B127B">
              <w:rPr>
                <w:rFonts w:cs="Calibri"/>
                <w:color w:val="000000"/>
                <w:sz w:val="22"/>
                <w:szCs w:val="22"/>
              </w:rPr>
              <w:t>200</w:t>
            </w:r>
          </w:p>
        </w:tc>
      </w:tr>
    </w:tbl>
    <w:p w14:paraId="3B2C0B4F" w14:textId="77777777" w:rsidR="007A774C" w:rsidRDefault="007A774C" w:rsidP="00EE12D7"/>
    <w:p w14:paraId="663A28CE" w14:textId="721AC9BF" w:rsidR="002701FF" w:rsidRDefault="00EC2982" w:rsidP="001A70C1">
      <w:r>
        <w:t xml:space="preserve">From the results </w:t>
      </w:r>
      <w:r w:rsidR="00FD305B">
        <w:t>shown</w:t>
      </w:r>
      <w:r>
        <w:t xml:space="preserve"> in </w:t>
      </w:r>
      <w:r w:rsidR="00492D0C">
        <w:fldChar w:fldCharType="begin"/>
      </w:r>
      <w:r w:rsidR="00492D0C">
        <w:instrText xml:space="preserve"> REF _Ref70436827 \h </w:instrText>
      </w:r>
      <w:r w:rsidR="001A70C1">
        <w:instrText xml:space="preserve"> \* MERGEFORMAT </w:instrText>
      </w:r>
      <w:r w:rsidR="00492D0C">
        <w:fldChar w:fldCharType="separate"/>
      </w:r>
      <w:r w:rsidR="00B26196">
        <w:t xml:space="preserve">Table </w:t>
      </w:r>
      <w:r w:rsidR="00B26196">
        <w:rPr>
          <w:noProof/>
        </w:rPr>
        <w:t>27</w:t>
      </w:r>
      <w:r w:rsidR="00492D0C">
        <w:fldChar w:fldCharType="end"/>
      </w:r>
      <w:r w:rsidR="00492D0C">
        <w:t xml:space="preserve"> and </w:t>
      </w:r>
      <w:r w:rsidR="00492D0C">
        <w:fldChar w:fldCharType="begin"/>
      </w:r>
      <w:r w:rsidR="00492D0C">
        <w:instrText xml:space="preserve"> REF _Ref70436832 \h </w:instrText>
      </w:r>
      <w:r w:rsidR="001A70C1">
        <w:instrText xml:space="preserve"> \* MERGEFORMAT </w:instrText>
      </w:r>
      <w:r w:rsidR="00492D0C">
        <w:fldChar w:fldCharType="separate"/>
      </w:r>
      <w:r w:rsidR="00B26196">
        <w:t xml:space="preserve">Table </w:t>
      </w:r>
      <w:r w:rsidR="00B26196">
        <w:rPr>
          <w:noProof/>
        </w:rPr>
        <w:t>28</w:t>
      </w:r>
      <w:r w:rsidR="00492D0C">
        <w:fldChar w:fldCharType="end"/>
      </w:r>
      <w:r w:rsidR="002E7780">
        <w:t xml:space="preserve">, </w:t>
      </w:r>
      <w:r w:rsidR="00492D0C">
        <w:t>both</w:t>
      </w:r>
      <w:r w:rsidR="002E7780">
        <w:t xml:space="preserve"> </w:t>
      </w:r>
      <w:r w:rsidR="00411D17">
        <w:t xml:space="preserve">Gradient Boosting </w:t>
      </w:r>
      <w:r w:rsidR="00492D0C">
        <w:t>and Light Gradient Boosting</w:t>
      </w:r>
      <w:r w:rsidR="00411D17">
        <w:t xml:space="preserve"> </w:t>
      </w:r>
      <w:r w:rsidR="00492D0C">
        <w:t xml:space="preserve">are </w:t>
      </w:r>
      <w:r w:rsidR="008A3588">
        <w:t xml:space="preserve">not suitable here. </w:t>
      </w:r>
      <w:r w:rsidR="00492D0C">
        <w:t>They</w:t>
      </w:r>
      <w:r w:rsidR="008A3588">
        <w:t xml:space="preserve"> perform</w:t>
      </w:r>
      <w:r w:rsidR="00361747">
        <w:t>ed</w:t>
      </w:r>
      <w:r w:rsidR="008A3588">
        <w:t xml:space="preserve"> much worse</w:t>
      </w:r>
      <w:r w:rsidR="00E0641F">
        <w:t xml:space="preserve"> than the Decision Tree. </w:t>
      </w:r>
      <w:r w:rsidR="00177F58">
        <w:t>Although achieving an accu</w:t>
      </w:r>
      <w:r w:rsidR="00BE52E9">
        <w:t>racy of 0</w:t>
      </w:r>
      <w:r w:rsidR="005E7DE6">
        <w:t>.</w:t>
      </w:r>
      <w:r w:rsidR="00BE52E9">
        <w:t>98</w:t>
      </w:r>
      <w:r w:rsidR="00261D2A">
        <w:t>, the Utility</w:t>
      </w:r>
      <w:r w:rsidR="00F43F17">
        <w:t>S</w:t>
      </w:r>
      <w:r w:rsidR="00261D2A">
        <w:t>core</w:t>
      </w:r>
      <w:r w:rsidR="003C161B">
        <w:t>_</w:t>
      </w:r>
      <w:r w:rsidR="00261D2A">
        <w:t xml:space="preserve">mean </w:t>
      </w:r>
      <w:r w:rsidR="00F46F9E">
        <w:t>were</w:t>
      </w:r>
      <w:r w:rsidR="00492D0C">
        <w:t xml:space="preserve"> either 0.00</w:t>
      </w:r>
      <w:r w:rsidR="00780C02">
        <w:t>1 or 0.01.</w:t>
      </w:r>
      <w:r w:rsidR="00492D0C">
        <w:t xml:space="preserve"> </w:t>
      </w:r>
      <w:r w:rsidR="00261D2A">
        <w:t>That</w:t>
      </w:r>
      <w:r w:rsidR="00AA7BD3">
        <w:t xml:space="preserve"> </w:t>
      </w:r>
      <w:r w:rsidR="00F46F9E">
        <w:t>was</w:t>
      </w:r>
      <w:r w:rsidR="00261D2A">
        <w:t xml:space="preserve"> not the result </w:t>
      </w:r>
      <w:r w:rsidR="004159E3">
        <w:t xml:space="preserve">wanted </w:t>
      </w:r>
      <w:r w:rsidR="00780C02">
        <w:t xml:space="preserve">in </w:t>
      </w:r>
      <w:r w:rsidR="004159E3">
        <w:t xml:space="preserve">this experiment. Therefore, </w:t>
      </w:r>
      <w:r w:rsidR="00CD0FBF">
        <w:t>neither</w:t>
      </w:r>
      <w:r w:rsidR="004159E3">
        <w:t xml:space="preserve"> </w:t>
      </w:r>
      <w:r w:rsidR="003667B1">
        <w:t xml:space="preserve">Gradient Boosting </w:t>
      </w:r>
      <w:r w:rsidR="00CD0FBF">
        <w:t>nor</w:t>
      </w:r>
      <w:r w:rsidR="00780C02">
        <w:t xml:space="preserve"> Ligh</w:t>
      </w:r>
      <w:r w:rsidR="00CD0FBF">
        <w:t xml:space="preserve">t Gradient Boosting </w:t>
      </w:r>
      <w:r w:rsidR="00F46F9E">
        <w:t>was</w:t>
      </w:r>
      <w:r w:rsidR="003667B1">
        <w:t xml:space="preserve"> used for the following experi</w:t>
      </w:r>
      <w:r w:rsidR="001F30B7">
        <w:t xml:space="preserve">ments. Decision Tree </w:t>
      </w:r>
      <w:r w:rsidR="00F46F9E">
        <w:t>was</w:t>
      </w:r>
      <w:r w:rsidR="001F30B7">
        <w:t xml:space="preserve"> proved to be the best </w:t>
      </w:r>
      <w:r w:rsidR="00612E12">
        <w:t xml:space="preserve">classifier </w:t>
      </w:r>
      <w:r w:rsidR="001F30B7">
        <w:t xml:space="preserve">and </w:t>
      </w:r>
      <w:r w:rsidR="00F46F9E">
        <w:t>was</w:t>
      </w:r>
      <w:r w:rsidR="001F30B7">
        <w:t xml:space="preserve"> </w:t>
      </w:r>
      <w:r w:rsidR="00612E12">
        <w:t xml:space="preserve">used as the only training model for the experiments </w:t>
      </w:r>
      <w:r w:rsidR="00747CB0">
        <w:t>afterward</w:t>
      </w:r>
      <w:r w:rsidR="00A85703">
        <w:t>s</w:t>
      </w:r>
      <w:r w:rsidR="00612E12">
        <w:t>.</w:t>
      </w:r>
    </w:p>
    <w:p w14:paraId="6D5335AE" w14:textId="77777777" w:rsidR="0044683B" w:rsidRDefault="0044683B">
      <w:pPr>
        <w:spacing w:after="0"/>
        <w:jc w:val="left"/>
      </w:pPr>
      <w:r>
        <w:br w:type="page"/>
      </w:r>
    </w:p>
    <w:p w14:paraId="141653B1" w14:textId="797D1B4B" w:rsidR="00911F85" w:rsidRDefault="00826FF1" w:rsidP="00EF765E">
      <w:r>
        <w:lastRenderedPageBreak/>
        <w:t xml:space="preserve">Besides the </w:t>
      </w:r>
      <w:r w:rsidR="00410FCD">
        <w:t xml:space="preserve">imputation method of the </w:t>
      </w:r>
      <w:r w:rsidR="00A50C6E">
        <w:t>f</w:t>
      </w:r>
      <w:r w:rsidR="00474CBB">
        <w:t>or</w:t>
      </w:r>
      <w:r w:rsidR="003C161B">
        <w:t xml:space="preserve">ward </w:t>
      </w:r>
      <w:r w:rsidR="003C161B" w:rsidDel="00C41003">
        <w:t>f</w:t>
      </w:r>
      <w:r w:rsidR="003C161B">
        <w:t xml:space="preserve">illing plus </w:t>
      </w:r>
      <w:r w:rsidR="00A50C6E">
        <w:t>z</w:t>
      </w:r>
      <w:r w:rsidR="003C161B">
        <w:t xml:space="preserve">ero </w:t>
      </w:r>
      <w:r w:rsidR="003C161B" w:rsidDel="00C41003">
        <w:t>f</w:t>
      </w:r>
      <w:r w:rsidR="003C161B">
        <w:t>il</w:t>
      </w:r>
      <w:r w:rsidR="0011469F">
        <w:t>l</w:t>
      </w:r>
      <w:r w:rsidR="00376DF5">
        <w:t>ing</w:t>
      </w:r>
      <w:r w:rsidR="003C161B">
        <w:t xml:space="preserve">, the </w:t>
      </w:r>
      <w:r w:rsidR="00A50C6E">
        <w:t>z</w:t>
      </w:r>
      <w:r w:rsidR="003C161B">
        <w:t xml:space="preserve">ero </w:t>
      </w:r>
      <w:r w:rsidR="003C161B" w:rsidDel="00C41003">
        <w:t>f</w:t>
      </w:r>
      <w:r w:rsidR="003C161B">
        <w:t xml:space="preserve">illing </w:t>
      </w:r>
      <w:r w:rsidR="00410FCD">
        <w:t xml:space="preserve">is also </w:t>
      </w:r>
      <w:r w:rsidR="00525CB0">
        <w:t xml:space="preserve">a good candidate to fill the missing values. </w:t>
      </w:r>
      <w:r w:rsidR="002B177C">
        <w:t>It’s just to fill all the missing values with zero</w:t>
      </w:r>
      <w:r w:rsidR="00694D8B">
        <w:t xml:space="preserve">, without forward filling before. </w:t>
      </w:r>
      <w:r w:rsidR="00AA0983">
        <w:t xml:space="preserve">It’s performing better than the </w:t>
      </w:r>
      <w:r w:rsidR="00C77E1C">
        <w:t>forward</w:t>
      </w:r>
      <w:r w:rsidR="00AA0983">
        <w:t xml:space="preserve"> filling plus </w:t>
      </w:r>
      <w:r w:rsidR="00C77E1C">
        <w:t>zero</w:t>
      </w:r>
      <w:r w:rsidR="00AA0983">
        <w:t xml:space="preserve"> filling</w:t>
      </w:r>
      <w:r w:rsidR="00DA0A8A">
        <w:t xml:space="preserve">. How does it perform after some columns are dropped? </w:t>
      </w:r>
      <w:r w:rsidR="00982A21">
        <w:t xml:space="preserve">With all the other procedures the same, the first experiment in </w:t>
      </w:r>
      <w:r w:rsidR="00D23CA0">
        <w:fldChar w:fldCharType="begin"/>
      </w:r>
      <w:r w:rsidR="00D23CA0">
        <w:instrText xml:space="preserve"> REF _Ref70870564 \r \h </w:instrText>
      </w:r>
      <w:r w:rsidR="00D23CA0">
        <w:fldChar w:fldCharType="separate"/>
      </w:r>
      <w:r w:rsidR="00B26196">
        <w:t>6.2.1</w:t>
      </w:r>
      <w:r w:rsidR="00D23CA0">
        <w:fldChar w:fldCharType="end"/>
      </w:r>
      <w:r w:rsidR="00D23CA0">
        <w:t xml:space="preserve"> </w:t>
      </w:r>
      <w:r w:rsidR="006D4630">
        <w:t>was</w:t>
      </w:r>
      <w:r w:rsidR="00982A21">
        <w:t xml:space="preserve"> performed again with </w:t>
      </w:r>
      <w:r w:rsidR="005456EF">
        <w:t xml:space="preserve">only </w:t>
      </w:r>
      <w:r w:rsidR="00C77E1C">
        <w:t>zero</w:t>
      </w:r>
      <w:r w:rsidR="005456EF">
        <w:t xml:space="preserve"> </w:t>
      </w:r>
      <w:r w:rsidR="005456EF" w:rsidDel="00C41003">
        <w:t>f</w:t>
      </w:r>
      <w:r w:rsidR="005456EF">
        <w:t xml:space="preserve">illing </w:t>
      </w:r>
      <w:r w:rsidR="0095249C">
        <w:t>to fill the missing data.</w:t>
      </w:r>
      <w:r w:rsidR="0028183B">
        <w:br/>
      </w:r>
      <w:r w:rsidR="00386AB6">
        <w:t>Below is the result.</w:t>
      </w:r>
    </w:p>
    <w:p w14:paraId="5D0366DD" w14:textId="5BEB1311" w:rsidR="00911F85" w:rsidRDefault="00911F85" w:rsidP="001A70C1">
      <w:pPr>
        <w:pStyle w:val="Caption"/>
        <w:keepNext/>
        <w:jc w:val="center"/>
      </w:pPr>
      <w:bookmarkStart w:id="413" w:name="_Ref70366725"/>
      <w:bookmarkStart w:id="414" w:name="_Toc70928395"/>
      <w:bookmarkStart w:id="415" w:name="_Toc72138035"/>
      <w:r>
        <w:t xml:space="preserve">Table </w:t>
      </w:r>
      <w:r>
        <w:fldChar w:fldCharType="begin"/>
      </w:r>
      <w:r>
        <w:instrText xml:space="preserve"> SEQ Table \* ARABIC </w:instrText>
      </w:r>
      <w:r>
        <w:fldChar w:fldCharType="separate"/>
      </w:r>
      <w:r w:rsidR="00B26196">
        <w:rPr>
          <w:noProof/>
        </w:rPr>
        <w:t>29</w:t>
      </w:r>
      <w:r>
        <w:fldChar w:fldCharType="end"/>
      </w:r>
      <w:bookmarkEnd w:id="413"/>
      <w:r>
        <w:t xml:space="preserve">: </w:t>
      </w:r>
      <w:r w:rsidRPr="00362E9D">
        <w:t>Results for dropping columns with different threshold values</w:t>
      </w:r>
      <w:r w:rsidR="0028183B">
        <w:br/>
      </w:r>
      <w:r w:rsidRPr="00362E9D">
        <w:t xml:space="preserve">(K=5, </w:t>
      </w:r>
      <w:r w:rsidR="00B16175">
        <w:t>Decision Tree</w:t>
      </w:r>
      <w:r>
        <w:t xml:space="preserve">, </w:t>
      </w:r>
      <w:r w:rsidR="00C77E1C">
        <w:t>zero</w:t>
      </w:r>
      <w:r>
        <w:t xml:space="preserve"> </w:t>
      </w:r>
      <w:r w:rsidR="00C77E1C">
        <w:t>filling</w:t>
      </w:r>
      <w:r w:rsidRPr="00362E9D">
        <w:t>)</w:t>
      </w:r>
      <w:bookmarkEnd w:id="414"/>
      <w:bookmarkEnd w:id="415"/>
    </w:p>
    <w:tbl>
      <w:tblPr>
        <w:tblStyle w:val="thesistable"/>
        <w:tblW w:w="0" w:type="auto"/>
        <w:jc w:val="center"/>
        <w:tblLook w:val="04A0" w:firstRow="1" w:lastRow="0" w:firstColumn="1" w:lastColumn="0" w:noHBand="0" w:noVBand="1"/>
      </w:tblPr>
      <w:tblGrid>
        <w:gridCol w:w="2501"/>
        <w:gridCol w:w="718"/>
        <w:gridCol w:w="718"/>
        <w:gridCol w:w="718"/>
        <w:gridCol w:w="718"/>
        <w:gridCol w:w="718"/>
        <w:gridCol w:w="718"/>
      </w:tblGrid>
      <w:tr w:rsidR="00911F85" w:rsidRPr="00A46095" w14:paraId="6F16C8B1" w14:textId="77777777" w:rsidTr="001A70C1">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4959A8" w14:textId="61AA22C5" w:rsidR="00911F85" w:rsidRPr="00A46095" w:rsidRDefault="00911F85" w:rsidP="00524132">
            <w:pPr>
              <w:spacing w:after="0"/>
              <w:jc w:val="left"/>
              <w:rPr>
                <w:rFonts w:eastAsia="Times New Roman" w:cs="Calibri"/>
                <w:color w:val="000000"/>
                <w:sz w:val="22"/>
                <w:szCs w:val="22"/>
                <w:lang w:val="en-US" w:eastAsia="zh-CN"/>
              </w:rPr>
            </w:pPr>
            <w:r w:rsidRPr="00A46095">
              <w:rPr>
                <w:rFonts w:eastAsia="Times New Roman" w:cs="Calibri"/>
                <w:color w:val="000000"/>
                <w:sz w:val="22"/>
                <w:szCs w:val="22"/>
                <w:lang w:val="en-US" w:eastAsia="zh-CN"/>
              </w:rPr>
              <w:t>Dropping columns with a</w:t>
            </w:r>
            <w:r w:rsidR="00255E70">
              <w:rPr>
                <w:rFonts w:eastAsia="Times New Roman" w:cs="Calibri"/>
                <w:color w:val="000000"/>
                <w:sz w:val="22"/>
                <w:szCs w:val="22"/>
                <w:lang w:val="en-US" w:eastAsia="zh-CN"/>
              </w:rPr>
              <w:br/>
              <w:t>m</w:t>
            </w:r>
            <w:r w:rsidRPr="00A46095">
              <w:rPr>
                <w:rFonts w:eastAsia="Times New Roman" w:cs="Calibri"/>
                <w:color w:val="000000"/>
                <w:sz w:val="22"/>
                <w:szCs w:val="22"/>
                <w:lang w:val="en-US" w:eastAsia="zh-CN"/>
              </w:rPr>
              <w:t>issing ratio higher than</w:t>
            </w:r>
          </w:p>
        </w:tc>
        <w:tc>
          <w:tcPr>
            <w:tcW w:w="0" w:type="auto"/>
            <w:noWrap/>
            <w:hideMark/>
          </w:tcPr>
          <w:p w14:paraId="5E014072"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90%</w:t>
            </w:r>
          </w:p>
        </w:tc>
        <w:tc>
          <w:tcPr>
            <w:tcW w:w="0" w:type="auto"/>
            <w:noWrap/>
            <w:hideMark/>
          </w:tcPr>
          <w:p w14:paraId="71123B04"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91%</w:t>
            </w:r>
          </w:p>
        </w:tc>
        <w:tc>
          <w:tcPr>
            <w:tcW w:w="0" w:type="auto"/>
            <w:noWrap/>
            <w:hideMark/>
          </w:tcPr>
          <w:p w14:paraId="636EEDFB"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92%</w:t>
            </w:r>
          </w:p>
        </w:tc>
        <w:tc>
          <w:tcPr>
            <w:tcW w:w="0" w:type="auto"/>
            <w:noWrap/>
            <w:hideMark/>
          </w:tcPr>
          <w:p w14:paraId="31AC94D2"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93%</w:t>
            </w:r>
          </w:p>
        </w:tc>
        <w:tc>
          <w:tcPr>
            <w:tcW w:w="0" w:type="auto"/>
            <w:noWrap/>
            <w:hideMark/>
          </w:tcPr>
          <w:p w14:paraId="44D5FF93"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94%</w:t>
            </w:r>
          </w:p>
        </w:tc>
        <w:tc>
          <w:tcPr>
            <w:tcW w:w="0" w:type="auto"/>
            <w:noWrap/>
            <w:hideMark/>
          </w:tcPr>
          <w:p w14:paraId="60BA8896" w14:textId="77777777" w:rsidR="00911F85" w:rsidRPr="00A46095" w:rsidRDefault="00911F85" w:rsidP="007B7FF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A46095">
              <w:rPr>
                <w:rFonts w:eastAsia="Times New Roman" w:cs="Calibri"/>
                <w:color w:val="000000"/>
                <w:sz w:val="22"/>
                <w:szCs w:val="22"/>
                <w:lang w:val="en-US" w:eastAsia="zh-CN"/>
              </w:rPr>
              <w:t>100%</w:t>
            </w:r>
          </w:p>
        </w:tc>
      </w:tr>
      <w:tr w:rsidR="00FC3D79" w:rsidRPr="00A46095" w14:paraId="6DC0CAD3" w14:textId="77777777" w:rsidTr="001A70C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1E2536" w14:textId="77777777"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UtilityScore_mean</w:t>
            </w:r>
          </w:p>
        </w:tc>
        <w:tc>
          <w:tcPr>
            <w:tcW w:w="0" w:type="auto"/>
            <w:noWrap/>
            <w:hideMark/>
          </w:tcPr>
          <w:p w14:paraId="17866CA6" w14:textId="6E9F323A"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78</w:t>
            </w:r>
          </w:p>
        </w:tc>
        <w:tc>
          <w:tcPr>
            <w:tcW w:w="0" w:type="auto"/>
            <w:noWrap/>
            <w:hideMark/>
          </w:tcPr>
          <w:p w14:paraId="1B02E297" w14:textId="5901D6CD"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75</w:t>
            </w:r>
          </w:p>
        </w:tc>
        <w:tc>
          <w:tcPr>
            <w:tcW w:w="0" w:type="auto"/>
            <w:noWrap/>
            <w:hideMark/>
          </w:tcPr>
          <w:p w14:paraId="58BB7CDE" w14:textId="5BF33D1C"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1</w:t>
            </w:r>
          </w:p>
        </w:tc>
        <w:tc>
          <w:tcPr>
            <w:tcW w:w="0" w:type="auto"/>
            <w:noWrap/>
            <w:hideMark/>
          </w:tcPr>
          <w:p w14:paraId="2BB22B77" w14:textId="4160C1E2"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1</w:t>
            </w:r>
          </w:p>
        </w:tc>
        <w:tc>
          <w:tcPr>
            <w:tcW w:w="0" w:type="auto"/>
            <w:noWrap/>
            <w:hideMark/>
          </w:tcPr>
          <w:p w14:paraId="6D3A2D66" w14:textId="2B6F02BE"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6</w:t>
            </w:r>
          </w:p>
        </w:tc>
        <w:tc>
          <w:tcPr>
            <w:tcW w:w="0" w:type="auto"/>
            <w:noWrap/>
            <w:hideMark/>
          </w:tcPr>
          <w:p w14:paraId="6BEC9298" w14:textId="274D13FA"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87</w:t>
            </w:r>
          </w:p>
        </w:tc>
      </w:tr>
      <w:tr w:rsidR="00FC3D79" w:rsidRPr="00A46095" w14:paraId="6DC5E828" w14:textId="77777777" w:rsidTr="001A70C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1F95D" w14:textId="77777777"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UtilityScore_std</w:t>
            </w:r>
          </w:p>
        </w:tc>
        <w:tc>
          <w:tcPr>
            <w:tcW w:w="0" w:type="auto"/>
            <w:noWrap/>
            <w:hideMark/>
          </w:tcPr>
          <w:p w14:paraId="5038303D" w14:textId="61D2B758"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3</w:t>
            </w:r>
          </w:p>
        </w:tc>
        <w:tc>
          <w:tcPr>
            <w:tcW w:w="0" w:type="auto"/>
            <w:noWrap/>
            <w:hideMark/>
          </w:tcPr>
          <w:p w14:paraId="169F6AA1" w14:textId="3B60F567"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3</w:t>
            </w:r>
          </w:p>
        </w:tc>
        <w:tc>
          <w:tcPr>
            <w:tcW w:w="0" w:type="auto"/>
            <w:noWrap/>
            <w:hideMark/>
          </w:tcPr>
          <w:p w14:paraId="7CCA6D7D" w14:textId="271A8D4E"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7CD74DCA" w14:textId="14F04F1D"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6AD04879" w14:textId="45B1149F"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5379412B" w14:textId="4975ACAB"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03</w:t>
            </w:r>
          </w:p>
        </w:tc>
      </w:tr>
      <w:tr w:rsidR="00FC3D79" w:rsidRPr="00A46095" w14:paraId="23616FC1" w14:textId="77777777" w:rsidTr="001A70C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68490E" w14:textId="77777777"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F1Score_mean</w:t>
            </w:r>
          </w:p>
        </w:tc>
        <w:tc>
          <w:tcPr>
            <w:tcW w:w="0" w:type="auto"/>
            <w:noWrap/>
            <w:hideMark/>
          </w:tcPr>
          <w:p w14:paraId="27C7881C" w14:textId="0FC6ACF0"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9</w:t>
            </w:r>
          </w:p>
        </w:tc>
        <w:tc>
          <w:tcPr>
            <w:tcW w:w="0" w:type="auto"/>
            <w:noWrap/>
            <w:hideMark/>
          </w:tcPr>
          <w:p w14:paraId="2CBD74D6" w14:textId="1B64BE46"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8</w:t>
            </w:r>
          </w:p>
        </w:tc>
        <w:tc>
          <w:tcPr>
            <w:tcW w:w="0" w:type="auto"/>
            <w:noWrap/>
            <w:hideMark/>
          </w:tcPr>
          <w:p w14:paraId="7B380756" w14:textId="0A939781"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1</w:t>
            </w:r>
          </w:p>
        </w:tc>
        <w:tc>
          <w:tcPr>
            <w:tcW w:w="0" w:type="auto"/>
            <w:noWrap/>
            <w:hideMark/>
          </w:tcPr>
          <w:p w14:paraId="2F7E6707" w14:textId="265491BC"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2</w:t>
            </w:r>
          </w:p>
        </w:tc>
        <w:tc>
          <w:tcPr>
            <w:tcW w:w="0" w:type="auto"/>
            <w:noWrap/>
            <w:hideMark/>
          </w:tcPr>
          <w:p w14:paraId="1F4349E4" w14:textId="452DC473"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5</w:t>
            </w:r>
          </w:p>
        </w:tc>
        <w:tc>
          <w:tcPr>
            <w:tcW w:w="0" w:type="auto"/>
            <w:noWrap/>
            <w:hideMark/>
          </w:tcPr>
          <w:p w14:paraId="73767B34" w14:textId="41E46ECE"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95</w:t>
            </w:r>
          </w:p>
        </w:tc>
      </w:tr>
      <w:tr w:rsidR="00FC3D79" w:rsidRPr="00A46095" w14:paraId="70B09A57" w14:textId="77777777" w:rsidTr="001A70C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090E4F" w14:textId="77777777"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F1Score_std</w:t>
            </w:r>
          </w:p>
        </w:tc>
        <w:tc>
          <w:tcPr>
            <w:tcW w:w="0" w:type="auto"/>
            <w:noWrap/>
            <w:hideMark/>
          </w:tcPr>
          <w:p w14:paraId="3276ECAE" w14:textId="6A5C1ADB"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3</w:t>
            </w:r>
          </w:p>
        </w:tc>
        <w:tc>
          <w:tcPr>
            <w:tcW w:w="0" w:type="auto"/>
            <w:noWrap/>
            <w:hideMark/>
          </w:tcPr>
          <w:p w14:paraId="17628BFB" w14:textId="2B0D52EA"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2</w:t>
            </w:r>
          </w:p>
        </w:tc>
        <w:tc>
          <w:tcPr>
            <w:tcW w:w="0" w:type="auto"/>
            <w:noWrap/>
            <w:hideMark/>
          </w:tcPr>
          <w:p w14:paraId="3AA0DB93" w14:textId="697338F3"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2</w:t>
            </w:r>
          </w:p>
        </w:tc>
        <w:tc>
          <w:tcPr>
            <w:tcW w:w="0" w:type="auto"/>
            <w:noWrap/>
            <w:hideMark/>
          </w:tcPr>
          <w:p w14:paraId="48146381" w14:textId="73E30E45"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2</w:t>
            </w:r>
          </w:p>
        </w:tc>
        <w:tc>
          <w:tcPr>
            <w:tcW w:w="0" w:type="auto"/>
            <w:noWrap/>
            <w:hideMark/>
          </w:tcPr>
          <w:p w14:paraId="513A222E" w14:textId="7765E0D9"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3E3E2224" w14:textId="516A7F53"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03</w:t>
            </w:r>
          </w:p>
        </w:tc>
      </w:tr>
      <w:tr w:rsidR="00FC3D79" w:rsidRPr="00A46095" w14:paraId="36CE0688" w14:textId="77777777" w:rsidTr="001A70C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21DDE96" w14:textId="643AD9A2"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AUROC_mean</w:t>
            </w:r>
          </w:p>
        </w:tc>
        <w:tc>
          <w:tcPr>
            <w:tcW w:w="0" w:type="auto"/>
            <w:noWrap/>
            <w:hideMark/>
          </w:tcPr>
          <w:p w14:paraId="0EF0F863" w14:textId="01CFBB7E"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4D75A3EA" w14:textId="738BA049"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351E1975" w14:textId="2AAC2407"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5EC361FD" w14:textId="6F9B9AB7"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08930181" w14:textId="5F4F21AB"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0AAD5622" w14:textId="11400345"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00</w:t>
            </w:r>
          </w:p>
        </w:tc>
      </w:tr>
      <w:tr w:rsidR="00FC3D79" w:rsidRPr="00A46095" w14:paraId="24A93385" w14:textId="77777777" w:rsidTr="001A70C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DD6161" w14:textId="0B425A20"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AUPRC_mean</w:t>
            </w:r>
          </w:p>
        </w:tc>
        <w:tc>
          <w:tcPr>
            <w:tcW w:w="0" w:type="auto"/>
            <w:noWrap/>
            <w:hideMark/>
          </w:tcPr>
          <w:p w14:paraId="7FED9522" w14:textId="6A24CFC4"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587F43D1" w14:textId="379C79BB"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25599C8B" w14:textId="7F844AA7"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79D73E62" w14:textId="198E255A"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51813727" w14:textId="750476BF"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0</w:t>
            </w:r>
          </w:p>
        </w:tc>
        <w:tc>
          <w:tcPr>
            <w:tcW w:w="0" w:type="auto"/>
            <w:noWrap/>
            <w:hideMark/>
          </w:tcPr>
          <w:p w14:paraId="652DAF41" w14:textId="5B332A58"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00</w:t>
            </w:r>
          </w:p>
        </w:tc>
      </w:tr>
      <w:tr w:rsidR="00FC3D79" w:rsidRPr="00A46095" w14:paraId="0A7CF4EB" w14:textId="77777777" w:rsidTr="001A70C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2A462B" w14:textId="018E929B"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Accuracy_mean</w:t>
            </w:r>
          </w:p>
        </w:tc>
        <w:tc>
          <w:tcPr>
            <w:tcW w:w="0" w:type="auto"/>
            <w:noWrap/>
            <w:hideMark/>
          </w:tcPr>
          <w:p w14:paraId="12D292BA" w14:textId="0A895A54"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78</w:t>
            </w:r>
          </w:p>
        </w:tc>
        <w:tc>
          <w:tcPr>
            <w:tcW w:w="0" w:type="auto"/>
            <w:noWrap/>
            <w:hideMark/>
          </w:tcPr>
          <w:p w14:paraId="33539867" w14:textId="082029D6"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75</w:t>
            </w:r>
          </w:p>
        </w:tc>
        <w:tc>
          <w:tcPr>
            <w:tcW w:w="0" w:type="auto"/>
            <w:noWrap/>
            <w:hideMark/>
          </w:tcPr>
          <w:p w14:paraId="290A6F0D" w14:textId="5691D2B6"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1</w:t>
            </w:r>
          </w:p>
        </w:tc>
        <w:tc>
          <w:tcPr>
            <w:tcW w:w="0" w:type="auto"/>
            <w:noWrap/>
            <w:hideMark/>
          </w:tcPr>
          <w:p w14:paraId="10531214" w14:textId="3F422702"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1</w:t>
            </w:r>
          </w:p>
        </w:tc>
        <w:tc>
          <w:tcPr>
            <w:tcW w:w="0" w:type="auto"/>
            <w:noWrap/>
            <w:hideMark/>
          </w:tcPr>
          <w:p w14:paraId="5DE94043" w14:textId="7C886202"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6</w:t>
            </w:r>
          </w:p>
        </w:tc>
        <w:tc>
          <w:tcPr>
            <w:tcW w:w="0" w:type="auto"/>
            <w:noWrap/>
            <w:hideMark/>
          </w:tcPr>
          <w:p w14:paraId="5853309E" w14:textId="7ECD1DFE"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87</w:t>
            </w:r>
          </w:p>
        </w:tc>
      </w:tr>
      <w:tr w:rsidR="00FC3D79" w:rsidRPr="00A46095" w14:paraId="6BFF6BDE" w14:textId="77777777" w:rsidTr="001A70C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CC94D7" w14:textId="353D6A66"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Accuracy_std</w:t>
            </w:r>
          </w:p>
        </w:tc>
        <w:tc>
          <w:tcPr>
            <w:tcW w:w="0" w:type="auto"/>
            <w:noWrap/>
            <w:hideMark/>
          </w:tcPr>
          <w:p w14:paraId="2176E229" w14:textId="32584572"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3</w:t>
            </w:r>
          </w:p>
        </w:tc>
        <w:tc>
          <w:tcPr>
            <w:tcW w:w="0" w:type="auto"/>
            <w:noWrap/>
            <w:hideMark/>
          </w:tcPr>
          <w:p w14:paraId="68CF01A7" w14:textId="0FA1DDFA"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3</w:t>
            </w:r>
          </w:p>
        </w:tc>
        <w:tc>
          <w:tcPr>
            <w:tcW w:w="0" w:type="auto"/>
            <w:noWrap/>
            <w:hideMark/>
          </w:tcPr>
          <w:p w14:paraId="687F5DCD" w14:textId="1679CB8B"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793E5E28" w14:textId="79BAE428"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68AF18D1" w14:textId="69C0AB7A"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04</w:t>
            </w:r>
          </w:p>
        </w:tc>
        <w:tc>
          <w:tcPr>
            <w:tcW w:w="0" w:type="auto"/>
            <w:noWrap/>
            <w:hideMark/>
          </w:tcPr>
          <w:p w14:paraId="20580689" w14:textId="736BCB9A" w:rsidR="00FC3D79" w:rsidRPr="00DE58C2" w:rsidRDefault="00FC3D79" w:rsidP="00255E7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03</w:t>
            </w:r>
          </w:p>
        </w:tc>
      </w:tr>
      <w:tr w:rsidR="00FC3D79" w:rsidRPr="00A46095" w14:paraId="6228481F" w14:textId="77777777" w:rsidTr="001A70C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DA0308" w14:textId="5D2708C4" w:rsidR="00FC3D79" w:rsidRPr="00A46095" w:rsidRDefault="00FC3D79" w:rsidP="00524132">
            <w:pPr>
              <w:spacing w:after="0"/>
              <w:jc w:val="left"/>
              <w:rPr>
                <w:rFonts w:eastAsia="Times New Roman" w:cs="Calibri"/>
                <w:color w:val="000000"/>
                <w:sz w:val="22"/>
                <w:szCs w:val="22"/>
                <w:lang w:val="en-US" w:eastAsia="zh-CN"/>
              </w:rPr>
            </w:pPr>
            <w:r w:rsidRPr="00315901">
              <w:rPr>
                <w:rFonts w:eastAsia="Times New Roman" w:cs="Calibri"/>
                <w:color w:val="000000"/>
                <w:sz w:val="22"/>
                <w:szCs w:val="22"/>
                <w:lang w:val="en-US" w:eastAsia="zh-CN"/>
              </w:rPr>
              <w:t>Baseline_mean</w:t>
            </w:r>
          </w:p>
        </w:tc>
        <w:tc>
          <w:tcPr>
            <w:tcW w:w="0" w:type="auto"/>
            <w:noWrap/>
            <w:hideMark/>
          </w:tcPr>
          <w:p w14:paraId="06B32C97" w14:textId="7A795834"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9</w:t>
            </w:r>
          </w:p>
        </w:tc>
        <w:tc>
          <w:tcPr>
            <w:tcW w:w="0" w:type="auto"/>
            <w:noWrap/>
            <w:hideMark/>
          </w:tcPr>
          <w:p w14:paraId="22C258CD" w14:textId="6CDEF9FB"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88</w:t>
            </w:r>
          </w:p>
        </w:tc>
        <w:tc>
          <w:tcPr>
            <w:tcW w:w="0" w:type="auto"/>
            <w:noWrap/>
            <w:hideMark/>
          </w:tcPr>
          <w:p w14:paraId="14D56FF1" w14:textId="5DB668AD"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1</w:t>
            </w:r>
          </w:p>
        </w:tc>
        <w:tc>
          <w:tcPr>
            <w:tcW w:w="0" w:type="auto"/>
            <w:noWrap/>
            <w:hideMark/>
          </w:tcPr>
          <w:p w14:paraId="5B341E41" w14:textId="12BA4F6E"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2</w:t>
            </w:r>
          </w:p>
        </w:tc>
        <w:tc>
          <w:tcPr>
            <w:tcW w:w="0" w:type="auto"/>
            <w:noWrap/>
            <w:hideMark/>
          </w:tcPr>
          <w:p w14:paraId="79799C2B" w14:textId="7ABA1AF4"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color w:val="000000"/>
                <w:sz w:val="22"/>
                <w:szCs w:val="22"/>
                <w:lang w:val="en-US" w:eastAsia="zh-CN"/>
              </w:rPr>
              <w:t>0.095</w:t>
            </w:r>
          </w:p>
        </w:tc>
        <w:tc>
          <w:tcPr>
            <w:tcW w:w="0" w:type="auto"/>
            <w:noWrap/>
            <w:hideMark/>
          </w:tcPr>
          <w:p w14:paraId="496927CA" w14:textId="7BCE2D98" w:rsidR="00FC3D79" w:rsidRPr="00DE58C2" w:rsidRDefault="00FC3D79" w:rsidP="00255E7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DE58C2">
              <w:rPr>
                <w:rFonts w:eastAsia="Times New Roman" w:cs="Calibri"/>
                <w:sz w:val="22"/>
                <w:szCs w:val="22"/>
                <w:lang w:val="en-US" w:eastAsia="zh-CN"/>
              </w:rPr>
              <w:t>0.095</w:t>
            </w:r>
          </w:p>
        </w:tc>
      </w:tr>
    </w:tbl>
    <w:p w14:paraId="06D3E01D" w14:textId="77777777" w:rsidR="00911F85" w:rsidRDefault="00911F85" w:rsidP="00EE12D7"/>
    <w:p w14:paraId="4F418BAF" w14:textId="3FDC132A" w:rsidR="003156FD" w:rsidRDefault="00612304" w:rsidP="00EE12D7">
      <w:r>
        <w:t xml:space="preserve">Since the Decision Tree </w:t>
      </w:r>
      <w:r w:rsidR="004409D0">
        <w:t xml:space="preserve">model </w:t>
      </w:r>
      <w:r>
        <w:t xml:space="preserve">does not provide the probability </w:t>
      </w:r>
      <w:r w:rsidR="00A65376">
        <w:t xml:space="preserve">of the </w:t>
      </w:r>
      <w:r w:rsidR="001327E6">
        <w:t xml:space="preserve">prediction </w:t>
      </w:r>
      <w:r w:rsidR="00A65376">
        <w:t xml:space="preserve">result, both the AUROC and AUPRC are zeros </w:t>
      </w:r>
      <w:r w:rsidR="004409D0">
        <w:t xml:space="preserve">for </w:t>
      </w:r>
      <w:r w:rsidR="00550AB6">
        <w:fldChar w:fldCharType="begin"/>
      </w:r>
      <w:r w:rsidR="00550AB6">
        <w:instrText xml:space="preserve"> REF _Ref70355040 \h </w:instrText>
      </w:r>
      <w:r w:rsidR="00550AB6">
        <w:fldChar w:fldCharType="separate"/>
      </w:r>
      <w:r w:rsidR="00B26196">
        <w:t xml:space="preserve">Table </w:t>
      </w:r>
      <w:r w:rsidR="00B26196">
        <w:rPr>
          <w:noProof/>
        </w:rPr>
        <w:t>26</w:t>
      </w:r>
      <w:r w:rsidR="00550AB6">
        <w:fldChar w:fldCharType="end"/>
      </w:r>
      <w:r w:rsidR="002F2A8C">
        <w:t xml:space="preserve"> </w:t>
      </w:r>
      <w:r w:rsidR="004409D0">
        <w:t xml:space="preserve">and </w:t>
      </w:r>
      <w:r w:rsidR="008235C9">
        <w:t xml:space="preserve">the results </w:t>
      </w:r>
      <w:r w:rsidR="004409D0">
        <w:t>below.</w:t>
      </w:r>
      <w:r w:rsidR="00780677">
        <w:t xml:space="preserve"> From</w:t>
      </w:r>
      <w:r w:rsidR="00074520">
        <w:t xml:space="preserve"> </w:t>
      </w:r>
      <w:r w:rsidR="008262A1">
        <w:fldChar w:fldCharType="begin"/>
      </w:r>
      <w:r w:rsidR="008262A1">
        <w:instrText xml:space="preserve"> REF _Ref70355040 \h </w:instrText>
      </w:r>
      <w:r w:rsidR="008262A1">
        <w:fldChar w:fldCharType="separate"/>
      </w:r>
      <w:r w:rsidR="00B26196">
        <w:t xml:space="preserve">Table </w:t>
      </w:r>
      <w:r w:rsidR="00B26196">
        <w:rPr>
          <w:noProof/>
        </w:rPr>
        <w:t>26</w:t>
      </w:r>
      <w:r w:rsidR="008262A1">
        <w:fldChar w:fldCharType="end"/>
      </w:r>
      <w:r w:rsidR="008262A1">
        <w:t>,</w:t>
      </w:r>
      <w:r w:rsidR="002A3AB3">
        <w:t xml:space="preserve"> it’s clear that the performance improve</w:t>
      </w:r>
      <w:r w:rsidR="00D9257D">
        <w:t xml:space="preserve">s after dropping columns. Keeping all the columns, </w:t>
      </w:r>
      <w:r w:rsidR="00035EED">
        <w:br/>
      </w:r>
      <w:r w:rsidR="00D9257D">
        <w:t>the Utility</w:t>
      </w:r>
      <w:r w:rsidR="00F43F17">
        <w:t>S</w:t>
      </w:r>
      <w:r w:rsidR="00D9257D">
        <w:t>core</w:t>
      </w:r>
      <w:r w:rsidR="008F287E">
        <w:t>_</w:t>
      </w:r>
      <w:r w:rsidR="00D9257D">
        <w:t>mean is only 0</w:t>
      </w:r>
      <w:r w:rsidR="007A1F98">
        <w:t>.</w:t>
      </w:r>
      <w:r w:rsidR="00D9257D">
        <w:t>067</w:t>
      </w:r>
      <w:r w:rsidR="0072014F">
        <w:t xml:space="preserve">. After dropping </w:t>
      </w:r>
      <w:r w:rsidR="006D2C1F">
        <w:t>some</w:t>
      </w:r>
      <w:r w:rsidR="0072014F">
        <w:t xml:space="preserve"> columns</w:t>
      </w:r>
      <w:r w:rsidR="006D2C1F">
        <w:t xml:space="preserve">, </w:t>
      </w:r>
      <w:r w:rsidR="008F287E">
        <w:t xml:space="preserve">the </w:t>
      </w:r>
      <w:r w:rsidR="00F43F17">
        <w:t>UtilityScore</w:t>
      </w:r>
      <w:r w:rsidR="008F287E">
        <w:t>_mean can achieve as high as 0</w:t>
      </w:r>
      <w:r w:rsidR="007A1F98">
        <w:t>.</w:t>
      </w:r>
      <w:r w:rsidR="008F287E">
        <w:t>1</w:t>
      </w:r>
      <w:r w:rsidR="00922FC7">
        <w:t>01</w:t>
      </w:r>
      <w:r w:rsidR="008F287E">
        <w:t>, much higher than before.</w:t>
      </w:r>
    </w:p>
    <w:p w14:paraId="2ABCF34B" w14:textId="31816E56" w:rsidR="00B966BC" w:rsidRDefault="00E23DBC" w:rsidP="00EE12D7">
      <w:r>
        <w:t xml:space="preserve">From </w:t>
      </w:r>
      <w:r>
        <w:fldChar w:fldCharType="begin"/>
      </w:r>
      <w:r>
        <w:instrText xml:space="preserve"> REF _Ref70366725 \h </w:instrText>
      </w:r>
      <w:r>
        <w:fldChar w:fldCharType="separate"/>
      </w:r>
      <w:r w:rsidR="00B26196">
        <w:t xml:space="preserve">Table </w:t>
      </w:r>
      <w:r w:rsidR="00B26196">
        <w:rPr>
          <w:noProof/>
        </w:rPr>
        <w:t>29</w:t>
      </w:r>
      <w:r>
        <w:fldChar w:fldCharType="end"/>
      </w:r>
      <w:r>
        <w:t xml:space="preserve">, the performance </w:t>
      </w:r>
      <w:r w:rsidR="00D37576">
        <w:t>wo</w:t>
      </w:r>
      <w:r w:rsidR="00070910">
        <w:t>rsen</w:t>
      </w:r>
      <w:r w:rsidR="00D35181">
        <w:t>ed</w:t>
      </w:r>
      <w:r w:rsidR="00070910">
        <w:t xml:space="preserve"> after</w:t>
      </w:r>
      <w:r w:rsidR="005A5B33">
        <w:t xml:space="preserve"> dropping columns. The more columns </w:t>
      </w:r>
      <w:r w:rsidR="008D1092">
        <w:t>are dropped</w:t>
      </w:r>
      <w:r w:rsidR="005A5B33">
        <w:t xml:space="preserve">, </w:t>
      </w:r>
      <w:r w:rsidR="008D1092">
        <w:t>the lower the Utility</w:t>
      </w:r>
      <w:r w:rsidR="00F43F17">
        <w:t>S</w:t>
      </w:r>
      <w:r w:rsidR="008D1092">
        <w:t>core_mean</w:t>
      </w:r>
      <w:r w:rsidR="00926FCF">
        <w:t xml:space="preserve"> is. </w:t>
      </w:r>
      <w:r w:rsidR="00E3255F">
        <w:t>Therefore, it</w:t>
      </w:r>
      <w:r w:rsidR="007476E5">
        <w:t xml:space="preserve">’s best to just keep all the columns </w:t>
      </w:r>
      <w:r w:rsidR="000D6C5E">
        <w:t xml:space="preserve">for the </w:t>
      </w:r>
      <w:r w:rsidR="00C77E1C">
        <w:t>zero</w:t>
      </w:r>
      <w:r w:rsidR="002B51F1">
        <w:t xml:space="preserve"> </w:t>
      </w:r>
      <w:r w:rsidR="00C77E1C">
        <w:t>filling</w:t>
      </w:r>
      <w:r w:rsidR="002B51F1">
        <w:t xml:space="preserve"> </w:t>
      </w:r>
      <w:r w:rsidR="00856D11">
        <w:t xml:space="preserve">test. </w:t>
      </w:r>
      <w:r w:rsidR="00E02DD0">
        <w:t xml:space="preserve">But even with all the columns </w:t>
      </w:r>
      <w:r w:rsidR="00E921FA">
        <w:t>preserved, the best Utility</w:t>
      </w:r>
      <w:r w:rsidR="00F43F17">
        <w:t>S</w:t>
      </w:r>
      <w:r w:rsidR="00E921FA">
        <w:t xml:space="preserve">core_mean it can achieve </w:t>
      </w:r>
      <w:r w:rsidR="00D35181">
        <w:t>was</w:t>
      </w:r>
      <w:r w:rsidR="00E921FA">
        <w:t xml:space="preserve"> only </w:t>
      </w:r>
      <w:r w:rsidR="00AF2A4D">
        <w:t>0.</w:t>
      </w:r>
      <w:r w:rsidR="00E921FA">
        <w:t>087</w:t>
      </w:r>
      <w:r w:rsidR="00977CB6">
        <w:t>, w</w:t>
      </w:r>
      <w:r w:rsidR="00055F75">
        <w:t xml:space="preserve">hile the </w:t>
      </w:r>
      <w:r w:rsidR="00C77E1C">
        <w:t>forward</w:t>
      </w:r>
      <w:r w:rsidR="007F5884">
        <w:t xml:space="preserve"> </w:t>
      </w:r>
      <w:r w:rsidR="00C77E1C">
        <w:t>filling</w:t>
      </w:r>
      <w:r w:rsidR="007F5884">
        <w:t xml:space="preserve"> plus </w:t>
      </w:r>
      <w:r w:rsidR="00C77E1C">
        <w:t>zero</w:t>
      </w:r>
      <w:r w:rsidR="007F5884">
        <w:t xml:space="preserve"> filling can achieve </w:t>
      </w:r>
      <w:r w:rsidR="00B84FF0">
        <w:t>0</w:t>
      </w:r>
      <w:r w:rsidR="007A1F98">
        <w:t>.</w:t>
      </w:r>
      <w:r w:rsidR="00B84FF0">
        <w:t>1</w:t>
      </w:r>
      <w:r w:rsidR="00922FC7">
        <w:t>01</w:t>
      </w:r>
      <w:r w:rsidR="00977CB6">
        <w:t xml:space="preserve">. </w:t>
      </w:r>
      <w:r w:rsidR="00035EED">
        <w:br/>
      </w:r>
      <w:r w:rsidR="00977CB6">
        <w:t>The goal is to design the algorithm that can achieve the highest utili</w:t>
      </w:r>
      <w:r w:rsidR="00A85703">
        <w:t>t</w:t>
      </w:r>
      <w:r w:rsidR="00977CB6">
        <w:t>y score. Therefore</w:t>
      </w:r>
      <w:r w:rsidR="001F7C0D">
        <w:t>,</w:t>
      </w:r>
      <w:r w:rsidR="00977CB6">
        <w:t xml:space="preserve"> </w:t>
      </w:r>
      <w:r w:rsidR="00B966BC">
        <w:t>it</w:t>
      </w:r>
      <w:r w:rsidR="001F7C0D">
        <w:t xml:space="preserve"> i</w:t>
      </w:r>
      <w:r w:rsidR="00B966BC">
        <w:t xml:space="preserve">s better to choose to drop columns with a missing ratio higher than 91% or 92% with </w:t>
      </w:r>
      <w:r w:rsidR="00A85703">
        <w:t xml:space="preserve">the </w:t>
      </w:r>
      <w:r w:rsidR="00C77E1C">
        <w:t>forward</w:t>
      </w:r>
      <w:r w:rsidR="00B966BC">
        <w:t xml:space="preserve"> filling plus zero filling method.</w:t>
      </w:r>
    </w:p>
    <w:p w14:paraId="633E7D2E" w14:textId="18526668" w:rsidR="00BB1B8A" w:rsidRDefault="00BB1B8A" w:rsidP="00EE12D7">
      <w:r>
        <w:t xml:space="preserve">In conclusion, after the comparisons of </w:t>
      </w:r>
      <w:r w:rsidR="00A240FA">
        <w:t xml:space="preserve">the </w:t>
      </w:r>
      <w:r>
        <w:t xml:space="preserve">different </w:t>
      </w:r>
      <w:r w:rsidR="00CB04D2">
        <w:t xml:space="preserve">algorithm </w:t>
      </w:r>
      <w:r w:rsidR="00632E6D">
        <w:t>components</w:t>
      </w:r>
      <w:r w:rsidR="00A240FA">
        <w:t xml:space="preserve">, </w:t>
      </w:r>
      <w:r w:rsidR="00EA7C56">
        <w:t>it’s helpful to</w:t>
      </w:r>
      <w:r w:rsidR="00632E6D">
        <w:t xml:space="preserve"> </w:t>
      </w:r>
      <w:r w:rsidR="00CB04D2">
        <w:t xml:space="preserve">use </w:t>
      </w:r>
      <w:r w:rsidR="00C77E1C">
        <w:t>forward</w:t>
      </w:r>
      <w:r w:rsidR="003B24C0">
        <w:t xml:space="preserve"> Filing plus </w:t>
      </w:r>
      <w:r w:rsidR="00C77E1C">
        <w:t>zero</w:t>
      </w:r>
      <w:r w:rsidR="003B24C0">
        <w:t xml:space="preserve"> </w:t>
      </w:r>
      <w:r w:rsidR="00C77E1C">
        <w:t>filling</w:t>
      </w:r>
      <w:r w:rsidR="005C46E4">
        <w:t xml:space="preserve">, </w:t>
      </w:r>
      <w:r w:rsidR="00C77F6F">
        <w:t xml:space="preserve">Dropping columns </w:t>
      </w:r>
      <w:r w:rsidR="0041416E">
        <w:t xml:space="preserve">and </w:t>
      </w:r>
      <w:r w:rsidR="00363230">
        <w:t xml:space="preserve">the </w:t>
      </w:r>
      <w:r w:rsidR="0063318F">
        <w:t>Decision Tree</w:t>
      </w:r>
      <w:r w:rsidR="00273A5A">
        <w:t xml:space="preserve"> </w:t>
      </w:r>
      <w:r w:rsidR="00B371C8">
        <w:t xml:space="preserve">training model </w:t>
      </w:r>
      <w:r w:rsidR="00273A5A">
        <w:t>from now on</w:t>
      </w:r>
      <w:r w:rsidR="0084785F">
        <w:t xml:space="preserve">. </w:t>
      </w:r>
      <w:r w:rsidR="00FD1A3D">
        <w:t xml:space="preserve">The best </w:t>
      </w:r>
      <w:r w:rsidR="00E67B90">
        <w:t>Utility</w:t>
      </w:r>
      <w:r w:rsidR="00F43F17">
        <w:t>S</w:t>
      </w:r>
      <w:r w:rsidR="00E67B90">
        <w:t xml:space="preserve">core_mean can be achieved </w:t>
      </w:r>
      <w:r w:rsidR="00D35181">
        <w:t>curre</w:t>
      </w:r>
      <w:r w:rsidR="00B123C9">
        <w:t>nt</w:t>
      </w:r>
      <w:r w:rsidR="00D35181">
        <w:t>ly</w:t>
      </w:r>
      <w:r w:rsidR="00E67B90">
        <w:t xml:space="preserve"> </w:t>
      </w:r>
      <w:r w:rsidR="00B123C9">
        <w:t>wa</w:t>
      </w:r>
      <w:r w:rsidR="00E67B90">
        <w:t>s 0</w:t>
      </w:r>
      <w:r w:rsidR="007A1F98">
        <w:t>.</w:t>
      </w:r>
      <w:r w:rsidR="00E67B90">
        <w:t>101.</w:t>
      </w:r>
    </w:p>
    <w:p w14:paraId="2C2F6BCA" w14:textId="77777777" w:rsidR="0028183B" w:rsidRDefault="0028183B" w:rsidP="00EE12D7"/>
    <w:p w14:paraId="57093F12" w14:textId="3702E287" w:rsidR="00EE12D7" w:rsidRDefault="007A76E2" w:rsidP="001C4AFA">
      <w:pPr>
        <w:pStyle w:val="Heading3"/>
      </w:pPr>
      <w:bookmarkStart w:id="416" w:name="_Toc72176246"/>
      <w:r>
        <w:lastRenderedPageBreak/>
        <w:t>SIRS</w:t>
      </w:r>
      <w:bookmarkEnd w:id="416"/>
    </w:p>
    <w:p w14:paraId="6B4DB99B" w14:textId="42E88E56" w:rsidR="00DF01CF" w:rsidRDefault="00A21953" w:rsidP="00A21953">
      <w:r>
        <w:t>As discussed in</w:t>
      </w:r>
      <w:r w:rsidR="00D23CA0">
        <w:t xml:space="preserve"> chapter</w:t>
      </w:r>
      <w:r>
        <w:t xml:space="preserve"> </w:t>
      </w:r>
      <w:r w:rsidR="00D23CA0">
        <w:rPr>
          <w:highlight w:val="yellow"/>
        </w:rPr>
        <w:fldChar w:fldCharType="begin"/>
      </w:r>
      <w:r w:rsidR="00D23CA0">
        <w:instrText xml:space="preserve"> REF _Ref70870599 \r \h </w:instrText>
      </w:r>
      <w:r w:rsidR="00D23CA0">
        <w:rPr>
          <w:highlight w:val="yellow"/>
        </w:rPr>
      </w:r>
      <w:r w:rsidR="00D23CA0">
        <w:rPr>
          <w:highlight w:val="yellow"/>
        </w:rPr>
        <w:fldChar w:fldCharType="separate"/>
      </w:r>
      <w:r w:rsidR="00B26196">
        <w:t>3.3.2.1</w:t>
      </w:r>
      <w:r w:rsidR="00D23CA0">
        <w:rPr>
          <w:highlight w:val="yellow"/>
        </w:rPr>
        <w:fldChar w:fldCharType="end"/>
      </w:r>
      <w:r>
        <w:t xml:space="preserve">, SIRS was once used in the definition of sepsis. It is calculated based on the four measurements: temperature, heart rate, respiratory rate and white blood cell. For the first three measurements, the missing rates are all very low. But for the last measurement, white blood cell (WBC), the missing rate </w:t>
      </w:r>
      <w:r w:rsidR="00EC6A97">
        <w:t>was</w:t>
      </w:r>
      <w:r>
        <w:t xml:space="preserve"> 93%. If drop the columns of more than 91% missing, the WBC column </w:t>
      </w:r>
      <w:r w:rsidR="00EC6A97">
        <w:t>was</w:t>
      </w:r>
      <w:r>
        <w:t xml:space="preserve"> also dropped. To calculate SIRS in this case, only temperature, heart rate, and respiratory rate </w:t>
      </w:r>
      <w:r w:rsidR="00A46F0D">
        <w:t>can be</w:t>
      </w:r>
      <w:r>
        <w:t xml:space="preserve"> used. It’s named “partial SIRS”.</w:t>
      </w:r>
    </w:p>
    <w:p w14:paraId="67A6C562" w14:textId="72AB49DD" w:rsidR="00A21953" w:rsidRDefault="00A21953" w:rsidP="00A21953">
      <w:r w:rsidRPr="006B0D9A">
        <w:t xml:space="preserve">In this part, two experiments </w:t>
      </w:r>
      <w:r w:rsidR="00A46F0D" w:rsidRPr="006B0D9A">
        <w:t>were</w:t>
      </w:r>
      <w:r w:rsidRPr="006B0D9A">
        <w:t xml:space="preserve"> performed based on the above experiments. One </w:t>
      </w:r>
      <w:r w:rsidR="00093C1A" w:rsidRPr="006B0D9A">
        <w:t>was</w:t>
      </w:r>
      <w:r w:rsidRPr="006B0D9A">
        <w:t xml:space="preserve"> to add the partial SIRS column to the dataset which has been dropped the columns with more than 91% data missing. The other </w:t>
      </w:r>
      <w:r w:rsidR="00093C1A" w:rsidRPr="006B0D9A">
        <w:t>was</w:t>
      </w:r>
      <w:r w:rsidRPr="006B0D9A">
        <w:t xml:space="preserve"> to add the SIR column to the full dataset without dropping any column. All the other procedures are the same as those in </w:t>
      </w:r>
      <w:r w:rsidR="00D23CA0" w:rsidRPr="006B0D9A">
        <w:t xml:space="preserve">chapter </w:t>
      </w:r>
      <w:r w:rsidR="00D23CA0" w:rsidRPr="006B0D9A">
        <w:fldChar w:fldCharType="begin"/>
      </w:r>
      <w:r w:rsidR="00D23CA0" w:rsidRPr="006B0D9A">
        <w:instrText xml:space="preserve"> REF _Ref70870632 \r \h </w:instrText>
      </w:r>
      <w:r w:rsidR="006B0D9A">
        <w:instrText xml:space="preserve"> \* MERGEFORMAT </w:instrText>
      </w:r>
      <w:r w:rsidR="00D23CA0" w:rsidRPr="006B0D9A">
        <w:fldChar w:fldCharType="separate"/>
      </w:r>
      <w:r w:rsidR="00B26196">
        <w:t>6.2.1</w:t>
      </w:r>
      <w:r w:rsidR="00D23CA0" w:rsidRPr="006B0D9A">
        <w:fldChar w:fldCharType="end"/>
      </w:r>
      <w:r w:rsidRPr="006B0D9A">
        <w:t xml:space="preserve">. </w:t>
      </w:r>
      <w:r w:rsidR="00A665A3">
        <w:br/>
      </w:r>
      <w:r w:rsidRPr="006B0D9A">
        <w:t>The results are presented in the table below.</w:t>
      </w:r>
    </w:p>
    <w:p w14:paraId="068DC664" w14:textId="0D6B9BE2" w:rsidR="00706146" w:rsidRDefault="00706146" w:rsidP="001A70C1">
      <w:pPr>
        <w:jc w:val="left"/>
      </w:pPr>
    </w:p>
    <w:p w14:paraId="0EF93AEA" w14:textId="13CB008F" w:rsidR="00B95891" w:rsidRDefault="00B95891" w:rsidP="00822A9B">
      <w:pPr>
        <w:pStyle w:val="Caption"/>
        <w:keepNext/>
        <w:jc w:val="center"/>
      </w:pPr>
      <w:bookmarkStart w:id="417" w:name="_Toc70928396"/>
      <w:bookmarkStart w:id="418" w:name="_Toc72138036"/>
      <w:r>
        <w:t xml:space="preserve">Table </w:t>
      </w:r>
      <w:r>
        <w:fldChar w:fldCharType="begin"/>
      </w:r>
      <w:r>
        <w:instrText xml:space="preserve"> SEQ Table \* ARABIC </w:instrText>
      </w:r>
      <w:r>
        <w:fldChar w:fldCharType="separate"/>
      </w:r>
      <w:r w:rsidR="00B26196">
        <w:rPr>
          <w:noProof/>
        </w:rPr>
        <w:t>30</w:t>
      </w:r>
      <w:r>
        <w:fldChar w:fldCharType="end"/>
      </w:r>
      <w:r w:rsidRPr="0019212E">
        <w:t>:</w:t>
      </w:r>
      <w:r>
        <w:t xml:space="preserve"> </w:t>
      </w:r>
      <w:r w:rsidRPr="0019212E">
        <w:t>Results for adding SIRS</w:t>
      </w:r>
      <w:r w:rsidR="00D51789">
        <w:t xml:space="preserve"> </w:t>
      </w:r>
      <w:r w:rsidRPr="0019212E">
        <w:t>(K=5, Decision Tree)</w:t>
      </w:r>
      <w:bookmarkEnd w:id="417"/>
      <w:bookmarkEnd w:id="418"/>
    </w:p>
    <w:tbl>
      <w:tblPr>
        <w:tblStyle w:val="thesistable"/>
        <w:tblW w:w="0" w:type="auto"/>
        <w:tblInd w:w="1397" w:type="dxa"/>
        <w:tblLook w:val="04A0" w:firstRow="1" w:lastRow="0" w:firstColumn="1" w:lastColumn="0" w:noHBand="0" w:noVBand="1"/>
      </w:tblPr>
      <w:tblGrid>
        <w:gridCol w:w="1908"/>
        <w:gridCol w:w="901"/>
        <w:gridCol w:w="1352"/>
        <w:gridCol w:w="901"/>
        <w:gridCol w:w="1271"/>
      </w:tblGrid>
      <w:tr w:rsidR="00BC743E" w:rsidRPr="00776F96" w14:paraId="57C59D5A" w14:textId="77777777" w:rsidTr="001A70C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EC963" w14:textId="77777777" w:rsidR="00396753" w:rsidRPr="00776F96" w:rsidRDefault="0039675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 </w:t>
            </w:r>
          </w:p>
        </w:tc>
        <w:tc>
          <w:tcPr>
            <w:tcW w:w="0" w:type="auto"/>
            <w:gridSpan w:val="2"/>
            <w:noWrap/>
            <w:hideMark/>
          </w:tcPr>
          <w:p w14:paraId="37A09BA1" w14:textId="130C4016" w:rsidR="00396753" w:rsidRPr="00776F96" w:rsidRDefault="000910D0" w:rsidP="00FF3DA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D</w:t>
            </w:r>
            <w:r w:rsidR="00396753" w:rsidRPr="00776F96">
              <w:rPr>
                <w:rFonts w:eastAsia="Times New Roman" w:cs="Calibri"/>
                <w:color w:val="000000"/>
                <w:sz w:val="22"/>
                <w:szCs w:val="22"/>
                <w:lang w:val="en-US" w:eastAsia="zh-CN"/>
              </w:rPr>
              <w:t>rop columns &gt; 91%</w:t>
            </w:r>
          </w:p>
        </w:tc>
        <w:tc>
          <w:tcPr>
            <w:tcW w:w="0" w:type="auto"/>
            <w:gridSpan w:val="2"/>
            <w:noWrap/>
            <w:hideMark/>
          </w:tcPr>
          <w:p w14:paraId="277F3FF7" w14:textId="77777777" w:rsidR="00396753" w:rsidRPr="00776F96" w:rsidRDefault="00396753" w:rsidP="00FF3DA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All columns</w:t>
            </w:r>
          </w:p>
        </w:tc>
      </w:tr>
      <w:tr w:rsidR="00FF3DA2" w:rsidRPr="00776F96" w14:paraId="565AADE8" w14:textId="77777777" w:rsidTr="001A70C1">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326F7E" w14:textId="77777777" w:rsidR="00396753" w:rsidRPr="00776F96" w:rsidRDefault="0039675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 </w:t>
            </w:r>
          </w:p>
        </w:tc>
        <w:tc>
          <w:tcPr>
            <w:tcW w:w="0" w:type="auto"/>
            <w:noWrap/>
            <w:hideMark/>
          </w:tcPr>
          <w:p w14:paraId="50EC20E5" w14:textId="77777777" w:rsidR="00396753" w:rsidRPr="00776F96" w:rsidRDefault="00396753" w:rsidP="00776F9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No SIRS</w:t>
            </w:r>
          </w:p>
        </w:tc>
        <w:tc>
          <w:tcPr>
            <w:tcW w:w="0" w:type="auto"/>
            <w:noWrap/>
            <w:hideMark/>
          </w:tcPr>
          <w:p w14:paraId="7EDB8B29" w14:textId="77777777" w:rsidR="00396753" w:rsidRPr="00776F96" w:rsidRDefault="00396753" w:rsidP="00776F9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Adding SIRS</w:t>
            </w:r>
          </w:p>
          <w:p w14:paraId="0DB6CF28" w14:textId="4E0322C2" w:rsidR="00AE2628" w:rsidRPr="00776F96" w:rsidRDefault="00AE2628" w:rsidP="00776F9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Partial SIRS)</w:t>
            </w:r>
          </w:p>
        </w:tc>
        <w:tc>
          <w:tcPr>
            <w:tcW w:w="0" w:type="auto"/>
            <w:noWrap/>
            <w:hideMark/>
          </w:tcPr>
          <w:p w14:paraId="3935DC77" w14:textId="77777777" w:rsidR="00396753" w:rsidRPr="00776F96" w:rsidRDefault="00396753" w:rsidP="00776F9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No SIRS</w:t>
            </w:r>
          </w:p>
        </w:tc>
        <w:tc>
          <w:tcPr>
            <w:tcW w:w="0" w:type="auto"/>
            <w:noWrap/>
            <w:hideMark/>
          </w:tcPr>
          <w:p w14:paraId="62579E24" w14:textId="77777777" w:rsidR="00396753" w:rsidRPr="00776F96" w:rsidRDefault="00396753" w:rsidP="00776F9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Adding SIRS</w:t>
            </w:r>
          </w:p>
        </w:tc>
      </w:tr>
      <w:tr w:rsidR="002F0093" w:rsidRPr="00776F96" w14:paraId="67C975EE" w14:textId="77777777" w:rsidTr="001A70C1">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FCE8D85" w14:textId="5871F79C"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UtilityScore_mean</w:t>
            </w:r>
          </w:p>
        </w:tc>
        <w:tc>
          <w:tcPr>
            <w:tcW w:w="0" w:type="auto"/>
            <w:noWrap/>
            <w:hideMark/>
          </w:tcPr>
          <w:p w14:paraId="62182B43" w14:textId="0DD3F1C2"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101</w:t>
            </w:r>
          </w:p>
        </w:tc>
        <w:tc>
          <w:tcPr>
            <w:tcW w:w="0" w:type="auto"/>
            <w:noWrap/>
            <w:hideMark/>
          </w:tcPr>
          <w:p w14:paraId="5440A499" w14:textId="538BE2CC"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96</w:t>
            </w:r>
          </w:p>
        </w:tc>
        <w:tc>
          <w:tcPr>
            <w:tcW w:w="0" w:type="auto"/>
            <w:noWrap/>
            <w:hideMark/>
          </w:tcPr>
          <w:p w14:paraId="4EF753B4" w14:textId="6B700B74"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67</w:t>
            </w:r>
          </w:p>
        </w:tc>
        <w:tc>
          <w:tcPr>
            <w:tcW w:w="0" w:type="auto"/>
            <w:noWrap/>
            <w:hideMark/>
          </w:tcPr>
          <w:p w14:paraId="0152FD3B" w14:textId="3AFBD5DD"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85</w:t>
            </w:r>
          </w:p>
        </w:tc>
      </w:tr>
      <w:tr w:rsidR="002F0093" w:rsidRPr="00776F96" w14:paraId="520AA5A0" w14:textId="77777777" w:rsidTr="001A70C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E1FD4" w14:textId="35EC5210"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UtilityScore_std</w:t>
            </w:r>
          </w:p>
        </w:tc>
        <w:tc>
          <w:tcPr>
            <w:tcW w:w="0" w:type="auto"/>
            <w:noWrap/>
            <w:hideMark/>
          </w:tcPr>
          <w:p w14:paraId="36D7CA54" w14:textId="73BE1BBC"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30</w:t>
            </w:r>
          </w:p>
        </w:tc>
        <w:tc>
          <w:tcPr>
            <w:tcW w:w="0" w:type="auto"/>
            <w:noWrap/>
            <w:hideMark/>
          </w:tcPr>
          <w:p w14:paraId="0F79C8D8" w14:textId="73D51A6C"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26</w:t>
            </w:r>
          </w:p>
        </w:tc>
        <w:tc>
          <w:tcPr>
            <w:tcW w:w="0" w:type="auto"/>
            <w:noWrap/>
            <w:hideMark/>
          </w:tcPr>
          <w:p w14:paraId="4E1AAF27" w14:textId="7260E39B"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33</w:t>
            </w:r>
          </w:p>
        </w:tc>
        <w:tc>
          <w:tcPr>
            <w:tcW w:w="0" w:type="auto"/>
            <w:noWrap/>
            <w:hideMark/>
          </w:tcPr>
          <w:p w14:paraId="70BE5D35" w14:textId="0A74E194"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24</w:t>
            </w:r>
          </w:p>
        </w:tc>
      </w:tr>
      <w:tr w:rsidR="002F0093" w:rsidRPr="00776F96" w14:paraId="2104E5A4" w14:textId="77777777" w:rsidTr="001A70C1">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D80D033" w14:textId="310EB29B"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F1Score_mean</w:t>
            </w:r>
          </w:p>
        </w:tc>
        <w:tc>
          <w:tcPr>
            <w:tcW w:w="0" w:type="auto"/>
            <w:noWrap/>
            <w:hideMark/>
          </w:tcPr>
          <w:p w14:paraId="51C03601" w14:textId="04DE0D1E"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88</w:t>
            </w:r>
          </w:p>
        </w:tc>
        <w:tc>
          <w:tcPr>
            <w:tcW w:w="0" w:type="auto"/>
            <w:noWrap/>
            <w:hideMark/>
          </w:tcPr>
          <w:p w14:paraId="55E49968" w14:textId="7577D3DC"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86</w:t>
            </w:r>
          </w:p>
        </w:tc>
        <w:tc>
          <w:tcPr>
            <w:tcW w:w="0" w:type="auto"/>
            <w:noWrap/>
            <w:hideMark/>
          </w:tcPr>
          <w:p w14:paraId="3DDE0AD7" w14:textId="6A8A964D"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85</w:t>
            </w:r>
          </w:p>
        </w:tc>
        <w:tc>
          <w:tcPr>
            <w:tcW w:w="0" w:type="auto"/>
            <w:noWrap/>
            <w:hideMark/>
          </w:tcPr>
          <w:p w14:paraId="0A52AEB4" w14:textId="763038BC"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94</w:t>
            </w:r>
          </w:p>
        </w:tc>
      </w:tr>
      <w:tr w:rsidR="002F0093" w:rsidRPr="00776F96" w14:paraId="6CF755A3" w14:textId="77777777" w:rsidTr="001A70C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3EA8B89" w14:textId="7E83E4B0"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F1Score_std</w:t>
            </w:r>
          </w:p>
        </w:tc>
        <w:tc>
          <w:tcPr>
            <w:tcW w:w="0" w:type="auto"/>
            <w:noWrap/>
            <w:hideMark/>
          </w:tcPr>
          <w:p w14:paraId="67F7E122" w14:textId="43C5492E"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13</w:t>
            </w:r>
          </w:p>
        </w:tc>
        <w:tc>
          <w:tcPr>
            <w:tcW w:w="0" w:type="auto"/>
            <w:noWrap/>
            <w:hideMark/>
          </w:tcPr>
          <w:p w14:paraId="2B84B171" w14:textId="327B7356"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11</w:t>
            </w:r>
          </w:p>
        </w:tc>
        <w:tc>
          <w:tcPr>
            <w:tcW w:w="0" w:type="auto"/>
            <w:noWrap/>
            <w:hideMark/>
          </w:tcPr>
          <w:p w14:paraId="1C97F898" w14:textId="5851ED8E"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26</w:t>
            </w:r>
          </w:p>
        </w:tc>
        <w:tc>
          <w:tcPr>
            <w:tcW w:w="0" w:type="auto"/>
            <w:noWrap/>
            <w:hideMark/>
          </w:tcPr>
          <w:p w14:paraId="0D28B012" w14:textId="2F44F2CE"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14</w:t>
            </w:r>
          </w:p>
        </w:tc>
      </w:tr>
      <w:tr w:rsidR="00BF4039" w:rsidRPr="00776F96" w14:paraId="452AC53C" w14:textId="77777777" w:rsidTr="001A70C1">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D49C5" w14:textId="6B58825A" w:rsidR="00BF4039" w:rsidRPr="00776F96" w:rsidRDefault="00BF4039"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AUROC_mean</w:t>
            </w:r>
          </w:p>
        </w:tc>
        <w:tc>
          <w:tcPr>
            <w:tcW w:w="0" w:type="auto"/>
            <w:noWrap/>
            <w:hideMark/>
          </w:tcPr>
          <w:p w14:paraId="1823F8A4" w14:textId="06F131DF" w:rsidR="00BF4039"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37065889" w14:textId="6720403A" w:rsidR="00BF4039"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097F5903" w14:textId="31C55C9F" w:rsidR="00BF4039"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75868860" w14:textId="52AD6128" w:rsidR="00BF4039"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r>
      <w:tr w:rsidR="00BF4039" w:rsidRPr="00776F96" w14:paraId="6B78D40E" w14:textId="77777777" w:rsidTr="001A70C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4DD5A1A" w14:textId="00FC03E4" w:rsidR="00BF4039" w:rsidRPr="00776F96" w:rsidRDefault="00BF4039"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AUPRC_mean</w:t>
            </w:r>
          </w:p>
        </w:tc>
        <w:tc>
          <w:tcPr>
            <w:tcW w:w="0" w:type="auto"/>
            <w:noWrap/>
            <w:hideMark/>
          </w:tcPr>
          <w:p w14:paraId="0AD65FFB" w14:textId="06C1AF30" w:rsidR="00BF4039"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5D2CCD10" w14:textId="4275DE75" w:rsidR="00BF4039"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1AC3D773" w14:textId="4B0481F4" w:rsidR="00BF4039"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c>
          <w:tcPr>
            <w:tcW w:w="0" w:type="auto"/>
            <w:noWrap/>
            <w:hideMark/>
          </w:tcPr>
          <w:p w14:paraId="662D1B2F" w14:textId="4BA33F33" w:rsidR="00BF4039"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BF4039" w:rsidRPr="00776F96">
              <w:rPr>
                <w:rFonts w:eastAsia="Times New Roman" w:cs="Calibri"/>
                <w:color w:val="000000"/>
                <w:sz w:val="22"/>
                <w:szCs w:val="22"/>
                <w:lang w:val="en-US" w:eastAsia="zh-CN"/>
              </w:rPr>
              <w:t>000</w:t>
            </w:r>
          </w:p>
        </w:tc>
      </w:tr>
      <w:tr w:rsidR="002F0093" w:rsidRPr="00776F96" w14:paraId="52506782" w14:textId="77777777" w:rsidTr="001A70C1">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56C1234" w14:textId="68112D6A"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Accuracy_mean</w:t>
            </w:r>
          </w:p>
        </w:tc>
        <w:tc>
          <w:tcPr>
            <w:tcW w:w="0" w:type="auto"/>
            <w:noWrap/>
            <w:hideMark/>
          </w:tcPr>
          <w:p w14:paraId="6E0304C4" w14:textId="654F2C10"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932</w:t>
            </w:r>
          </w:p>
        </w:tc>
        <w:tc>
          <w:tcPr>
            <w:tcW w:w="0" w:type="auto"/>
            <w:noWrap/>
            <w:hideMark/>
          </w:tcPr>
          <w:p w14:paraId="04DAD608" w14:textId="05B50716"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932</w:t>
            </w:r>
          </w:p>
        </w:tc>
        <w:tc>
          <w:tcPr>
            <w:tcW w:w="0" w:type="auto"/>
            <w:noWrap/>
            <w:hideMark/>
          </w:tcPr>
          <w:p w14:paraId="5A51AA13" w14:textId="28C87E45"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961</w:t>
            </w:r>
          </w:p>
        </w:tc>
        <w:tc>
          <w:tcPr>
            <w:tcW w:w="0" w:type="auto"/>
            <w:noWrap/>
            <w:hideMark/>
          </w:tcPr>
          <w:p w14:paraId="09F68B73" w14:textId="6D02586C" w:rsidR="002F0093" w:rsidRPr="00776F96" w:rsidRDefault="00BE64AA"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956</w:t>
            </w:r>
          </w:p>
        </w:tc>
      </w:tr>
      <w:tr w:rsidR="002F0093" w:rsidRPr="00776F96" w14:paraId="61085EE5" w14:textId="77777777" w:rsidTr="001A70C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FD0EC" w14:textId="31BFCB21"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Accuracy_std</w:t>
            </w:r>
          </w:p>
        </w:tc>
        <w:tc>
          <w:tcPr>
            <w:tcW w:w="0" w:type="auto"/>
            <w:noWrap/>
            <w:hideMark/>
          </w:tcPr>
          <w:p w14:paraId="1B1EE0C0" w14:textId="3F5EF507"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04</w:t>
            </w:r>
          </w:p>
        </w:tc>
        <w:tc>
          <w:tcPr>
            <w:tcW w:w="0" w:type="auto"/>
            <w:noWrap/>
            <w:hideMark/>
          </w:tcPr>
          <w:p w14:paraId="0AA0F8B3" w14:textId="2503A010"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05</w:t>
            </w:r>
          </w:p>
        </w:tc>
        <w:tc>
          <w:tcPr>
            <w:tcW w:w="0" w:type="auto"/>
            <w:noWrap/>
            <w:hideMark/>
          </w:tcPr>
          <w:p w14:paraId="5C71A16D" w14:textId="4CB2617E"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07</w:t>
            </w:r>
          </w:p>
        </w:tc>
        <w:tc>
          <w:tcPr>
            <w:tcW w:w="0" w:type="auto"/>
            <w:noWrap/>
            <w:hideMark/>
          </w:tcPr>
          <w:p w14:paraId="0E4AA77F" w14:textId="723E260B" w:rsidR="002F0093" w:rsidRPr="00776F96" w:rsidRDefault="00BE64AA" w:rsidP="001A70C1">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0</w:t>
            </w:r>
            <w:r w:rsidR="00315901" w:rsidRPr="00776F96">
              <w:rPr>
                <w:rFonts w:eastAsia="Times New Roman" w:cs="Calibri"/>
                <w:color w:val="000000"/>
                <w:sz w:val="22"/>
                <w:szCs w:val="22"/>
                <w:lang w:val="en-US" w:eastAsia="zh-CN"/>
              </w:rPr>
              <w:t>.</w:t>
            </w:r>
            <w:r w:rsidR="002F0093" w:rsidRPr="00776F96">
              <w:rPr>
                <w:rFonts w:eastAsia="Times New Roman" w:cs="Calibri"/>
                <w:color w:val="000000"/>
                <w:sz w:val="22"/>
                <w:szCs w:val="22"/>
                <w:lang w:val="en-US" w:eastAsia="zh-CN"/>
              </w:rPr>
              <w:t>007</w:t>
            </w:r>
          </w:p>
        </w:tc>
      </w:tr>
      <w:tr w:rsidR="002F0093" w:rsidRPr="00776F96" w14:paraId="4D82B78F" w14:textId="77777777" w:rsidTr="001A70C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2D5408" w14:textId="333D6D0D" w:rsidR="002F0093" w:rsidRPr="00776F96" w:rsidRDefault="002F0093" w:rsidP="001A70C1">
            <w:pPr>
              <w:spacing w:after="0"/>
              <w:jc w:val="left"/>
              <w:rPr>
                <w:rFonts w:eastAsia="Times New Roman" w:cs="Calibri"/>
                <w:color w:val="000000"/>
                <w:sz w:val="22"/>
                <w:szCs w:val="22"/>
                <w:lang w:val="en-US" w:eastAsia="zh-CN"/>
              </w:rPr>
            </w:pPr>
            <w:r w:rsidRPr="00776F96">
              <w:rPr>
                <w:rFonts w:eastAsia="Times New Roman" w:cs="Calibri"/>
                <w:color w:val="000000"/>
                <w:sz w:val="22"/>
                <w:szCs w:val="22"/>
                <w:lang w:val="en-US" w:eastAsia="zh-CN"/>
              </w:rPr>
              <w:t>Baseline_mean</w:t>
            </w:r>
          </w:p>
        </w:tc>
        <w:tc>
          <w:tcPr>
            <w:tcW w:w="0" w:type="auto"/>
            <w:noWrap/>
            <w:hideMark/>
          </w:tcPr>
          <w:p w14:paraId="7AFD6C67" w14:textId="0940ED29" w:rsidR="002F0093" w:rsidRPr="00776F96" w:rsidRDefault="002F0093"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98</w:t>
            </w:r>
            <w:r w:rsidR="00315901" w:rsidRPr="00776F96">
              <w:rPr>
                <w:rFonts w:eastAsia="Times New Roman" w:cs="Calibri"/>
                <w:color w:val="000000"/>
                <w:sz w:val="22"/>
                <w:szCs w:val="22"/>
                <w:lang w:val="en-US" w:eastAsia="zh-CN"/>
              </w:rPr>
              <w:t>.</w:t>
            </w:r>
            <w:r w:rsidRPr="00776F96">
              <w:rPr>
                <w:rFonts w:eastAsia="Times New Roman" w:cs="Calibri"/>
                <w:color w:val="000000"/>
                <w:sz w:val="22"/>
                <w:szCs w:val="22"/>
                <w:lang w:val="en-US" w:eastAsia="zh-CN"/>
              </w:rPr>
              <w:t>200</w:t>
            </w:r>
          </w:p>
        </w:tc>
        <w:tc>
          <w:tcPr>
            <w:tcW w:w="0" w:type="auto"/>
            <w:noWrap/>
            <w:hideMark/>
          </w:tcPr>
          <w:p w14:paraId="67349FC8" w14:textId="421F04E2" w:rsidR="002F0093" w:rsidRPr="00776F96" w:rsidRDefault="002F0093"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98</w:t>
            </w:r>
            <w:r w:rsidR="00315901" w:rsidRPr="00776F96">
              <w:rPr>
                <w:rFonts w:eastAsia="Times New Roman" w:cs="Calibri"/>
                <w:color w:val="000000"/>
                <w:sz w:val="22"/>
                <w:szCs w:val="22"/>
                <w:lang w:val="en-US" w:eastAsia="zh-CN"/>
              </w:rPr>
              <w:t>.</w:t>
            </w:r>
            <w:r w:rsidRPr="00776F96">
              <w:rPr>
                <w:rFonts w:eastAsia="Times New Roman" w:cs="Calibri"/>
                <w:color w:val="000000"/>
                <w:sz w:val="22"/>
                <w:szCs w:val="22"/>
                <w:lang w:val="en-US" w:eastAsia="zh-CN"/>
              </w:rPr>
              <w:t>200</w:t>
            </w:r>
          </w:p>
        </w:tc>
        <w:tc>
          <w:tcPr>
            <w:tcW w:w="0" w:type="auto"/>
            <w:noWrap/>
            <w:hideMark/>
          </w:tcPr>
          <w:p w14:paraId="68E298F1" w14:textId="36E3AB40" w:rsidR="002F0093" w:rsidRPr="00776F96" w:rsidRDefault="002F0093"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98</w:t>
            </w:r>
            <w:r w:rsidR="00315901" w:rsidRPr="00776F96">
              <w:rPr>
                <w:rFonts w:eastAsia="Times New Roman" w:cs="Calibri"/>
                <w:color w:val="000000"/>
                <w:sz w:val="22"/>
                <w:szCs w:val="22"/>
                <w:lang w:val="en-US" w:eastAsia="zh-CN"/>
              </w:rPr>
              <w:t>.</w:t>
            </w:r>
            <w:r w:rsidRPr="00776F96">
              <w:rPr>
                <w:rFonts w:eastAsia="Times New Roman" w:cs="Calibri"/>
                <w:color w:val="000000"/>
                <w:sz w:val="22"/>
                <w:szCs w:val="22"/>
                <w:lang w:val="en-US" w:eastAsia="zh-CN"/>
              </w:rPr>
              <w:t>200</w:t>
            </w:r>
          </w:p>
        </w:tc>
        <w:tc>
          <w:tcPr>
            <w:tcW w:w="0" w:type="auto"/>
            <w:noWrap/>
            <w:hideMark/>
          </w:tcPr>
          <w:p w14:paraId="581234DC" w14:textId="073793F9" w:rsidR="002F0093" w:rsidRPr="00776F96" w:rsidRDefault="002F0093" w:rsidP="001A70C1">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776F96">
              <w:rPr>
                <w:rFonts w:eastAsia="Times New Roman" w:cs="Calibri"/>
                <w:color w:val="000000"/>
                <w:sz w:val="22"/>
                <w:szCs w:val="22"/>
                <w:lang w:val="en-US" w:eastAsia="zh-CN"/>
              </w:rPr>
              <w:t>98</w:t>
            </w:r>
            <w:r w:rsidR="00315901" w:rsidRPr="00776F96">
              <w:rPr>
                <w:rFonts w:eastAsia="Times New Roman" w:cs="Calibri"/>
                <w:color w:val="000000"/>
                <w:sz w:val="22"/>
                <w:szCs w:val="22"/>
                <w:lang w:val="en-US" w:eastAsia="zh-CN"/>
              </w:rPr>
              <w:t>.</w:t>
            </w:r>
            <w:r w:rsidRPr="00776F96">
              <w:rPr>
                <w:rFonts w:eastAsia="Times New Roman" w:cs="Calibri"/>
                <w:color w:val="000000"/>
                <w:sz w:val="22"/>
                <w:szCs w:val="22"/>
                <w:lang w:val="en-US" w:eastAsia="zh-CN"/>
              </w:rPr>
              <w:t>200</w:t>
            </w:r>
          </w:p>
        </w:tc>
      </w:tr>
    </w:tbl>
    <w:p w14:paraId="4629E162" w14:textId="77777777" w:rsidR="00106B15" w:rsidRDefault="00106B15" w:rsidP="001C4AFA"/>
    <w:p w14:paraId="72DE4328" w14:textId="314CE77A" w:rsidR="0086222C" w:rsidRDefault="0086222C" w:rsidP="00D23CA0">
      <w:r>
        <w:t xml:space="preserve">As seen from the result, adding the partial SIRS score column to the “drop column &gt; 91%” dataset </w:t>
      </w:r>
      <w:r w:rsidR="00A04C6C">
        <w:t>was</w:t>
      </w:r>
      <w:r>
        <w:t xml:space="preserve"> detrimental to the performance. The </w:t>
      </w:r>
      <w:r w:rsidRPr="00396753">
        <w:t>UtilityScore_mean</w:t>
      </w:r>
      <w:r>
        <w:t xml:space="preserve"> decrease</w:t>
      </w:r>
      <w:r w:rsidR="0005548B">
        <w:t>d</w:t>
      </w:r>
      <w:r>
        <w:t xml:space="preserve"> from 0</w:t>
      </w:r>
      <w:r w:rsidR="007A1F98">
        <w:t>.</w:t>
      </w:r>
      <w:r>
        <w:t xml:space="preserve">101 </w:t>
      </w:r>
      <w:r w:rsidR="00A665A3">
        <w:br/>
      </w:r>
      <w:r>
        <w:t>to 0</w:t>
      </w:r>
      <w:r w:rsidR="007A1F98">
        <w:t>.</w:t>
      </w:r>
      <w:r>
        <w:t>096. For the “All columns” dataset, although adding the SIRS score column increase</w:t>
      </w:r>
      <w:r w:rsidR="002238B4">
        <w:t>d</w:t>
      </w:r>
      <w:r>
        <w:t xml:space="preserve"> the </w:t>
      </w:r>
      <w:r w:rsidRPr="00396753">
        <w:t>UtilityScore_mean</w:t>
      </w:r>
      <w:r>
        <w:t xml:space="preserve">, it is still much lower than the result of “drop column &gt; 91%”. Considering the utility score is the final object to optimize, the “drop column &gt; 91%” method </w:t>
      </w:r>
      <w:r w:rsidR="00527B43">
        <w:t>was</w:t>
      </w:r>
      <w:r>
        <w:t xml:space="preserve"> chosen without adding the SIRS score column. In conclusion, adding the SIRS score is unhelpful for the following experiments.</w:t>
      </w:r>
    </w:p>
    <w:p w14:paraId="6E590BBC" w14:textId="77777777" w:rsidR="00A665A3" w:rsidRPr="0071555E" w:rsidRDefault="00A665A3" w:rsidP="00D23CA0">
      <w:pPr>
        <w:rPr>
          <w:lang w:val="en-US"/>
        </w:rPr>
      </w:pPr>
    </w:p>
    <w:p w14:paraId="6A498423" w14:textId="4F510563" w:rsidR="007A76E2" w:rsidRDefault="007A76E2" w:rsidP="001C4AFA">
      <w:pPr>
        <w:pStyle w:val="Heading3"/>
      </w:pPr>
      <w:bookmarkStart w:id="419" w:name="_Toc72176247"/>
      <w:r>
        <w:lastRenderedPageBreak/>
        <w:t>SOFA S</w:t>
      </w:r>
      <w:r w:rsidR="001C4AFA">
        <w:t>cores</w:t>
      </w:r>
      <w:bookmarkEnd w:id="419"/>
    </w:p>
    <w:p w14:paraId="4DA01838" w14:textId="70450A58" w:rsidR="00A1224C" w:rsidRDefault="0086222C" w:rsidP="00D23CA0">
      <w:r>
        <w:t>The complete procedure to calculate the SOFA score has been discussed in</w:t>
      </w:r>
      <w:r w:rsidR="004717CB">
        <w:t xml:space="preserve"> chapter </w:t>
      </w:r>
      <w:r w:rsidR="004717CB">
        <w:fldChar w:fldCharType="begin"/>
      </w:r>
      <w:r w:rsidR="004717CB">
        <w:instrText xml:space="preserve"> REF _Ref70860114 \r \h </w:instrText>
      </w:r>
      <w:r w:rsidR="00D23CA0">
        <w:instrText xml:space="preserve"> \* MERGEFORMAT </w:instrText>
      </w:r>
      <w:r w:rsidR="004717CB">
        <w:fldChar w:fldCharType="separate"/>
      </w:r>
      <w:r w:rsidR="00B26196">
        <w:t>3.3.2.2</w:t>
      </w:r>
      <w:r w:rsidR="004717CB">
        <w:fldChar w:fldCharType="end"/>
      </w:r>
      <w:r>
        <w:t>. Although the SOFA score is viewed as the best clinical score for the detection of sepsis, most measurements to calculate the SOFA score are severely missed in the dataset.</w:t>
      </w:r>
    </w:p>
    <w:p w14:paraId="79E061AF" w14:textId="739D0A84" w:rsidR="0086222C" w:rsidRDefault="0086222C" w:rsidP="00D23CA0">
      <w:r>
        <w:t xml:space="preserve">They are </w:t>
      </w:r>
      <m:oMath>
        <m:sSub>
          <m:sSubPr>
            <m:ctrlPr>
              <w:rPr>
                <w:rFonts w:ascii="Cambria Math" w:hAnsi="Cambria Math"/>
                <w:iCs/>
              </w:rPr>
            </m:ctrlPr>
          </m:sSubPr>
          <m:e>
            <m:r>
              <m:rPr>
                <m:sty m:val="p"/>
              </m:rPr>
              <w:rPr>
                <w:rFonts w:ascii="Cambria Math" w:hAnsi="Cambria Math"/>
              </w:rPr>
              <m:t>SaO</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iO</m:t>
            </m:r>
          </m:e>
          <m:sub>
            <m:r>
              <m:rPr>
                <m:sty m:val="p"/>
              </m:rPr>
              <w:rPr>
                <w:rFonts w:ascii="Cambria Math" w:hAnsi="Cambria Math"/>
              </w:rPr>
              <m:t>2</m:t>
            </m:r>
          </m:sub>
        </m:sSub>
        <m:r>
          <m:rPr>
            <m:sty m:val="p"/>
          </m:rPr>
          <w:rPr>
            <w:rFonts w:ascii="Cambria Math" w:hAnsi="Cambria Math"/>
          </w:rPr>
          <m:t xml:space="preserve">, MAP, </m:t>
        </m:r>
        <m:sSub>
          <m:sSubPr>
            <m:ctrlPr>
              <w:rPr>
                <w:rFonts w:ascii="Cambria Math" w:hAnsi="Cambria Math"/>
                <w:iCs/>
              </w:rPr>
            </m:ctrlPr>
          </m:sSubPr>
          <m:e>
            <m:r>
              <m:rPr>
                <m:sty m:val="p"/>
              </m:rPr>
              <w:rPr>
                <w:rFonts w:ascii="Cambria Math" w:hAnsi="Cambria Math"/>
              </w:rPr>
              <m:t>Bilirubin</m:t>
            </m:r>
          </m:e>
          <m:sub>
            <m:r>
              <m:rPr>
                <m:sty m:val="p"/>
              </m:rPr>
              <w:rPr>
                <w:rFonts w:ascii="Cambria Math" w:hAnsi="Cambria Math"/>
              </w:rPr>
              <m:t>total</m:t>
            </m:r>
          </m:sub>
        </m:sSub>
        <m:r>
          <m:rPr>
            <m:sty m:val="p"/>
          </m:rPr>
          <w:rPr>
            <w:rFonts w:ascii="Cambria Math" w:hAnsi="Cambria Math"/>
          </w:rPr>
          <m:t>, Platelets, and Creatinine</m:t>
        </m:r>
        <m:r>
          <w:rPr>
            <w:rFonts w:ascii="Cambria Math" w:hAnsi="Cambria Math"/>
          </w:rPr>
          <m:t>.</m:t>
        </m:r>
      </m:oMath>
      <w:r>
        <w:t xml:space="preserve"> (We should have used </w:t>
      </w:r>
      <m:oMath>
        <m:sSub>
          <m:sSubPr>
            <m:ctrlPr>
              <w:rPr>
                <w:rFonts w:ascii="Cambria Math" w:hAnsi="Cambria Math"/>
                <w:i/>
              </w:rPr>
            </m:ctrlPr>
          </m:sSubPr>
          <m:e>
            <m:r>
              <m:rPr>
                <m:sty m:val="p"/>
              </m:rPr>
              <w:rPr>
                <w:rFonts w:ascii="Cambria Math" w:hAnsi="Cambria Math"/>
              </w:rPr>
              <m:t>PaO</m:t>
            </m:r>
          </m:e>
          <m:sub>
            <m:r>
              <w:rPr>
                <w:rFonts w:ascii="Cambria Math" w:hAnsi="Cambria Math"/>
              </w:rPr>
              <m:t>2</m:t>
            </m:r>
          </m:sub>
        </m:sSub>
      </m:oMath>
      <w:r>
        <w:t xml:space="preserve"> for the calculation of the respiratory system SOFA score. But due to it is not present in the dataset, </w:t>
      </w:r>
      <m:oMath>
        <m:r>
          <m:rPr>
            <m:sty m:val="p"/>
          </m:rPr>
          <w:rPr>
            <w:rFonts w:ascii="Cambria Math" w:hAnsi="Cambria Math"/>
          </w:rPr>
          <m:t>Sa</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t xml:space="preserve"> is used instead)</w:t>
      </w:r>
      <w:r w:rsidR="00D23CA0">
        <w:t>.</w:t>
      </w:r>
      <w:r>
        <w:t xml:space="preserve"> Except for the </w:t>
      </w:r>
      <m:oMath>
        <m:r>
          <w:rPr>
            <w:rFonts w:ascii="Cambria Math" w:hAnsi="Cambria Math"/>
          </w:rPr>
          <m:t>MAP</m:t>
        </m:r>
      </m:oMath>
      <w:r>
        <w:t>, all the other measurements have a missing ratio of over 90%. It is impossible to add the SOFA score column with dropping columns. So here all the columns must be preserved for the data training.</w:t>
      </w:r>
    </w:p>
    <w:p w14:paraId="30106193" w14:textId="6B873124" w:rsidR="0086222C" w:rsidRDefault="0086222C" w:rsidP="0086222C">
      <w:r>
        <w:t xml:space="preserve">In this experiment, all the columns </w:t>
      </w:r>
      <w:r w:rsidR="000020A0">
        <w:t>were</w:t>
      </w:r>
      <w:r>
        <w:t xml:space="preserve"> preserved and put in data training in the same way </w:t>
      </w:r>
      <w:r w:rsidRPr="00B2331A">
        <w:t xml:space="preserve">in </w:t>
      </w:r>
      <w:r w:rsidR="005A147A" w:rsidRPr="00B2331A">
        <w:t xml:space="preserve">chapter </w:t>
      </w:r>
      <w:r w:rsidR="005A147A" w:rsidRPr="00B2331A">
        <w:fldChar w:fldCharType="begin"/>
      </w:r>
      <w:r w:rsidR="005A147A" w:rsidRPr="00B2331A">
        <w:instrText xml:space="preserve"> REF _Ref70870686 \r \h </w:instrText>
      </w:r>
      <w:r w:rsidR="00B2331A">
        <w:instrText xml:space="preserve"> \* MERGEFORMAT </w:instrText>
      </w:r>
      <w:r w:rsidR="005A147A" w:rsidRPr="00B2331A">
        <w:fldChar w:fldCharType="separate"/>
      </w:r>
      <w:r w:rsidR="00B26196">
        <w:t>6.2.1</w:t>
      </w:r>
      <w:r w:rsidR="005A147A" w:rsidRPr="00B2331A">
        <w:fldChar w:fldCharType="end"/>
      </w:r>
      <w:r w:rsidR="007F3432">
        <w:t>,</w:t>
      </w:r>
      <w:r>
        <w:t xml:space="preserve"> SOFA score column is added to the training dataset.</w:t>
      </w:r>
    </w:p>
    <w:p w14:paraId="4CA1CD33" w14:textId="65EBBD2B" w:rsidR="00B95891" w:rsidRDefault="00B95891" w:rsidP="00822A9B">
      <w:pPr>
        <w:pStyle w:val="Caption"/>
        <w:keepNext/>
        <w:jc w:val="center"/>
      </w:pPr>
      <w:bookmarkStart w:id="420" w:name="_Toc70928397"/>
      <w:bookmarkStart w:id="421" w:name="_Toc72138037"/>
      <w:r>
        <w:t xml:space="preserve">Table </w:t>
      </w:r>
      <w:r>
        <w:fldChar w:fldCharType="begin"/>
      </w:r>
      <w:r>
        <w:instrText xml:space="preserve"> SEQ Table \* ARABIC </w:instrText>
      </w:r>
      <w:r>
        <w:fldChar w:fldCharType="separate"/>
      </w:r>
      <w:r w:rsidR="00B26196">
        <w:rPr>
          <w:noProof/>
        </w:rPr>
        <w:t>31</w:t>
      </w:r>
      <w:r>
        <w:fldChar w:fldCharType="end"/>
      </w:r>
      <w:r>
        <w:t xml:space="preserve">: </w:t>
      </w:r>
      <w:r w:rsidRPr="00E6113E">
        <w:t>Results of adding SOFA attributes (K=5, Decision Tree)</w:t>
      </w:r>
      <w:bookmarkEnd w:id="420"/>
      <w:bookmarkEnd w:id="421"/>
    </w:p>
    <w:tbl>
      <w:tblPr>
        <w:tblStyle w:val="thesistable"/>
        <w:tblW w:w="0" w:type="auto"/>
        <w:jc w:val="center"/>
        <w:tblLook w:val="04A0" w:firstRow="1" w:lastRow="0" w:firstColumn="1" w:lastColumn="0" w:noHBand="0" w:noVBand="1"/>
      </w:tblPr>
      <w:tblGrid>
        <w:gridCol w:w="1908"/>
        <w:gridCol w:w="999"/>
        <w:gridCol w:w="1369"/>
      </w:tblGrid>
      <w:tr w:rsidR="00BF0C29" w:rsidRPr="00BF0C29" w14:paraId="73227BD4" w14:textId="77777777" w:rsidTr="004717C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7D07F" w14:textId="77777777" w:rsidR="00BF0C29" w:rsidRPr="00BF0C29" w:rsidRDefault="00BF0C29" w:rsidP="00BF0C29">
            <w:pPr>
              <w:spacing w:after="0"/>
              <w:jc w:val="left"/>
              <w:rPr>
                <w:rFonts w:eastAsia="Times New Roman" w:cs="Calibri"/>
                <w:color w:val="000000"/>
                <w:sz w:val="22"/>
                <w:szCs w:val="22"/>
                <w:lang w:val="en-US" w:eastAsia="zh-CN"/>
              </w:rPr>
            </w:pPr>
            <w:r w:rsidRPr="00BF0C29">
              <w:rPr>
                <w:rFonts w:eastAsia="Times New Roman" w:cs="Calibri"/>
                <w:color w:val="000000"/>
                <w:sz w:val="22"/>
                <w:szCs w:val="22"/>
                <w:lang w:val="en-US" w:eastAsia="zh-CN"/>
              </w:rPr>
              <w:t> </w:t>
            </w:r>
          </w:p>
        </w:tc>
        <w:tc>
          <w:tcPr>
            <w:tcW w:w="0" w:type="auto"/>
            <w:gridSpan w:val="2"/>
            <w:noWrap/>
            <w:hideMark/>
          </w:tcPr>
          <w:p w14:paraId="10E66E4F" w14:textId="77777777" w:rsidR="00BF0C29" w:rsidRPr="00BF0C29" w:rsidRDefault="00BF0C29" w:rsidP="00BF0C29">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BF0C29">
              <w:rPr>
                <w:rFonts w:eastAsia="Times New Roman" w:cs="Calibri"/>
                <w:color w:val="000000"/>
                <w:sz w:val="22"/>
                <w:szCs w:val="22"/>
                <w:lang w:val="en-US" w:eastAsia="zh-CN"/>
              </w:rPr>
              <w:t>All columns</w:t>
            </w:r>
          </w:p>
        </w:tc>
      </w:tr>
      <w:tr w:rsidR="00BF0C29" w:rsidRPr="00BF0C29" w14:paraId="54C04309" w14:textId="77777777" w:rsidTr="004717C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F55786" w14:textId="77777777" w:rsidR="00BF0C29" w:rsidRPr="00BF0C29" w:rsidRDefault="00BF0C29" w:rsidP="00BF0C29">
            <w:pPr>
              <w:spacing w:after="0"/>
              <w:jc w:val="left"/>
              <w:rPr>
                <w:rFonts w:eastAsia="Times New Roman" w:cs="Calibri"/>
                <w:color w:val="000000"/>
                <w:sz w:val="22"/>
                <w:szCs w:val="22"/>
                <w:lang w:val="en-US" w:eastAsia="zh-CN"/>
              </w:rPr>
            </w:pPr>
            <w:r w:rsidRPr="00BF0C29">
              <w:rPr>
                <w:rFonts w:eastAsia="Times New Roman" w:cs="Calibri"/>
                <w:color w:val="000000"/>
                <w:sz w:val="22"/>
                <w:szCs w:val="22"/>
                <w:lang w:val="en-US" w:eastAsia="zh-CN"/>
              </w:rPr>
              <w:t> </w:t>
            </w:r>
          </w:p>
        </w:tc>
        <w:tc>
          <w:tcPr>
            <w:tcW w:w="0" w:type="auto"/>
            <w:noWrap/>
            <w:hideMark/>
          </w:tcPr>
          <w:p w14:paraId="3B2B6B8C" w14:textId="77777777" w:rsidR="00BF0C29" w:rsidRPr="00BF0C29" w:rsidRDefault="00BF0C29" w:rsidP="004717C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BF0C29">
              <w:rPr>
                <w:rFonts w:eastAsia="Times New Roman" w:cs="Calibri"/>
                <w:color w:val="000000"/>
                <w:sz w:val="22"/>
                <w:szCs w:val="22"/>
                <w:lang w:val="en-US" w:eastAsia="zh-CN"/>
              </w:rPr>
              <w:t>No SOFA</w:t>
            </w:r>
          </w:p>
        </w:tc>
        <w:tc>
          <w:tcPr>
            <w:tcW w:w="0" w:type="auto"/>
            <w:noWrap/>
            <w:hideMark/>
          </w:tcPr>
          <w:p w14:paraId="0BC9B8B9" w14:textId="77777777" w:rsidR="00BF0C29" w:rsidRPr="00BF0C29" w:rsidRDefault="00BF0C29" w:rsidP="004717C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BF0C29">
              <w:rPr>
                <w:rFonts w:eastAsia="Times New Roman" w:cs="Calibri"/>
                <w:color w:val="000000"/>
                <w:sz w:val="22"/>
                <w:szCs w:val="22"/>
                <w:lang w:val="en-US" w:eastAsia="zh-CN"/>
              </w:rPr>
              <w:t>Adding SOFA</w:t>
            </w:r>
          </w:p>
        </w:tc>
      </w:tr>
      <w:tr w:rsidR="002F0093" w:rsidRPr="00BF0C29" w14:paraId="707F2852" w14:textId="77777777" w:rsidTr="004717CB">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D88217" w14:textId="755CCCE4"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UtilityScore_mean</w:t>
            </w:r>
          </w:p>
        </w:tc>
        <w:tc>
          <w:tcPr>
            <w:tcW w:w="0" w:type="auto"/>
            <w:noWrap/>
            <w:hideMark/>
          </w:tcPr>
          <w:p w14:paraId="030393B0" w14:textId="33A83A9A"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674</w:t>
            </w:r>
          </w:p>
        </w:tc>
        <w:tc>
          <w:tcPr>
            <w:tcW w:w="0" w:type="auto"/>
            <w:noWrap/>
            <w:hideMark/>
          </w:tcPr>
          <w:p w14:paraId="3B4566A2" w14:textId="5484313C"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674</w:t>
            </w:r>
          </w:p>
        </w:tc>
      </w:tr>
      <w:tr w:rsidR="002F0093" w:rsidRPr="00BF0C29" w14:paraId="2BAF5017" w14:textId="77777777" w:rsidTr="004717C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3ACFF8" w14:textId="556FEDA8"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UtilityScore_std</w:t>
            </w:r>
          </w:p>
        </w:tc>
        <w:tc>
          <w:tcPr>
            <w:tcW w:w="0" w:type="auto"/>
            <w:noWrap/>
            <w:hideMark/>
          </w:tcPr>
          <w:p w14:paraId="40493270" w14:textId="32A83661"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329</w:t>
            </w:r>
          </w:p>
        </w:tc>
        <w:tc>
          <w:tcPr>
            <w:tcW w:w="0" w:type="auto"/>
            <w:noWrap/>
            <w:hideMark/>
          </w:tcPr>
          <w:p w14:paraId="5320C841" w14:textId="4404352E"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329</w:t>
            </w:r>
          </w:p>
        </w:tc>
      </w:tr>
      <w:tr w:rsidR="002F0093" w:rsidRPr="00BF0C29" w14:paraId="14EC6C31" w14:textId="77777777" w:rsidTr="004717CB">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03A19" w14:textId="2743999B"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F1Score_mean</w:t>
            </w:r>
          </w:p>
        </w:tc>
        <w:tc>
          <w:tcPr>
            <w:tcW w:w="0" w:type="auto"/>
            <w:noWrap/>
            <w:hideMark/>
          </w:tcPr>
          <w:p w14:paraId="40E1D6AE" w14:textId="6CFC1560"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847</w:t>
            </w:r>
          </w:p>
        </w:tc>
        <w:tc>
          <w:tcPr>
            <w:tcW w:w="0" w:type="auto"/>
            <w:noWrap/>
            <w:hideMark/>
          </w:tcPr>
          <w:p w14:paraId="32F5A5F5" w14:textId="5A9E61FB"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847</w:t>
            </w:r>
          </w:p>
        </w:tc>
      </w:tr>
      <w:tr w:rsidR="002F0093" w:rsidRPr="00BF0C29" w14:paraId="4915167A" w14:textId="77777777" w:rsidTr="004717C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F5284" w14:textId="34D4CC7D"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F1Score_std</w:t>
            </w:r>
          </w:p>
        </w:tc>
        <w:tc>
          <w:tcPr>
            <w:tcW w:w="0" w:type="auto"/>
            <w:noWrap/>
            <w:hideMark/>
          </w:tcPr>
          <w:p w14:paraId="7A0D6D10" w14:textId="6E5A2C76"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255</w:t>
            </w:r>
          </w:p>
        </w:tc>
        <w:tc>
          <w:tcPr>
            <w:tcW w:w="0" w:type="auto"/>
            <w:noWrap/>
            <w:hideMark/>
          </w:tcPr>
          <w:p w14:paraId="701DFA37" w14:textId="09E5B7DA"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255</w:t>
            </w:r>
          </w:p>
        </w:tc>
      </w:tr>
      <w:tr w:rsidR="00BF4039" w:rsidRPr="00BF0C29" w14:paraId="797C6957" w14:textId="77777777" w:rsidTr="004717CB">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0C21F5" w14:textId="4E848A5A" w:rsidR="00BF4039" w:rsidRPr="00315901" w:rsidRDefault="00BF4039"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AUROC_mean</w:t>
            </w:r>
          </w:p>
        </w:tc>
        <w:tc>
          <w:tcPr>
            <w:tcW w:w="0" w:type="auto"/>
            <w:noWrap/>
            <w:hideMark/>
          </w:tcPr>
          <w:p w14:paraId="717F9376" w14:textId="1B61206E" w:rsidR="00BF4039"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BF4039" w:rsidRPr="00315901">
              <w:rPr>
                <w:rFonts w:eastAsia="Times New Roman" w:cs="Calibri"/>
                <w:color w:val="000000"/>
                <w:sz w:val="22"/>
                <w:szCs w:val="22"/>
                <w:lang w:val="en-US" w:eastAsia="zh-CN"/>
              </w:rPr>
              <w:t>000</w:t>
            </w:r>
          </w:p>
        </w:tc>
        <w:tc>
          <w:tcPr>
            <w:tcW w:w="0" w:type="auto"/>
            <w:noWrap/>
            <w:hideMark/>
          </w:tcPr>
          <w:p w14:paraId="4648FF71" w14:textId="5D8B2DBF" w:rsidR="00BF4039"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BF4039" w:rsidRPr="00315901">
              <w:rPr>
                <w:rFonts w:eastAsia="Times New Roman" w:cs="Calibri"/>
                <w:color w:val="000000"/>
                <w:sz w:val="22"/>
                <w:szCs w:val="22"/>
                <w:lang w:val="en-US" w:eastAsia="zh-CN"/>
              </w:rPr>
              <w:t>000</w:t>
            </w:r>
          </w:p>
        </w:tc>
      </w:tr>
      <w:tr w:rsidR="00BF4039" w:rsidRPr="00BF0C29" w14:paraId="4B74854B" w14:textId="77777777" w:rsidTr="004717C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E21FE6" w14:textId="531289CF" w:rsidR="00BF4039" w:rsidRPr="00315901" w:rsidRDefault="00BF4039"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AUPRC_mean</w:t>
            </w:r>
          </w:p>
        </w:tc>
        <w:tc>
          <w:tcPr>
            <w:tcW w:w="0" w:type="auto"/>
            <w:noWrap/>
            <w:hideMark/>
          </w:tcPr>
          <w:p w14:paraId="61EE869B" w14:textId="6867B80C" w:rsidR="00BF4039"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BF4039" w:rsidRPr="00315901">
              <w:rPr>
                <w:rFonts w:eastAsia="Times New Roman" w:cs="Calibri"/>
                <w:color w:val="000000"/>
                <w:sz w:val="22"/>
                <w:szCs w:val="22"/>
                <w:lang w:val="en-US" w:eastAsia="zh-CN"/>
              </w:rPr>
              <w:t>000</w:t>
            </w:r>
          </w:p>
        </w:tc>
        <w:tc>
          <w:tcPr>
            <w:tcW w:w="0" w:type="auto"/>
            <w:noWrap/>
            <w:hideMark/>
          </w:tcPr>
          <w:p w14:paraId="16AED029" w14:textId="74ECC72C" w:rsidR="00BF4039"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BF4039" w:rsidRPr="00315901">
              <w:rPr>
                <w:rFonts w:eastAsia="Times New Roman" w:cs="Calibri"/>
                <w:color w:val="000000"/>
                <w:sz w:val="22"/>
                <w:szCs w:val="22"/>
                <w:lang w:val="en-US" w:eastAsia="zh-CN"/>
              </w:rPr>
              <w:t>000</w:t>
            </w:r>
          </w:p>
        </w:tc>
      </w:tr>
      <w:tr w:rsidR="002F0093" w:rsidRPr="00BF0C29" w14:paraId="324079B1" w14:textId="77777777" w:rsidTr="004717CB">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A6443" w14:textId="33D2D6E8"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Accuracy_mean</w:t>
            </w:r>
          </w:p>
        </w:tc>
        <w:tc>
          <w:tcPr>
            <w:tcW w:w="0" w:type="auto"/>
            <w:noWrap/>
            <w:hideMark/>
          </w:tcPr>
          <w:p w14:paraId="05554C43" w14:textId="6F44FDCE"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961</w:t>
            </w:r>
          </w:p>
        </w:tc>
        <w:tc>
          <w:tcPr>
            <w:tcW w:w="0" w:type="auto"/>
            <w:noWrap/>
            <w:hideMark/>
          </w:tcPr>
          <w:p w14:paraId="345B6BB9" w14:textId="0751CFE8" w:rsidR="002F0093" w:rsidRPr="00315901" w:rsidRDefault="00BE64AA"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961</w:t>
            </w:r>
          </w:p>
        </w:tc>
      </w:tr>
      <w:tr w:rsidR="002F0093" w:rsidRPr="00BF0C29" w14:paraId="206CEE01" w14:textId="77777777" w:rsidTr="004717C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93AD6" w14:textId="102BB97F"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Accuracy_std</w:t>
            </w:r>
          </w:p>
        </w:tc>
        <w:tc>
          <w:tcPr>
            <w:tcW w:w="0" w:type="auto"/>
            <w:noWrap/>
            <w:hideMark/>
          </w:tcPr>
          <w:p w14:paraId="21A32525" w14:textId="1AB0E237"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07</w:t>
            </w:r>
          </w:p>
        </w:tc>
        <w:tc>
          <w:tcPr>
            <w:tcW w:w="0" w:type="auto"/>
            <w:noWrap/>
            <w:hideMark/>
          </w:tcPr>
          <w:p w14:paraId="0AD4CA98" w14:textId="38F32564" w:rsidR="002F0093" w:rsidRPr="00315901" w:rsidRDefault="00BE64AA" w:rsidP="004717CB">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2F0093" w:rsidRPr="00315901">
              <w:rPr>
                <w:rFonts w:eastAsia="Times New Roman" w:cs="Calibri"/>
                <w:color w:val="000000"/>
                <w:sz w:val="22"/>
                <w:szCs w:val="22"/>
                <w:lang w:val="en-US" w:eastAsia="zh-CN"/>
              </w:rPr>
              <w:t>007</w:t>
            </w:r>
          </w:p>
        </w:tc>
      </w:tr>
      <w:tr w:rsidR="002F0093" w:rsidRPr="00BF0C29" w14:paraId="00627043" w14:textId="77777777" w:rsidTr="004717CB">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F36C77" w14:textId="2D2E1F02" w:rsidR="002F0093" w:rsidRPr="00315901" w:rsidRDefault="002F0093" w:rsidP="00822A9B">
            <w:pPr>
              <w:spacing w:after="0"/>
              <w:rPr>
                <w:rFonts w:eastAsia="Times New Roman" w:cs="Calibri"/>
                <w:color w:val="000000"/>
                <w:sz w:val="22"/>
                <w:szCs w:val="22"/>
                <w:lang w:val="en-US" w:eastAsia="zh-CN"/>
              </w:rPr>
            </w:pPr>
            <w:r w:rsidRPr="00315901">
              <w:rPr>
                <w:rFonts w:eastAsia="Times New Roman" w:cs="Calibri"/>
                <w:color w:val="000000"/>
                <w:sz w:val="22"/>
                <w:szCs w:val="22"/>
                <w:lang w:val="en-US" w:eastAsia="zh-CN"/>
              </w:rPr>
              <w:t>Baseline_mean</w:t>
            </w:r>
          </w:p>
        </w:tc>
        <w:tc>
          <w:tcPr>
            <w:tcW w:w="0" w:type="auto"/>
            <w:noWrap/>
            <w:hideMark/>
          </w:tcPr>
          <w:p w14:paraId="4E94CB60" w14:textId="679ACBE8" w:rsidR="002F0093" w:rsidRPr="00315901" w:rsidRDefault="002F0093"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98</w:t>
            </w:r>
            <w:r w:rsidR="00315901">
              <w:rPr>
                <w:rFonts w:eastAsia="Times New Roman" w:cs="Calibri"/>
                <w:color w:val="000000"/>
                <w:sz w:val="22"/>
                <w:szCs w:val="22"/>
                <w:lang w:val="en-US" w:eastAsia="zh-CN"/>
              </w:rPr>
              <w:t>.</w:t>
            </w:r>
            <w:r w:rsidRPr="00315901">
              <w:rPr>
                <w:rFonts w:eastAsia="Times New Roman" w:cs="Calibri"/>
                <w:color w:val="000000"/>
                <w:sz w:val="22"/>
                <w:szCs w:val="22"/>
                <w:lang w:val="en-US" w:eastAsia="zh-CN"/>
              </w:rPr>
              <w:t>200</w:t>
            </w:r>
          </w:p>
        </w:tc>
        <w:tc>
          <w:tcPr>
            <w:tcW w:w="0" w:type="auto"/>
            <w:noWrap/>
            <w:hideMark/>
          </w:tcPr>
          <w:p w14:paraId="3D4AF9EB" w14:textId="259B7902" w:rsidR="002F0093" w:rsidRPr="00315901" w:rsidRDefault="002F0093" w:rsidP="004717CB">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sidRPr="00315901">
              <w:rPr>
                <w:rFonts w:eastAsia="Times New Roman" w:cs="Calibri"/>
                <w:color w:val="000000"/>
                <w:sz w:val="22"/>
                <w:szCs w:val="22"/>
                <w:lang w:val="en-US" w:eastAsia="zh-CN"/>
              </w:rPr>
              <w:t>98</w:t>
            </w:r>
            <w:r w:rsidR="00315901">
              <w:rPr>
                <w:rFonts w:eastAsia="Times New Roman" w:cs="Calibri"/>
                <w:color w:val="000000"/>
                <w:sz w:val="22"/>
                <w:szCs w:val="22"/>
                <w:lang w:val="en-US" w:eastAsia="zh-CN"/>
              </w:rPr>
              <w:t>.</w:t>
            </w:r>
            <w:r w:rsidRPr="00315901">
              <w:rPr>
                <w:rFonts w:eastAsia="Times New Roman" w:cs="Calibri"/>
                <w:color w:val="000000"/>
                <w:sz w:val="22"/>
                <w:szCs w:val="22"/>
                <w:lang w:val="en-US" w:eastAsia="zh-CN"/>
              </w:rPr>
              <w:t>200</w:t>
            </w:r>
          </w:p>
        </w:tc>
      </w:tr>
    </w:tbl>
    <w:p w14:paraId="4208517E" w14:textId="77777777" w:rsidR="002B537D" w:rsidRDefault="002B537D" w:rsidP="001C4AFA"/>
    <w:p w14:paraId="238D7C5A" w14:textId="77777777" w:rsidR="00DF01CF" w:rsidRDefault="00475D46" w:rsidP="004717CB">
      <w:r>
        <w:t>The result remain</w:t>
      </w:r>
      <w:r w:rsidR="002B6D59">
        <w:t>ed</w:t>
      </w:r>
      <w:r>
        <w:t xml:space="preserve"> the same after adding the SOFA score column. Besides, the </w:t>
      </w:r>
      <w:r w:rsidRPr="00BF0C29">
        <w:t>UtilityScore_mean</w:t>
      </w:r>
      <w:r>
        <w:t xml:space="preserve"> is still very low compared to the utility score of 0</w:t>
      </w:r>
      <w:r w:rsidR="00315901">
        <w:t>.</w:t>
      </w:r>
      <w:r>
        <w:t xml:space="preserve">101 achieved by dropping columns. In conclusion, adding </w:t>
      </w:r>
      <w:r w:rsidR="006430B2">
        <w:t xml:space="preserve">a </w:t>
      </w:r>
      <w:r>
        <w:t>SOFA score is not necessary.</w:t>
      </w:r>
    </w:p>
    <w:p w14:paraId="6C6C9AED" w14:textId="6A03818A" w:rsidR="00542CBB" w:rsidRDefault="007A76E2" w:rsidP="00542CBB">
      <w:pPr>
        <w:pStyle w:val="Heading3"/>
      </w:pPr>
      <w:bookmarkStart w:id="422" w:name="_Toc72176248"/>
      <w:r>
        <w:t xml:space="preserve">Sliding Window </w:t>
      </w:r>
      <w:r w:rsidR="001C4AFA">
        <w:t>Attributes</w:t>
      </w:r>
      <w:bookmarkEnd w:id="422"/>
    </w:p>
    <w:p w14:paraId="5785ED84" w14:textId="20F92AE1" w:rsidR="009F4E54" w:rsidRDefault="00382326" w:rsidP="008176AE">
      <w:r>
        <w:t xml:space="preserve">In this part, </w:t>
      </w:r>
      <w:r w:rsidR="006430B2">
        <w:t xml:space="preserve">six </w:t>
      </w:r>
      <w:r>
        <w:t xml:space="preserve">different sliding window attributes </w:t>
      </w:r>
      <w:r w:rsidR="004826F4">
        <w:t xml:space="preserve">for the vital signs </w:t>
      </w:r>
      <w:r>
        <w:t xml:space="preserve">are added to the dataset </w:t>
      </w:r>
      <w:r w:rsidR="006B6183">
        <w:t>before the model training. They are:</w:t>
      </w:r>
    </w:p>
    <w:p w14:paraId="0F53D36E" w14:textId="2B234136" w:rsidR="006B6183" w:rsidRDefault="006B6183" w:rsidP="00F260EC">
      <w:pPr>
        <w:pStyle w:val="ListParagraph"/>
        <w:numPr>
          <w:ilvl w:val="0"/>
          <w:numId w:val="24"/>
        </w:numPr>
      </w:pPr>
      <w:r>
        <w:t xml:space="preserve">Last hour: </w:t>
      </w:r>
      <w:r w:rsidR="00A665A3">
        <w:t>T</w:t>
      </w:r>
      <w:r w:rsidR="004826F4">
        <w:t>he measurement of the eight vital signs for the last hour</w:t>
      </w:r>
    </w:p>
    <w:p w14:paraId="6BC5B677" w14:textId="48DFF7E3" w:rsidR="004826F4" w:rsidRDefault="004826F4" w:rsidP="00F260EC">
      <w:pPr>
        <w:pStyle w:val="ListParagraph"/>
        <w:numPr>
          <w:ilvl w:val="0"/>
          <w:numId w:val="24"/>
        </w:numPr>
      </w:pPr>
      <w:r>
        <w:t xml:space="preserve">Min: The minimal </w:t>
      </w:r>
      <w:r w:rsidR="007A383F">
        <w:t xml:space="preserve">measurement </w:t>
      </w:r>
      <w:r w:rsidR="00AF1647">
        <w:t xml:space="preserve">value for the </w:t>
      </w:r>
      <w:r w:rsidR="007A383F">
        <w:t>l</w:t>
      </w:r>
      <w:r w:rsidR="00AF1647">
        <w:t>ast six hours</w:t>
      </w:r>
    </w:p>
    <w:p w14:paraId="29AB00FC" w14:textId="53358FA3" w:rsidR="007A383F" w:rsidRDefault="007A383F" w:rsidP="00F260EC">
      <w:pPr>
        <w:pStyle w:val="ListParagraph"/>
        <w:numPr>
          <w:ilvl w:val="0"/>
          <w:numId w:val="24"/>
        </w:numPr>
      </w:pPr>
      <w:r>
        <w:t>Max: The maximal measurement value for the last six hours</w:t>
      </w:r>
    </w:p>
    <w:p w14:paraId="22D2CBF9" w14:textId="48D447B1" w:rsidR="007A383F" w:rsidRPr="00803787" w:rsidRDefault="007A383F" w:rsidP="00F260EC">
      <w:pPr>
        <w:pStyle w:val="ListParagraph"/>
        <w:numPr>
          <w:ilvl w:val="0"/>
          <w:numId w:val="24"/>
        </w:numPr>
      </w:pPr>
      <w:r w:rsidRPr="00803787">
        <w:t xml:space="preserve">Minmaxdiff: </w:t>
      </w:r>
      <w:r w:rsidR="00B135E6" w:rsidRPr="00803787">
        <w:t xml:space="preserve">The difference between Max and Min, calculated by Max </w:t>
      </w:r>
      <w:r w:rsidR="00A5638A" w:rsidRPr="00803787">
        <w:t>minus</w:t>
      </w:r>
      <w:r w:rsidR="00503E08" w:rsidRPr="00803787">
        <w:t xml:space="preserve"> </w:t>
      </w:r>
      <w:r w:rsidR="00B135E6" w:rsidRPr="00803787">
        <w:t>Min</w:t>
      </w:r>
    </w:p>
    <w:p w14:paraId="7431EF4E" w14:textId="12CF2539" w:rsidR="00A5638A" w:rsidRPr="00803787" w:rsidRDefault="00A5638A" w:rsidP="00F260EC">
      <w:pPr>
        <w:pStyle w:val="ListParagraph"/>
        <w:numPr>
          <w:ilvl w:val="0"/>
          <w:numId w:val="24"/>
        </w:numPr>
      </w:pPr>
      <w:r w:rsidRPr="00803787">
        <w:t xml:space="preserve">Mean: The mean value </w:t>
      </w:r>
      <w:r w:rsidR="00116763" w:rsidRPr="00803787">
        <w:t>of the measurements for the last six hours</w:t>
      </w:r>
    </w:p>
    <w:p w14:paraId="71F08859" w14:textId="2FD3BFF8" w:rsidR="00116763" w:rsidRDefault="00116763" w:rsidP="00F260EC">
      <w:pPr>
        <w:pStyle w:val="ListParagraph"/>
        <w:numPr>
          <w:ilvl w:val="0"/>
          <w:numId w:val="24"/>
        </w:numPr>
      </w:pPr>
      <w:r w:rsidRPr="00803787">
        <w:t>Std: The standard derivation of the measurements for the last six hours</w:t>
      </w:r>
    </w:p>
    <w:p w14:paraId="3E884CFE" w14:textId="697852C6" w:rsidR="005D583E" w:rsidRDefault="00FE4D4B" w:rsidP="005A147A">
      <w:r>
        <w:lastRenderedPageBreak/>
        <w:t>All the sliding window attributes are obtained from the eight vital signs</w:t>
      </w:r>
      <w:r w:rsidR="006776C1">
        <w:t xml:space="preserve"> and calculated for each patient</w:t>
      </w:r>
      <w:r>
        <w:t>.</w:t>
      </w:r>
      <w:r w:rsidR="006776C1">
        <w:t xml:space="preserve"> If there are </w:t>
      </w:r>
      <w:r w:rsidR="008C5F46">
        <w:t>less than</w:t>
      </w:r>
      <w:r w:rsidR="006776C1">
        <w:t xml:space="preserve"> </w:t>
      </w:r>
      <w:r w:rsidR="0074190F">
        <w:t>six measuremen</w:t>
      </w:r>
      <w:r w:rsidR="008C5F46">
        <w:t>t values</w:t>
      </w:r>
      <w:r w:rsidR="0074190F">
        <w:t xml:space="preserve"> before the current row, it will take all the </w:t>
      </w:r>
      <w:r w:rsidR="008C5F46">
        <w:t>available rows</w:t>
      </w:r>
      <w:r w:rsidR="00A818E7">
        <w:t xml:space="preserve"> for the sliding window. For example, to calculate the </w:t>
      </w:r>
      <w:r w:rsidR="00D80D48">
        <w:t xml:space="preserve">Min for the </w:t>
      </w:r>
      <w:r w:rsidR="00E26029">
        <w:t xml:space="preserve">measurement of a patient in the fourth hour, it will take the minimal value of the last three hours. </w:t>
      </w:r>
      <w:r w:rsidR="00303C7D">
        <w:t>For the first row of a patient, there are no</w:t>
      </w:r>
      <w:r w:rsidR="00C44105">
        <w:t xml:space="preserve"> measurements </w:t>
      </w:r>
      <w:r w:rsidR="00303C7D">
        <w:t>timely</w:t>
      </w:r>
      <w:r w:rsidR="00C44105">
        <w:t xml:space="preserve"> before. In this case</w:t>
      </w:r>
      <w:r w:rsidR="00C9484B">
        <w:t>,</w:t>
      </w:r>
      <w:r w:rsidR="00F7113F">
        <w:t xml:space="preserve"> </w:t>
      </w:r>
      <w:r w:rsidR="00F7113F">
        <w:br/>
      </w:r>
      <w:r w:rsidR="00C9484B">
        <w:t xml:space="preserve">it </w:t>
      </w:r>
      <w:r w:rsidR="008308F8">
        <w:t>will just take the vi</w:t>
      </w:r>
      <w:r w:rsidR="00C9484B">
        <w:t>t</w:t>
      </w:r>
      <w:r w:rsidR="008308F8">
        <w:t>al signs of this line</w:t>
      </w:r>
      <w:r w:rsidR="00C9484B">
        <w:t xml:space="preserve"> for the sliding window</w:t>
      </w:r>
      <w:r w:rsidR="008308F8">
        <w:t>.</w:t>
      </w:r>
    </w:p>
    <w:p w14:paraId="68AE8D30" w14:textId="61EEA405" w:rsidR="004717CB" w:rsidRDefault="00135740" w:rsidP="008176AE">
      <w:r>
        <w:t>From</w:t>
      </w:r>
      <w:r w:rsidR="006430B2">
        <w:t xml:space="preserve"> the results above, currently, the best performance </w:t>
      </w:r>
      <w:r w:rsidR="00D874C0">
        <w:t>was</w:t>
      </w:r>
      <w:r w:rsidR="006430B2">
        <w:t xml:space="preserve"> achieved by only dropping columns with a missing ratio high than 91% or 92%.</w:t>
      </w:r>
      <w:r>
        <w:t xml:space="preserve"> Based on the procedure </w:t>
      </w:r>
      <w:r w:rsidR="002C7C0F">
        <w:t xml:space="preserve">discussed in </w:t>
      </w:r>
      <w:r w:rsidR="005A147A">
        <w:fldChar w:fldCharType="begin"/>
      </w:r>
      <w:r w:rsidR="005A147A">
        <w:instrText xml:space="preserve"> REF _Ref70870725 \r \h </w:instrText>
      </w:r>
      <w:r w:rsidR="005A147A">
        <w:fldChar w:fldCharType="separate"/>
      </w:r>
      <w:r w:rsidR="00B26196">
        <w:t>6.2.1</w:t>
      </w:r>
      <w:r w:rsidR="005A147A">
        <w:fldChar w:fldCharType="end"/>
      </w:r>
      <w:r w:rsidR="002C7C0F">
        <w:t xml:space="preserve">, </w:t>
      </w:r>
      <w:r w:rsidR="0078305A">
        <w:t xml:space="preserve">the six sliding window attributes are added one by one in sequence to see their </w:t>
      </w:r>
      <w:r w:rsidR="00050286">
        <w:t xml:space="preserve">influence </w:t>
      </w:r>
      <w:r w:rsidR="00D62A01">
        <w:t>on</w:t>
      </w:r>
      <w:r w:rsidR="00050286">
        <w:t xml:space="preserve"> the utili</w:t>
      </w:r>
      <w:r w:rsidR="006027D5">
        <w:t xml:space="preserve">ty </w:t>
      </w:r>
      <w:r w:rsidR="00D62A01">
        <w:t xml:space="preserve">score. </w:t>
      </w:r>
      <w:r w:rsidR="009D6FBA">
        <w:t xml:space="preserve">If the </w:t>
      </w:r>
      <w:r w:rsidR="007D1FEA" w:rsidRPr="007D1FEA">
        <w:t>UtilityScore_mean</w:t>
      </w:r>
      <w:r w:rsidR="009D6FBA">
        <w:t xml:space="preserve"> is increased</w:t>
      </w:r>
      <w:r w:rsidR="00FD34FF">
        <w:t xml:space="preserve"> after adding the</w:t>
      </w:r>
      <w:r w:rsidR="001F4EFD">
        <w:t xml:space="preserve"> attribute</w:t>
      </w:r>
      <w:r w:rsidR="009D6FBA">
        <w:t xml:space="preserve">, </w:t>
      </w:r>
      <w:r w:rsidR="001F4EFD">
        <w:t>it</w:t>
      </w:r>
      <w:r w:rsidR="009D6FBA">
        <w:t xml:space="preserve"> </w:t>
      </w:r>
      <w:r w:rsidR="00FD34FF">
        <w:t xml:space="preserve">will be kept. If the </w:t>
      </w:r>
      <w:r w:rsidR="007D1FEA" w:rsidRPr="007D1FEA">
        <w:t>UtilityScore_mean</w:t>
      </w:r>
      <w:r w:rsidR="007D1FEA">
        <w:t xml:space="preserve"> </w:t>
      </w:r>
      <w:r w:rsidR="001F4EFD">
        <w:t xml:space="preserve">decreases, it will be </w:t>
      </w:r>
      <w:r w:rsidR="007D1FEA">
        <w:t xml:space="preserve">dropped. If the </w:t>
      </w:r>
      <w:r w:rsidR="007D1FEA" w:rsidRPr="007D1FEA">
        <w:t>UtilityScore_mean</w:t>
      </w:r>
      <w:r w:rsidR="007D1FEA">
        <w:t xml:space="preserve"> remains the same, </w:t>
      </w:r>
      <w:r w:rsidR="00B3142A">
        <w:t xml:space="preserve">changes of the </w:t>
      </w:r>
      <w:r w:rsidR="007D1FEA">
        <w:t xml:space="preserve">other evaluation </w:t>
      </w:r>
      <w:r w:rsidR="00B3142A">
        <w:t>score</w:t>
      </w:r>
      <w:r w:rsidR="009D05E4">
        <w:t>s</w:t>
      </w:r>
      <w:r w:rsidR="00B3142A">
        <w:t xml:space="preserve"> will be considered.</w:t>
      </w:r>
    </w:p>
    <w:p w14:paraId="61B71507" w14:textId="0B6B671F" w:rsidR="00D62A01" w:rsidRDefault="009D05E4" w:rsidP="005A147A">
      <w:r>
        <w:t xml:space="preserve">In this way, </w:t>
      </w:r>
      <w:r w:rsidR="006672C2">
        <w:t xml:space="preserve">the best </w:t>
      </w:r>
      <w:r w:rsidR="00E361C4">
        <w:t xml:space="preserve">combination of the attributes </w:t>
      </w:r>
      <w:r w:rsidR="00AE09CD">
        <w:t>can be found</w:t>
      </w:r>
      <w:r w:rsidR="0042430F">
        <w:t xml:space="preserve">. It </w:t>
      </w:r>
      <w:r w:rsidR="0097782D">
        <w:t>was</w:t>
      </w:r>
      <w:r w:rsidR="0042430F">
        <w:t xml:space="preserve"> first performed </w:t>
      </w:r>
      <w:r w:rsidR="002C60D8">
        <w:t>based on</w:t>
      </w:r>
      <w:r w:rsidR="0042430F">
        <w:t xml:space="preserve"> the </w:t>
      </w:r>
      <w:r w:rsidR="002C60D8">
        <w:t xml:space="preserve">“Drop columns &gt; 91%” </w:t>
      </w:r>
      <w:r w:rsidR="000E5CFF">
        <w:t>experiment. Below are the results.</w:t>
      </w:r>
    </w:p>
    <w:p w14:paraId="2A9AB82E" w14:textId="7ABA5352" w:rsidR="008176AE" w:rsidRPr="008176AE" w:rsidRDefault="008176AE" w:rsidP="0097782D"/>
    <w:p w14:paraId="38402ED4" w14:textId="2A05F9E0" w:rsidR="00B95891" w:rsidRDefault="00B95891" w:rsidP="00346EB8">
      <w:pPr>
        <w:pStyle w:val="Caption"/>
        <w:keepNext/>
        <w:jc w:val="center"/>
      </w:pPr>
      <w:bookmarkStart w:id="423" w:name="_Toc70928398"/>
      <w:bookmarkStart w:id="424" w:name="_Toc72138038"/>
      <w:r>
        <w:t xml:space="preserve">Table </w:t>
      </w:r>
      <w:r>
        <w:fldChar w:fldCharType="begin"/>
      </w:r>
      <w:r>
        <w:instrText xml:space="preserve"> SEQ Table \* ARABIC </w:instrText>
      </w:r>
      <w:r>
        <w:fldChar w:fldCharType="separate"/>
      </w:r>
      <w:r w:rsidR="00B26196">
        <w:rPr>
          <w:noProof/>
        </w:rPr>
        <w:t>32</w:t>
      </w:r>
      <w:r>
        <w:fldChar w:fldCharType="end"/>
      </w:r>
      <w:r>
        <w:t xml:space="preserve">: </w:t>
      </w:r>
      <w:r w:rsidRPr="0045298B">
        <w:t>Results for adding sliding window attributes</w:t>
      </w:r>
      <w:r w:rsidR="008D7E74">
        <w:t xml:space="preserve"> </w:t>
      </w:r>
      <w:r w:rsidRPr="0045298B">
        <w:t>(Drop columns &gt; 91%, K=5, Decision Tree)</w:t>
      </w:r>
      <w:bookmarkEnd w:id="423"/>
      <w:bookmarkEnd w:id="424"/>
    </w:p>
    <w:tbl>
      <w:tblPr>
        <w:tblStyle w:val="thesistable"/>
        <w:tblW w:w="0" w:type="auto"/>
        <w:jc w:val="center"/>
        <w:tblLook w:val="04A0" w:firstRow="1" w:lastRow="0" w:firstColumn="1" w:lastColumn="0" w:noHBand="0" w:noVBand="1"/>
      </w:tblPr>
      <w:tblGrid>
        <w:gridCol w:w="1754"/>
        <w:gridCol w:w="774"/>
        <w:gridCol w:w="987"/>
        <w:gridCol w:w="774"/>
        <w:gridCol w:w="774"/>
        <w:gridCol w:w="1184"/>
        <w:gridCol w:w="1284"/>
        <w:gridCol w:w="1284"/>
      </w:tblGrid>
      <w:tr w:rsidR="00CF6818" w:rsidRPr="0043366D" w14:paraId="3B011917" w14:textId="77777777" w:rsidTr="0043366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1E3825" w14:textId="1005D296" w:rsidR="004F071E" w:rsidRPr="0043366D" w:rsidRDefault="004F071E" w:rsidP="0043366D">
            <w:pPr>
              <w:spacing w:after="0"/>
              <w:jc w:val="left"/>
              <w:rPr>
                <w:rFonts w:eastAsia="Times New Roman" w:cs="Calibri"/>
                <w:sz w:val="20"/>
                <w:lang w:val="en-US" w:eastAsia="zh-CN"/>
              </w:rPr>
            </w:pPr>
            <w:r w:rsidRPr="0043366D">
              <w:rPr>
                <w:rFonts w:eastAsia="Times New Roman" w:cs="Calibri"/>
                <w:sz w:val="20"/>
                <w:lang w:val="en-US" w:eastAsia="zh-CN"/>
              </w:rPr>
              <w:t>Adding sliding</w:t>
            </w:r>
            <w:r w:rsidR="0043366D" w:rsidRPr="0043366D">
              <w:rPr>
                <w:rFonts w:eastAsia="Times New Roman" w:cs="Calibri"/>
                <w:sz w:val="20"/>
                <w:lang w:val="en-US" w:eastAsia="zh-CN"/>
              </w:rPr>
              <w:br/>
            </w:r>
            <w:r w:rsidRPr="0043366D">
              <w:rPr>
                <w:rFonts w:eastAsia="Times New Roman" w:cs="Calibri"/>
                <w:sz w:val="20"/>
                <w:lang w:val="en-US" w:eastAsia="zh-CN"/>
              </w:rPr>
              <w:t xml:space="preserve">window </w:t>
            </w:r>
            <w:r w:rsidR="00AC0AAE" w:rsidRPr="0043366D">
              <w:rPr>
                <w:rFonts w:eastAsia="Times New Roman" w:cs="Calibri"/>
                <w:sz w:val="20"/>
                <w:lang w:val="en-US" w:eastAsia="zh-CN"/>
              </w:rPr>
              <w:t>of</w:t>
            </w:r>
          </w:p>
        </w:tc>
        <w:tc>
          <w:tcPr>
            <w:tcW w:w="0" w:type="auto"/>
            <w:noWrap/>
            <w:hideMark/>
          </w:tcPr>
          <w:p w14:paraId="4F5C927F" w14:textId="750B730E"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N</w:t>
            </w:r>
            <w:r w:rsidR="004F071E" w:rsidRPr="0043366D">
              <w:rPr>
                <w:rFonts w:eastAsia="Times New Roman" w:cs="Calibri"/>
                <w:sz w:val="20"/>
                <w:lang w:val="en-US" w:eastAsia="zh-CN"/>
              </w:rPr>
              <w:t>one</w:t>
            </w:r>
          </w:p>
        </w:tc>
        <w:tc>
          <w:tcPr>
            <w:tcW w:w="0" w:type="auto"/>
            <w:noWrap/>
            <w:hideMark/>
          </w:tcPr>
          <w:p w14:paraId="2D6CEEAD" w14:textId="41884E52"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L</w:t>
            </w:r>
            <w:r w:rsidR="004F071E" w:rsidRPr="0043366D">
              <w:rPr>
                <w:rFonts w:eastAsia="Times New Roman" w:cs="Calibri"/>
                <w:sz w:val="20"/>
                <w:lang w:val="en-US" w:eastAsia="zh-CN"/>
              </w:rPr>
              <w:t>ast hour</w:t>
            </w:r>
          </w:p>
        </w:tc>
        <w:tc>
          <w:tcPr>
            <w:tcW w:w="0" w:type="auto"/>
            <w:noWrap/>
            <w:hideMark/>
          </w:tcPr>
          <w:p w14:paraId="470D22D6" w14:textId="576156AE"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w:t>
            </w:r>
          </w:p>
        </w:tc>
        <w:tc>
          <w:tcPr>
            <w:tcW w:w="0" w:type="auto"/>
            <w:noWrap/>
            <w:hideMark/>
          </w:tcPr>
          <w:p w14:paraId="795F8A31" w14:textId="77777777"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w:t>
            </w:r>
          </w:p>
          <w:p w14:paraId="5DFE4A3A" w14:textId="2DAE3D53"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ax</w:t>
            </w:r>
          </w:p>
        </w:tc>
        <w:tc>
          <w:tcPr>
            <w:tcW w:w="0" w:type="auto"/>
            <w:noWrap/>
            <w:hideMark/>
          </w:tcPr>
          <w:p w14:paraId="2159A944" w14:textId="77777777"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w:t>
            </w:r>
          </w:p>
          <w:p w14:paraId="1997F1B5" w14:textId="41A02E90"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ax+</w:t>
            </w:r>
          </w:p>
          <w:p w14:paraId="7F726EC7" w14:textId="3585A92D"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maxdiff</w:t>
            </w:r>
          </w:p>
        </w:tc>
        <w:tc>
          <w:tcPr>
            <w:tcW w:w="0" w:type="auto"/>
            <w:noWrap/>
            <w:hideMark/>
          </w:tcPr>
          <w:p w14:paraId="78127257" w14:textId="20401CBD"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w:t>
            </w:r>
            <w:r w:rsidR="00665EAD" w:rsidRPr="0043366D">
              <w:rPr>
                <w:rFonts w:eastAsia="Times New Roman" w:cs="Calibri"/>
                <w:sz w:val="20"/>
                <w:lang w:val="en-US" w:eastAsia="zh-CN"/>
              </w:rPr>
              <w:t>+</w:t>
            </w:r>
          </w:p>
          <w:p w14:paraId="09EBE207" w14:textId="1D0CE14D"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ax</w:t>
            </w:r>
            <w:r w:rsidR="00665EAD" w:rsidRPr="0043366D">
              <w:rPr>
                <w:rFonts w:eastAsia="Times New Roman" w:cs="Calibri"/>
                <w:sz w:val="20"/>
                <w:lang w:val="en-US" w:eastAsia="zh-CN"/>
              </w:rPr>
              <w:t>+</w:t>
            </w:r>
          </w:p>
          <w:p w14:paraId="3CC78064" w14:textId="3D0E559F"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maxdif</w:t>
            </w:r>
            <w:r w:rsidR="00665EAD" w:rsidRPr="0043366D">
              <w:rPr>
                <w:rFonts w:eastAsia="Times New Roman" w:cs="Calibri"/>
                <w:sz w:val="20"/>
                <w:lang w:val="en-US" w:eastAsia="zh-CN"/>
              </w:rPr>
              <w:t>f+</w:t>
            </w:r>
          </w:p>
          <w:p w14:paraId="6410D515" w14:textId="5823C741"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ean</w:t>
            </w:r>
          </w:p>
        </w:tc>
        <w:tc>
          <w:tcPr>
            <w:tcW w:w="0" w:type="auto"/>
            <w:noWrap/>
            <w:hideMark/>
          </w:tcPr>
          <w:p w14:paraId="15B61CB7" w14:textId="6785225B"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w:t>
            </w:r>
            <w:r w:rsidR="00665EAD" w:rsidRPr="0043366D">
              <w:rPr>
                <w:rFonts w:eastAsia="Times New Roman" w:cs="Calibri"/>
                <w:sz w:val="20"/>
                <w:lang w:val="en-US" w:eastAsia="zh-CN"/>
              </w:rPr>
              <w:t>+</w:t>
            </w:r>
          </w:p>
          <w:p w14:paraId="179341B4" w14:textId="57024BBC"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ax</w:t>
            </w:r>
            <w:r w:rsidR="00665EAD" w:rsidRPr="0043366D">
              <w:rPr>
                <w:rFonts w:eastAsia="Times New Roman" w:cs="Calibri"/>
                <w:sz w:val="20"/>
                <w:lang w:val="en-US" w:eastAsia="zh-CN"/>
              </w:rPr>
              <w:t>+</w:t>
            </w:r>
          </w:p>
          <w:p w14:paraId="7C1D48AC" w14:textId="0A5BFB1C" w:rsidR="00CF6818"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M</w:t>
            </w:r>
            <w:r w:rsidR="004F071E" w:rsidRPr="0043366D">
              <w:rPr>
                <w:rFonts w:eastAsia="Times New Roman" w:cs="Calibri"/>
                <w:sz w:val="20"/>
                <w:lang w:val="en-US" w:eastAsia="zh-CN"/>
              </w:rPr>
              <w:t>inmaxdiff</w:t>
            </w:r>
            <w:r w:rsidR="00665EAD" w:rsidRPr="0043366D">
              <w:rPr>
                <w:rFonts w:eastAsia="Times New Roman" w:cs="Calibri"/>
                <w:sz w:val="20"/>
                <w:lang w:val="en-US" w:eastAsia="zh-CN"/>
              </w:rPr>
              <w:t>+</w:t>
            </w:r>
          </w:p>
          <w:p w14:paraId="74CB6C27" w14:textId="42E7A94E" w:rsidR="004F071E" w:rsidRPr="0043366D" w:rsidRDefault="00CF6818" w:rsidP="006C13D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S</w:t>
            </w:r>
            <w:r w:rsidR="004F071E" w:rsidRPr="0043366D">
              <w:rPr>
                <w:rFonts w:eastAsia="Times New Roman" w:cs="Calibri"/>
                <w:sz w:val="20"/>
                <w:lang w:val="en-US" w:eastAsia="zh-CN"/>
              </w:rPr>
              <w:t>td</w:t>
            </w:r>
          </w:p>
        </w:tc>
      </w:tr>
      <w:tr w:rsidR="002F0093" w:rsidRPr="0043366D" w14:paraId="73E6AC7A" w14:textId="77777777" w:rsidTr="004336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2C6A30" w14:textId="427C1118"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UtilityScore_mean</w:t>
            </w:r>
          </w:p>
        </w:tc>
        <w:tc>
          <w:tcPr>
            <w:tcW w:w="0" w:type="auto"/>
            <w:noWrap/>
            <w:hideMark/>
          </w:tcPr>
          <w:p w14:paraId="26F27D52" w14:textId="52EC998B"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101</w:t>
            </w:r>
          </w:p>
        </w:tc>
        <w:tc>
          <w:tcPr>
            <w:tcW w:w="0" w:type="auto"/>
            <w:noWrap/>
            <w:hideMark/>
          </w:tcPr>
          <w:p w14:paraId="3FBE6A03" w14:textId="6533B3CD"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78</w:t>
            </w:r>
          </w:p>
        </w:tc>
        <w:tc>
          <w:tcPr>
            <w:tcW w:w="0" w:type="auto"/>
            <w:noWrap/>
            <w:hideMark/>
          </w:tcPr>
          <w:p w14:paraId="06F5C9EA" w14:textId="22739FEA"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110</w:t>
            </w:r>
          </w:p>
        </w:tc>
        <w:tc>
          <w:tcPr>
            <w:tcW w:w="0" w:type="auto"/>
            <w:noWrap/>
            <w:hideMark/>
          </w:tcPr>
          <w:p w14:paraId="1E4FBACD" w14:textId="1E128255"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113</w:t>
            </w:r>
          </w:p>
        </w:tc>
        <w:tc>
          <w:tcPr>
            <w:tcW w:w="0" w:type="auto"/>
            <w:noWrap/>
            <w:hideMark/>
          </w:tcPr>
          <w:p w14:paraId="73BE0510" w14:textId="7FA80926"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120</w:t>
            </w:r>
          </w:p>
        </w:tc>
        <w:tc>
          <w:tcPr>
            <w:tcW w:w="0" w:type="auto"/>
            <w:noWrap/>
            <w:hideMark/>
          </w:tcPr>
          <w:p w14:paraId="5BD538A9" w14:textId="362B8CD2"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107</w:t>
            </w:r>
          </w:p>
        </w:tc>
        <w:tc>
          <w:tcPr>
            <w:tcW w:w="0" w:type="auto"/>
            <w:noWrap/>
            <w:hideMark/>
          </w:tcPr>
          <w:p w14:paraId="1DEBA35B" w14:textId="2D35A415"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sz w:val="20"/>
                <w:lang w:val="en-US" w:eastAsia="zh-CN"/>
              </w:rPr>
            </w:pPr>
            <w:r w:rsidRPr="0043366D">
              <w:rPr>
                <w:rFonts w:eastAsia="Times New Roman" w:cs="Calibri"/>
                <w:b/>
                <w:sz w:val="20"/>
                <w:lang w:val="en-US" w:eastAsia="zh-CN"/>
              </w:rPr>
              <w:t>0</w:t>
            </w:r>
            <w:r w:rsidR="00315901" w:rsidRPr="0043366D">
              <w:rPr>
                <w:rFonts w:eastAsia="Times New Roman" w:cs="Calibri"/>
                <w:b/>
                <w:sz w:val="20"/>
                <w:lang w:val="en-US" w:eastAsia="zh-CN"/>
              </w:rPr>
              <w:t>.</w:t>
            </w:r>
            <w:r w:rsidR="002F0093" w:rsidRPr="0043366D">
              <w:rPr>
                <w:rFonts w:eastAsia="Times New Roman" w:cs="Calibri"/>
                <w:b/>
                <w:sz w:val="20"/>
                <w:lang w:val="en-US" w:eastAsia="zh-CN"/>
              </w:rPr>
              <w:t>120</w:t>
            </w:r>
          </w:p>
        </w:tc>
      </w:tr>
      <w:tr w:rsidR="002F0093" w:rsidRPr="0043366D" w14:paraId="09676633" w14:textId="77777777" w:rsidTr="0043366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73BD07" w14:textId="5DF7EBDC"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UtilityScore_std</w:t>
            </w:r>
          </w:p>
        </w:tc>
        <w:tc>
          <w:tcPr>
            <w:tcW w:w="0" w:type="auto"/>
            <w:noWrap/>
            <w:hideMark/>
          </w:tcPr>
          <w:p w14:paraId="3A27A75C" w14:textId="408227BD"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30</w:t>
            </w:r>
          </w:p>
        </w:tc>
        <w:tc>
          <w:tcPr>
            <w:tcW w:w="0" w:type="auto"/>
            <w:noWrap/>
            <w:hideMark/>
          </w:tcPr>
          <w:p w14:paraId="1E4C4AF7" w14:textId="6A1D2C3E"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28</w:t>
            </w:r>
          </w:p>
        </w:tc>
        <w:tc>
          <w:tcPr>
            <w:tcW w:w="0" w:type="auto"/>
            <w:noWrap/>
            <w:hideMark/>
          </w:tcPr>
          <w:p w14:paraId="6FE4B7B3" w14:textId="6AD89655"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19</w:t>
            </w:r>
          </w:p>
        </w:tc>
        <w:tc>
          <w:tcPr>
            <w:tcW w:w="0" w:type="auto"/>
            <w:noWrap/>
            <w:hideMark/>
          </w:tcPr>
          <w:p w14:paraId="3468434B" w14:textId="78D376ED"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18</w:t>
            </w:r>
          </w:p>
        </w:tc>
        <w:tc>
          <w:tcPr>
            <w:tcW w:w="0" w:type="auto"/>
            <w:noWrap/>
            <w:hideMark/>
          </w:tcPr>
          <w:p w14:paraId="1EEA5210" w14:textId="35001B19"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20</w:t>
            </w:r>
          </w:p>
        </w:tc>
        <w:tc>
          <w:tcPr>
            <w:tcW w:w="0" w:type="auto"/>
            <w:noWrap/>
            <w:hideMark/>
          </w:tcPr>
          <w:p w14:paraId="1E5B0409" w14:textId="3B644A93"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21</w:t>
            </w:r>
          </w:p>
        </w:tc>
        <w:tc>
          <w:tcPr>
            <w:tcW w:w="0" w:type="auto"/>
            <w:noWrap/>
            <w:hideMark/>
          </w:tcPr>
          <w:p w14:paraId="24B6870B" w14:textId="032C79DE"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16</w:t>
            </w:r>
          </w:p>
        </w:tc>
      </w:tr>
      <w:tr w:rsidR="002F0093" w:rsidRPr="0043366D" w14:paraId="7EF49AB0" w14:textId="77777777" w:rsidTr="004336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C864A7" w14:textId="6D743514"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F1Score_mean</w:t>
            </w:r>
          </w:p>
        </w:tc>
        <w:tc>
          <w:tcPr>
            <w:tcW w:w="0" w:type="auto"/>
            <w:noWrap/>
            <w:hideMark/>
          </w:tcPr>
          <w:p w14:paraId="48CA485D" w14:textId="6872CF2F"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88</w:t>
            </w:r>
          </w:p>
        </w:tc>
        <w:tc>
          <w:tcPr>
            <w:tcW w:w="0" w:type="auto"/>
            <w:noWrap/>
            <w:hideMark/>
          </w:tcPr>
          <w:p w14:paraId="1346EEA1" w14:textId="1F2190AD"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76</w:t>
            </w:r>
          </w:p>
        </w:tc>
        <w:tc>
          <w:tcPr>
            <w:tcW w:w="0" w:type="auto"/>
            <w:noWrap/>
            <w:hideMark/>
          </w:tcPr>
          <w:p w14:paraId="233D5DF9" w14:textId="600689BB"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91</w:t>
            </w:r>
          </w:p>
        </w:tc>
        <w:tc>
          <w:tcPr>
            <w:tcW w:w="0" w:type="auto"/>
            <w:noWrap/>
            <w:hideMark/>
          </w:tcPr>
          <w:p w14:paraId="044AD7E0" w14:textId="7D57E413"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92</w:t>
            </w:r>
          </w:p>
        </w:tc>
        <w:tc>
          <w:tcPr>
            <w:tcW w:w="0" w:type="auto"/>
            <w:noWrap/>
            <w:hideMark/>
          </w:tcPr>
          <w:p w14:paraId="46486B9D" w14:textId="34672AA9"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89</w:t>
            </w:r>
          </w:p>
        </w:tc>
        <w:tc>
          <w:tcPr>
            <w:tcW w:w="0" w:type="auto"/>
            <w:noWrap/>
            <w:hideMark/>
          </w:tcPr>
          <w:p w14:paraId="63554B90" w14:textId="438AF1AC"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84</w:t>
            </w:r>
          </w:p>
        </w:tc>
        <w:tc>
          <w:tcPr>
            <w:tcW w:w="0" w:type="auto"/>
            <w:noWrap/>
            <w:hideMark/>
          </w:tcPr>
          <w:p w14:paraId="5A40B1DF" w14:textId="200ACDA3"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89</w:t>
            </w:r>
          </w:p>
        </w:tc>
      </w:tr>
      <w:tr w:rsidR="002F0093" w:rsidRPr="0043366D" w14:paraId="2C1DC209" w14:textId="77777777" w:rsidTr="0043366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DF5A9C" w14:textId="1324B001"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F1Score_std</w:t>
            </w:r>
          </w:p>
        </w:tc>
        <w:tc>
          <w:tcPr>
            <w:tcW w:w="0" w:type="auto"/>
            <w:noWrap/>
            <w:hideMark/>
          </w:tcPr>
          <w:p w14:paraId="7BA3D222" w14:textId="0F65EAE8"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13</w:t>
            </w:r>
          </w:p>
        </w:tc>
        <w:tc>
          <w:tcPr>
            <w:tcW w:w="0" w:type="auto"/>
            <w:noWrap/>
            <w:hideMark/>
          </w:tcPr>
          <w:p w14:paraId="56C15CC9" w14:textId="7365874C"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12</w:t>
            </w:r>
          </w:p>
        </w:tc>
        <w:tc>
          <w:tcPr>
            <w:tcW w:w="0" w:type="auto"/>
            <w:noWrap/>
            <w:hideMark/>
          </w:tcPr>
          <w:p w14:paraId="53115D5D" w14:textId="5B0D6872"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8</w:t>
            </w:r>
          </w:p>
        </w:tc>
        <w:tc>
          <w:tcPr>
            <w:tcW w:w="0" w:type="auto"/>
            <w:noWrap/>
            <w:hideMark/>
          </w:tcPr>
          <w:p w14:paraId="5C37AA86" w14:textId="6296A095"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8</w:t>
            </w:r>
          </w:p>
        </w:tc>
        <w:tc>
          <w:tcPr>
            <w:tcW w:w="0" w:type="auto"/>
            <w:noWrap/>
            <w:hideMark/>
          </w:tcPr>
          <w:p w14:paraId="5E95CC8A" w14:textId="31661714"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7</w:t>
            </w:r>
          </w:p>
        </w:tc>
        <w:tc>
          <w:tcPr>
            <w:tcW w:w="0" w:type="auto"/>
            <w:noWrap/>
            <w:hideMark/>
          </w:tcPr>
          <w:p w14:paraId="33D4BF9F" w14:textId="19B8F22B"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9</w:t>
            </w:r>
          </w:p>
        </w:tc>
        <w:tc>
          <w:tcPr>
            <w:tcW w:w="0" w:type="auto"/>
            <w:noWrap/>
            <w:hideMark/>
          </w:tcPr>
          <w:p w14:paraId="03C80969" w14:textId="127FEDF9"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6</w:t>
            </w:r>
          </w:p>
        </w:tc>
      </w:tr>
      <w:tr w:rsidR="00BF4039" w:rsidRPr="0043366D" w14:paraId="0FA2E76A" w14:textId="77777777" w:rsidTr="004336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9924A" w14:textId="73F6002C" w:rsidR="00BF4039" w:rsidRPr="0043366D" w:rsidRDefault="00BF4039"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AUROC_mean</w:t>
            </w:r>
          </w:p>
        </w:tc>
        <w:tc>
          <w:tcPr>
            <w:tcW w:w="0" w:type="auto"/>
            <w:noWrap/>
            <w:hideMark/>
          </w:tcPr>
          <w:p w14:paraId="605DCB24" w14:textId="36F24F12"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09470F01" w14:textId="3772A58B"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0617548F" w14:textId="3A1EC488"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4813B875" w14:textId="7A0E7252"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3798376C" w14:textId="4377750D"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6592F8AF" w14:textId="153E92C6"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525B323B" w14:textId="13F55064" w:rsidR="00BF4039"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r>
      <w:tr w:rsidR="00BF4039" w:rsidRPr="0043366D" w14:paraId="0F519D8D" w14:textId="77777777" w:rsidTr="0043366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948926" w14:textId="03FC5A5C" w:rsidR="00BF4039" w:rsidRPr="0043366D" w:rsidRDefault="00BF4039"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AUPRC_mean</w:t>
            </w:r>
          </w:p>
        </w:tc>
        <w:tc>
          <w:tcPr>
            <w:tcW w:w="0" w:type="auto"/>
            <w:noWrap/>
            <w:hideMark/>
          </w:tcPr>
          <w:p w14:paraId="185E6720" w14:textId="0BC586A3"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78A6F4E3" w14:textId="04C1A0FD"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380DA67F" w14:textId="0DAE7F41"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7EB91DB1" w14:textId="1A7CDFA0"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1EB4FB0D" w14:textId="46DE551A"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200FDCFE" w14:textId="1E4F3F6C"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c>
          <w:tcPr>
            <w:tcW w:w="0" w:type="auto"/>
            <w:noWrap/>
            <w:hideMark/>
          </w:tcPr>
          <w:p w14:paraId="1B9DC9C0" w14:textId="0E749734" w:rsidR="00BF4039"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BF4039" w:rsidRPr="0043366D">
              <w:rPr>
                <w:rFonts w:eastAsia="Times New Roman" w:cs="Calibri"/>
                <w:sz w:val="20"/>
                <w:lang w:val="en-US" w:eastAsia="zh-CN"/>
              </w:rPr>
              <w:t>000</w:t>
            </w:r>
          </w:p>
        </w:tc>
      </w:tr>
      <w:tr w:rsidR="002F0093" w:rsidRPr="0043366D" w14:paraId="215E1D17" w14:textId="77777777" w:rsidTr="004336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5D2AF" w14:textId="14A48149"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Accuracy_mean</w:t>
            </w:r>
          </w:p>
        </w:tc>
        <w:tc>
          <w:tcPr>
            <w:tcW w:w="0" w:type="auto"/>
            <w:noWrap/>
            <w:hideMark/>
          </w:tcPr>
          <w:p w14:paraId="654060B5" w14:textId="1473E3BC"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32</w:t>
            </w:r>
          </w:p>
        </w:tc>
        <w:tc>
          <w:tcPr>
            <w:tcW w:w="0" w:type="auto"/>
            <w:noWrap/>
            <w:hideMark/>
          </w:tcPr>
          <w:p w14:paraId="71CAF77D" w14:textId="058C31C7"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22</w:t>
            </w:r>
          </w:p>
        </w:tc>
        <w:tc>
          <w:tcPr>
            <w:tcW w:w="0" w:type="auto"/>
            <w:noWrap/>
            <w:hideMark/>
          </w:tcPr>
          <w:p w14:paraId="12855A4B" w14:textId="32976CE1"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30</w:t>
            </w:r>
          </w:p>
        </w:tc>
        <w:tc>
          <w:tcPr>
            <w:tcW w:w="0" w:type="auto"/>
            <w:noWrap/>
            <w:hideMark/>
          </w:tcPr>
          <w:p w14:paraId="20E5A7AB" w14:textId="7A398F32"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30</w:t>
            </w:r>
          </w:p>
        </w:tc>
        <w:tc>
          <w:tcPr>
            <w:tcW w:w="0" w:type="auto"/>
            <w:noWrap/>
            <w:hideMark/>
          </w:tcPr>
          <w:p w14:paraId="255E1C58" w14:textId="226F7B9F"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16</w:t>
            </w:r>
          </w:p>
        </w:tc>
        <w:tc>
          <w:tcPr>
            <w:tcW w:w="0" w:type="auto"/>
            <w:noWrap/>
            <w:hideMark/>
          </w:tcPr>
          <w:p w14:paraId="267231EA" w14:textId="041401C9"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12</w:t>
            </w:r>
          </w:p>
        </w:tc>
        <w:tc>
          <w:tcPr>
            <w:tcW w:w="0" w:type="auto"/>
            <w:noWrap/>
            <w:hideMark/>
          </w:tcPr>
          <w:p w14:paraId="05F19E9A" w14:textId="0EB03144" w:rsidR="002F0093" w:rsidRPr="0043366D" w:rsidRDefault="00BE64AA"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915</w:t>
            </w:r>
          </w:p>
        </w:tc>
      </w:tr>
      <w:tr w:rsidR="002F0093" w:rsidRPr="0043366D" w14:paraId="6B8A82C5" w14:textId="77777777" w:rsidTr="0043366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8EB61A" w14:textId="60275CDA"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Accuracy_std</w:t>
            </w:r>
          </w:p>
        </w:tc>
        <w:tc>
          <w:tcPr>
            <w:tcW w:w="0" w:type="auto"/>
            <w:noWrap/>
            <w:hideMark/>
          </w:tcPr>
          <w:p w14:paraId="27ECC682" w14:textId="045E1C46"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4</w:t>
            </w:r>
          </w:p>
        </w:tc>
        <w:tc>
          <w:tcPr>
            <w:tcW w:w="0" w:type="auto"/>
            <w:noWrap/>
            <w:hideMark/>
          </w:tcPr>
          <w:p w14:paraId="41883282" w14:textId="30C1DCA7"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8</w:t>
            </w:r>
          </w:p>
        </w:tc>
        <w:tc>
          <w:tcPr>
            <w:tcW w:w="0" w:type="auto"/>
            <w:noWrap/>
            <w:hideMark/>
          </w:tcPr>
          <w:p w14:paraId="2106716E" w14:textId="20602472"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5</w:t>
            </w:r>
          </w:p>
        </w:tc>
        <w:tc>
          <w:tcPr>
            <w:tcW w:w="0" w:type="auto"/>
            <w:noWrap/>
            <w:hideMark/>
          </w:tcPr>
          <w:p w14:paraId="0F3A5863" w14:textId="27C00EF4"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3</w:t>
            </w:r>
          </w:p>
        </w:tc>
        <w:tc>
          <w:tcPr>
            <w:tcW w:w="0" w:type="auto"/>
            <w:noWrap/>
            <w:hideMark/>
          </w:tcPr>
          <w:p w14:paraId="4C5D961F" w14:textId="3F411649"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7</w:t>
            </w:r>
          </w:p>
        </w:tc>
        <w:tc>
          <w:tcPr>
            <w:tcW w:w="0" w:type="auto"/>
            <w:noWrap/>
            <w:hideMark/>
          </w:tcPr>
          <w:p w14:paraId="3D54FA07" w14:textId="1AD43174"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9</w:t>
            </w:r>
          </w:p>
        </w:tc>
        <w:tc>
          <w:tcPr>
            <w:tcW w:w="0" w:type="auto"/>
            <w:noWrap/>
            <w:hideMark/>
          </w:tcPr>
          <w:p w14:paraId="0008C56C" w14:textId="33763EE4" w:rsidR="002F0093" w:rsidRPr="0043366D" w:rsidRDefault="00BE64AA" w:rsidP="0043366D">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0</w:t>
            </w:r>
            <w:r w:rsidR="00315901" w:rsidRPr="0043366D">
              <w:rPr>
                <w:rFonts w:eastAsia="Times New Roman" w:cs="Calibri"/>
                <w:sz w:val="20"/>
                <w:lang w:val="en-US" w:eastAsia="zh-CN"/>
              </w:rPr>
              <w:t>.</w:t>
            </w:r>
            <w:r w:rsidR="002F0093" w:rsidRPr="0043366D">
              <w:rPr>
                <w:rFonts w:eastAsia="Times New Roman" w:cs="Calibri"/>
                <w:sz w:val="20"/>
                <w:lang w:val="en-US" w:eastAsia="zh-CN"/>
              </w:rPr>
              <w:t>003</w:t>
            </w:r>
          </w:p>
        </w:tc>
      </w:tr>
      <w:tr w:rsidR="002F0093" w:rsidRPr="0043366D" w14:paraId="7C870D06" w14:textId="77777777" w:rsidTr="004336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C7A4CC" w14:textId="734D3CB5" w:rsidR="002F0093" w:rsidRPr="0043366D" w:rsidRDefault="002F0093" w:rsidP="0043366D">
            <w:pPr>
              <w:spacing w:after="0"/>
              <w:jc w:val="left"/>
              <w:rPr>
                <w:rFonts w:eastAsia="Times New Roman" w:cs="Calibri"/>
                <w:sz w:val="20"/>
                <w:lang w:val="en-US" w:eastAsia="zh-CN"/>
              </w:rPr>
            </w:pPr>
            <w:r w:rsidRPr="0043366D">
              <w:rPr>
                <w:rFonts w:eastAsia="Times New Roman" w:cs="Calibri"/>
                <w:color w:val="000000"/>
                <w:sz w:val="20"/>
                <w:lang w:val="en-US" w:eastAsia="zh-CN"/>
              </w:rPr>
              <w:t>Baseline_mean</w:t>
            </w:r>
          </w:p>
        </w:tc>
        <w:tc>
          <w:tcPr>
            <w:tcW w:w="0" w:type="auto"/>
            <w:noWrap/>
            <w:hideMark/>
          </w:tcPr>
          <w:p w14:paraId="7509F681" w14:textId="6A69FF8F"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1A42AF3F" w14:textId="2109067E"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0B49CB72" w14:textId="392000B3"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290E99CD" w14:textId="54232AA2"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302F0898" w14:textId="571025D1"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17696EC3" w14:textId="69F4E41D"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c>
          <w:tcPr>
            <w:tcW w:w="0" w:type="auto"/>
            <w:noWrap/>
            <w:hideMark/>
          </w:tcPr>
          <w:p w14:paraId="42CAE384" w14:textId="1D26E013" w:rsidR="002F0093" w:rsidRPr="0043366D" w:rsidRDefault="002F0093" w:rsidP="0043366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lang w:val="en-US" w:eastAsia="zh-CN"/>
              </w:rPr>
            </w:pPr>
            <w:r w:rsidRPr="0043366D">
              <w:rPr>
                <w:rFonts w:eastAsia="Times New Roman" w:cs="Calibri"/>
                <w:sz w:val="20"/>
                <w:lang w:val="en-US" w:eastAsia="zh-CN"/>
              </w:rPr>
              <w:t>98</w:t>
            </w:r>
            <w:r w:rsidR="00315901" w:rsidRPr="0043366D">
              <w:rPr>
                <w:rFonts w:eastAsia="Times New Roman" w:cs="Calibri"/>
                <w:sz w:val="20"/>
                <w:lang w:val="en-US" w:eastAsia="zh-CN"/>
              </w:rPr>
              <w:t>.</w:t>
            </w:r>
            <w:r w:rsidRPr="0043366D">
              <w:rPr>
                <w:rFonts w:eastAsia="Times New Roman" w:cs="Calibri"/>
                <w:sz w:val="20"/>
                <w:lang w:val="en-US" w:eastAsia="zh-CN"/>
              </w:rPr>
              <w:t>200</w:t>
            </w:r>
          </w:p>
        </w:tc>
      </w:tr>
    </w:tbl>
    <w:p w14:paraId="398978F0" w14:textId="6D21ECF7" w:rsidR="00542CBB" w:rsidRDefault="00542CBB" w:rsidP="00542CBB"/>
    <w:p w14:paraId="498CBF68" w14:textId="4150AC6E" w:rsidR="00A36AFA" w:rsidRDefault="003E58AC" w:rsidP="005A147A">
      <w:r>
        <w:t xml:space="preserve">After the experiment, the </w:t>
      </w:r>
      <w:r w:rsidRPr="007D1FEA">
        <w:t>UtilityScore_mean</w:t>
      </w:r>
      <w:r>
        <w:t xml:space="preserve"> </w:t>
      </w:r>
      <w:r w:rsidR="0097782D">
        <w:t>was</w:t>
      </w:r>
      <w:r>
        <w:t xml:space="preserve"> increased from 0</w:t>
      </w:r>
      <w:r w:rsidR="007A1F98">
        <w:t>.</w:t>
      </w:r>
      <w:r>
        <w:t>101 to 0</w:t>
      </w:r>
      <w:r w:rsidR="007A1F98">
        <w:t>.</w:t>
      </w:r>
      <w:r>
        <w:t>12</w:t>
      </w:r>
      <w:r w:rsidR="00F7113F">
        <w:t>0</w:t>
      </w:r>
      <w:r w:rsidR="004F7A98">
        <w:t xml:space="preserve"> with the addition of the Min, Max, Minmaxdiff,</w:t>
      </w:r>
      <w:r w:rsidR="00CD0ADE">
        <w:t xml:space="preserve"> </w:t>
      </w:r>
      <w:r w:rsidR="004F7A98">
        <w:t>and Std attributes</w:t>
      </w:r>
      <w:r>
        <w:t>.</w:t>
      </w:r>
      <w:r w:rsidR="00146123">
        <w:t xml:space="preserve"> </w:t>
      </w:r>
      <w:r w:rsidR="00CD0ADE">
        <w:t xml:space="preserve">The Last hour and </w:t>
      </w:r>
      <w:r w:rsidR="00C77E1C">
        <w:t>mean</w:t>
      </w:r>
      <w:r w:rsidR="00CD0ADE">
        <w:t xml:space="preserve"> attributes </w:t>
      </w:r>
      <w:r w:rsidR="0097782D">
        <w:t>were</w:t>
      </w:r>
      <w:r w:rsidR="00CD0ADE">
        <w:t xml:space="preserve"> showed to be harmful </w:t>
      </w:r>
      <w:r w:rsidR="00E819AE">
        <w:t>to</w:t>
      </w:r>
      <w:r w:rsidR="00CD0ADE">
        <w:t xml:space="preserve"> the</w:t>
      </w:r>
      <w:r w:rsidR="00A13D02">
        <w:t xml:space="preserve"> performance</w:t>
      </w:r>
      <w:r w:rsidR="00E819AE">
        <w:t xml:space="preserve">. </w:t>
      </w:r>
      <w:r w:rsidR="00A13D02">
        <w:t xml:space="preserve">The </w:t>
      </w:r>
      <w:r w:rsidR="00A13D02" w:rsidRPr="007D1FEA">
        <w:t>UtilityScore_mean</w:t>
      </w:r>
      <w:r w:rsidR="00A13D02">
        <w:t xml:space="preserve"> drop</w:t>
      </w:r>
      <w:r w:rsidR="0097782D">
        <w:t>ped</w:t>
      </w:r>
      <w:r w:rsidR="00A13D02">
        <w:t xml:space="preserve"> after adding th</w:t>
      </w:r>
      <w:r w:rsidR="00F067CC">
        <w:t xml:space="preserve">em. Meanwhile, the Min, Max, </w:t>
      </w:r>
      <w:r w:rsidR="00E35CB5">
        <w:t xml:space="preserve">and Minmaxdiff </w:t>
      </w:r>
      <w:r w:rsidR="004E044B">
        <w:t xml:space="preserve">are showed to be helpful for the improvement </w:t>
      </w:r>
      <w:r w:rsidR="00C4301F">
        <w:t xml:space="preserve">of the </w:t>
      </w:r>
      <w:r w:rsidR="00C4301F" w:rsidRPr="007D1FEA">
        <w:t>UtilityScore_mean</w:t>
      </w:r>
      <w:r w:rsidR="00C4301F">
        <w:t>. It is worth mention</w:t>
      </w:r>
      <w:r w:rsidR="00F84CD4">
        <w:t>ing that,</w:t>
      </w:r>
      <w:r w:rsidR="00D46053">
        <w:t xml:space="preserve"> </w:t>
      </w:r>
      <w:r w:rsidR="00F84CD4">
        <w:t xml:space="preserve">after adding the Std attribute, </w:t>
      </w:r>
      <w:r w:rsidR="00D46053">
        <w:t xml:space="preserve">although </w:t>
      </w:r>
      <w:r w:rsidR="00F84CD4">
        <w:t xml:space="preserve">the </w:t>
      </w:r>
      <w:r w:rsidR="00F84CD4" w:rsidRPr="007D1FEA">
        <w:t>UtilityScore_mean</w:t>
      </w:r>
      <w:r w:rsidR="00F84CD4">
        <w:t xml:space="preserve"> </w:t>
      </w:r>
      <w:r w:rsidR="00A57DB3">
        <w:t xml:space="preserve">and </w:t>
      </w:r>
      <w:r w:rsidR="00F84CD4">
        <w:t>F1Score_mean remain</w:t>
      </w:r>
      <w:r w:rsidR="00BC1589">
        <w:t>ed</w:t>
      </w:r>
      <w:r w:rsidR="00F84CD4">
        <w:t xml:space="preserve"> </w:t>
      </w:r>
      <w:r w:rsidR="00A57DB3">
        <w:t>the same</w:t>
      </w:r>
      <w:r w:rsidR="00D46053">
        <w:t xml:space="preserve">, </w:t>
      </w:r>
      <w:r w:rsidR="006004CB">
        <w:t xml:space="preserve">both </w:t>
      </w:r>
      <w:r w:rsidR="00D46053">
        <w:t>the</w:t>
      </w:r>
      <w:r w:rsidR="006004CB">
        <w:t xml:space="preserve"> </w:t>
      </w:r>
      <w:r w:rsidR="006004CB" w:rsidRPr="007D1FEA">
        <w:t>UtilityScore_</w:t>
      </w:r>
      <w:r w:rsidR="006004CB">
        <w:t>std and F1Score_std</w:t>
      </w:r>
      <w:r w:rsidR="00E057E4">
        <w:t xml:space="preserve"> </w:t>
      </w:r>
      <w:r w:rsidR="006004CB">
        <w:t>decrease</w:t>
      </w:r>
      <w:r w:rsidR="0097782D">
        <w:t>d</w:t>
      </w:r>
      <w:r w:rsidR="00A57DB3">
        <w:t xml:space="preserve">. </w:t>
      </w:r>
      <w:r w:rsidR="00741717">
        <w:t>This show</w:t>
      </w:r>
      <w:r w:rsidR="00E16C88">
        <w:t>s</w:t>
      </w:r>
      <w:r w:rsidR="00741717">
        <w:t xml:space="preserve"> that the Std attribute is beneficial for the improvement of the stability of the </w:t>
      </w:r>
      <w:r w:rsidR="008847D9">
        <w:t>algorithm. Therefore, it is kept.</w:t>
      </w:r>
    </w:p>
    <w:p w14:paraId="21B33BD0" w14:textId="7BDA3817" w:rsidR="002F75C2" w:rsidRDefault="00EE4E9D" w:rsidP="006A698B">
      <w:r>
        <w:t xml:space="preserve">Adding sliding window attributes </w:t>
      </w:r>
      <w:r w:rsidR="0097782D">
        <w:t>was</w:t>
      </w:r>
      <w:r>
        <w:t xml:space="preserve"> only performed for the </w:t>
      </w:r>
      <w:r w:rsidR="00F802C5">
        <w:t>“</w:t>
      </w:r>
      <w:r>
        <w:t>Drop columns &gt; 91%</w:t>
      </w:r>
      <w:r w:rsidR="00F802C5">
        <w:t>”</w:t>
      </w:r>
      <w:r>
        <w:t xml:space="preserve"> test,</w:t>
      </w:r>
      <w:r w:rsidR="000A3BCA">
        <w:t xml:space="preserve"> and it should be </w:t>
      </w:r>
      <w:r w:rsidR="0097782D">
        <w:t xml:space="preserve">also </w:t>
      </w:r>
      <w:r w:rsidR="000A3BCA">
        <w:t xml:space="preserve">performed for the </w:t>
      </w:r>
      <w:r w:rsidR="00F802C5">
        <w:t>“</w:t>
      </w:r>
      <w:r w:rsidR="000A3BCA">
        <w:t>Drop columns &gt; 92%</w:t>
      </w:r>
      <w:r w:rsidR="00F802C5">
        <w:t>”</w:t>
      </w:r>
      <w:r w:rsidR="000A3BCA">
        <w:t xml:space="preserve"> test.</w:t>
      </w:r>
      <w:r w:rsidR="00F802C5">
        <w:t xml:space="preserve"> Here </w:t>
      </w:r>
      <w:r w:rsidR="00057FDB">
        <w:t xml:space="preserve">the </w:t>
      </w:r>
      <w:r w:rsidR="00F802C5">
        <w:t xml:space="preserve">only two </w:t>
      </w:r>
      <w:r w:rsidR="00F802C5">
        <w:lastRenderedPageBreak/>
        <w:t xml:space="preserve">combinations </w:t>
      </w:r>
      <w:r w:rsidR="00057FDB">
        <w:t xml:space="preserve">that </w:t>
      </w:r>
      <w:r w:rsidR="00F802C5">
        <w:t>g</w:t>
      </w:r>
      <w:r w:rsidR="0097782D">
        <w:t>a</w:t>
      </w:r>
      <w:r w:rsidR="00057FDB">
        <w:t xml:space="preserve">ve the best </w:t>
      </w:r>
      <w:r w:rsidR="00057FDB" w:rsidRPr="007D1FEA">
        <w:t>UtilityScore_mean</w:t>
      </w:r>
      <w:r w:rsidR="00057FDB">
        <w:t xml:space="preserve"> for the “Drop columns &gt; 91%”</w:t>
      </w:r>
      <w:r w:rsidR="00137D92">
        <w:t xml:space="preserve"> test </w:t>
      </w:r>
      <w:r w:rsidR="0097782D">
        <w:t>were</w:t>
      </w:r>
      <w:r w:rsidR="00137D92">
        <w:t xml:space="preserve"> tried. </w:t>
      </w:r>
      <w:r w:rsidR="00E54430">
        <w:t xml:space="preserve">In </w:t>
      </w:r>
      <w:r w:rsidR="00E54430">
        <w:fldChar w:fldCharType="begin"/>
      </w:r>
      <w:r w:rsidR="00E54430">
        <w:instrText xml:space="preserve"> REF _Ref72170724 \h </w:instrText>
      </w:r>
      <w:r w:rsidR="00E54430">
        <w:fldChar w:fldCharType="separate"/>
      </w:r>
      <w:r w:rsidR="00B26196">
        <w:t xml:space="preserve">Table </w:t>
      </w:r>
      <w:r w:rsidR="00B26196">
        <w:rPr>
          <w:noProof/>
        </w:rPr>
        <w:t>33</w:t>
      </w:r>
      <w:r w:rsidR="00E54430">
        <w:fldChar w:fldCharType="end"/>
      </w:r>
      <w:r w:rsidR="00E54430">
        <w:t>, t</w:t>
      </w:r>
      <w:r w:rsidR="00B60672">
        <w:t xml:space="preserve">he result of this experiment </w:t>
      </w:r>
      <w:r w:rsidR="005904DA">
        <w:t>is displayed.</w:t>
      </w:r>
    </w:p>
    <w:p w14:paraId="1D2F0F2E" w14:textId="5170F432" w:rsidR="00B95891" w:rsidRDefault="00B95891" w:rsidP="00346EB8">
      <w:pPr>
        <w:pStyle w:val="Caption"/>
        <w:keepNext/>
        <w:jc w:val="center"/>
      </w:pPr>
      <w:bookmarkStart w:id="425" w:name="_Ref72170724"/>
      <w:bookmarkStart w:id="426" w:name="_Toc70928399"/>
      <w:bookmarkStart w:id="427" w:name="_Toc72138039"/>
      <w:r>
        <w:t xml:space="preserve">Table </w:t>
      </w:r>
      <w:r>
        <w:fldChar w:fldCharType="begin"/>
      </w:r>
      <w:r>
        <w:instrText xml:space="preserve"> SEQ Table \* ARABIC </w:instrText>
      </w:r>
      <w:r>
        <w:fldChar w:fldCharType="separate"/>
      </w:r>
      <w:r w:rsidR="00B26196">
        <w:rPr>
          <w:noProof/>
        </w:rPr>
        <w:t>33</w:t>
      </w:r>
      <w:r>
        <w:fldChar w:fldCharType="end"/>
      </w:r>
      <w:bookmarkEnd w:id="425"/>
      <w:r>
        <w:t xml:space="preserve">: </w:t>
      </w:r>
      <w:r w:rsidRPr="000E241A">
        <w:t>Results for adding sliding window attributes</w:t>
      </w:r>
      <w:r w:rsidR="008D7E74">
        <w:t xml:space="preserve"> </w:t>
      </w:r>
      <w:r w:rsidRPr="000E241A">
        <w:t>(Drop columns &gt; 92%, K=5, Decision Tree)</w:t>
      </w:r>
      <w:bookmarkEnd w:id="426"/>
      <w:bookmarkEnd w:id="427"/>
    </w:p>
    <w:tbl>
      <w:tblPr>
        <w:tblStyle w:val="thesistable"/>
        <w:tblW w:w="0" w:type="auto"/>
        <w:jc w:val="center"/>
        <w:tblLook w:val="04A0" w:firstRow="1" w:lastRow="0" w:firstColumn="1" w:lastColumn="0" w:noHBand="0" w:noVBand="1"/>
      </w:tblPr>
      <w:tblGrid>
        <w:gridCol w:w="2288"/>
        <w:gridCol w:w="830"/>
        <w:gridCol w:w="1281"/>
        <w:gridCol w:w="1390"/>
      </w:tblGrid>
      <w:tr w:rsidR="00913773" w:rsidRPr="00224DA6" w14:paraId="3B53EE5F" w14:textId="77777777" w:rsidTr="00224DA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93193" w14:textId="1D5029AF" w:rsidR="000A6921" w:rsidRPr="00224DA6" w:rsidRDefault="000A6921" w:rsidP="00301220">
            <w:pPr>
              <w:spacing w:after="0"/>
              <w:jc w:val="center"/>
              <w:rPr>
                <w:rFonts w:eastAsia="Times New Roman" w:cs="Calibri"/>
                <w:sz w:val="22"/>
                <w:szCs w:val="22"/>
                <w:lang w:val="en-US" w:eastAsia="zh-CN"/>
              </w:rPr>
            </w:pPr>
            <w:r w:rsidRPr="00224DA6">
              <w:rPr>
                <w:rFonts w:eastAsia="Times New Roman" w:cs="Calibri"/>
                <w:sz w:val="22"/>
                <w:szCs w:val="22"/>
                <w:lang w:val="en-US" w:eastAsia="zh-CN"/>
              </w:rPr>
              <w:t>Adding sliding window</w:t>
            </w:r>
          </w:p>
        </w:tc>
        <w:tc>
          <w:tcPr>
            <w:tcW w:w="0" w:type="auto"/>
            <w:noWrap/>
            <w:hideMark/>
          </w:tcPr>
          <w:p w14:paraId="472FB283" w14:textId="2CBB0233" w:rsidR="000A6921" w:rsidRPr="00224DA6" w:rsidRDefault="00301220"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N</w:t>
            </w:r>
            <w:r w:rsidR="000A6921" w:rsidRPr="00224DA6">
              <w:rPr>
                <w:rFonts w:eastAsia="Times New Roman" w:cs="Calibri"/>
                <w:sz w:val="22"/>
                <w:szCs w:val="22"/>
                <w:lang w:val="en-US" w:eastAsia="zh-CN"/>
              </w:rPr>
              <w:t>one</w:t>
            </w:r>
          </w:p>
        </w:tc>
        <w:tc>
          <w:tcPr>
            <w:tcW w:w="0" w:type="auto"/>
            <w:noWrap/>
            <w:hideMark/>
          </w:tcPr>
          <w:p w14:paraId="110C206F" w14:textId="77777777" w:rsidR="003D579C"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in+</w:t>
            </w:r>
          </w:p>
          <w:p w14:paraId="05518E41" w14:textId="77777777" w:rsidR="003D579C"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ax+</w:t>
            </w:r>
          </w:p>
          <w:p w14:paraId="0BE02AD4" w14:textId="1944F401" w:rsidR="000A6921"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inmaxdiff</w:t>
            </w:r>
          </w:p>
        </w:tc>
        <w:tc>
          <w:tcPr>
            <w:tcW w:w="0" w:type="auto"/>
            <w:noWrap/>
            <w:hideMark/>
          </w:tcPr>
          <w:p w14:paraId="195DABBE" w14:textId="77777777" w:rsidR="003D579C"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in</w:t>
            </w:r>
            <w:r w:rsidRPr="00224DA6">
              <w:rPr>
                <w:rFonts w:eastAsia="Times New Roman" w:cs="Calibri"/>
                <w:sz w:val="22"/>
                <w:szCs w:val="22"/>
                <w:lang w:val="en-US" w:eastAsia="zh-CN"/>
              </w:rPr>
              <w:t>+</w:t>
            </w:r>
          </w:p>
          <w:p w14:paraId="3B75CA09" w14:textId="77777777" w:rsidR="003D579C"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ax</w:t>
            </w:r>
            <w:r w:rsidR="00301220" w:rsidRPr="00224DA6">
              <w:rPr>
                <w:rFonts w:eastAsia="Times New Roman" w:cs="Calibri"/>
                <w:sz w:val="22"/>
                <w:szCs w:val="22"/>
                <w:lang w:val="en-US" w:eastAsia="zh-CN"/>
              </w:rPr>
              <w:t>+</w:t>
            </w:r>
          </w:p>
          <w:p w14:paraId="0A3053AD" w14:textId="77777777" w:rsidR="003D579C" w:rsidRPr="00224DA6" w:rsidRDefault="00913773"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M</w:t>
            </w:r>
            <w:r w:rsidR="000A6921" w:rsidRPr="00224DA6">
              <w:rPr>
                <w:rFonts w:eastAsia="Times New Roman" w:cs="Calibri"/>
                <w:sz w:val="22"/>
                <w:szCs w:val="22"/>
                <w:lang w:val="en-US" w:eastAsia="zh-CN"/>
              </w:rPr>
              <w:t>inmaxdiff</w:t>
            </w:r>
            <w:r w:rsidRPr="00224DA6">
              <w:rPr>
                <w:rFonts w:eastAsia="Times New Roman" w:cs="Calibri"/>
                <w:sz w:val="22"/>
                <w:szCs w:val="22"/>
                <w:lang w:val="en-US" w:eastAsia="zh-CN"/>
              </w:rPr>
              <w:t>+</w:t>
            </w:r>
          </w:p>
          <w:p w14:paraId="31D7B553" w14:textId="4D712F4C" w:rsidR="000A6921" w:rsidRPr="00224DA6" w:rsidRDefault="000A6921" w:rsidP="00E17CA8">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eastAsia="Times New Roman" w:cs="Calibri"/>
                <w:sz w:val="22"/>
                <w:szCs w:val="22"/>
                <w:lang w:val="en-US" w:eastAsia="zh-CN"/>
              </w:rPr>
              <w:t>std</w:t>
            </w:r>
          </w:p>
        </w:tc>
      </w:tr>
      <w:tr w:rsidR="002F0093" w:rsidRPr="00224DA6" w14:paraId="7048D3E4" w14:textId="77777777" w:rsidTr="00224DA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EC755A" w14:textId="62987E65"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UtilityScore_mean</w:t>
            </w:r>
          </w:p>
        </w:tc>
        <w:tc>
          <w:tcPr>
            <w:tcW w:w="0" w:type="auto"/>
            <w:noWrap/>
            <w:hideMark/>
          </w:tcPr>
          <w:p w14:paraId="135EB213" w14:textId="78DFCD4D"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100</w:t>
            </w:r>
          </w:p>
        </w:tc>
        <w:tc>
          <w:tcPr>
            <w:tcW w:w="0" w:type="auto"/>
            <w:noWrap/>
            <w:hideMark/>
          </w:tcPr>
          <w:p w14:paraId="32E2351B" w14:textId="2B0F382B"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119</w:t>
            </w:r>
          </w:p>
        </w:tc>
        <w:tc>
          <w:tcPr>
            <w:tcW w:w="0" w:type="auto"/>
            <w:noWrap/>
            <w:hideMark/>
          </w:tcPr>
          <w:p w14:paraId="2B1C1B1C" w14:textId="1DD0829B"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b/>
                <w:sz w:val="22"/>
                <w:szCs w:val="22"/>
                <w:lang w:val="en-US" w:eastAsia="zh-CN"/>
              </w:rPr>
            </w:pPr>
            <w:r w:rsidRPr="00224DA6">
              <w:rPr>
                <w:rFonts w:cs="Calibri"/>
                <w:b/>
                <w:sz w:val="22"/>
                <w:szCs w:val="22"/>
              </w:rPr>
              <w:t>0</w:t>
            </w:r>
            <w:r w:rsidR="00315901" w:rsidRPr="00224DA6">
              <w:rPr>
                <w:rFonts w:cs="Calibri"/>
                <w:b/>
                <w:sz w:val="22"/>
                <w:szCs w:val="22"/>
              </w:rPr>
              <w:t>.</w:t>
            </w:r>
            <w:r w:rsidR="002F0093" w:rsidRPr="00224DA6">
              <w:rPr>
                <w:rFonts w:cs="Calibri"/>
                <w:b/>
                <w:sz w:val="22"/>
                <w:szCs w:val="22"/>
              </w:rPr>
              <w:t>127</w:t>
            </w:r>
          </w:p>
        </w:tc>
      </w:tr>
      <w:tr w:rsidR="002F0093" w:rsidRPr="00224DA6" w14:paraId="160866E0" w14:textId="77777777" w:rsidTr="00224DA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F5C00C" w14:textId="1C4C6EE4"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UtilityScore_std</w:t>
            </w:r>
          </w:p>
        </w:tc>
        <w:tc>
          <w:tcPr>
            <w:tcW w:w="0" w:type="auto"/>
            <w:noWrap/>
            <w:hideMark/>
          </w:tcPr>
          <w:p w14:paraId="52D56DB1" w14:textId="27746063"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30</w:t>
            </w:r>
          </w:p>
        </w:tc>
        <w:tc>
          <w:tcPr>
            <w:tcW w:w="0" w:type="auto"/>
            <w:noWrap/>
            <w:hideMark/>
          </w:tcPr>
          <w:p w14:paraId="60DDF744" w14:textId="153FE5D7"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29</w:t>
            </w:r>
          </w:p>
        </w:tc>
        <w:tc>
          <w:tcPr>
            <w:tcW w:w="0" w:type="auto"/>
            <w:noWrap/>
            <w:hideMark/>
          </w:tcPr>
          <w:p w14:paraId="3E63CEFC" w14:textId="5B1F56F9"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26</w:t>
            </w:r>
          </w:p>
        </w:tc>
      </w:tr>
      <w:tr w:rsidR="002F0093" w:rsidRPr="00224DA6" w14:paraId="4D82B63A" w14:textId="77777777" w:rsidTr="00224DA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5F643C" w14:textId="2A1FE56B"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F1Score_mean</w:t>
            </w:r>
          </w:p>
        </w:tc>
        <w:tc>
          <w:tcPr>
            <w:tcW w:w="0" w:type="auto"/>
            <w:noWrap/>
            <w:hideMark/>
          </w:tcPr>
          <w:p w14:paraId="759528DC" w14:textId="4849AA66"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92</w:t>
            </w:r>
          </w:p>
        </w:tc>
        <w:tc>
          <w:tcPr>
            <w:tcW w:w="0" w:type="auto"/>
            <w:noWrap/>
            <w:hideMark/>
          </w:tcPr>
          <w:p w14:paraId="764D82AB" w14:textId="1D8C62B1"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93</w:t>
            </w:r>
          </w:p>
        </w:tc>
        <w:tc>
          <w:tcPr>
            <w:tcW w:w="0" w:type="auto"/>
            <w:noWrap/>
            <w:hideMark/>
          </w:tcPr>
          <w:p w14:paraId="169AD8FA" w14:textId="41C67BB4"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96</w:t>
            </w:r>
          </w:p>
        </w:tc>
      </w:tr>
      <w:tr w:rsidR="002F0093" w:rsidRPr="00224DA6" w14:paraId="64658A7A" w14:textId="77777777" w:rsidTr="00224DA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95ACE2" w14:textId="37D54439"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F1Score_std</w:t>
            </w:r>
          </w:p>
        </w:tc>
        <w:tc>
          <w:tcPr>
            <w:tcW w:w="0" w:type="auto"/>
            <w:noWrap/>
            <w:hideMark/>
          </w:tcPr>
          <w:p w14:paraId="4B161D76" w14:textId="5650CE6A"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13</w:t>
            </w:r>
          </w:p>
        </w:tc>
        <w:tc>
          <w:tcPr>
            <w:tcW w:w="0" w:type="auto"/>
            <w:noWrap/>
            <w:hideMark/>
          </w:tcPr>
          <w:p w14:paraId="2A751D06" w14:textId="56DABEEF"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12</w:t>
            </w:r>
          </w:p>
        </w:tc>
        <w:tc>
          <w:tcPr>
            <w:tcW w:w="0" w:type="auto"/>
            <w:noWrap/>
            <w:hideMark/>
          </w:tcPr>
          <w:p w14:paraId="69E72AE5" w14:textId="2B4E0ACE"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11</w:t>
            </w:r>
          </w:p>
        </w:tc>
      </w:tr>
      <w:tr w:rsidR="00BF4039" w:rsidRPr="00224DA6" w14:paraId="13C07BA5" w14:textId="77777777" w:rsidTr="00224DA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E4AC1" w14:textId="20A6426F" w:rsidR="00BF4039" w:rsidRPr="00224DA6" w:rsidRDefault="00BF4039"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AUROC_mean</w:t>
            </w:r>
          </w:p>
        </w:tc>
        <w:tc>
          <w:tcPr>
            <w:tcW w:w="0" w:type="auto"/>
            <w:noWrap/>
            <w:hideMark/>
          </w:tcPr>
          <w:p w14:paraId="56069F2F" w14:textId="08B04B2A" w:rsidR="00BF4039"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c>
          <w:tcPr>
            <w:tcW w:w="0" w:type="auto"/>
            <w:noWrap/>
            <w:hideMark/>
          </w:tcPr>
          <w:p w14:paraId="5715BC71" w14:textId="32399F36" w:rsidR="00BF4039"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c>
          <w:tcPr>
            <w:tcW w:w="0" w:type="auto"/>
            <w:noWrap/>
            <w:hideMark/>
          </w:tcPr>
          <w:p w14:paraId="77EB2A3E" w14:textId="2585DC2E" w:rsidR="00BF4039"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r>
      <w:tr w:rsidR="00BF4039" w:rsidRPr="00224DA6" w14:paraId="79F015E6" w14:textId="77777777" w:rsidTr="00224DA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542ACD" w14:textId="7019AD1B" w:rsidR="00BF4039" w:rsidRPr="00224DA6" w:rsidRDefault="00BF4039"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AUPRC_mean</w:t>
            </w:r>
          </w:p>
        </w:tc>
        <w:tc>
          <w:tcPr>
            <w:tcW w:w="0" w:type="auto"/>
            <w:noWrap/>
            <w:hideMark/>
          </w:tcPr>
          <w:p w14:paraId="69FAEDB6" w14:textId="4C837AD8" w:rsidR="00BF4039"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c>
          <w:tcPr>
            <w:tcW w:w="0" w:type="auto"/>
            <w:noWrap/>
            <w:hideMark/>
          </w:tcPr>
          <w:p w14:paraId="5A7E46E4" w14:textId="5ABB4F07" w:rsidR="00BF4039"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c>
          <w:tcPr>
            <w:tcW w:w="0" w:type="auto"/>
            <w:noWrap/>
            <w:hideMark/>
          </w:tcPr>
          <w:p w14:paraId="3972889F" w14:textId="75E11F95" w:rsidR="00BF4039"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BF4039" w:rsidRPr="00224DA6">
              <w:rPr>
                <w:rFonts w:cs="Calibri"/>
                <w:sz w:val="22"/>
                <w:szCs w:val="22"/>
              </w:rPr>
              <w:t>000</w:t>
            </w:r>
          </w:p>
        </w:tc>
      </w:tr>
      <w:tr w:rsidR="002F0093" w:rsidRPr="00224DA6" w14:paraId="015AB89C" w14:textId="77777777" w:rsidTr="00224DA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85061A" w14:textId="31F99691"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Accuracy_mean</w:t>
            </w:r>
          </w:p>
        </w:tc>
        <w:tc>
          <w:tcPr>
            <w:tcW w:w="0" w:type="auto"/>
            <w:noWrap/>
            <w:hideMark/>
          </w:tcPr>
          <w:p w14:paraId="2C47DC80" w14:textId="16733BFE"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942</w:t>
            </w:r>
          </w:p>
        </w:tc>
        <w:tc>
          <w:tcPr>
            <w:tcW w:w="0" w:type="auto"/>
            <w:noWrap/>
            <w:hideMark/>
          </w:tcPr>
          <w:p w14:paraId="5BE2F829" w14:textId="4004855C"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926</w:t>
            </w:r>
          </w:p>
        </w:tc>
        <w:tc>
          <w:tcPr>
            <w:tcW w:w="0" w:type="auto"/>
            <w:noWrap/>
            <w:hideMark/>
          </w:tcPr>
          <w:p w14:paraId="2D5718AF" w14:textId="3AD9355A" w:rsidR="002F0093" w:rsidRPr="00224DA6"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927</w:t>
            </w:r>
          </w:p>
        </w:tc>
      </w:tr>
      <w:tr w:rsidR="002F0093" w:rsidRPr="00224DA6" w14:paraId="1ACD02D7" w14:textId="77777777" w:rsidTr="00224DA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68F3A5" w14:textId="018B7894"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Accuracy_std</w:t>
            </w:r>
          </w:p>
        </w:tc>
        <w:tc>
          <w:tcPr>
            <w:tcW w:w="0" w:type="auto"/>
            <w:noWrap/>
            <w:hideMark/>
          </w:tcPr>
          <w:p w14:paraId="2557B28C" w14:textId="767BA773"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07</w:t>
            </w:r>
          </w:p>
        </w:tc>
        <w:tc>
          <w:tcPr>
            <w:tcW w:w="0" w:type="auto"/>
            <w:noWrap/>
            <w:hideMark/>
          </w:tcPr>
          <w:p w14:paraId="30696D47" w14:textId="5B0C2B9E"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04</w:t>
            </w:r>
          </w:p>
        </w:tc>
        <w:tc>
          <w:tcPr>
            <w:tcW w:w="0" w:type="auto"/>
            <w:noWrap/>
            <w:hideMark/>
          </w:tcPr>
          <w:p w14:paraId="579218C4" w14:textId="73834ED5" w:rsidR="002F0093" w:rsidRPr="00224DA6"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0</w:t>
            </w:r>
            <w:r w:rsidR="00315901" w:rsidRPr="00224DA6">
              <w:rPr>
                <w:rFonts w:cs="Calibri"/>
                <w:sz w:val="22"/>
                <w:szCs w:val="22"/>
              </w:rPr>
              <w:t>.</w:t>
            </w:r>
            <w:r w:rsidR="002F0093" w:rsidRPr="00224DA6">
              <w:rPr>
                <w:rFonts w:cs="Calibri"/>
                <w:sz w:val="22"/>
                <w:szCs w:val="22"/>
              </w:rPr>
              <w:t>004</w:t>
            </w:r>
          </w:p>
        </w:tc>
      </w:tr>
      <w:tr w:rsidR="002F0093" w:rsidRPr="00224DA6" w14:paraId="7CC4AE26" w14:textId="77777777" w:rsidTr="00224DA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F2B5FE" w14:textId="5C7FF754" w:rsidR="002F0093" w:rsidRPr="00224DA6" w:rsidRDefault="002F0093" w:rsidP="002F2A8C">
            <w:pPr>
              <w:spacing w:after="0"/>
              <w:jc w:val="left"/>
              <w:rPr>
                <w:rFonts w:eastAsia="Times New Roman" w:cs="Calibri"/>
                <w:sz w:val="22"/>
                <w:szCs w:val="22"/>
                <w:lang w:val="en-US" w:eastAsia="zh-CN"/>
              </w:rPr>
            </w:pPr>
            <w:r w:rsidRPr="00224DA6">
              <w:rPr>
                <w:rFonts w:eastAsia="Times New Roman" w:cs="Calibri"/>
                <w:color w:val="000000"/>
                <w:sz w:val="22"/>
                <w:szCs w:val="22"/>
                <w:lang w:val="en-US" w:eastAsia="zh-CN"/>
              </w:rPr>
              <w:t>Baseline_mean</w:t>
            </w:r>
          </w:p>
        </w:tc>
        <w:tc>
          <w:tcPr>
            <w:tcW w:w="0" w:type="auto"/>
            <w:noWrap/>
            <w:hideMark/>
          </w:tcPr>
          <w:p w14:paraId="0B3C9A7B" w14:textId="78FC4EC5" w:rsidR="002F0093" w:rsidRPr="00224DA6" w:rsidRDefault="002F0093"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98</w:t>
            </w:r>
            <w:r w:rsidR="00315901" w:rsidRPr="00224DA6">
              <w:rPr>
                <w:rFonts w:cs="Calibri"/>
                <w:sz w:val="22"/>
                <w:szCs w:val="22"/>
              </w:rPr>
              <w:t>.</w:t>
            </w:r>
            <w:r w:rsidRPr="00224DA6">
              <w:rPr>
                <w:rFonts w:cs="Calibri"/>
                <w:sz w:val="22"/>
                <w:szCs w:val="22"/>
              </w:rPr>
              <w:t>200</w:t>
            </w:r>
          </w:p>
        </w:tc>
        <w:tc>
          <w:tcPr>
            <w:tcW w:w="0" w:type="auto"/>
            <w:noWrap/>
            <w:hideMark/>
          </w:tcPr>
          <w:p w14:paraId="2EFF25EB" w14:textId="3F5782E6" w:rsidR="002F0093" w:rsidRPr="00224DA6" w:rsidRDefault="002F0093"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98</w:t>
            </w:r>
            <w:r w:rsidR="00315901" w:rsidRPr="00224DA6">
              <w:rPr>
                <w:rFonts w:cs="Calibri"/>
                <w:sz w:val="22"/>
                <w:szCs w:val="22"/>
              </w:rPr>
              <w:t>.</w:t>
            </w:r>
            <w:r w:rsidRPr="00224DA6">
              <w:rPr>
                <w:rFonts w:cs="Calibri"/>
                <w:sz w:val="22"/>
                <w:szCs w:val="22"/>
              </w:rPr>
              <w:t>200</w:t>
            </w:r>
          </w:p>
        </w:tc>
        <w:tc>
          <w:tcPr>
            <w:tcW w:w="0" w:type="auto"/>
            <w:noWrap/>
            <w:hideMark/>
          </w:tcPr>
          <w:p w14:paraId="0D5E7BEB" w14:textId="52D9CEB5" w:rsidR="002F0093" w:rsidRPr="00224DA6" w:rsidRDefault="002F0093"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lang w:val="en-US" w:eastAsia="zh-CN"/>
              </w:rPr>
            </w:pPr>
            <w:r w:rsidRPr="00224DA6">
              <w:rPr>
                <w:rFonts w:cs="Calibri"/>
                <w:sz w:val="22"/>
                <w:szCs w:val="22"/>
              </w:rPr>
              <w:t>98</w:t>
            </w:r>
            <w:r w:rsidR="00315901" w:rsidRPr="00224DA6">
              <w:rPr>
                <w:rFonts w:cs="Calibri"/>
                <w:sz w:val="22"/>
                <w:szCs w:val="22"/>
              </w:rPr>
              <w:t>.</w:t>
            </w:r>
            <w:r w:rsidRPr="00224DA6">
              <w:rPr>
                <w:rFonts w:cs="Calibri"/>
                <w:sz w:val="22"/>
                <w:szCs w:val="22"/>
              </w:rPr>
              <w:t>200</w:t>
            </w:r>
          </w:p>
        </w:tc>
      </w:tr>
    </w:tbl>
    <w:p w14:paraId="6D2EC506" w14:textId="29C7D669" w:rsidR="00542CBB" w:rsidRDefault="00542CBB" w:rsidP="00542CBB"/>
    <w:p w14:paraId="120A681D" w14:textId="586D4D93" w:rsidR="00DF01CF" w:rsidRDefault="007253EE" w:rsidP="005A147A">
      <w:r>
        <w:t>Therefore,</w:t>
      </w:r>
      <w:r w:rsidR="00CA00BC">
        <w:t xml:space="preserve"> the best </w:t>
      </w:r>
      <w:r w:rsidR="00CA00BC" w:rsidRPr="007D1FEA">
        <w:t>UtilityScore_mean</w:t>
      </w:r>
      <w:r w:rsidR="00CA00BC">
        <w:t xml:space="preserve"> </w:t>
      </w:r>
      <w:r w:rsidR="0097782D">
        <w:t>currently</w:t>
      </w:r>
      <w:r w:rsidR="00522E86">
        <w:t xml:space="preserve"> </w:t>
      </w:r>
      <w:r w:rsidR="0097782D">
        <w:t>was</w:t>
      </w:r>
      <w:r w:rsidR="00522E86">
        <w:t xml:space="preserve"> 0</w:t>
      </w:r>
      <w:r w:rsidR="0043314C">
        <w:t>.</w:t>
      </w:r>
      <w:r w:rsidR="00522E86">
        <w:t xml:space="preserve">127. </w:t>
      </w:r>
      <w:r w:rsidR="001F28B3">
        <w:t xml:space="preserve">From the former results, </w:t>
      </w:r>
      <w:r w:rsidR="005904DA">
        <w:br/>
      </w:r>
      <w:r w:rsidR="001F28B3">
        <w:t xml:space="preserve">the performance of the “Drop columns &gt; 91%” and “Drop columns &gt; 92%” tests </w:t>
      </w:r>
      <w:r w:rsidR="0097782D">
        <w:t>were</w:t>
      </w:r>
      <w:r w:rsidR="001F28B3">
        <w:t xml:space="preserve"> always nearly the same. </w:t>
      </w:r>
      <w:r w:rsidR="00DA3C78">
        <w:t>However, the Std attribute</w:t>
      </w:r>
      <w:r w:rsidR="007B59BD">
        <w:t xml:space="preserve"> show</w:t>
      </w:r>
      <w:r w:rsidR="004242A0">
        <w:t>ed</w:t>
      </w:r>
      <w:r w:rsidR="007B59BD">
        <w:t xml:space="preserve"> </w:t>
      </w:r>
      <w:r w:rsidR="00947794">
        <w:t xml:space="preserve">a </w:t>
      </w:r>
      <w:r w:rsidR="007B59BD">
        <w:t xml:space="preserve">more </w:t>
      </w:r>
      <w:r w:rsidR="003507AB">
        <w:t>positive influence</w:t>
      </w:r>
      <w:r w:rsidR="007B59BD">
        <w:t xml:space="preserve"> </w:t>
      </w:r>
      <w:r w:rsidR="003507AB">
        <w:t>for</w:t>
      </w:r>
      <w:r w:rsidR="007B59BD">
        <w:t xml:space="preserve"> the</w:t>
      </w:r>
      <w:r w:rsidR="003507AB">
        <w:t xml:space="preserve"> </w:t>
      </w:r>
      <w:r w:rsidR="0052112C">
        <w:t>“Drop columns &gt; 92%”</w:t>
      </w:r>
      <w:r w:rsidR="003507AB">
        <w:t xml:space="preserve"> test. </w:t>
      </w:r>
      <w:r w:rsidR="00947794">
        <w:t xml:space="preserve">This is the best </w:t>
      </w:r>
      <w:r w:rsidR="00947794" w:rsidRPr="007D1FEA">
        <w:t>UtilityScore_mean</w:t>
      </w:r>
      <w:r w:rsidR="00033D10">
        <w:t xml:space="preserve"> </w:t>
      </w:r>
      <w:r w:rsidR="00572E98">
        <w:t xml:space="preserve">that </w:t>
      </w:r>
      <w:r w:rsidR="004739C0">
        <w:t>was</w:t>
      </w:r>
      <w:r w:rsidR="00572E98">
        <w:t xml:space="preserve"> </w:t>
      </w:r>
      <w:r w:rsidR="00033D10">
        <w:t xml:space="preserve">achieved in this paper. </w:t>
      </w:r>
      <w:r w:rsidR="005904DA">
        <w:br/>
      </w:r>
      <w:r w:rsidR="00033D10">
        <w:t xml:space="preserve">Below </w:t>
      </w:r>
      <w:r w:rsidR="000819FA">
        <w:t xml:space="preserve">is the </w:t>
      </w:r>
      <w:r w:rsidR="005A7F9D">
        <w:t>result for each fold</w:t>
      </w:r>
      <w:r w:rsidR="007D5922">
        <w:t xml:space="preserve"> of th</w:t>
      </w:r>
      <w:r w:rsidR="00304920">
        <w:t>at</w:t>
      </w:r>
      <w:r w:rsidR="007D5922">
        <w:t xml:space="preserve"> </w:t>
      </w:r>
      <w:r w:rsidR="008201BA">
        <w:t xml:space="preserve">experiment </w:t>
      </w:r>
      <w:r w:rsidR="00A46241">
        <w:t>that</w:t>
      </w:r>
      <w:r w:rsidR="008201BA">
        <w:t xml:space="preserve"> achieved the best result.</w:t>
      </w:r>
    </w:p>
    <w:p w14:paraId="52CEEFB7" w14:textId="5FD8E5F4" w:rsidR="00B95891" w:rsidRDefault="00B95891" w:rsidP="00822A9B">
      <w:pPr>
        <w:pStyle w:val="Caption"/>
        <w:keepNext/>
        <w:jc w:val="center"/>
      </w:pPr>
      <w:bookmarkStart w:id="428" w:name="_Ref70451447"/>
      <w:bookmarkStart w:id="429" w:name="_Toc70928400"/>
      <w:bookmarkStart w:id="430" w:name="_Toc72138040"/>
      <w:r>
        <w:t xml:space="preserve">Table </w:t>
      </w:r>
      <w:r>
        <w:fldChar w:fldCharType="begin"/>
      </w:r>
      <w:r>
        <w:instrText xml:space="preserve"> SEQ Table \* ARABIC </w:instrText>
      </w:r>
      <w:r>
        <w:fldChar w:fldCharType="separate"/>
      </w:r>
      <w:r w:rsidR="00B26196">
        <w:rPr>
          <w:noProof/>
        </w:rPr>
        <w:t>34</w:t>
      </w:r>
      <w:r>
        <w:fldChar w:fldCharType="end"/>
      </w:r>
      <w:bookmarkEnd w:id="428"/>
      <w:r>
        <w:t xml:space="preserve">: </w:t>
      </w:r>
      <w:r w:rsidRPr="0000365A">
        <w:t>Results for each fold of the best result</w:t>
      </w:r>
      <w:bookmarkEnd w:id="429"/>
      <w:bookmarkEnd w:id="430"/>
    </w:p>
    <w:tbl>
      <w:tblPr>
        <w:tblStyle w:val="thesistable"/>
        <w:tblW w:w="0" w:type="auto"/>
        <w:jc w:val="center"/>
        <w:tblLook w:val="04A0" w:firstRow="1" w:lastRow="0" w:firstColumn="1" w:lastColumn="0" w:noHBand="0" w:noVBand="1"/>
      </w:tblPr>
      <w:tblGrid>
        <w:gridCol w:w="1332"/>
        <w:gridCol w:w="830"/>
        <w:gridCol w:w="830"/>
        <w:gridCol w:w="830"/>
        <w:gridCol w:w="830"/>
        <w:gridCol w:w="830"/>
      </w:tblGrid>
      <w:tr w:rsidR="00EE2D8C" w:rsidRPr="00BF4039" w14:paraId="5C2E585E" w14:textId="77777777" w:rsidTr="0099552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E33F1EA" w14:textId="615EC13F" w:rsidR="00BF4039" w:rsidRPr="00BF4039" w:rsidRDefault="00EE2D8C" w:rsidP="00BF4039">
            <w:pPr>
              <w:spacing w:after="0"/>
              <w:jc w:val="left"/>
              <w:rPr>
                <w:rFonts w:eastAsia="Times New Roman" w:cs="Calibri"/>
                <w:color w:val="000000"/>
                <w:sz w:val="22"/>
                <w:szCs w:val="22"/>
                <w:lang w:val="en-US" w:eastAsia="zh-CN"/>
              </w:rPr>
            </w:pPr>
            <w:r>
              <w:rPr>
                <w:rFonts w:eastAsia="Times New Roman" w:cs="Calibri"/>
                <w:color w:val="000000"/>
                <w:sz w:val="22"/>
                <w:szCs w:val="22"/>
                <w:lang w:val="en-US" w:eastAsia="zh-CN"/>
              </w:rPr>
              <w:t>Fold</w:t>
            </w:r>
          </w:p>
        </w:tc>
        <w:tc>
          <w:tcPr>
            <w:tcW w:w="0" w:type="auto"/>
            <w:noWrap/>
          </w:tcPr>
          <w:p w14:paraId="09D4911A" w14:textId="3E4F9BFB" w:rsidR="00BF4039" w:rsidRPr="00BF4039" w:rsidRDefault="00EE2D8C" w:rsidP="00EE2D8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1</w:t>
            </w:r>
          </w:p>
        </w:tc>
        <w:tc>
          <w:tcPr>
            <w:tcW w:w="0" w:type="auto"/>
            <w:noWrap/>
          </w:tcPr>
          <w:p w14:paraId="3ACF45EC" w14:textId="0F1FCF18" w:rsidR="00BF4039" w:rsidRPr="00BF4039" w:rsidRDefault="00EE2D8C" w:rsidP="00EE2D8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2</w:t>
            </w:r>
          </w:p>
        </w:tc>
        <w:tc>
          <w:tcPr>
            <w:tcW w:w="0" w:type="auto"/>
            <w:noWrap/>
          </w:tcPr>
          <w:p w14:paraId="3CBA4068" w14:textId="52587634" w:rsidR="00BF4039" w:rsidRPr="00BF4039" w:rsidRDefault="00EE2D8C" w:rsidP="00EE2D8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3</w:t>
            </w:r>
          </w:p>
        </w:tc>
        <w:tc>
          <w:tcPr>
            <w:tcW w:w="0" w:type="auto"/>
            <w:noWrap/>
          </w:tcPr>
          <w:p w14:paraId="5045AF2C" w14:textId="26BB825B" w:rsidR="00BF4039" w:rsidRPr="00BF4039" w:rsidRDefault="00EE2D8C" w:rsidP="00EE2D8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4</w:t>
            </w:r>
          </w:p>
        </w:tc>
        <w:tc>
          <w:tcPr>
            <w:tcW w:w="0" w:type="auto"/>
            <w:noWrap/>
          </w:tcPr>
          <w:p w14:paraId="1C5DF936" w14:textId="0284B242" w:rsidR="00BF4039" w:rsidRPr="00BF4039" w:rsidRDefault="00EE2D8C" w:rsidP="00EE2D8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5</w:t>
            </w:r>
          </w:p>
        </w:tc>
      </w:tr>
      <w:tr w:rsidR="00EE2D8C" w:rsidRPr="00BF4039" w14:paraId="5D477999" w14:textId="77777777" w:rsidTr="009955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1CD6F43" w14:textId="5BF633DD"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Utility S</w:t>
            </w:r>
            <w:r w:rsidR="00D05574">
              <w:rPr>
                <w:rFonts w:eastAsia="Times New Roman" w:cs="Calibri"/>
                <w:color w:val="000000"/>
                <w:sz w:val="22"/>
                <w:szCs w:val="22"/>
                <w:lang w:val="en-US" w:eastAsia="zh-CN"/>
              </w:rPr>
              <w:t>c</w:t>
            </w:r>
            <w:r w:rsidRPr="00BF4039">
              <w:rPr>
                <w:rFonts w:eastAsia="Times New Roman" w:cs="Calibri"/>
                <w:color w:val="000000"/>
                <w:sz w:val="22"/>
                <w:szCs w:val="22"/>
                <w:lang w:val="en-US" w:eastAsia="zh-CN"/>
              </w:rPr>
              <w:t>ore</w:t>
            </w:r>
          </w:p>
        </w:tc>
        <w:tc>
          <w:tcPr>
            <w:tcW w:w="0" w:type="auto"/>
            <w:noWrap/>
          </w:tcPr>
          <w:p w14:paraId="1132158A" w14:textId="735BD007"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00</w:t>
            </w:r>
          </w:p>
        </w:tc>
        <w:tc>
          <w:tcPr>
            <w:tcW w:w="0" w:type="auto"/>
            <w:noWrap/>
          </w:tcPr>
          <w:p w14:paraId="49710B73" w14:textId="0D650329"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04</w:t>
            </w:r>
          </w:p>
        </w:tc>
        <w:tc>
          <w:tcPr>
            <w:tcW w:w="0" w:type="auto"/>
            <w:noWrap/>
          </w:tcPr>
          <w:p w14:paraId="10D11D16" w14:textId="101CD19C"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72</w:t>
            </w:r>
          </w:p>
        </w:tc>
        <w:tc>
          <w:tcPr>
            <w:tcW w:w="0" w:type="auto"/>
            <w:noWrap/>
          </w:tcPr>
          <w:p w14:paraId="41559475" w14:textId="31B63693"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22</w:t>
            </w:r>
          </w:p>
        </w:tc>
        <w:tc>
          <w:tcPr>
            <w:tcW w:w="0" w:type="auto"/>
            <w:noWrap/>
          </w:tcPr>
          <w:p w14:paraId="0B2D2094" w14:textId="7D247309"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39</w:t>
            </w:r>
          </w:p>
        </w:tc>
      </w:tr>
      <w:tr w:rsidR="00D05574" w:rsidRPr="00BF4039" w14:paraId="19FA89D5" w14:textId="77777777" w:rsidTr="0099552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01007C" w14:textId="77777777"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F1Score</w:t>
            </w:r>
          </w:p>
        </w:tc>
        <w:tc>
          <w:tcPr>
            <w:tcW w:w="0" w:type="auto"/>
            <w:noWrap/>
            <w:hideMark/>
          </w:tcPr>
          <w:p w14:paraId="367C9C4B" w14:textId="076F9AF3"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85</w:t>
            </w:r>
          </w:p>
        </w:tc>
        <w:tc>
          <w:tcPr>
            <w:tcW w:w="0" w:type="auto"/>
            <w:noWrap/>
            <w:hideMark/>
          </w:tcPr>
          <w:p w14:paraId="6584BDD7" w14:textId="68B5245E"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88</w:t>
            </w:r>
          </w:p>
        </w:tc>
        <w:tc>
          <w:tcPr>
            <w:tcW w:w="0" w:type="auto"/>
            <w:noWrap/>
            <w:hideMark/>
          </w:tcPr>
          <w:p w14:paraId="3073BDB8" w14:textId="452565D6"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13</w:t>
            </w:r>
          </w:p>
        </w:tc>
        <w:tc>
          <w:tcPr>
            <w:tcW w:w="0" w:type="auto"/>
            <w:noWrap/>
            <w:hideMark/>
          </w:tcPr>
          <w:p w14:paraId="634202CD" w14:textId="653B5DB2"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92</w:t>
            </w:r>
          </w:p>
        </w:tc>
        <w:tc>
          <w:tcPr>
            <w:tcW w:w="0" w:type="auto"/>
            <w:noWrap/>
            <w:hideMark/>
          </w:tcPr>
          <w:p w14:paraId="76724CD5" w14:textId="0DA6DFDC"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104</w:t>
            </w:r>
          </w:p>
        </w:tc>
      </w:tr>
      <w:tr w:rsidR="00EE2D8C" w:rsidRPr="00BF4039" w14:paraId="39BF4B7A" w14:textId="77777777" w:rsidTr="009955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866CFF" w14:textId="77777777"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Accuracy</w:t>
            </w:r>
          </w:p>
        </w:tc>
        <w:tc>
          <w:tcPr>
            <w:tcW w:w="0" w:type="auto"/>
            <w:noWrap/>
            <w:hideMark/>
          </w:tcPr>
          <w:p w14:paraId="2F104A74" w14:textId="0E304B8F"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925</w:t>
            </w:r>
          </w:p>
        </w:tc>
        <w:tc>
          <w:tcPr>
            <w:tcW w:w="0" w:type="auto"/>
            <w:noWrap/>
            <w:hideMark/>
          </w:tcPr>
          <w:p w14:paraId="1F05197C" w14:textId="45ECDBB4"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929</w:t>
            </w:r>
          </w:p>
        </w:tc>
        <w:tc>
          <w:tcPr>
            <w:tcW w:w="0" w:type="auto"/>
            <w:noWrap/>
            <w:hideMark/>
          </w:tcPr>
          <w:p w14:paraId="21AF7F9E" w14:textId="0B4CC5B2"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925</w:t>
            </w:r>
          </w:p>
        </w:tc>
        <w:tc>
          <w:tcPr>
            <w:tcW w:w="0" w:type="auto"/>
            <w:noWrap/>
            <w:hideMark/>
          </w:tcPr>
          <w:p w14:paraId="64BF9482" w14:textId="5920FAB2"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921</w:t>
            </w:r>
          </w:p>
        </w:tc>
        <w:tc>
          <w:tcPr>
            <w:tcW w:w="0" w:type="auto"/>
            <w:noWrap/>
            <w:hideMark/>
          </w:tcPr>
          <w:p w14:paraId="24B11D57" w14:textId="3287FF80"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932</w:t>
            </w:r>
          </w:p>
        </w:tc>
      </w:tr>
      <w:tr w:rsidR="00D05574" w:rsidRPr="00BF4039" w14:paraId="27CAE1F6" w14:textId="77777777" w:rsidTr="0099552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BF5BFC" w14:textId="77777777"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AUROC</w:t>
            </w:r>
          </w:p>
        </w:tc>
        <w:tc>
          <w:tcPr>
            <w:tcW w:w="0" w:type="auto"/>
            <w:noWrap/>
            <w:hideMark/>
          </w:tcPr>
          <w:p w14:paraId="1A38DC7E" w14:textId="0767EECA"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126F90B0" w14:textId="759F59F9"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5D0E6B47" w14:textId="598F5C9B"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0D367D9B" w14:textId="21C01F87"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7E7D4B9E" w14:textId="51DE84B6" w:rsidR="00EE2D8C" w:rsidRPr="00BF4039" w:rsidRDefault="00BE64AA"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r>
      <w:tr w:rsidR="00EE2D8C" w:rsidRPr="00BF4039" w14:paraId="6888C4E5" w14:textId="77777777" w:rsidTr="009955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4B740F" w14:textId="77777777"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AUPRC</w:t>
            </w:r>
          </w:p>
        </w:tc>
        <w:tc>
          <w:tcPr>
            <w:tcW w:w="0" w:type="auto"/>
            <w:noWrap/>
            <w:hideMark/>
          </w:tcPr>
          <w:p w14:paraId="42B0272F" w14:textId="792F282C"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7ADC17B4" w14:textId="26EC3339"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6886483A" w14:textId="19EBED4A"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028DD262" w14:textId="56167069"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c>
          <w:tcPr>
            <w:tcW w:w="0" w:type="auto"/>
            <w:noWrap/>
            <w:hideMark/>
          </w:tcPr>
          <w:p w14:paraId="15CCB001" w14:textId="6E679F08" w:rsidR="00EE2D8C" w:rsidRPr="00BF4039" w:rsidRDefault="00BE64AA" w:rsidP="00224DA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lang w:val="en-US" w:eastAsia="zh-CN"/>
              </w:rPr>
            </w:pPr>
            <w:r>
              <w:rPr>
                <w:rFonts w:eastAsia="Times New Roman" w:cs="Calibri"/>
                <w:color w:val="000000"/>
                <w:sz w:val="22"/>
                <w:szCs w:val="22"/>
                <w:lang w:val="en-US" w:eastAsia="zh-CN"/>
              </w:rPr>
              <w:t>0</w:t>
            </w:r>
            <w:r w:rsidR="00315901">
              <w:rPr>
                <w:rFonts w:eastAsia="Times New Roman" w:cs="Calibri"/>
                <w:color w:val="000000"/>
                <w:sz w:val="22"/>
                <w:szCs w:val="22"/>
                <w:lang w:val="en-US" w:eastAsia="zh-CN"/>
              </w:rPr>
              <w:t>.</w:t>
            </w:r>
            <w:r w:rsidR="00EE2D8C" w:rsidRPr="00BF4039">
              <w:rPr>
                <w:rFonts w:eastAsia="Times New Roman" w:cs="Calibri"/>
                <w:color w:val="000000"/>
                <w:sz w:val="22"/>
                <w:szCs w:val="22"/>
                <w:lang w:val="en-US" w:eastAsia="zh-CN"/>
              </w:rPr>
              <w:t>000</w:t>
            </w:r>
          </w:p>
        </w:tc>
      </w:tr>
      <w:tr w:rsidR="00D05574" w:rsidRPr="00BF4039" w14:paraId="3DC9EF89" w14:textId="77777777" w:rsidTr="0099552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F66E50" w14:textId="77777777" w:rsidR="00EE2D8C" w:rsidRPr="00BF4039" w:rsidRDefault="00EE2D8C" w:rsidP="00EE2D8C">
            <w:pPr>
              <w:spacing w:after="0"/>
              <w:jc w:val="left"/>
              <w:rPr>
                <w:rFonts w:eastAsia="Times New Roman" w:cs="Calibri"/>
                <w:color w:val="000000"/>
                <w:sz w:val="22"/>
                <w:szCs w:val="22"/>
                <w:lang w:val="en-US" w:eastAsia="zh-CN"/>
              </w:rPr>
            </w:pPr>
            <w:r w:rsidRPr="00BF4039">
              <w:rPr>
                <w:rFonts w:eastAsia="Times New Roman" w:cs="Calibri"/>
                <w:color w:val="000000"/>
                <w:sz w:val="22"/>
                <w:szCs w:val="22"/>
                <w:lang w:val="en-US" w:eastAsia="zh-CN"/>
              </w:rPr>
              <w:t>Baseline</w:t>
            </w:r>
          </w:p>
        </w:tc>
        <w:tc>
          <w:tcPr>
            <w:tcW w:w="0" w:type="auto"/>
            <w:noWrap/>
            <w:hideMark/>
          </w:tcPr>
          <w:p w14:paraId="45F2ED32" w14:textId="585166F6" w:rsidR="00EE2D8C" w:rsidRPr="00BF4039" w:rsidRDefault="00EE2D8C"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BF4039">
              <w:rPr>
                <w:rFonts w:eastAsia="Times New Roman" w:cs="Calibri"/>
                <w:sz w:val="22"/>
                <w:szCs w:val="22"/>
                <w:lang w:val="en-US" w:eastAsia="zh-CN"/>
              </w:rPr>
              <w:t>98</w:t>
            </w:r>
            <w:r w:rsidR="00315901">
              <w:rPr>
                <w:rFonts w:eastAsia="Times New Roman" w:cs="Calibri"/>
                <w:sz w:val="22"/>
                <w:szCs w:val="22"/>
                <w:lang w:val="en-US" w:eastAsia="zh-CN"/>
              </w:rPr>
              <w:t>.</w:t>
            </w:r>
            <w:r w:rsidRPr="00BF4039">
              <w:rPr>
                <w:rFonts w:eastAsia="Times New Roman" w:cs="Calibri"/>
                <w:sz w:val="22"/>
                <w:szCs w:val="22"/>
                <w:lang w:val="en-US" w:eastAsia="zh-CN"/>
              </w:rPr>
              <w:t>200</w:t>
            </w:r>
          </w:p>
        </w:tc>
        <w:tc>
          <w:tcPr>
            <w:tcW w:w="0" w:type="auto"/>
            <w:noWrap/>
            <w:hideMark/>
          </w:tcPr>
          <w:p w14:paraId="138273DA" w14:textId="6679FFF3" w:rsidR="00EE2D8C" w:rsidRPr="00BF4039" w:rsidRDefault="00EE2D8C"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BF4039">
              <w:rPr>
                <w:rFonts w:eastAsia="Times New Roman" w:cs="Calibri"/>
                <w:sz w:val="22"/>
                <w:szCs w:val="22"/>
                <w:lang w:val="en-US" w:eastAsia="zh-CN"/>
              </w:rPr>
              <w:t>98</w:t>
            </w:r>
            <w:r w:rsidR="00315901">
              <w:rPr>
                <w:rFonts w:eastAsia="Times New Roman" w:cs="Calibri"/>
                <w:sz w:val="22"/>
                <w:szCs w:val="22"/>
                <w:lang w:val="en-US" w:eastAsia="zh-CN"/>
              </w:rPr>
              <w:t>.</w:t>
            </w:r>
            <w:r w:rsidRPr="00BF4039">
              <w:rPr>
                <w:rFonts w:eastAsia="Times New Roman" w:cs="Calibri"/>
                <w:sz w:val="22"/>
                <w:szCs w:val="22"/>
                <w:lang w:val="en-US" w:eastAsia="zh-CN"/>
              </w:rPr>
              <w:t>200</w:t>
            </w:r>
          </w:p>
        </w:tc>
        <w:tc>
          <w:tcPr>
            <w:tcW w:w="0" w:type="auto"/>
            <w:noWrap/>
            <w:hideMark/>
          </w:tcPr>
          <w:p w14:paraId="0EA34020" w14:textId="19BB5AC8" w:rsidR="00EE2D8C" w:rsidRPr="00BF4039" w:rsidRDefault="00EE2D8C"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BF4039">
              <w:rPr>
                <w:rFonts w:eastAsia="Times New Roman" w:cs="Calibri"/>
                <w:sz w:val="22"/>
                <w:szCs w:val="22"/>
                <w:lang w:val="en-US" w:eastAsia="zh-CN"/>
              </w:rPr>
              <w:t>98</w:t>
            </w:r>
            <w:r w:rsidR="00315901">
              <w:rPr>
                <w:rFonts w:eastAsia="Times New Roman" w:cs="Calibri"/>
                <w:sz w:val="22"/>
                <w:szCs w:val="22"/>
                <w:lang w:val="en-US" w:eastAsia="zh-CN"/>
              </w:rPr>
              <w:t>.</w:t>
            </w:r>
            <w:r w:rsidRPr="00BF4039">
              <w:rPr>
                <w:rFonts w:eastAsia="Times New Roman" w:cs="Calibri"/>
                <w:sz w:val="22"/>
                <w:szCs w:val="22"/>
                <w:lang w:val="en-US" w:eastAsia="zh-CN"/>
              </w:rPr>
              <w:t>200</w:t>
            </w:r>
          </w:p>
        </w:tc>
        <w:tc>
          <w:tcPr>
            <w:tcW w:w="0" w:type="auto"/>
            <w:noWrap/>
            <w:hideMark/>
          </w:tcPr>
          <w:p w14:paraId="27DFBB82" w14:textId="7BA304A4" w:rsidR="00EE2D8C" w:rsidRPr="00BF4039" w:rsidRDefault="00EE2D8C"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BF4039">
              <w:rPr>
                <w:rFonts w:eastAsia="Times New Roman" w:cs="Calibri"/>
                <w:sz w:val="22"/>
                <w:szCs w:val="22"/>
                <w:lang w:val="en-US" w:eastAsia="zh-CN"/>
              </w:rPr>
              <w:t>98</w:t>
            </w:r>
            <w:r w:rsidR="00315901">
              <w:rPr>
                <w:rFonts w:eastAsia="Times New Roman" w:cs="Calibri"/>
                <w:sz w:val="22"/>
                <w:szCs w:val="22"/>
                <w:lang w:val="en-US" w:eastAsia="zh-CN"/>
              </w:rPr>
              <w:t>.</w:t>
            </w:r>
            <w:r w:rsidRPr="00BF4039">
              <w:rPr>
                <w:rFonts w:eastAsia="Times New Roman" w:cs="Calibri"/>
                <w:sz w:val="22"/>
                <w:szCs w:val="22"/>
                <w:lang w:val="en-US" w:eastAsia="zh-CN"/>
              </w:rPr>
              <w:t>200</w:t>
            </w:r>
          </w:p>
        </w:tc>
        <w:tc>
          <w:tcPr>
            <w:tcW w:w="0" w:type="auto"/>
            <w:noWrap/>
            <w:hideMark/>
          </w:tcPr>
          <w:p w14:paraId="4D292053" w14:textId="71E9342E" w:rsidR="00EE2D8C" w:rsidRPr="00BF4039" w:rsidRDefault="00EE2D8C" w:rsidP="00224DA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lang w:val="en-US" w:eastAsia="zh-CN"/>
              </w:rPr>
            </w:pPr>
            <w:r w:rsidRPr="00BF4039">
              <w:rPr>
                <w:rFonts w:eastAsia="Times New Roman" w:cs="Calibri"/>
                <w:sz w:val="22"/>
                <w:szCs w:val="22"/>
                <w:lang w:val="en-US" w:eastAsia="zh-CN"/>
              </w:rPr>
              <w:t>98</w:t>
            </w:r>
            <w:r w:rsidR="00315901">
              <w:rPr>
                <w:rFonts w:eastAsia="Times New Roman" w:cs="Calibri"/>
                <w:sz w:val="22"/>
                <w:szCs w:val="22"/>
                <w:lang w:val="en-US" w:eastAsia="zh-CN"/>
              </w:rPr>
              <w:t>.</w:t>
            </w:r>
            <w:r w:rsidRPr="00BF4039">
              <w:rPr>
                <w:rFonts w:eastAsia="Times New Roman" w:cs="Calibri"/>
                <w:sz w:val="22"/>
                <w:szCs w:val="22"/>
                <w:lang w:val="en-US" w:eastAsia="zh-CN"/>
              </w:rPr>
              <w:t>200</w:t>
            </w:r>
          </w:p>
        </w:tc>
      </w:tr>
    </w:tbl>
    <w:p w14:paraId="5BB8B8D8" w14:textId="77777777" w:rsidR="00BF4039" w:rsidRDefault="00BF4039" w:rsidP="00542CBB"/>
    <w:p w14:paraId="1F7485F2" w14:textId="0EB5B8FE" w:rsidR="009847DA" w:rsidRDefault="008235C9" w:rsidP="005A147A">
      <w:r>
        <w:t xml:space="preserve">In conclusion, </w:t>
      </w:r>
      <w:r w:rsidR="00117112">
        <w:t xml:space="preserve">adding </w:t>
      </w:r>
      <w:r w:rsidR="002072F6">
        <w:t>Min, Max, Minmaxdiff, and Std attributes</w:t>
      </w:r>
      <w:r w:rsidR="00016241">
        <w:t xml:space="preserve"> from the sliding window method is helpful for the </w:t>
      </w:r>
      <w:r w:rsidR="008350DC">
        <w:t>algorithm.</w:t>
      </w:r>
    </w:p>
    <w:p w14:paraId="6197AC23" w14:textId="77777777" w:rsidR="00ED5A12" w:rsidRDefault="00ED5A12">
      <w:pPr>
        <w:spacing w:after="0"/>
        <w:jc w:val="left"/>
      </w:pPr>
      <w:r>
        <w:br w:type="page"/>
      </w:r>
    </w:p>
    <w:p w14:paraId="4B57DB5C" w14:textId="65669FA0" w:rsidR="009847DA" w:rsidRPr="004D713C" w:rsidRDefault="009847DA" w:rsidP="00873A05">
      <w:pPr>
        <w:pStyle w:val="Heading1"/>
      </w:pPr>
      <w:bookmarkStart w:id="431" w:name="_Toc67574644"/>
      <w:bookmarkStart w:id="432" w:name="_Toc67578926"/>
      <w:bookmarkStart w:id="433" w:name="_Toc72176249"/>
      <w:r w:rsidRPr="00100746">
        <w:lastRenderedPageBreak/>
        <w:t>Discussion</w:t>
      </w:r>
      <w:bookmarkEnd w:id="431"/>
      <w:bookmarkEnd w:id="432"/>
      <w:bookmarkEnd w:id="433"/>
    </w:p>
    <w:p w14:paraId="09F26DF3" w14:textId="77777777" w:rsidR="00DF01CF" w:rsidRDefault="009847DA" w:rsidP="009847DA">
      <w:pPr>
        <w:pStyle w:val="Heading2"/>
      </w:pPr>
      <w:bookmarkStart w:id="434" w:name="_Toc67574645"/>
      <w:bookmarkStart w:id="435" w:name="_Toc67578927"/>
      <w:bookmarkStart w:id="436" w:name="_Toc72176250"/>
      <w:r w:rsidRPr="00100746">
        <w:t>Reflection on missing data imputation</w:t>
      </w:r>
      <w:bookmarkEnd w:id="434"/>
      <w:bookmarkEnd w:id="435"/>
      <w:r w:rsidR="000C5F1D">
        <w:t xml:space="preserve"> experiments</w:t>
      </w:r>
      <w:bookmarkEnd w:id="436"/>
    </w:p>
    <w:p w14:paraId="7D2074F0" w14:textId="07762BBC" w:rsidR="004D713C" w:rsidRDefault="004D713C" w:rsidP="001C1CFE">
      <w:r>
        <w:t>For the executed experiments, the first conclusion that can be taken is regarding the KNN filling missing data method. This filling method achieves the highest performance for the smaller data sets. Thus, it achieves a utility score of 0.2755 and 0.1523 respectively for the</w:t>
      </w:r>
      <w:r w:rsidR="008550D5">
        <w:t xml:space="preserve"> </w:t>
      </w:r>
      <w:r w:rsidR="008550D5">
        <w:br/>
      </w:r>
      <w:r>
        <w:t>400 and 1000 patients dataset. But for the large (2000</w:t>
      </w:r>
      <w:r w:rsidR="001C1CFE">
        <w:t xml:space="preserve">, </w:t>
      </w:r>
      <w:r>
        <w:t>5000 pa</w:t>
      </w:r>
      <w:r w:rsidR="005A147A">
        <w:t>tient</w:t>
      </w:r>
      <w:r w:rsidR="001C1CFE">
        <w:t>s and training dataset A</w:t>
      </w:r>
      <w:r>
        <w:t>) datasets, it presents worse than the other filling methods discussed. An important observation is that the KNN filling method is time-intensive. This is the reason why the experiments were carried out until the 5000 patients dataset. Otherwise, it would have to take a very long time (multiple) to fill the missing data in the full dataset.</w:t>
      </w:r>
    </w:p>
    <w:p w14:paraId="61331CF6" w14:textId="77777777" w:rsidR="004D713C" w:rsidRDefault="004D713C" w:rsidP="001C1CFE">
      <w:r>
        <w:t>A second conclusion that can be drawn from missing data imputation experiments is that the Decision Tree classifier achieves very good performance metrics for the different sizes of datasets.</w:t>
      </w:r>
    </w:p>
    <w:p w14:paraId="00EAFA4A" w14:textId="77777777" w:rsidR="004D713C" w:rsidRDefault="004D713C" w:rsidP="001C1CFE">
      <w:r>
        <w:t>For imputing the missing data in the smaller (400-1000 patients) dataset sizes with the Decision Tree classifier, it is best to use either the mean or zero filling methods. These filling methods realize the following utility scores:</w:t>
      </w:r>
    </w:p>
    <w:p w14:paraId="51909218" w14:textId="12E6C255" w:rsidR="004D713C" w:rsidRDefault="004D713C" w:rsidP="00F260EC">
      <w:pPr>
        <w:pStyle w:val="ListParagraph"/>
        <w:numPr>
          <w:ilvl w:val="0"/>
          <w:numId w:val="29"/>
        </w:numPr>
      </w:pPr>
      <w:r>
        <w:t>Mean filling method: 400 patients:</w:t>
      </w:r>
      <w:r w:rsidRPr="00244A9A">
        <w:t xml:space="preserve"> </w:t>
      </w:r>
      <w:r w:rsidR="00AF2A4D">
        <w:t>0.</w:t>
      </w:r>
      <w:r w:rsidRPr="00244A9A">
        <w:t>1705</w:t>
      </w:r>
      <w:r>
        <w:t xml:space="preserve"> – 1000 patients: </w:t>
      </w:r>
      <w:r w:rsidR="00AF2A4D">
        <w:t>0.</w:t>
      </w:r>
      <w:r>
        <w:t>1566</w:t>
      </w:r>
    </w:p>
    <w:p w14:paraId="324178D0" w14:textId="2CD0A8B1" w:rsidR="004D713C" w:rsidRDefault="004D713C" w:rsidP="00F260EC">
      <w:pPr>
        <w:pStyle w:val="ListParagraph"/>
        <w:numPr>
          <w:ilvl w:val="0"/>
          <w:numId w:val="29"/>
        </w:numPr>
      </w:pPr>
      <w:r>
        <w:t>Zero filling method: 400 patients:</w:t>
      </w:r>
      <w:r w:rsidRPr="00244A9A">
        <w:t xml:space="preserve"> </w:t>
      </w:r>
      <w:r w:rsidR="00AF2A4D">
        <w:t>0.</w:t>
      </w:r>
      <w:r>
        <w:t xml:space="preserve">1735 – 1000 patients: </w:t>
      </w:r>
      <w:r w:rsidR="00AF2A4D">
        <w:t>0.</w:t>
      </w:r>
      <w:r>
        <w:t>1542</w:t>
      </w:r>
    </w:p>
    <w:p w14:paraId="14C49D8E" w14:textId="77777777" w:rsidR="004D713C" w:rsidRDefault="004D713C" w:rsidP="004D713C">
      <w:r>
        <w:t>For the larger and more complete datasets, there can best be opted for the following configurations:</w:t>
      </w:r>
    </w:p>
    <w:p w14:paraId="30BC6F45" w14:textId="77777777" w:rsidR="00DF01CF" w:rsidRDefault="004D713C" w:rsidP="00F260EC">
      <w:pPr>
        <w:pStyle w:val="ListParagraph"/>
        <w:numPr>
          <w:ilvl w:val="0"/>
          <w:numId w:val="30"/>
        </w:numPr>
      </w:pPr>
      <w:r>
        <w:t>Mean filling using Decision Tree</w:t>
      </w:r>
    </w:p>
    <w:p w14:paraId="1BCF0187" w14:textId="64447153" w:rsidR="004D713C" w:rsidRDefault="004D713C" w:rsidP="00F260EC">
      <w:pPr>
        <w:pStyle w:val="ListParagraph"/>
        <w:numPr>
          <w:ilvl w:val="0"/>
          <w:numId w:val="30"/>
        </w:numPr>
      </w:pPr>
      <w:r>
        <w:t>Zero filling using Decision Tree</w:t>
      </w:r>
    </w:p>
    <w:p w14:paraId="6F7A6704" w14:textId="43ED4D9B" w:rsidR="004D713C" w:rsidRDefault="004D713C" w:rsidP="00F260EC">
      <w:pPr>
        <w:pStyle w:val="ListParagraph"/>
        <w:numPr>
          <w:ilvl w:val="0"/>
          <w:numId w:val="30"/>
        </w:numPr>
      </w:pPr>
      <w:r>
        <w:t>Forward filling plus zero</w:t>
      </w:r>
      <w:r w:rsidR="009F4238">
        <w:t xml:space="preserve"> </w:t>
      </w:r>
      <w:r>
        <w:t>fill</w:t>
      </w:r>
      <w:r w:rsidR="009F4238">
        <w:t>ing</w:t>
      </w:r>
      <w:r>
        <w:t xml:space="preserve"> method using Gradient Boosting for 2000 patients and Light Gradient Boosting for the 5000 patients and Decision Tree for the full (training) dataset</w:t>
      </w:r>
    </w:p>
    <w:p w14:paraId="79925F54" w14:textId="45285D95" w:rsidR="004D713C" w:rsidRDefault="004D713C" w:rsidP="001C1CFE">
      <w:r>
        <w:t>These three filling methods respectively achieve good performance scores (utility score,</w:t>
      </w:r>
      <w:r w:rsidR="008550D5">
        <w:br/>
      </w:r>
      <w:r>
        <w:t>F1</w:t>
      </w:r>
      <w:r w:rsidR="00B21476">
        <w:t>-s</w:t>
      </w:r>
      <w:r>
        <w:t>core, accuracy). But the mean and zero filling methods will give the highest utility score. Another observation that can be taken for the forward filling plus zero</w:t>
      </w:r>
      <w:r w:rsidR="009F4238">
        <w:t xml:space="preserve"> </w:t>
      </w:r>
      <w:r>
        <w:t>fill</w:t>
      </w:r>
      <w:r w:rsidR="009F4238">
        <w:t>ing</w:t>
      </w:r>
      <w:r>
        <w:t xml:space="preserve"> method is that the Gradient boosting classifier performs very poorly compared to the Decision Tree classifier on the full dataset.</w:t>
      </w:r>
    </w:p>
    <w:p w14:paraId="4368199F" w14:textId="77777777" w:rsidR="00DF01CF" w:rsidRDefault="004D713C" w:rsidP="004D713C">
      <w:r>
        <w:t>To conclude the performed experiment for finding the most “optimal” filling method, the two best performing filling methods are:</w:t>
      </w:r>
    </w:p>
    <w:p w14:paraId="25E9CC75" w14:textId="35C0E042" w:rsidR="004D713C" w:rsidRPr="00BC7889" w:rsidRDefault="004D713C" w:rsidP="00BC7889">
      <w:pPr>
        <w:pStyle w:val="ListParagraph"/>
        <w:numPr>
          <w:ilvl w:val="0"/>
          <w:numId w:val="36"/>
        </w:numPr>
        <w:rPr>
          <w:rFonts w:eastAsia="Times New Roman" w:cstheme="minorHAnsi"/>
          <w:b/>
          <w:bCs/>
          <w:sz w:val="20"/>
          <w:lang w:eastAsia="en-GB"/>
        </w:rPr>
      </w:pPr>
      <w:r>
        <w:t>Mean filling method</w:t>
      </w:r>
      <w:r w:rsidR="00BC7889">
        <w:t xml:space="preserve">, which </w:t>
      </w:r>
      <w:r w:rsidR="00BC7889" w:rsidRPr="00BC7889">
        <w:t>achieved a utility score of 0.086 on the full dataset</w:t>
      </w:r>
    </w:p>
    <w:p w14:paraId="15555D61" w14:textId="75CE34ED" w:rsidR="004D713C" w:rsidRDefault="004D713C" w:rsidP="00F260EC">
      <w:pPr>
        <w:pStyle w:val="ListParagraph"/>
        <w:numPr>
          <w:ilvl w:val="0"/>
          <w:numId w:val="31"/>
        </w:numPr>
      </w:pPr>
      <w:r>
        <w:t>Zero filling method</w:t>
      </w:r>
      <w:r w:rsidR="00BC7889">
        <w:t xml:space="preserve">, which achieved a utility score of </w:t>
      </w:r>
      <w:r w:rsidR="00BC7889" w:rsidRPr="00BC7889">
        <w:t>0.0871</w:t>
      </w:r>
      <w:r w:rsidR="00BC7889">
        <w:t xml:space="preserve"> on the full dataset</w:t>
      </w:r>
    </w:p>
    <w:p w14:paraId="06EC008C" w14:textId="3782DCFB" w:rsidR="004D713C" w:rsidRDefault="004D713C" w:rsidP="004D713C">
      <w:r w:rsidRPr="00941E21">
        <w:lastRenderedPageBreak/>
        <w:t>The</w:t>
      </w:r>
      <w:r w:rsidR="00C63621">
        <w:t>se</w:t>
      </w:r>
      <w:r w:rsidRPr="00941E21">
        <w:t xml:space="preserve"> data filling methods achieve overall the best performance scores for the different datasets. An honourable mentioning goes to the forwards filling method which is ranked as the third best-performing filling method.</w:t>
      </w:r>
    </w:p>
    <w:p w14:paraId="53C4A0A9" w14:textId="3496F533" w:rsidR="00DF01CF" w:rsidRDefault="004D713C" w:rsidP="001C1CFE">
      <w:r w:rsidRPr="002B4AA0">
        <w:t xml:space="preserve">In the top 5 papers of the </w:t>
      </w:r>
      <w:r w:rsidR="00E7683D">
        <w:t>PhysioNet</w:t>
      </w:r>
      <w:r w:rsidRPr="002B4AA0">
        <w:t xml:space="preserve"> </w:t>
      </w:r>
      <w:r w:rsidR="00984656">
        <w:t>C</w:t>
      </w:r>
      <w:r w:rsidRPr="002B4AA0">
        <w:t xml:space="preserve">hallenge, different values for K-fold were used. </w:t>
      </w:r>
      <w:r w:rsidR="00763F2F">
        <w:br/>
      </w:r>
      <w:r w:rsidRPr="002B4AA0">
        <w:t>During the experiments, we also investigated what the influence would be if for example K=5 would be used for the K-fold operation.</w:t>
      </w:r>
      <w:r w:rsidRPr="00B60902">
        <w:t xml:space="preserve"> From these experiments</w:t>
      </w:r>
      <w:r>
        <w:t>,</w:t>
      </w:r>
      <w:r w:rsidRPr="00B60902">
        <w:t xml:space="preserve"> it was concluded that the algorithm achieves higher performance scores when K=5 instead of before where </w:t>
      </w:r>
      <w:r w:rsidR="001771A5">
        <w:t>K</w:t>
      </w:r>
      <w:r w:rsidRPr="00B60902">
        <w:t xml:space="preserve"> =10.</w:t>
      </w:r>
      <w:r>
        <w:t xml:space="preserve"> </w:t>
      </w:r>
      <w:r w:rsidR="001771A5">
        <w:br/>
      </w:r>
      <w:r>
        <w:t xml:space="preserve">In </w:t>
      </w:r>
      <w:r w:rsidR="001A5B36">
        <w:fldChar w:fldCharType="begin"/>
      </w:r>
      <w:r w:rsidR="001A5B36">
        <w:instrText xml:space="preserve"> REF _Ref70436633 \h </w:instrText>
      </w:r>
      <w:r w:rsidR="001C1CFE">
        <w:instrText xml:space="preserve"> \* MERGEFORMAT </w:instrText>
      </w:r>
      <w:r w:rsidR="001A5B36">
        <w:fldChar w:fldCharType="separate"/>
      </w:r>
      <w:r w:rsidR="00B26196">
        <w:t xml:space="preserve">Table </w:t>
      </w:r>
      <w:r w:rsidR="00B26196">
        <w:rPr>
          <w:noProof/>
        </w:rPr>
        <w:t>35</w:t>
      </w:r>
      <w:r w:rsidR="001A5B36">
        <w:fldChar w:fldCharType="end"/>
      </w:r>
      <w:r>
        <w:t>,</w:t>
      </w:r>
      <w:r w:rsidR="00F60181">
        <w:t xml:space="preserve"> </w:t>
      </w:r>
      <w:r>
        <w:t>the performance differences between K= 5 and K= 10 are highlighted.</w:t>
      </w:r>
      <w:r w:rsidR="002371B3">
        <w:t xml:space="preserve"> Here, there can be noted </w:t>
      </w:r>
      <w:r w:rsidR="00EE2A8E">
        <w:t xml:space="preserve">that </w:t>
      </w:r>
      <w:r w:rsidR="002371B3">
        <w:t xml:space="preserve">the </w:t>
      </w:r>
      <w:r w:rsidR="00E20F18">
        <w:t xml:space="preserve">filing </w:t>
      </w:r>
      <w:r w:rsidR="00EE2A8E">
        <w:t xml:space="preserve">of </w:t>
      </w:r>
      <w:r w:rsidR="00E20F18">
        <w:t>m</w:t>
      </w:r>
      <w:r w:rsidR="00EE2A8E">
        <w:t>i</w:t>
      </w:r>
      <w:r w:rsidR="00E20F18">
        <w:t xml:space="preserve">ssing data </w:t>
      </w:r>
      <w:r w:rsidR="002371B3">
        <w:t xml:space="preserve">experiment </w:t>
      </w:r>
      <w:r w:rsidR="00EE2A8E">
        <w:t xml:space="preserve">that was </w:t>
      </w:r>
      <w:r w:rsidR="00E20F18">
        <w:t xml:space="preserve">executed using 5-fold </w:t>
      </w:r>
      <w:r w:rsidR="00243054">
        <w:t>cross-</w:t>
      </w:r>
      <w:r w:rsidR="00E20F18">
        <w:t>validation achieves a higher utility score</w:t>
      </w:r>
      <w:r w:rsidR="00DB7861">
        <w:t xml:space="preserve"> and F1</w:t>
      </w:r>
      <w:r w:rsidR="00C74C38">
        <w:t>S</w:t>
      </w:r>
      <w:r w:rsidR="00DB7861">
        <w:t xml:space="preserve">core. </w:t>
      </w:r>
      <w:r w:rsidR="00920E05">
        <w:t xml:space="preserve">The time needed to perform </w:t>
      </w:r>
      <w:r w:rsidR="00EE2A8E">
        <w:t>th</w:t>
      </w:r>
      <w:r w:rsidR="00DB2371">
        <w:t>e 5-fold experiment has significantly decrease</w:t>
      </w:r>
      <w:r w:rsidR="0019143E">
        <w:t>d from 160 second</w:t>
      </w:r>
      <w:r w:rsidR="00BF7C53">
        <w:t>s</w:t>
      </w:r>
      <w:r w:rsidR="0019143E">
        <w:t xml:space="preserve"> to 93 seconds</w:t>
      </w:r>
      <w:r w:rsidR="000803B2">
        <w:t>.</w:t>
      </w:r>
    </w:p>
    <w:p w14:paraId="7052CAEE" w14:textId="20FED4E5" w:rsidR="008031BC" w:rsidRDefault="008031BC" w:rsidP="008031BC">
      <w:pPr>
        <w:pStyle w:val="Caption"/>
        <w:keepNext/>
        <w:jc w:val="center"/>
      </w:pPr>
      <w:bookmarkStart w:id="437" w:name="_Ref70436633"/>
      <w:bookmarkStart w:id="438" w:name="_Ref70451413"/>
      <w:bookmarkStart w:id="439" w:name="_Toc70928401"/>
      <w:bookmarkStart w:id="440" w:name="_Toc72138041"/>
      <w:r>
        <w:t xml:space="preserve">Table </w:t>
      </w:r>
      <w:r>
        <w:fldChar w:fldCharType="begin"/>
      </w:r>
      <w:r>
        <w:instrText xml:space="preserve"> SEQ Table \* ARABIC </w:instrText>
      </w:r>
      <w:r>
        <w:fldChar w:fldCharType="separate"/>
      </w:r>
      <w:r w:rsidR="00B26196">
        <w:rPr>
          <w:noProof/>
        </w:rPr>
        <w:t>35</w:t>
      </w:r>
      <w:r>
        <w:fldChar w:fldCharType="end"/>
      </w:r>
      <w:bookmarkEnd w:id="437"/>
      <w:r>
        <w:t>: Result of experiment</w:t>
      </w:r>
      <w:r w:rsidR="00B2331A">
        <w:t xml:space="preserve"> with different K-fold</w:t>
      </w:r>
      <w:r>
        <w:t xml:space="preserve"> (</w:t>
      </w:r>
      <w:r w:rsidR="00244B4F">
        <w:t>Decision Tree</w:t>
      </w:r>
      <w:r>
        <w:t>)</w:t>
      </w:r>
      <w:bookmarkEnd w:id="438"/>
      <w:bookmarkEnd w:id="439"/>
      <w:bookmarkEnd w:id="440"/>
    </w:p>
    <w:tbl>
      <w:tblPr>
        <w:tblStyle w:val="thesistable"/>
        <w:tblW w:w="0" w:type="auto"/>
        <w:jc w:val="center"/>
        <w:tblLook w:val="04A0" w:firstRow="1" w:lastRow="0" w:firstColumn="1" w:lastColumn="0" w:noHBand="0" w:noVBand="1"/>
      </w:tblPr>
      <w:tblGrid>
        <w:gridCol w:w="1962"/>
        <w:gridCol w:w="941"/>
        <w:gridCol w:w="830"/>
      </w:tblGrid>
      <w:tr w:rsidR="008031BC" w:rsidRPr="003A24EC" w14:paraId="0F7DCE6E" w14:textId="77777777" w:rsidTr="00D10A1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3FF4E9" w14:textId="77777777" w:rsidR="008031BC" w:rsidRPr="003A24EC" w:rsidRDefault="008031BC" w:rsidP="004D6C91">
            <w:pPr>
              <w:spacing w:after="0"/>
              <w:rPr>
                <w:rFonts w:eastAsia="Times New Roman" w:cstheme="minorHAnsi"/>
                <w:color w:val="000000"/>
                <w:sz w:val="22"/>
                <w:lang w:eastAsia="en-GB"/>
              </w:rPr>
            </w:pPr>
            <w:r w:rsidRPr="003A24EC">
              <w:rPr>
                <w:rFonts w:eastAsia="Times New Roman" w:cstheme="minorHAnsi"/>
                <w:color w:val="000000"/>
                <w:sz w:val="22"/>
                <w:lang w:eastAsia="en-GB"/>
              </w:rPr>
              <w:t>D</w:t>
            </w:r>
            <w:r w:rsidRPr="00F644B5">
              <w:rPr>
                <w:rFonts w:eastAsia="Times New Roman" w:cstheme="minorHAnsi"/>
                <w:color w:val="000000"/>
                <w:sz w:val="22"/>
                <w:lang w:eastAsia="en-GB"/>
              </w:rPr>
              <w:t>ecision Tree</w:t>
            </w:r>
            <w:r w:rsidRPr="003A24EC">
              <w:rPr>
                <w:rFonts w:eastAsia="Times New Roman" w:cstheme="minorHAnsi"/>
                <w:color w:val="000000"/>
                <w:sz w:val="22"/>
                <w:lang w:eastAsia="en-GB"/>
              </w:rPr>
              <w:t>-1000</w:t>
            </w:r>
          </w:p>
        </w:tc>
        <w:tc>
          <w:tcPr>
            <w:tcW w:w="0" w:type="auto"/>
            <w:noWrap/>
            <w:hideMark/>
          </w:tcPr>
          <w:p w14:paraId="37A37094" w14:textId="77777777" w:rsidR="008031BC" w:rsidRPr="003A24EC" w:rsidRDefault="008031BC" w:rsidP="004D6C9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sidRPr="003A24EC">
              <w:rPr>
                <w:rFonts w:eastAsia="Times New Roman" w:cstheme="minorHAnsi"/>
                <w:color w:val="000000"/>
                <w:sz w:val="22"/>
                <w:lang w:eastAsia="en-GB"/>
              </w:rPr>
              <w:t>10</w:t>
            </w:r>
            <w:r w:rsidRPr="00F644B5">
              <w:rPr>
                <w:rFonts w:eastAsia="Times New Roman" w:cstheme="minorHAnsi"/>
                <w:color w:val="000000"/>
                <w:sz w:val="22"/>
                <w:lang w:eastAsia="en-GB"/>
              </w:rPr>
              <w:t>-Fold</w:t>
            </w:r>
          </w:p>
        </w:tc>
        <w:tc>
          <w:tcPr>
            <w:tcW w:w="0" w:type="auto"/>
            <w:noWrap/>
            <w:hideMark/>
          </w:tcPr>
          <w:p w14:paraId="1422A0C1" w14:textId="77777777" w:rsidR="008031BC" w:rsidRPr="003A24EC" w:rsidRDefault="008031BC" w:rsidP="004D6C9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sidRPr="003A24EC">
              <w:rPr>
                <w:rFonts w:eastAsia="Times New Roman" w:cstheme="minorHAnsi"/>
                <w:color w:val="000000"/>
                <w:sz w:val="22"/>
                <w:lang w:eastAsia="en-GB"/>
              </w:rPr>
              <w:t>5</w:t>
            </w:r>
            <w:r w:rsidRPr="00F644B5">
              <w:rPr>
                <w:rFonts w:eastAsia="Times New Roman" w:cstheme="minorHAnsi"/>
                <w:color w:val="000000"/>
                <w:sz w:val="22"/>
                <w:lang w:eastAsia="en-GB"/>
              </w:rPr>
              <w:t>-Fold</w:t>
            </w:r>
          </w:p>
        </w:tc>
      </w:tr>
      <w:tr w:rsidR="008031BC" w:rsidRPr="003A24EC" w14:paraId="64DA0D09" w14:textId="77777777" w:rsidTr="001805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64FBEB"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UtilityScore_mean</w:t>
            </w:r>
          </w:p>
        </w:tc>
        <w:tc>
          <w:tcPr>
            <w:tcW w:w="0" w:type="auto"/>
            <w:noWrap/>
            <w:hideMark/>
          </w:tcPr>
          <w:p w14:paraId="05215BCA" w14:textId="5BE4575B"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73</w:t>
            </w:r>
          </w:p>
        </w:tc>
        <w:tc>
          <w:tcPr>
            <w:tcW w:w="0" w:type="auto"/>
            <w:noWrap/>
            <w:hideMark/>
          </w:tcPr>
          <w:p w14:paraId="6BCAF9B2" w14:textId="61F81BB8" w:rsidR="008031BC" w:rsidRPr="00B2331A"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2"/>
                <w:lang w:eastAsia="en-GB"/>
              </w:rPr>
            </w:pPr>
            <w:r w:rsidRPr="00B2331A">
              <w:rPr>
                <w:rFonts w:cstheme="minorHAnsi"/>
                <w:b/>
                <w:bCs/>
                <w:color w:val="000000"/>
                <w:sz w:val="22"/>
              </w:rPr>
              <w:t>0.</w:t>
            </w:r>
            <w:r w:rsidR="008031BC" w:rsidRPr="00B2331A">
              <w:rPr>
                <w:rFonts w:cstheme="minorHAnsi"/>
                <w:b/>
                <w:bCs/>
                <w:color w:val="000000"/>
                <w:sz w:val="22"/>
              </w:rPr>
              <w:t>116</w:t>
            </w:r>
          </w:p>
        </w:tc>
      </w:tr>
      <w:tr w:rsidR="008031BC" w:rsidRPr="003A24EC" w14:paraId="056CB691" w14:textId="77777777" w:rsidTr="00D10A1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32F75A"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UtilityScore_std</w:t>
            </w:r>
          </w:p>
        </w:tc>
        <w:tc>
          <w:tcPr>
            <w:tcW w:w="0" w:type="auto"/>
            <w:noWrap/>
            <w:hideMark/>
          </w:tcPr>
          <w:p w14:paraId="6A47EC71" w14:textId="064C3DA2"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85</w:t>
            </w:r>
          </w:p>
        </w:tc>
        <w:tc>
          <w:tcPr>
            <w:tcW w:w="0" w:type="auto"/>
            <w:noWrap/>
            <w:hideMark/>
          </w:tcPr>
          <w:p w14:paraId="6446A675" w14:textId="35E536E2"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128</w:t>
            </w:r>
          </w:p>
        </w:tc>
      </w:tr>
      <w:tr w:rsidR="008031BC" w:rsidRPr="003A24EC" w14:paraId="6629822B" w14:textId="77777777" w:rsidTr="00D10A1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6A486E8"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F1Score_mean</w:t>
            </w:r>
          </w:p>
        </w:tc>
        <w:tc>
          <w:tcPr>
            <w:tcW w:w="0" w:type="auto"/>
            <w:noWrap/>
            <w:hideMark/>
          </w:tcPr>
          <w:p w14:paraId="60D84EE4" w14:textId="35775D6F"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76</w:t>
            </w:r>
          </w:p>
        </w:tc>
        <w:tc>
          <w:tcPr>
            <w:tcW w:w="0" w:type="auto"/>
            <w:noWrap/>
            <w:hideMark/>
          </w:tcPr>
          <w:p w14:paraId="65576E26" w14:textId="3F48434A"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110</w:t>
            </w:r>
          </w:p>
        </w:tc>
      </w:tr>
      <w:tr w:rsidR="008031BC" w:rsidRPr="003A24EC" w14:paraId="68E66CFC" w14:textId="77777777" w:rsidTr="00D10A1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387B5"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F1Score_std</w:t>
            </w:r>
          </w:p>
        </w:tc>
        <w:tc>
          <w:tcPr>
            <w:tcW w:w="0" w:type="auto"/>
            <w:noWrap/>
            <w:hideMark/>
          </w:tcPr>
          <w:p w14:paraId="282A0DA9" w14:textId="524A5129"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50</w:t>
            </w:r>
          </w:p>
        </w:tc>
        <w:tc>
          <w:tcPr>
            <w:tcW w:w="0" w:type="auto"/>
            <w:noWrap/>
            <w:hideMark/>
          </w:tcPr>
          <w:p w14:paraId="705ADD3D" w14:textId="08188596"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55</w:t>
            </w:r>
          </w:p>
        </w:tc>
      </w:tr>
      <w:tr w:rsidR="008031BC" w:rsidRPr="003A24EC" w14:paraId="720E2DEC" w14:textId="77777777" w:rsidTr="00D10A1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EFFB40"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AUROC_mean</w:t>
            </w:r>
          </w:p>
        </w:tc>
        <w:tc>
          <w:tcPr>
            <w:tcW w:w="0" w:type="auto"/>
            <w:noWrap/>
            <w:hideMark/>
          </w:tcPr>
          <w:p w14:paraId="1386C22F" w14:textId="2FC9905A"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00</w:t>
            </w:r>
          </w:p>
        </w:tc>
        <w:tc>
          <w:tcPr>
            <w:tcW w:w="0" w:type="auto"/>
            <w:noWrap/>
            <w:hideMark/>
          </w:tcPr>
          <w:p w14:paraId="33D44956" w14:textId="62B3A3C3"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00</w:t>
            </w:r>
          </w:p>
        </w:tc>
      </w:tr>
      <w:tr w:rsidR="008031BC" w:rsidRPr="003A24EC" w14:paraId="36F2D079" w14:textId="77777777" w:rsidTr="00D10A11">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04B417"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AUPRC_mean</w:t>
            </w:r>
          </w:p>
        </w:tc>
        <w:tc>
          <w:tcPr>
            <w:tcW w:w="0" w:type="auto"/>
            <w:noWrap/>
            <w:hideMark/>
          </w:tcPr>
          <w:p w14:paraId="407DABD9" w14:textId="209E4C3B"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00</w:t>
            </w:r>
          </w:p>
        </w:tc>
        <w:tc>
          <w:tcPr>
            <w:tcW w:w="0" w:type="auto"/>
            <w:noWrap/>
            <w:hideMark/>
          </w:tcPr>
          <w:p w14:paraId="30368757" w14:textId="73DF257C"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00</w:t>
            </w:r>
          </w:p>
        </w:tc>
      </w:tr>
      <w:tr w:rsidR="008031BC" w:rsidRPr="003A24EC" w14:paraId="1688542C" w14:textId="77777777" w:rsidTr="00D10A1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3490D2"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Accuracy_mean</w:t>
            </w:r>
          </w:p>
        </w:tc>
        <w:tc>
          <w:tcPr>
            <w:tcW w:w="0" w:type="auto"/>
            <w:noWrap/>
            <w:hideMark/>
          </w:tcPr>
          <w:p w14:paraId="27A47A1E" w14:textId="52ADECC6"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962</w:t>
            </w:r>
          </w:p>
        </w:tc>
        <w:tc>
          <w:tcPr>
            <w:tcW w:w="0" w:type="auto"/>
            <w:noWrap/>
            <w:hideMark/>
          </w:tcPr>
          <w:p w14:paraId="6BEDA2B8" w14:textId="756142F7" w:rsidR="008031BC" w:rsidRPr="003A24EC" w:rsidRDefault="00AF2A4D"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951</w:t>
            </w:r>
          </w:p>
        </w:tc>
      </w:tr>
      <w:tr w:rsidR="008031BC" w:rsidRPr="003A24EC" w14:paraId="1BCA2B32" w14:textId="77777777" w:rsidTr="00D10A1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11E20C" w14:textId="77777777" w:rsidR="008031BC" w:rsidRPr="003A24EC" w:rsidRDefault="008031BC" w:rsidP="004D6C91">
            <w:pPr>
              <w:spacing w:after="0"/>
              <w:rPr>
                <w:rFonts w:eastAsia="Times New Roman" w:cstheme="minorHAnsi"/>
                <w:color w:val="000000"/>
                <w:sz w:val="22"/>
                <w:lang w:eastAsia="en-GB"/>
              </w:rPr>
            </w:pPr>
            <w:r w:rsidRPr="00F644B5">
              <w:rPr>
                <w:rFonts w:cstheme="minorHAnsi"/>
                <w:sz w:val="22"/>
              </w:rPr>
              <w:t>Accuracy_std</w:t>
            </w:r>
          </w:p>
        </w:tc>
        <w:tc>
          <w:tcPr>
            <w:tcW w:w="0" w:type="auto"/>
            <w:noWrap/>
            <w:hideMark/>
          </w:tcPr>
          <w:p w14:paraId="54199377" w14:textId="2F52F22C"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18</w:t>
            </w:r>
          </w:p>
        </w:tc>
        <w:tc>
          <w:tcPr>
            <w:tcW w:w="0" w:type="auto"/>
            <w:noWrap/>
            <w:hideMark/>
          </w:tcPr>
          <w:p w14:paraId="743B2367" w14:textId="1C213FF4" w:rsidR="008031BC" w:rsidRPr="003A24EC" w:rsidRDefault="00AF2A4D"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Pr>
                <w:rFonts w:cstheme="minorHAnsi"/>
                <w:color w:val="000000"/>
                <w:sz w:val="22"/>
              </w:rPr>
              <w:t>0.</w:t>
            </w:r>
            <w:r w:rsidR="008031BC" w:rsidRPr="00F644B5">
              <w:rPr>
                <w:rFonts w:cstheme="minorHAnsi"/>
                <w:color w:val="000000"/>
                <w:sz w:val="22"/>
              </w:rPr>
              <w:t>011</w:t>
            </w:r>
          </w:p>
        </w:tc>
      </w:tr>
      <w:tr w:rsidR="008031BC" w:rsidRPr="003A24EC" w14:paraId="459B2104" w14:textId="77777777" w:rsidTr="00D10A1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E7CB8C" w14:textId="77777777" w:rsidR="008031BC" w:rsidRPr="003A24EC" w:rsidRDefault="008031BC" w:rsidP="004D6C91">
            <w:pPr>
              <w:spacing w:after="0"/>
              <w:rPr>
                <w:rFonts w:eastAsia="Times New Roman" w:cstheme="minorHAnsi"/>
                <w:color w:val="000000"/>
                <w:sz w:val="22"/>
                <w:lang w:eastAsia="en-GB"/>
              </w:rPr>
            </w:pPr>
            <w:r w:rsidRPr="00F644B5">
              <w:rPr>
                <w:rFonts w:cstheme="minorHAnsi"/>
                <w:color w:val="000000"/>
                <w:sz w:val="22"/>
              </w:rPr>
              <w:t>Baseline_mean</w:t>
            </w:r>
          </w:p>
        </w:tc>
        <w:tc>
          <w:tcPr>
            <w:tcW w:w="0" w:type="auto"/>
            <w:noWrap/>
            <w:hideMark/>
          </w:tcPr>
          <w:p w14:paraId="18787E0C" w14:textId="429F2F6F" w:rsidR="008031BC" w:rsidRPr="003A24EC" w:rsidRDefault="008031BC"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sidRPr="00F644B5">
              <w:rPr>
                <w:rFonts w:cstheme="minorHAnsi"/>
                <w:color w:val="000000"/>
                <w:sz w:val="22"/>
              </w:rPr>
              <w:t>98</w:t>
            </w:r>
            <w:r w:rsidR="00AF2A4D">
              <w:rPr>
                <w:rFonts w:cstheme="minorHAnsi"/>
                <w:color w:val="000000"/>
                <w:sz w:val="22"/>
              </w:rPr>
              <w:t>.</w:t>
            </w:r>
            <w:r w:rsidRPr="00F644B5">
              <w:rPr>
                <w:rFonts w:cstheme="minorHAnsi"/>
                <w:color w:val="000000"/>
                <w:sz w:val="22"/>
              </w:rPr>
              <w:t>260</w:t>
            </w:r>
          </w:p>
        </w:tc>
        <w:tc>
          <w:tcPr>
            <w:tcW w:w="0" w:type="auto"/>
            <w:noWrap/>
            <w:hideMark/>
          </w:tcPr>
          <w:p w14:paraId="61885113" w14:textId="6FEB8D36" w:rsidR="008031BC" w:rsidRPr="003A24EC" w:rsidRDefault="008031BC" w:rsidP="002A127F">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2"/>
                <w:lang w:eastAsia="en-GB"/>
              </w:rPr>
            </w:pPr>
            <w:r w:rsidRPr="00F644B5">
              <w:rPr>
                <w:rFonts w:cstheme="minorHAnsi"/>
                <w:color w:val="000000"/>
                <w:sz w:val="22"/>
              </w:rPr>
              <w:t>98</w:t>
            </w:r>
            <w:r w:rsidR="00AF2A4D">
              <w:rPr>
                <w:rFonts w:cstheme="minorHAnsi"/>
                <w:color w:val="000000"/>
                <w:sz w:val="22"/>
              </w:rPr>
              <w:t>.</w:t>
            </w:r>
            <w:r w:rsidRPr="00F644B5">
              <w:rPr>
                <w:rFonts w:cstheme="minorHAnsi"/>
                <w:color w:val="000000"/>
                <w:sz w:val="22"/>
              </w:rPr>
              <w:t>260</w:t>
            </w:r>
          </w:p>
        </w:tc>
      </w:tr>
      <w:tr w:rsidR="008031BC" w:rsidRPr="003A24EC" w14:paraId="7532B7D4" w14:textId="77777777" w:rsidTr="00D10A1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4E6B7F" w14:textId="29F6E7DF" w:rsidR="008031BC" w:rsidRPr="003A24EC" w:rsidRDefault="008031BC" w:rsidP="004D6C91">
            <w:pPr>
              <w:spacing w:after="0"/>
              <w:rPr>
                <w:rFonts w:eastAsia="Times New Roman" w:cstheme="minorHAnsi"/>
                <w:color w:val="000000"/>
                <w:sz w:val="22"/>
                <w:lang w:eastAsia="en-GB"/>
              </w:rPr>
            </w:pPr>
            <w:r w:rsidRPr="00F644B5">
              <w:rPr>
                <w:rFonts w:cstheme="minorHAnsi"/>
                <w:color w:val="000000"/>
                <w:sz w:val="22"/>
              </w:rPr>
              <w:t>Total</w:t>
            </w:r>
            <w:r w:rsidR="00244B4F" w:rsidRPr="00F644B5">
              <w:rPr>
                <w:rFonts w:cstheme="minorHAnsi"/>
                <w:color w:val="000000"/>
                <w:sz w:val="22"/>
              </w:rPr>
              <w:t xml:space="preserve"> </w:t>
            </w:r>
            <w:r w:rsidRPr="00F644B5">
              <w:rPr>
                <w:rFonts w:cstheme="minorHAnsi"/>
                <w:color w:val="000000"/>
                <w:sz w:val="22"/>
              </w:rPr>
              <w:t xml:space="preserve">time </w:t>
            </w:r>
            <w:r w:rsidR="00D10A11">
              <w:rPr>
                <w:rFonts w:cstheme="minorHAnsi"/>
                <w:color w:val="000000"/>
                <w:sz w:val="22"/>
              </w:rPr>
              <w:t>(sec)</w:t>
            </w:r>
          </w:p>
        </w:tc>
        <w:tc>
          <w:tcPr>
            <w:tcW w:w="0" w:type="auto"/>
            <w:noWrap/>
            <w:hideMark/>
          </w:tcPr>
          <w:p w14:paraId="3A7EC732" w14:textId="3A95534B" w:rsidR="008031BC" w:rsidRPr="003A24EC" w:rsidRDefault="008031BC"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sidRPr="00F644B5">
              <w:rPr>
                <w:rFonts w:cstheme="minorHAnsi"/>
                <w:color w:val="000000"/>
                <w:sz w:val="22"/>
              </w:rPr>
              <w:t>159</w:t>
            </w:r>
            <w:r w:rsidR="00AF2A4D">
              <w:rPr>
                <w:rFonts w:cstheme="minorHAnsi"/>
                <w:color w:val="000000"/>
                <w:sz w:val="22"/>
              </w:rPr>
              <w:t>.</w:t>
            </w:r>
            <w:r w:rsidRPr="00F644B5">
              <w:rPr>
                <w:rFonts w:cstheme="minorHAnsi"/>
                <w:color w:val="000000"/>
                <w:sz w:val="22"/>
              </w:rPr>
              <w:t>270</w:t>
            </w:r>
          </w:p>
        </w:tc>
        <w:tc>
          <w:tcPr>
            <w:tcW w:w="0" w:type="auto"/>
            <w:noWrap/>
            <w:hideMark/>
          </w:tcPr>
          <w:p w14:paraId="2CAC9DE9" w14:textId="0DA935B2" w:rsidR="008031BC" w:rsidRPr="003A24EC" w:rsidRDefault="008031BC" w:rsidP="002A127F">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2"/>
                <w:lang w:eastAsia="en-GB"/>
              </w:rPr>
            </w:pPr>
            <w:r w:rsidRPr="00F644B5">
              <w:rPr>
                <w:rFonts w:cstheme="minorHAnsi"/>
                <w:color w:val="000000"/>
                <w:sz w:val="22"/>
              </w:rPr>
              <w:t>93</w:t>
            </w:r>
            <w:r w:rsidR="00AF2A4D">
              <w:rPr>
                <w:rFonts w:cstheme="minorHAnsi"/>
                <w:color w:val="000000"/>
                <w:sz w:val="22"/>
              </w:rPr>
              <w:t>.</w:t>
            </w:r>
            <w:r w:rsidRPr="00F644B5">
              <w:rPr>
                <w:rFonts w:cstheme="minorHAnsi"/>
                <w:color w:val="000000"/>
                <w:sz w:val="22"/>
              </w:rPr>
              <w:t>220</w:t>
            </w:r>
          </w:p>
        </w:tc>
      </w:tr>
    </w:tbl>
    <w:p w14:paraId="1915B1CD" w14:textId="77777777" w:rsidR="008031BC" w:rsidRDefault="008031BC" w:rsidP="004D713C">
      <w:pPr>
        <w:spacing w:before="120"/>
      </w:pPr>
    </w:p>
    <w:p w14:paraId="335F34F7" w14:textId="4BB1F93A" w:rsidR="00121186" w:rsidRDefault="00121186" w:rsidP="00ED0B13">
      <w:r>
        <w:t xml:space="preserve">The conclusion of the experiments performed for the different filling methods, the </w:t>
      </w:r>
      <w:r w:rsidR="00F60181">
        <w:t xml:space="preserve">mean </w:t>
      </w:r>
      <w:r>
        <w:t xml:space="preserve">and </w:t>
      </w:r>
      <w:r w:rsidR="00C77E1C">
        <w:t>zero</w:t>
      </w:r>
      <w:r>
        <w:t xml:space="preserve"> filling methods are the most suitable for imputing the missing values in a dataset.</w:t>
      </w:r>
    </w:p>
    <w:p w14:paraId="7CE13C78" w14:textId="037FF825" w:rsidR="00DF01CF" w:rsidRDefault="00121186" w:rsidP="008B08F8">
      <w:r>
        <w:t xml:space="preserve">However, after adding extra 'new' features and omitting the columns with many missing data as discussed in chapter </w:t>
      </w:r>
      <w:r w:rsidR="00D10B4A">
        <w:fldChar w:fldCharType="begin"/>
      </w:r>
      <w:r w:rsidR="00D10B4A">
        <w:instrText xml:space="preserve"> REF _Ref70511009 \r \h </w:instrText>
      </w:r>
      <w:r w:rsidR="001C1CFE">
        <w:instrText xml:space="preserve"> \* MERGEFORMAT </w:instrText>
      </w:r>
      <w:r w:rsidR="00D10B4A">
        <w:fldChar w:fldCharType="separate"/>
      </w:r>
      <w:r w:rsidR="00B26196">
        <w:t>5.2</w:t>
      </w:r>
      <w:r w:rsidR="00D10B4A">
        <w:fldChar w:fldCharType="end"/>
      </w:r>
      <w:r>
        <w:t xml:space="preserve">, these filling methods do not achieve significant performance improvements </w:t>
      </w:r>
      <w:r w:rsidR="00223EB0">
        <w:t xml:space="preserve">compared to </w:t>
      </w:r>
      <w:r>
        <w:t xml:space="preserve">the </w:t>
      </w:r>
      <w:r w:rsidR="00E83527">
        <w:t>filling method</w:t>
      </w:r>
      <w:r w:rsidR="00932BEC">
        <w:t xml:space="preserve"> </w:t>
      </w:r>
      <w:r>
        <w:t xml:space="preserve">experiments with only a filling method and model. On the other hand, the </w:t>
      </w:r>
      <w:r w:rsidR="00D45A40">
        <w:t>third-</w:t>
      </w:r>
      <w:r>
        <w:t xml:space="preserve">best performing filling method, the </w:t>
      </w:r>
      <w:r w:rsidR="00C77E1C">
        <w:t>forward</w:t>
      </w:r>
      <w:r>
        <w:t xml:space="preserve"> </w:t>
      </w:r>
      <w:r w:rsidR="00C77E1C">
        <w:t>filling</w:t>
      </w:r>
      <w:r>
        <w:t xml:space="preserve"> plus </w:t>
      </w:r>
      <w:r w:rsidR="00C77E1C">
        <w:t>zero</w:t>
      </w:r>
      <w:r>
        <w:t xml:space="preserve"> </w:t>
      </w:r>
      <w:r w:rsidR="00BF7C53">
        <w:t>F</w:t>
      </w:r>
      <w:r>
        <w:t>ill method leads to an improvement in utility score performance.</w:t>
      </w:r>
    </w:p>
    <w:p w14:paraId="4A9FB8D6" w14:textId="67E3E38D" w:rsidR="00121186" w:rsidRDefault="00121186" w:rsidP="00ED0B13">
      <w:r>
        <w:t>The conclusions regarding the</w:t>
      </w:r>
      <w:r w:rsidR="00CC0446" w:rsidRPr="00CC0446">
        <w:t xml:space="preserve"> </w:t>
      </w:r>
      <w:r w:rsidR="00CC0446">
        <w:t>executed</w:t>
      </w:r>
      <w:r>
        <w:t xml:space="preserve"> experiment</w:t>
      </w:r>
      <w:r w:rsidR="00CC0446">
        <w:t>s</w:t>
      </w:r>
      <w:r>
        <w:t xml:space="preserve"> for reliable predicti</w:t>
      </w:r>
      <w:r w:rsidR="00932BEC">
        <w:t>on</w:t>
      </w:r>
      <w:r>
        <w:t xml:space="preserve"> of sepsis will be discussed in the following chapter</w:t>
      </w:r>
      <w:r w:rsidR="00614F45">
        <w:t xml:space="preserve"> </w:t>
      </w:r>
      <w:r w:rsidR="00614F45">
        <w:fldChar w:fldCharType="begin"/>
      </w:r>
      <w:r w:rsidR="00614F45">
        <w:instrText xml:space="preserve"> REF _Ref70511077 \r \h </w:instrText>
      </w:r>
      <w:r w:rsidR="001C1CFE">
        <w:instrText xml:space="preserve"> \* MERGEFORMAT </w:instrText>
      </w:r>
      <w:r w:rsidR="00614F45">
        <w:fldChar w:fldCharType="separate"/>
      </w:r>
      <w:r w:rsidR="00B26196">
        <w:t>7.2</w:t>
      </w:r>
      <w:r w:rsidR="00614F45">
        <w:fldChar w:fldCharType="end"/>
      </w:r>
      <w:r>
        <w:t>.</w:t>
      </w:r>
    </w:p>
    <w:p w14:paraId="40D65FAB" w14:textId="77777777" w:rsidR="0008156C" w:rsidRDefault="0008156C" w:rsidP="00ED0B13"/>
    <w:p w14:paraId="462C9E47" w14:textId="38C0F637" w:rsidR="001E4D33" w:rsidRDefault="001E4D33">
      <w:pPr>
        <w:spacing w:after="0"/>
        <w:jc w:val="left"/>
      </w:pPr>
      <w:r>
        <w:br w:type="page"/>
      </w:r>
    </w:p>
    <w:p w14:paraId="5C2C627D" w14:textId="115ACBE2" w:rsidR="009847DA" w:rsidRPr="0022048A" w:rsidRDefault="009847DA" w:rsidP="0022048A">
      <w:pPr>
        <w:pStyle w:val="Heading2"/>
      </w:pPr>
      <w:bookmarkStart w:id="441" w:name="_Toc67574646"/>
      <w:bookmarkStart w:id="442" w:name="_Toc67578928"/>
      <w:bookmarkStart w:id="443" w:name="_Ref70511077"/>
      <w:bookmarkStart w:id="444" w:name="_Toc72176251"/>
      <w:r w:rsidRPr="0022048A">
        <w:lastRenderedPageBreak/>
        <w:t>Reflection on reliably sepsis prediction</w:t>
      </w:r>
      <w:bookmarkEnd w:id="441"/>
      <w:bookmarkEnd w:id="442"/>
      <w:bookmarkEnd w:id="443"/>
      <w:bookmarkEnd w:id="444"/>
    </w:p>
    <w:p w14:paraId="1ABCEC67" w14:textId="77777777" w:rsidR="00DF01CF" w:rsidRDefault="00916E07" w:rsidP="00A16F3D">
      <w:r>
        <w:t>From the</w:t>
      </w:r>
      <w:r w:rsidR="000265C8">
        <w:t xml:space="preserve"> experiment</w:t>
      </w:r>
      <w:r>
        <w:t xml:space="preserve"> results</w:t>
      </w:r>
      <w:r w:rsidR="000265C8">
        <w:t xml:space="preserve">, it can be </w:t>
      </w:r>
      <w:r w:rsidR="00807E82">
        <w:t xml:space="preserve">firstly </w:t>
      </w:r>
      <w:r w:rsidR="000265C8">
        <w:t xml:space="preserve">concluded that </w:t>
      </w:r>
      <w:r>
        <w:t>dropping some columns with high missing ratio</w:t>
      </w:r>
      <w:r w:rsidR="004733F9">
        <w:t>s</w:t>
      </w:r>
      <w:r>
        <w:t xml:space="preserve"> is</w:t>
      </w:r>
      <w:r w:rsidR="004733F9">
        <w:t xml:space="preserve"> </w:t>
      </w:r>
      <w:r w:rsidR="002506C1">
        <w:t xml:space="preserve">of vital importance to achieving a high utility score. </w:t>
      </w:r>
      <w:r w:rsidR="00E464F5">
        <w:t>It increas</w:t>
      </w:r>
      <w:r w:rsidR="00C309B2">
        <w:t>e</w:t>
      </w:r>
      <w:r w:rsidR="00E049B7">
        <w:t>d</w:t>
      </w:r>
      <w:r w:rsidR="00C309B2">
        <w:t xml:space="preserve"> the mean </w:t>
      </w:r>
      <w:r w:rsidR="00B970C5">
        <w:t xml:space="preserve">of the </w:t>
      </w:r>
      <w:r w:rsidR="00C309B2">
        <w:t>utility score</w:t>
      </w:r>
      <w:r w:rsidR="00B970C5">
        <w:t>s</w:t>
      </w:r>
      <w:r w:rsidR="00C309B2">
        <w:t xml:space="preserve"> from 0.067 to 0.101</w:t>
      </w:r>
      <w:r w:rsidR="00B970C5">
        <w:t xml:space="preserve">. </w:t>
      </w:r>
      <w:r w:rsidR="003C0547">
        <w:t xml:space="preserve">This </w:t>
      </w:r>
      <w:r w:rsidR="00E049B7">
        <w:t>was</w:t>
      </w:r>
      <w:r w:rsidR="003C0547">
        <w:t xml:space="preserve"> for the dataset filled with the </w:t>
      </w:r>
      <w:r w:rsidR="00C77E1C">
        <w:t>forward</w:t>
      </w:r>
      <w:r w:rsidR="003C0547">
        <w:t xml:space="preserve"> </w:t>
      </w:r>
      <w:r w:rsidR="00C77E1C">
        <w:t>filling</w:t>
      </w:r>
      <w:r w:rsidR="003C0547">
        <w:t xml:space="preserve"> plus </w:t>
      </w:r>
      <w:r w:rsidR="00C77E1C">
        <w:t>zero</w:t>
      </w:r>
      <w:r w:rsidR="003C0547">
        <w:t xml:space="preserve"> </w:t>
      </w:r>
      <w:r w:rsidR="00C77E1C">
        <w:t>filling</w:t>
      </w:r>
      <w:r w:rsidR="003C0547">
        <w:t xml:space="preserve">. </w:t>
      </w:r>
      <w:r w:rsidR="000E5CBF">
        <w:t xml:space="preserve">Highly missed columns </w:t>
      </w:r>
      <w:r w:rsidR="00AB7F5F">
        <w:t xml:space="preserve">here </w:t>
      </w:r>
      <w:r w:rsidR="000E5CBF">
        <w:t xml:space="preserve">can </w:t>
      </w:r>
      <w:r w:rsidR="00342710">
        <w:t>promot</w:t>
      </w:r>
      <w:r w:rsidR="00510700">
        <w:t xml:space="preserve">e the </w:t>
      </w:r>
      <w:r w:rsidR="00AB7F5F">
        <w:t>generat</w:t>
      </w:r>
      <w:r w:rsidR="00510700">
        <w:t>ion</w:t>
      </w:r>
      <w:r w:rsidR="00AB7F5F">
        <w:t xml:space="preserve"> </w:t>
      </w:r>
      <w:r w:rsidR="00510700">
        <w:t xml:space="preserve">of </w:t>
      </w:r>
      <w:r w:rsidR="00AB7F5F">
        <w:t>erro</w:t>
      </w:r>
      <w:r w:rsidR="00342710">
        <w:t>ne</w:t>
      </w:r>
      <w:r w:rsidR="00AB7F5F">
        <w:t>ous result</w:t>
      </w:r>
      <w:r w:rsidR="00510700">
        <w:t>s</w:t>
      </w:r>
      <w:r w:rsidR="00AB7F5F">
        <w:t xml:space="preserve"> and </w:t>
      </w:r>
      <w:r w:rsidR="00342710">
        <w:t xml:space="preserve">interfere </w:t>
      </w:r>
      <w:r w:rsidR="00510700">
        <w:t xml:space="preserve">with </w:t>
      </w:r>
      <w:r w:rsidR="00342710">
        <w:t xml:space="preserve">the ability of the algorithm </w:t>
      </w:r>
      <w:r w:rsidR="00510700">
        <w:t xml:space="preserve">to make correct predictions. </w:t>
      </w:r>
      <w:r w:rsidR="00DD0954">
        <w:t xml:space="preserve">However, for the dataset filled with </w:t>
      </w:r>
      <w:r w:rsidR="00C77E1C">
        <w:t>zero</w:t>
      </w:r>
      <w:r w:rsidR="00DD0954">
        <w:t xml:space="preserve"> </w:t>
      </w:r>
      <w:r w:rsidR="00C77E1C">
        <w:t>filling</w:t>
      </w:r>
      <w:r w:rsidR="00DD0954">
        <w:t>, dropping highly missed columns decrease</w:t>
      </w:r>
      <w:r w:rsidR="00E049B7">
        <w:t>d</w:t>
      </w:r>
      <w:r w:rsidR="00DD0954">
        <w:t xml:space="preserve"> the utility score.</w:t>
      </w:r>
    </w:p>
    <w:p w14:paraId="7EDA7153" w14:textId="78FBECAB" w:rsidR="005D37EE" w:rsidRDefault="00331521" w:rsidP="00A16F3D">
      <w:r>
        <w:t>This result</w:t>
      </w:r>
      <w:r w:rsidR="00E049B7">
        <w:t>e</w:t>
      </w:r>
      <w:r w:rsidR="00BD28F9">
        <w:t>d</w:t>
      </w:r>
      <w:r>
        <w:t xml:space="preserve"> from the difference in the data imputation method.</w:t>
      </w:r>
      <w:r w:rsidR="00312388">
        <w:t xml:space="preserve"> The</w:t>
      </w:r>
      <w:r>
        <w:t xml:space="preserve"> </w:t>
      </w:r>
      <w:r w:rsidR="00C77E1C">
        <w:t>forward</w:t>
      </w:r>
      <w:r w:rsidR="00875444">
        <w:t xml:space="preserve"> filling </w:t>
      </w:r>
      <w:r w:rsidR="006445A0">
        <w:t>replace</w:t>
      </w:r>
      <w:r w:rsidR="00312388">
        <w:t>s</w:t>
      </w:r>
      <w:r w:rsidR="006445A0">
        <w:t xml:space="preserve"> many missing values with the valid values</w:t>
      </w:r>
      <w:r w:rsidR="00312388">
        <w:t xml:space="preserve"> timely before it. For the columns with a missing ratio </w:t>
      </w:r>
      <w:r w:rsidR="009F31F2">
        <w:t>higher than 95%, i</w:t>
      </w:r>
      <w:r w:rsidR="00C907DE">
        <w:t>t is filling the</w:t>
      </w:r>
      <w:r w:rsidR="00894156">
        <w:t xml:space="preserve"> whole</w:t>
      </w:r>
      <w:r w:rsidR="00C907DE">
        <w:t xml:space="preserve"> columns</w:t>
      </w:r>
      <w:r w:rsidR="001C7110">
        <w:t xml:space="preserve"> </w:t>
      </w:r>
      <w:r w:rsidR="00894156">
        <w:t xml:space="preserve">with only 5% valid data. For every patient, </w:t>
      </w:r>
      <w:r w:rsidR="002A3CC4">
        <w:t xml:space="preserve">there might be no or only one valid measurement </w:t>
      </w:r>
      <w:r w:rsidR="00C75735">
        <w:t>in an overall highly missed column.</w:t>
      </w:r>
      <w:r w:rsidR="00034343">
        <w:t xml:space="preserve"> </w:t>
      </w:r>
      <w:r w:rsidR="00034343">
        <w:br/>
      </w:r>
      <w:r w:rsidR="00C75735">
        <w:t xml:space="preserve">After forward filling, </w:t>
      </w:r>
      <w:r w:rsidR="005E6E8E">
        <w:t>most of the values in this column become the same value. This is un</w:t>
      </w:r>
      <w:r w:rsidR="00CA5530">
        <w:t xml:space="preserve">helpful </w:t>
      </w:r>
      <w:r w:rsidR="009105B9">
        <w:t>to train</w:t>
      </w:r>
      <w:r w:rsidR="00CA5530">
        <w:t xml:space="preserve"> the classification algorithm </w:t>
      </w:r>
      <w:r w:rsidR="009105B9">
        <w:t>to predict</w:t>
      </w:r>
      <w:r w:rsidR="00CA5530">
        <w:t xml:space="preserve"> sepsis and</w:t>
      </w:r>
      <w:r w:rsidR="009105B9">
        <w:t xml:space="preserve"> non-sepsis example. </w:t>
      </w:r>
      <w:r w:rsidR="00164D94">
        <w:br/>
      </w:r>
      <w:r w:rsidR="005D37EE">
        <w:t xml:space="preserve">Thus, after dropping </w:t>
      </w:r>
      <w:r w:rsidR="00ED1039">
        <w:t xml:space="preserve">these </w:t>
      </w:r>
      <w:r w:rsidR="005D37EE">
        <w:t>columns</w:t>
      </w:r>
      <w:r w:rsidR="00ED1039">
        <w:t>, the utility score increase</w:t>
      </w:r>
      <w:r w:rsidR="00310154">
        <w:t>d</w:t>
      </w:r>
      <w:r w:rsidR="00ED1039">
        <w:t xml:space="preserve"> obviously.</w:t>
      </w:r>
    </w:p>
    <w:p w14:paraId="3856D5C5" w14:textId="58CB497A" w:rsidR="00212DC0" w:rsidRDefault="00015B1F" w:rsidP="00A16F3D">
      <w:r>
        <w:t xml:space="preserve">However, for the </w:t>
      </w:r>
      <w:r w:rsidR="00C77E1C">
        <w:t>zero</w:t>
      </w:r>
      <w:r>
        <w:t xml:space="preserve"> filling, it is simply replacing all the missing values with zero. </w:t>
      </w:r>
      <w:r w:rsidR="00541A12">
        <w:t>This works as keeping the missing values irrelevant for the model training and only consider</w:t>
      </w:r>
      <w:r w:rsidR="00A80CE8">
        <w:t>s</w:t>
      </w:r>
      <w:r w:rsidR="00541A12">
        <w:t xml:space="preserve"> the valid data</w:t>
      </w:r>
      <w:r w:rsidR="00A80CE8">
        <w:t xml:space="preserve"> during the training. Thus, the more columns preserved, the more valid information </w:t>
      </w:r>
      <w:r w:rsidR="005D37EE">
        <w:t xml:space="preserve">is </w:t>
      </w:r>
      <w:r w:rsidR="00A80CE8">
        <w:t>preserved and the better the performance</w:t>
      </w:r>
      <w:r w:rsidR="005D37EE">
        <w:t xml:space="preserve"> is</w:t>
      </w:r>
      <w:r w:rsidR="00A80CE8">
        <w:t>.</w:t>
      </w:r>
      <w:r w:rsidR="009E0252">
        <w:t xml:space="preserve"> The best Utilityscore</w:t>
      </w:r>
      <w:r w:rsidR="00D46DD6">
        <w:t xml:space="preserve">_mean </w:t>
      </w:r>
      <w:r w:rsidR="00C77E1C">
        <w:t>zero</w:t>
      </w:r>
      <w:r w:rsidR="004707C2">
        <w:t xml:space="preserve"> </w:t>
      </w:r>
      <w:r w:rsidR="00D46DD6">
        <w:t>filling method can achieve</w:t>
      </w:r>
      <w:r w:rsidR="00165C1C">
        <w:t>,</w:t>
      </w:r>
      <w:r w:rsidR="00D46DD6">
        <w:t xml:space="preserve"> 0.087, </w:t>
      </w:r>
      <w:r w:rsidR="00A95C65">
        <w:t>which</w:t>
      </w:r>
      <w:r w:rsidR="00165C1C">
        <w:t xml:space="preserve"> is </w:t>
      </w:r>
      <w:r w:rsidR="00D46DD6">
        <w:t xml:space="preserve">lower than </w:t>
      </w:r>
      <w:r w:rsidR="00D75BF3">
        <w:t>0.101</w:t>
      </w:r>
      <w:r w:rsidR="00842C77">
        <w:t>.</w:t>
      </w:r>
      <w:r w:rsidR="00C52336">
        <w:t xml:space="preserve"> </w:t>
      </w:r>
      <w:r w:rsidR="002F209F">
        <w:t>Hence</w:t>
      </w:r>
      <w:r w:rsidR="00842C77">
        <w:t>, the</w:t>
      </w:r>
      <w:r w:rsidR="00C52336">
        <w:t xml:space="preserve"> </w:t>
      </w:r>
      <w:r w:rsidR="00C77E1C">
        <w:t>forward</w:t>
      </w:r>
      <w:r w:rsidR="00C52336">
        <w:t xml:space="preserve"> </w:t>
      </w:r>
      <w:r w:rsidR="00C77E1C">
        <w:t>filling</w:t>
      </w:r>
      <w:r w:rsidR="00C52336">
        <w:t xml:space="preserve"> </w:t>
      </w:r>
      <w:r w:rsidR="002F209F">
        <w:t xml:space="preserve">plus </w:t>
      </w:r>
      <w:r w:rsidR="00C77E1C">
        <w:t>zero</w:t>
      </w:r>
      <w:r w:rsidR="002F209F">
        <w:t xml:space="preserve"> filling </w:t>
      </w:r>
      <w:r w:rsidR="00AF0D8A">
        <w:t>and</w:t>
      </w:r>
      <w:r w:rsidR="009F3A0E">
        <w:t xml:space="preserve"> dropping columns </w:t>
      </w:r>
      <w:r w:rsidR="00AF0D8A">
        <w:t>with missing ratios over 91%</w:t>
      </w:r>
      <w:r w:rsidR="00212DC0">
        <w:t xml:space="preserve"> or 92% </w:t>
      </w:r>
      <w:r w:rsidR="00FC059C">
        <w:t>were</w:t>
      </w:r>
      <w:r w:rsidR="00212DC0">
        <w:t xml:space="preserve"> the best algorithm component </w:t>
      </w:r>
      <w:r w:rsidR="00C578BA">
        <w:t>currently</w:t>
      </w:r>
      <w:r w:rsidR="00212DC0">
        <w:t>.</w:t>
      </w:r>
    </w:p>
    <w:p w14:paraId="64AF5EDF" w14:textId="23A2EDE9" w:rsidR="00892F7F" w:rsidRDefault="00212DC0" w:rsidP="00A16F3D">
      <w:r>
        <w:t xml:space="preserve">The second conclusion is SIRS and SOFA score are </w:t>
      </w:r>
      <w:r w:rsidR="005224B7">
        <w:t>unhelpful for the algorithm training.</w:t>
      </w:r>
      <w:r w:rsidR="00034343">
        <w:br/>
      </w:r>
      <w:r w:rsidR="005224B7">
        <w:t xml:space="preserve">Both </w:t>
      </w:r>
      <w:r w:rsidR="00A95C65">
        <w:t xml:space="preserve">of </w:t>
      </w:r>
      <w:r w:rsidR="005224B7">
        <w:t xml:space="preserve">them require the presence </w:t>
      </w:r>
      <w:r w:rsidR="00185B15">
        <w:t>of some highly missed columns</w:t>
      </w:r>
      <w:r w:rsidR="007F6F22">
        <w:t>. As discussed above, these columns pr</w:t>
      </w:r>
      <w:r w:rsidR="00FC6C08">
        <w:t xml:space="preserve">ocess less useful information and can interfere with the </w:t>
      </w:r>
      <w:r w:rsidR="009B0FF8">
        <w:t xml:space="preserve">judgement of the algorithm. </w:t>
      </w:r>
      <w:r w:rsidR="005433EA">
        <w:t xml:space="preserve">Meanwhile, </w:t>
      </w:r>
      <w:r w:rsidR="00A95C65">
        <w:t xml:space="preserve">both </w:t>
      </w:r>
      <w:r w:rsidR="00E66A45">
        <w:t xml:space="preserve">the SIRS and SOFA score </w:t>
      </w:r>
      <w:r w:rsidR="00A95C65">
        <w:t>are</w:t>
      </w:r>
      <w:r w:rsidR="00E66A45">
        <w:t xml:space="preserve"> calculated based on these columns</w:t>
      </w:r>
      <w:r w:rsidR="009B0FF8">
        <w:t>.</w:t>
      </w:r>
      <w:r w:rsidR="00E66A45">
        <w:t xml:space="preserve"> </w:t>
      </w:r>
      <w:r w:rsidR="009B0FF8">
        <w:t>Therefore, after adding</w:t>
      </w:r>
      <w:r w:rsidR="00A95C65">
        <w:t xml:space="preserve"> </w:t>
      </w:r>
      <w:r w:rsidR="00892F7F">
        <w:t>the SIRS and SOFA attribute column, the utility score decrease</w:t>
      </w:r>
      <w:r w:rsidR="00C578BA">
        <w:t>d</w:t>
      </w:r>
      <w:r w:rsidR="00892F7F">
        <w:t>.</w:t>
      </w:r>
    </w:p>
    <w:p w14:paraId="51BD2FB0" w14:textId="77777777" w:rsidR="00B8611C" w:rsidRDefault="00D92B25" w:rsidP="00A16F3D">
      <w:r>
        <w:t>The third conclusion is that the sliding window attributes are ben</w:t>
      </w:r>
      <w:r w:rsidR="00A95C65">
        <w:t>efici</w:t>
      </w:r>
      <w:r>
        <w:t>al for the training.</w:t>
      </w:r>
      <w:r w:rsidR="00034343">
        <w:t xml:space="preserve"> </w:t>
      </w:r>
      <w:r w:rsidR="00034343">
        <w:br/>
      </w:r>
      <w:r w:rsidR="00F60448">
        <w:t xml:space="preserve">It is found that the </w:t>
      </w:r>
      <w:r w:rsidR="00C567E3">
        <w:t xml:space="preserve">addition of the </w:t>
      </w:r>
      <w:r w:rsidR="00F60448">
        <w:t xml:space="preserve">min, max, difference of the min and max, and the standard derivation of the last six hours of the vital signs </w:t>
      </w:r>
      <w:r w:rsidR="00C567E3">
        <w:t xml:space="preserve">can improve the utility score. </w:t>
      </w:r>
      <w:r w:rsidR="002D1614">
        <w:t>After adding all th</w:t>
      </w:r>
      <w:r w:rsidR="00A95C65">
        <w:t>ese</w:t>
      </w:r>
      <w:r w:rsidR="002D1614">
        <w:t xml:space="preserve"> attributes, the mean of the utility score increase</w:t>
      </w:r>
      <w:r w:rsidR="00843DF8">
        <w:t>d</w:t>
      </w:r>
      <w:r w:rsidR="002D1614">
        <w:t xml:space="preserve"> from 0.101 to 0.127</w:t>
      </w:r>
      <w:r w:rsidR="005065CA">
        <w:t xml:space="preserve"> for the dropping columns of the missing ratios </w:t>
      </w:r>
      <w:r w:rsidR="00DE5F63">
        <w:t>higher than</w:t>
      </w:r>
      <w:r w:rsidR="005065CA">
        <w:t xml:space="preserve"> </w:t>
      </w:r>
      <w:r w:rsidR="00A95C65">
        <w:t xml:space="preserve">the </w:t>
      </w:r>
      <w:r w:rsidR="00DE5F63">
        <w:t xml:space="preserve">92% test group. </w:t>
      </w:r>
      <w:r w:rsidR="00C76F4D">
        <w:t xml:space="preserve">Sliding window attributes are </w:t>
      </w:r>
      <w:r w:rsidR="005036A3">
        <w:t>calculated based on the vital sign meas</w:t>
      </w:r>
      <w:r w:rsidR="00586EC9">
        <w:t>urement</w:t>
      </w:r>
      <w:r w:rsidR="000C2065">
        <w:t>s, wh</w:t>
      </w:r>
      <w:r w:rsidR="00A947D4">
        <w:t xml:space="preserve">ich </w:t>
      </w:r>
      <w:r w:rsidR="0005279F">
        <w:t>ha</w:t>
      </w:r>
      <w:r w:rsidR="00A947D4">
        <w:t>ve</w:t>
      </w:r>
      <w:r w:rsidR="0005279F">
        <w:t xml:space="preserve"> low missing ratio</w:t>
      </w:r>
      <w:r w:rsidR="00A947D4">
        <w:t>s</w:t>
      </w:r>
      <w:r w:rsidR="0005279F">
        <w:t xml:space="preserve"> for most of </w:t>
      </w:r>
      <w:r w:rsidR="00A95C65">
        <w:t xml:space="preserve">the </w:t>
      </w:r>
      <w:r w:rsidR="0005279F">
        <w:t xml:space="preserve">time. </w:t>
      </w:r>
      <w:r w:rsidR="007A51C5">
        <w:t xml:space="preserve">Due to the </w:t>
      </w:r>
      <w:r w:rsidR="00BD4CB9">
        <w:t xml:space="preserve">always </w:t>
      </w:r>
      <w:r w:rsidR="007A51C5">
        <w:t>pre</w:t>
      </w:r>
      <w:r w:rsidR="00743F65">
        <w:t xml:space="preserve">sentence of </w:t>
      </w:r>
      <w:r w:rsidR="00F46D6D">
        <w:t xml:space="preserve">the </w:t>
      </w:r>
      <w:r w:rsidR="00743F65">
        <w:t>valid data</w:t>
      </w:r>
      <w:r w:rsidR="00F53B62">
        <w:t xml:space="preserve">, vital signs contain </w:t>
      </w:r>
      <w:r w:rsidR="003026A9">
        <w:t xml:space="preserve">much </w:t>
      </w:r>
      <w:r w:rsidR="00F46D6D">
        <w:t>useful information.</w:t>
      </w:r>
      <w:r w:rsidR="00BD4CB9">
        <w:t xml:space="preserve"> With the sliding window, the </w:t>
      </w:r>
      <w:r w:rsidR="00F50EAA">
        <w:t xml:space="preserve">information contained in the data ahead </w:t>
      </w:r>
      <w:r w:rsidR="00E86EA7">
        <w:t xml:space="preserve">can be extracted and appended to the </w:t>
      </w:r>
      <w:r w:rsidR="00A62E9E">
        <w:t>current training data.</w:t>
      </w:r>
    </w:p>
    <w:p w14:paraId="36DDABCA" w14:textId="77777777" w:rsidR="00B8611C" w:rsidRDefault="00B8611C">
      <w:pPr>
        <w:spacing w:after="0"/>
        <w:jc w:val="left"/>
      </w:pPr>
      <w:r>
        <w:br w:type="page"/>
      </w:r>
    </w:p>
    <w:p w14:paraId="03A16D45" w14:textId="1BBC109C" w:rsidR="00B8611C" w:rsidRDefault="007E6CC9" w:rsidP="00B8611C">
      <w:r>
        <w:lastRenderedPageBreak/>
        <w:t>This provides the training model with more</w:t>
      </w:r>
      <w:r w:rsidR="009223BE">
        <w:t xml:space="preserve"> </w:t>
      </w:r>
      <w:r w:rsidR="00560CAC">
        <w:t xml:space="preserve">useful </w:t>
      </w:r>
      <w:r w:rsidR="009223BE">
        <w:t>information</w:t>
      </w:r>
      <w:r w:rsidR="00A720D9">
        <w:t xml:space="preserve"> and improves the utility score</w:t>
      </w:r>
      <w:r w:rsidR="009223BE">
        <w:t xml:space="preserve"> </w:t>
      </w:r>
      <w:r w:rsidR="00A720D9">
        <w:t xml:space="preserve">further. The best mean of the utility score </w:t>
      </w:r>
      <w:r w:rsidR="00254C40">
        <w:t>achieved in this paper is by adding the sliding window attributes</w:t>
      </w:r>
      <w:r w:rsidR="00912FC5">
        <w:t>, as shown</w:t>
      </w:r>
      <w:r w:rsidR="007018A9">
        <w:t xml:space="preserve"> in </w:t>
      </w:r>
      <w:r w:rsidR="00FC3A7E">
        <w:fldChar w:fldCharType="begin"/>
      </w:r>
      <w:r w:rsidR="00FC3A7E">
        <w:instrText xml:space="preserve"> REF _Ref70451447 \h </w:instrText>
      </w:r>
      <w:r w:rsidR="001626FF">
        <w:instrText xml:space="preserve"> \* MERGEFORMAT </w:instrText>
      </w:r>
      <w:r w:rsidR="00FC3A7E">
        <w:fldChar w:fldCharType="separate"/>
      </w:r>
      <w:r w:rsidR="00B26196">
        <w:t xml:space="preserve">Table </w:t>
      </w:r>
      <w:r w:rsidR="00B26196">
        <w:rPr>
          <w:noProof/>
        </w:rPr>
        <w:t>34</w:t>
      </w:r>
      <w:r w:rsidR="00FC3A7E">
        <w:fldChar w:fldCharType="end"/>
      </w:r>
      <w:r w:rsidR="00B8611C">
        <w:t>.</w:t>
      </w:r>
    </w:p>
    <w:p w14:paraId="0D4E138C" w14:textId="3AD45687" w:rsidR="001626FF" w:rsidRDefault="00B8611C" w:rsidP="00B8611C">
      <w:r>
        <w:rPr>
          <w:noProof/>
        </w:rPr>
        <mc:AlternateContent>
          <mc:Choice Requires="wpg">
            <w:drawing>
              <wp:anchor distT="0" distB="0" distL="114300" distR="114300" simplePos="0" relativeHeight="251658270" behindDoc="0" locked="0" layoutInCell="1" allowOverlap="1" wp14:anchorId="6FA19FA0" wp14:editId="573055F0">
                <wp:simplePos x="0" y="0"/>
                <wp:positionH relativeFrom="margin">
                  <wp:posOffset>-6502</wp:posOffset>
                </wp:positionH>
                <wp:positionV relativeFrom="paragraph">
                  <wp:posOffset>353486</wp:posOffset>
                </wp:positionV>
                <wp:extent cx="5759450" cy="1143000"/>
                <wp:effectExtent l="0" t="0" r="0" b="0"/>
                <wp:wrapTopAndBottom/>
                <wp:docPr id="106" name="Group 106"/>
                <wp:cNvGraphicFramePr/>
                <a:graphic xmlns:a="http://schemas.openxmlformats.org/drawingml/2006/main">
                  <a:graphicData uri="http://schemas.microsoft.com/office/word/2010/wordprocessingGroup">
                    <wpg:wgp>
                      <wpg:cNvGrpSpPr/>
                      <wpg:grpSpPr>
                        <a:xfrm>
                          <a:off x="0" y="0"/>
                          <a:ext cx="5759450" cy="1143000"/>
                          <a:chOff x="0" y="0"/>
                          <a:chExt cx="5759450" cy="1144522"/>
                        </a:xfrm>
                      </wpg:grpSpPr>
                      <wps:wsp>
                        <wps:cNvPr id="60" name="Text Box 60"/>
                        <wps:cNvSpPr txBox="1"/>
                        <wps:spPr>
                          <a:xfrm>
                            <a:off x="393" y="892237"/>
                            <a:ext cx="5543550" cy="252285"/>
                          </a:xfrm>
                          <a:prstGeom prst="rect">
                            <a:avLst/>
                          </a:prstGeom>
                          <a:solidFill>
                            <a:prstClr val="white"/>
                          </a:solidFill>
                          <a:ln>
                            <a:noFill/>
                          </a:ln>
                        </wps:spPr>
                        <wps:txbx>
                          <w:txbxContent>
                            <w:p w14:paraId="7C856614" w14:textId="22C44F70" w:rsidR="00AF2A4D" w:rsidRPr="002C6CE3" w:rsidRDefault="00AF2A4D" w:rsidP="006005D3">
                              <w:pPr>
                                <w:pStyle w:val="Caption"/>
                                <w:rPr>
                                  <w:noProof/>
                                  <w:sz w:val="24"/>
                                  <w:lang w:eastAsia="nl-BE"/>
                                </w:rPr>
                              </w:pPr>
                              <w:bookmarkStart w:id="445" w:name="_Ref70697965"/>
                              <w:bookmarkStart w:id="446" w:name="_Toc70928364"/>
                              <w:bookmarkStart w:id="447" w:name="_Toc72247477"/>
                              <w:r>
                                <w:t xml:space="preserve">Figure </w:t>
                              </w:r>
                              <w:r>
                                <w:fldChar w:fldCharType="begin"/>
                              </w:r>
                              <w:r>
                                <w:instrText xml:space="preserve"> STYLEREF 1 \s </w:instrText>
                              </w:r>
                              <w:r>
                                <w:fldChar w:fldCharType="separate"/>
                              </w:r>
                              <w:r w:rsidR="00B26196">
                                <w:rPr>
                                  <w:noProof/>
                                </w:rPr>
                                <w:t>7</w:t>
                              </w:r>
                              <w:r>
                                <w:fldChar w:fldCharType="end"/>
                              </w:r>
                              <w:r>
                                <w:t>.</w:t>
                              </w:r>
                              <w:r>
                                <w:fldChar w:fldCharType="begin"/>
                              </w:r>
                              <w:r>
                                <w:instrText xml:space="preserve"> SEQ Figure \* ARABIC \s 1 </w:instrText>
                              </w:r>
                              <w:r>
                                <w:fldChar w:fldCharType="separate"/>
                              </w:r>
                              <w:r w:rsidR="00B26196">
                                <w:rPr>
                                  <w:noProof/>
                                </w:rPr>
                                <w:t>1</w:t>
                              </w:r>
                              <w:r>
                                <w:fldChar w:fldCharType="end"/>
                              </w:r>
                              <w:bookmarkEnd w:id="445"/>
                              <w:r w:rsidRPr="00771E88">
                                <w:t>: The block diagram of the algorithm</w:t>
                              </w:r>
                              <w:bookmarkEnd w:id="446"/>
                              <w:bookmarkEnd w:id="4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3" name="Picture 103"/>
                          <pic:cNvPicPr>
                            <a:picLocks noChangeAspect="1"/>
                          </pic:cNvPicPr>
                        </pic:nvPicPr>
                        <pic:blipFill rotWithShape="1">
                          <a:blip r:embed="rId80" cstate="print">
                            <a:extLst>
                              <a:ext uri="{28A0092B-C50C-407E-A947-70E740481C1C}">
                                <a14:useLocalDpi xmlns:a14="http://schemas.microsoft.com/office/drawing/2010/main" val="0"/>
                              </a:ext>
                            </a:extLst>
                          </a:blip>
                          <a:srcRect l="4222" t="31985" r="1137" b="29426"/>
                          <a:stretch/>
                        </pic:blipFill>
                        <pic:spPr bwMode="auto">
                          <a:xfrm>
                            <a:off x="0" y="0"/>
                            <a:ext cx="5759450" cy="84899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FA19FA0" id="Group 106" o:spid="_x0000_s1116" style="position:absolute;left:0;text-align:left;margin-left:-.5pt;margin-top:27.85pt;width:453.5pt;height:90pt;z-index:251658270;mso-position-horizontal-relative:margin;mso-height-relative:margin" coordsize="57594,11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f8A/wAFDwD/AMF2P+CdY/7K5/6jFtX6AV+f/wDwUO/5Tsf8E6/+6uf+oxbUAfoAOOBRRRQAUUUU&#10;AFFFFABRRRQAUUUUAFFFFABRRRQAUUUUAFFFFABRRRQAUUUUAFFFFABRRRQB+QP/AAeq5H/BLPwC&#10;wP8AzX/S/wD0x65RR/werf8AKLLwD/2cBpX/AKY9cooA/X6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P/wD4KHf8p2P+Cdf/AHVz/wBRi2r9AK/P/wD4KHf8p2P+Cdf/AHVz/wBRi2oA/QCiiigAoooo&#10;AKKKKACiiigAooooAKKKKACiiigAooooAKKKKACiiigAooooAKKKKACiiigD8gf+D1b/AJRZeAf+&#10;zgNK/wDTHrlFH/B6t/yiy8A/9nAaV/6Y9cooA/X6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P/8A&#10;4KHf8p2P+Cdf/dXP/UYtq/QCvz//AOCh3/Kdj/gnX/3Vz/1GLagD9AKKKKACiiigAooooAKKKKAC&#10;iiigAooooAKKKKACiiigAooooAKKKKACiiigAooooAKKKKAPyB/4PVv+UWXgH/s4DSv/AEx65RR/&#10;werf8osvAP8A2cBpX/pj1yigD9f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8/wD/AIKHf8p2P+Cd&#10;f/dXP/UYtq/QCvz/AP8Agod/ynY/4J1/91c/9Ri2oA/QCiiigAooooAKKKKACiiigAooooAKKKKA&#10;CiiigAooooAKKKKACiiigAooooAKKKKACiiigD8gf+D1b/lFl4B/7OA0r/0x65RR/wAHq3/KLLwD&#10;/wBnAaV/6Y9cooA/X6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P/AP4KHf8AKdj/AIJ1/wDdXP8A&#10;1GLav0Ar4A/4KHq3/D9X/gnZIF+Vf+FuAn6+GLegD7/ooByMiigAooooAKKKKACiiigAooooAKKK&#10;KACiiigAooooAKKKKACiiigAooooAKKKKACiiigD8gf+D1b/AJRZeAf+zgNK/wDTHrlFSf8AB6Va&#10;XN//AMEu/h/Z2cDSSN8f9L2xoMk/8SPXTRQB+vV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deoooooAKKKKACiiigAooooAKKKKACiiigAooooAKKKKACiiigAo&#10;oooAKKKKACiiigAo2j+7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wF/wa8TTXP/BC/wCC&#10;F1cStJJI/id3ZupJ8T6tkn3zX37XwB/wa4/8oKPgZ/3M3/qT6tX3/QAUUUUAFFFFABRRRQAUUUUA&#10;FFFFABRRRQAUUUUAFFFFABRRRQAUUUUAFFFFABRRRQAEZGK+Af8Aggczk/tpKW4T9vz4jKo9P+Qe&#10;a+/q+Af+CBv3v21P+z/viN/7jqAPv6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gD/g1x/wCU&#10;FHwM/wC5m/8AUn1avv8Ar4A/4Ncf+UFHwM/7mb/1J9Wr7/oAKKKKACiiigAooooAKKKKACiiigAo&#10;oooAKKKKACiiigAooooAKKKKACiiigAooooAK+Af+CBv3v21P+z/AL4jf+46vv6vgH/ggb979tT/&#10;ALP++I3/ALjqAPv6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gD/g1x/5QUfAz/uZv/Un1avv&#10;+vgD/g1x/wCUFHwM/wC5m/8AUn1avv8AoAKKKKACiiigAooooAKKKKACiiigAooooAKKKKACiiig&#10;AooooAKKKKACiiigAooooAK+Af8Aggb979tT/s/74jf+46vv6vgH/ggb979tT/s/74jf+46gD7+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4A/4Ncf8AlBR8DP8AuZv/AFJ9Wr7/AK+AP+DXH/lB&#10;R8DP+5m/9SfVq+/6ACiiigAooooAKKKKACiiigAooooAKKKKACiiigAooooAKKKKACiiigAooooA&#10;KKKKACvgH/ggb979tT/s/wC+I3/uOr7+r4B/4IG/e/bU/wCz/viN/wC46gD7+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4A/4Ncf+UFHwM/7mb/1J9Wr7/r4A/4Ncv8AlBR8DR/2M3/qT6tX3/QA&#10;UUUUAFFFFABRRRQAUUUUAFFFFABRRRQAUUUUAFFFFABRRRQAUUUUAFFFFABRRRQAV8A/8EDfvftq&#10;f9n/AHxG/wDcdX38TXwB/wAEDDlv21CP+j/fiN/7jqAPv+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N0qE8/NiiigCRQNvSnYHpRRQAYHpRgelFFABgel&#10;GB6UUUAGB6UYHpRRQAYHpRgelFFABgelGB6UUUAGB6UYHpRRQAYHpRgelFFABgelGB6UUUAGB6UY&#10;HpRRQAYHpRgelFFABgelNZRnO3/OKKKACP7l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">
                <v:shape id="Text Box 60" o:spid="_x0000_s1117" type="#_x0000_t202" style="position:absolute;left:3;top:8922;width:55436;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" stroked="f">
                  <v:textbox inset="0,0,0,0">
                    <w:txbxContent>
                      <w:p w14:paraId="7C856614" w14:textId="22C44F70" w:rsidR="00AF2A4D" w:rsidRPr="002C6CE3" w:rsidRDefault="00AF2A4D" w:rsidP="006005D3">
                        <w:pPr>
                          <w:pStyle w:val="Caption"/>
                          <w:rPr>
                            <w:noProof/>
                            <w:sz w:val="24"/>
                            <w:lang w:eastAsia="nl-BE"/>
                          </w:rPr>
                        </w:pPr>
                        <w:bookmarkStart w:id="448" w:name="_Ref70697965"/>
                        <w:bookmarkStart w:id="449" w:name="_Toc70928364"/>
                        <w:bookmarkStart w:id="450" w:name="_Toc72247477"/>
                        <w:r>
                          <w:t xml:space="preserve">Figure </w:t>
                        </w:r>
                        <w:r>
                          <w:fldChar w:fldCharType="begin"/>
                        </w:r>
                        <w:r>
                          <w:instrText xml:space="preserve"> STYLEREF 1 \s </w:instrText>
                        </w:r>
                        <w:r>
                          <w:fldChar w:fldCharType="separate"/>
                        </w:r>
                        <w:r w:rsidR="00B26196">
                          <w:rPr>
                            <w:noProof/>
                          </w:rPr>
                          <w:t>7</w:t>
                        </w:r>
                        <w:r>
                          <w:fldChar w:fldCharType="end"/>
                        </w:r>
                        <w:r>
                          <w:t>.</w:t>
                        </w:r>
                        <w:r>
                          <w:fldChar w:fldCharType="begin"/>
                        </w:r>
                        <w:r>
                          <w:instrText xml:space="preserve"> SEQ Figure \* ARABIC \s 1 </w:instrText>
                        </w:r>
                        <w:r>
                          <w:fldChar w:fldCharType="separate"/>
                        </w:r>
                        <w:r w:rsidR="00B26196">
                          <w:rPr>
                            <w:noProof/>
                          </w:rPr>
                          <w:t>1</w:t>
                        </w:r>
                        <w:r>
                          <w:fldChar w:fldCharType="end"/>
                        </w:r>
                        <w:bookmarkEnd w:id="448"/>
                        <w:r w:rsidRPr="00771E88">
                          <w:t>: The block diagram of the algorithm</w:t>
                        </w:r>
                        <w:bookmarkEnd w:id="449"/>
                        <w:bookmarkEnd w:id="450"/>
                      </w:p>
                    </w:txbxContent>
                  </v:textbox>
                </v:shape>
                <v:shape id="Picture 103" o:spid="_x0000_s1118" type="#_x0000_t75" style="position:absolute;width:57594;height:8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">
                  <v:imagedata r:id="rId81" o:title="" croptop="20962f" cropbottom="19285f" cropleft="2767f" cropright="745f"/>
                </v:shape>
                <w10:wrap type="topAndBottom" anchorx="margin"/>
              </v:group>
            </w:pict>
          </mc:Fallback>
        </mc:AlternateContent>
      </w:r>
      <w:r w:rsidR="00D45A40">
        <w:t>T</w:t>
      </w:r>
      <w:r w:rsidR="005E2BD1">
        <w:t xml:space="preserve">he inner working of the </w:t>
      </w:r>
      <w:r w:rsidR="004707C2">
        <w:t>final algorithm is shown in</w:t>
      </w:r>
      <w:r w:rsidR="005E2BD1">
        <w:t xml:space="preserve"> </w:t>
      </w:r>
      <w:r w:rsidR="005E2BD1">
        <w:fldChar w:fldCharType="begin"/>
      </w:r>
      <w:r w:rsidR="005E2BD1">
        <w:instrText xml:space="preserve"> REF _Ref70697965 \h </w:instrText>
      </w:r>
      <w:r w:rsidR="001626FF">
        <w:instrText xml:space="preserve"> \* MERGEFORMAT </w:instrText>
      </w:r>
      <w:r w:rsidR="005E2BD1">
        <w:fldChar w:fldCharType="separate"/>
      </w:r>
      <w:r w:rsidR="00B26196">
        <w:t xml:space="preserve">Figure </w:t>
      </w:r>
      <w:r w:rsidR="00B26196">
        <w:rPr>
          <w:noProof/>
        </w:rPr>
        <w:t>7.1</w:t>
      </w:r>
      <w:r w:rsidR="005E2BD1">
        <w:fldChar w:fldCharType="end"/>
      </w:r>
      <w:r w:rsidR="001044DB">
        <w:t>.</w:t>
      </w:r>
    </w:p>
    <w:p w14:paraId="593A4E39" w14:textId="36C85457" w:rsidR="001626FF" w:rsidRDefault="001626FF" w:rsidP="001626FF"/>
    <w:p w14:paraId="5A0246C6" w14:textId="649B70A2" w:rsidR="004E0602" w:rsidRDefault="004E0602" w:rsidP="001626FF">
      <w:r>
        <w:br w:type="page"/>
      </w:r>
    </w:p>
    <w:p w14:paraId="5F8BF374" w14:textId="0470F413" w:rsidR="009847DA" w:rsidRPr="00100746" w:rsidRDefault="009847DA" w:rsidP="009847DA">
      <w:pPr>
        <w:pStyle w:val="Heading1"/>
      </w:pPr>
      <w:bookmarkStart w:id="451" w:name="_Toc67574647"/>
      <w:bookmarkStart w:id="452" w:name="_Toc67578929"/>
      <w:bookmarkStart w:id="453" w:name="_Toc72176252"/>
      <w:r w:rsidRPr="00100746">
        <w:lastRenderedPageBreak/>
        <w:t>Future work</w:t>
      </w:r>
      <w:bookmarkEnd w:id="451"/>
      <w:bookmarkEnd w:id="452"/>
      <w:bookmarkEnd w:id="453"/>
    </w:p>
    <w:p w14:paraId="55EC852E" w14:textId="00F90EC3" w:rsidR="0050167B" w:rsidRDefault="0050167B" w:rsidP="00D05D9F">
      <w:r>
        <w:t xml:space="preserve">Based on the results obtained and discussion of the experiments conducted, there are still some shortcomings in this </w:t>
      </w:r>
      <w:r w:rsidR="00D76E83">
        <w:t>thesis</w:t>
      </w:r>
      <w:r>
        <w:t>. Therefore,</w:t>
      </w:r>
      <w:r w:rsidR="00C77C1F">
        <w:t xml:space="preserve"> </w:t>
      </w:r>
      <w:r>
        <w:t xml:space="preserve">some possible improvements that can be </w:t>
      </w:r>
      <w:r w:rsidR="00C77C1F">
        <w:t xml:space="preserve">implemented </w:t>
      </w:r>
      <w:r>
        <w:t>in the future</w:t>
      </w:r>
      <w:r w:rsidR="00C77C1F">
        <w:t xml:space="preserve"> for improving the achieved utility score</w:t>
      </w:r>
      <w:r w:rsidR="00E36416">
        <w:t xml:space="preserve"> will be mentioned</w:t>
      </w:r>
      <w:r w:rsidDel="004707C2">
        <w:t>.</w:t>
      </w:r>
    </w:p>
    <w:p w14:paraId="6DBE1EC2" w14:textId="7EE78F94" w:rsidR="0050167B" w:rsidRDefault="0050167B" w:rsidP="00D05D9F">
      <w:r>
        <w:t xml:space="preserve">Since this thesis is based on the </w:t>
      </w:r>
      <w:r w:rsidR="00E7683D">
        <w:t>PhysioNet</w:t>
      </w:r>
      <w:r>
        <w:t xml:space="preserve"> Clinical </w:t>
      </w:r>
      <w:r w:rsidR="00984656">
        <w:t>C</w:t>
      </w:r>
      <w:r>
        <w:t xml:space="preserve">hallenge, the participant’s code is open-source available. Therefore, before the experimentation phase, research was conducted on the available "open source" code. However, at that time, we were only able to find the code of submission which achieved the highest utility score of the challenge. This was a good start, but his code is spread across multiple folders and files. To understand the code properly, we performed thorough research of the different code files and how they interact with each other. For this research, several days were spent, with the result that the implementation is very complex and required more time to fully understand the implemented (code) methodology. However, the </w:t>
      </w:r>
      <w:r w:rsidR="008135B2">
        <w:t xml:space="preserve">useful </w:t>
      </w:r>
      <w:r>
        <w:t xml:space="preserve">parts that </w:t>
      </w:r>
      <w:r w:rsidR="0011068A">
        <w:t xml:space="preserve">are </w:t>
      </w:r>
      <w:r w:rsidR="008135B2">
        <w:t>used</w:t>
      </w:r>
      <w:r>
        <w:t xml:space="preserve"> </w:t>
      </w:r>
      <w:r w:rsidR="008135B2">
        <w:t>in</w:t>
      </w:r>
      <w:r>
        <w:t xml:space="preserve"> this thesis, were described in the summary paper of their </w:t>
      </w:r>
      <w:r w:rsidR="00E7683D">
        <w:t>PhysioNet</w:t>
      </w:r>
      <w:r>
        <w:t xml:space="preserve"> submission.</w:t>
      </w:r>
    </w:p>
    <w:p w14:paraId="7930D197" w14:textId="7F24693B" w:rsidR="00DF01CF" w:rsidRDefault="0050167B" w:rsidP="00D05D9F">
      <w:r>
        <w:t xml:space="preserve">In addition to the code of the best submission, the code of other people who participated or did not participate in the </w:t>
      </w:r>
      <w:r w:rsidR="00E7683D">
        <w:t>PhysioNet</w:t>
      </w:r>
      <w:r>
        <w:t xml:space="preserve"> Challenge was studied. Some of these sepsis-related projects made use of machine learning networks. However, for everything that is mentioned in this thesis, we need to be able to understand and explain the inner working of the algorithms. Therefore, it was decided not to implement/discuss these methods, since then the inner working of the algorithm needed to be discussed in the thesis. </w:t>
      </w:r>
      <w:r w:rsidR="001D6A22">
        <w:t xml:space="preserve">However, </w:t>
      </w:r>
      <w:r w:rsidR="00A753C1">
        <w:t>from</w:t>
      </w:r>
      <w:r w:rsidR="00D80271">
        <w:t xml:space="preserve"> the other examined</w:t>
      </w:r>
      <w:r w:rsidR="00A753C1">
        <w:t xml:space="preserve"> </w:t>
      </w:r>
      <w:r w:rsidR="00A11C5C">
        <w:t xml:space="preserve">sepsis prediction </w:t>
      </w:r>
      <w:r w:rsidR="00A753C1">
        <w:t>implementations</w:t>
      </w:r>
      <w:r w:rsidR="00877F92">
        <w:t xml:space="preserve">, inspiration was taken for </w:t>
      </w:r>
      <w:r w:rsidR="004E097B">
        <w:t xml:space="preserve">creating </w:t>
      </w:r>
      <w:r>
        <w:t xml:space="preserve">additional features and methods </w:t>
      </w:r>
      <w:r w:rsidR="004E097B">
        <w:t xml:space="preserve">which were used </w:t>
      </w:r>
      <w:r w:rsidR="00877F92">
        <w:t xml:space="preserve">to </w:t>
      </w:r>
      <w:r>
        <w:t>improv</w:t>
      </w:r>
      <w:r w:rsidR="00A11C5C">
        <w:t>e</w:t>
      </w:r>
      <w:r>
        <w:t xml:space="preserve"> the utility score</w:t>
      </w:r>
      <w:r w:rsidR="00877F92">
        <w:t xml:space="preserve">. </w:t>
      </w:r>
      <w:r>
        <w:t>One of the future works that could be performed is to examine the "new" available code projects which address the early prediction of sepsis.</w:t>
      </w:r>
      <w:r w:rsidR="001524A1">
        <w:t xml:space="preserve"> At</w:t>
      </w:r>
      <w:r w:rsidR="00947B29">
        <w:t xml:space="preserve"> the</w:t>
      </w:r>
      <w:r w:rsidR="001524A1">
        <w:t xml:space="preserve"> time of research, there weren’t </w:t>
      </w:r>
      <w:r w:rsidR="00693A66">
        <w:t xml:space="preserve">a lot of usable code projects but </w:t>
      </w:r>
      <w:r w:rsidR="00947B29">
        <w:t>near the end of this thesis</w:t>
      </w:r>
      <w:r w:rsidR="00975569">
        <w:t xml:space="preserve">, the more useful code was found </w:t>
      </w:r>
      <w:r w:rsidR="009778FA">
        <w:t xml:space="preserve">on </w:t>
      </w:r>
      <w:r w:rsidR="00661104">
        <w:t>GitHub</w:t>
      </w:r>
      <w:r w:rsidR="00975569">
        <w:t>.</w:t>
      </w:r>
    </w:p>
    <w:p w14:paraId="11601E67" w14:textId="1B3AD952" w:rsidR="00DF01CF" w:rsidRDefault="0050167B" w:rsidP="00D05D9F">
      <w:r>
        <w:t>A second item that can be researched in future works, is how the computational complexity can be improved. The developed code takes a long period to make a prediction. As mentioned in the introduction, each hour delay means an increase in mortality of 4-8%. Currently,</w:t>
      </w:r>
      <w:r w:rsidR="00034343">
        <w:t xml:space="preserve"> </w:t>
      </w:r>
      <w:r w:rsidR="00034343">
        <w:br/>
      </w:r>
      <w:r>
        <w:t>a pipeline consisting of data splitting, dropping columns, feature augmentation, model training is being run to make a sepsis prediction.</w:t>
      </w:r>
      <w:r w:rsidR="00C74A7C">
        <w:t xml:space="preserve"> A</w:t>
      </w:r>
      <w:r>
        <w:t xml:space="preserve">n experiment </w:t>
      </w:r>
      <w:r w:rsidR="00C42720">
        <w:t xml:space="preserve">was </w:t>
      </w:r>
      <w:r>
        <w:t>performed on the full data</w:t>
      </w:r>
      <w:r w:rsidR="00256F2C">
        <w:t>set</w:t>
      </w:r>
      <w:r>
        <w:t xml:space="preserve"> (40</w:t>
      </w:r>
      <w:r w:rsidR="00D76E83">
        <w:t>,</w:t>
      </w:r>
      <w:r>
        <w:t>336 patients) with the follow</w:t>
      </w:r>
      <w:r w:rsidR="00256F2C">
        <w:t>ing</w:t>
      </w:r>
      <w:r>
        <w:t xml:space="preserve"> configuration:</w:t>
      </w:r>
    </w:p>
    <w:p w14:paraId="30414A17" w14:textId="30178543" w:rsidR="00C42720" w:rsidRDefault="0050167B" w:rsidP="00F260EC">
      <w:pPr>
        <w:pStyle w:val="ListParagraph"/>
        <w:numPr>
          <w:ilvl w:val="0"/>
          <w:numId w:val="33"/>
        </w:numPr>
      </w:pPr>
      <w:r>
        <w:t>Forward filling plus zero fill</w:t>
      </w:r>
      <w:r w:rsidR="004707C2">
        <w:t>ing</w:t>
      </w:r>
    </w:p>
    <w:p w14:paraId="24F40AF4" w14:textId="3B44C14F" w:rsidR="00C42720" w:rsidRDefault="0050167B" w:rsidP="00F260EC">
      <w:pPr>
        <w:pStyle w:val="ListParagraph"/>
        <w:numPr>
          <w:ilvl w:val="0"/>
          <w:numId w:val="33"/>
        </w:numPr>
      </w:pPr>
      <w:r>
        <w:t xml:space="preserve">Sliding window of Last + Minmax of past </w:t>
      </w:r>
      <w:r w:rsidR="00C363C4">
        <w:t>six</w:t>
      </w:r>
      <w:r>
        <w:t xml:space="preserve"> hours</w:t>
      </w:r>
    </w:p>
    <w:p w14:paraId="75C14861" w14:textId="7B7B4CF2" w:rsidR="00C42720" w:rsidRDefault="0050167B" w:rsidP="00F260EC">
      <w:pPr>
        <w:pStyle w:val="ListParagraph"/>
        <w:numPr>
          <w:ilvl w:val="0"/>
          <w:numId w:val="33"/>
        </w:numPr>
      </w:pPr>
      <w:r>
        <w:t>5-fold Cross-validation</w:t>
      </w:r>
    </w:p>
    <w:p w14:paraId="33057B14" w14:textId="7AB92F87" w:rsidR="00DF01CF" w:rsidRDefault="003F5C4B" w:rsidP="00F260EC">
      <w:pPr>
        <w:pStyle w:val="ListParagraph"/>
        <w:numPr>
          <w:ilvl w:val="0"/>
          <w:numId w:val="33"/>
        </w:numPr>
      </w:pPr>
      <w:r>
        <w:t>D</w:t>
      </w:r>
      <w:r w:rsidR="0050167B">
        <w:t xml:space="preserve">rop columns </w:t>
      </w:r>
      <w:r w:rsidR="00090EA0">
        <w:t xml:space="preserve">with </w:t>
      </w:r>
      <w:r w:rsidR="0050167B">
        <w:t>more than 91% of missing data</w:t>
      </w:r>
    </w:p>
    <w:p w14:paraId="058C0279" w14:textId="68E4F7DB" w:rsidR="00090EA0" w:rsidRDefault="00090EA0">
      <w:pPr>
        <w:spacing w:after="0"/>
        <w:jc w:val="left"/>
      </w:pPr>
      <w:r>
        <w:br w:type="page"/>
      </w:r>
    </w:p>
    <w:p w14:paraId="605B6ABD" w14:textId="44784B5B" w:rsidR="0050167B" w:rsidRDefault="0050167B" w:rsidP="0050167B">
      <w:r>
        <w:lastRenderedPageBreak/>
        <w:t xml:space="preserve">The next item that can be researched in the future, is the tuning of the classifier hyperparameters. Based on the existing work, it does not seem a bad idea to tune the hyperparameters of the used classifiers. For instance, </w:t>
      </w:r>
      <w:r w:rsidR="00213C73">
        <w:t>some of</w:t>
      </w:r>
      <w:r>
        <w:t xml:space="preserve"> the top </w:t>
      </w:r>
      <w:r w:rsidR="003778D0">
        <w:t>five</w:t>
      </w:r>
      <w:r>
        <w:t xml:space="preserve"> papers</w:t>
      </w:r>
      <w:r w:rsidR="00D35D88">
        <w:t xml:space="preserve"> </w:t>
      </w:r>
      <w:r w:rsidR="004F175C">
        <w:fldChar w:fldCharType="begin"/>
      </w:r>
      <w:r w:rsidR="006727E0">
        <w:instrText xml:space="preserve"> ADDIN ZOTERO_ITEM CSL_CITATION {"citationID":"bveR4fU4","properties":{"formattedCitation":"[21], [23]","plainCitation":"[21], [23]","noteIndex":0},"citationItems":[{"id":57,"uris":["http://zotero.org/groups/2605537/items/2VCBVY3F"],"uri":["http://zotero.org/groups/2605537/items/2VCBVY3F"],"itemData":{"id":57,"type":"paper-conference","abstract":"In this study, we developed an automatic algorithm that predicts onset of sepsis using hourly clinical data from patients in an ICU setting. We participated as team “Sepsyd” in the PhysioNet/Computing in Cardiology 2019 Challenge and were ranked 2nd with an official final test score of 0.345. Our developed system processed all the clinical input variables provided in the Challenge. We first applied a preprocessing step that applied a log transform to selected variables and imputed missing values of the variables. After preprocessing, a feature set was formed including the 40 preprocessed variables, 34 missing value flags, the changes in the time series in the vital signs variables and the variance of the vital signs variables. Following this, the features of the present hour were combined with the features of the past 5 to 8 hours of data. These combined features were then processed with a gradient boosting tree classifier to estimate the likelihood of a positive sepsis classification at each time step. We compared the utility score of a number of different system configurations using 3-fold cross validation on the training data. Our best system, assessed on the test set, used a maximum tree depth of 4, a look back of 5 hours, and processed the clinical input variables combined with the missing value flags.","DOI":"10.22489/CinC.2019.423","event":"2019 Computing in Cardiology Conference","language":"en","source":"DOI.org (Crossref)","title":"Automated Prediction of Sepsis Onset Using Gradient Boosted Decision Trees","URL":"http://www.cinc.org/archives/2019/pdf/CinC2019-423.pdf","author":[{"family":"Anda Du","given":"John"},{"family":"Sadr","given":"Nadi"},{"family":"Chazal","given":"Philip","non-dropping-particle":"de"}],"accessed":{"date-parts":[["2020",11,5]]},"issued":{"date-parts":[["2019",12,30]]}}},{"id":63,"uris":["http://zotero.org/groups/2605537/items/VB7WUALH"],"uri":["http://zotero.org/groups/2605537/items/VB7WUALH"],"itemData":{"id":63,"type":"paper-conference","abstract":"Background: As a lift-threatening condition, sepsis is one of the major public health issues around the world. Early prediction can improve the sepsis outcomes by prompt treatment.","DOI":"10.22489/CinC.2019.049","event":"2019 Computing in Cardiology Conference","language":"en","source":"DOI.org (Crossref)","title":"TASP: A Time-Phased Model for Sepsis Prediction","title-short":"TASP","URL":"http://www.cinc.org/archives/2019/pdf/CinC2019-049.pdf","author":[{"family":"Li","given":"Xiang"},{"family":"Kang","given":"Yanni"},{"family":"Jia","given":"Xiaoyu"},{"family":"Wang","given":"Junmei"},{"family":"Xie","given":"Guotong"}],"accessed":{"date-parts":[["2020",11,5]]},"issued":{"date-parts":[["2019",12,30]]}}}],"schema":"https://github.com/citation-style-language/schema/raw/master/csl-citation.json"} </w:instrText>
      </w:r>
      <w:r w:rsidR="004F175C">
        <w:fldChar w:fldCharType="separate"/>
      </w:r>
      <w:r w:rsidR="00F67CDD" w:rsidRPr="00F67CDD">
        <w:rPr>
          <w:rFonts w:cs="Calibri"/>
        </w:rPr>
        <w:t>[21], [23]</w:t>
      </w:r>
      <w:r w:rsidR="004F175C">
        <w:fldChar w:fldCharType="end"/>
      </w:r>
      <w:r>
        <w:t xml:space="preserve"> implemented the following hyperparameter tuning: limiting the depth of the choice trees, early stopping to avoid overfitting</w:t>
      </w:r>
      <w:r w:rsidR="003778D0">
        <w:t xml:space="preserve"> and </w:t>
      </w:r>
      <w:r>
        <w:t>defining a learning rate. Maybe these optimised classifiers will result in an improved utility score.</w:t>
      </w:r>
    </w:p>
    <w:p w14:paraId="280FA177" w14:textId="4F846BC9" w:rsidR="009847DA" w:rsidRDefault="0050167B" w:rsidP="00D05D9F">
      <w:r>
        <w:t>A final item that can be explored in future improvements is the use of deep learning to learn and train the data. Deep learning is more performant than the ‘traditional’ algorithms that were implemented in this thesis. Deep learning can achieve good results with limited knowledge of the data. In deep learning, larger labelled datasets are used together with neural networks which learn features from the dataset without the need for manual extraction of the features</w:t>
      </w:r>
      <w:r w:rsidR="003778D0">
        <w:t xml:space="preserve"> </w:t>
      </w:r>
      <w:r>
        <w:t>[3].</w:t>
      </w:r>
    </w:p>
    <w:p w14:paraId="08D60C40" w14:textId="72BD5E34" w:rsidR="00E93BD0" w:rsidRPr="001A0103" w:rsidRDefault="00E93BD0" w:rsidP="001A0103">
      <w:r>
        <w:t xml:space="preserve">Currently, we have already taken a head start for </w:t>
      </w:r>
      <w:r w:rsidRPr="003D635C">
        <w:t xml:space="preserve">optimizing </w:t>
      </w:r>
      <w:r>
        <w:t xml:space="preserve">the </w:t>
      </w:r>
      <w:r w:rsidRPr="003D635C">
        <w:t>utility score</w:t>
      </w:r>
      <w:r>
        <w:t xml:space="preserve">. </w:t>
      </w:r>
      <w:r w:rsidRPr="001A0103">
        <w:t xml:space="preserve">For improving the utility score, we </w:t>
      </w:r>
      <w:r w:rsidR="00995FFC">
        <w:t xml:space="preserve">performed </w:t>
      </w:r>
      <w:r w:rsidRPr="001A0103">
        <w:t>experiment</w:t>
      </w:r>
      <w:r w:rsidR="00995FFC">
        <w:t>s</w:t>
      </w:r>
      <w:r w:rsidRPr="001A0103">
        <w:t xml:space="preserve"> with </w:t>
      </w:r>
      <w:r w:rsidR="00995FFC">
        <w:t>two approaches</w:t>
      </w:r>
      <w:r w:rsidRPr="001A0103">
        <w:t>. The first method is to balance the unbalanced dataset by random oversampling of sepsis patients. The second method investigated is to use an ensemble of a classifier. Both methods were performed on training dataset A and B. The highest utility score obtained for the oversampling method is 0.35</w:t>
      </w:r>
      <w:r w:rsidR="00A71B1B">
        <w:t>0</w:t>
      </w:r>
      <w:r w:rsidRPr="001A0103">
        <w:t xml:space="preserve"> and when using an ensemble of classifiers a utility score of 0.3803 was obtained. Unfortunately, it has not been possible so far to </w:t>
      </w:r>
      <w:r w:rsidR="00DF6D4C">
        <w:t>run</w:t>
      </w:r>
      <w:r w:rsidRPr="001A0103">
        <w:t xml:space="preserve"> these two methods on the </w:t>
      </w:r>
      <w:r w:rsidR="00AC2CFF">
        <w:br/>
      </w:r>
      <w:r w:rsidRPr="001A0103">
        <w:t>full dataset.</w:t>
      </w:r>
    </w:p>
    <w:p w14:paraId="2FEE176A" w14:textId="77777777" w:rsidR="00E93BD0" w:rsidRPr="00DD70CC" w:rsidRDefault="00E93BD0" w:rsidP="00090EA0"/>
    <w:p w14:paraId="6347F70B" w14:textId="049CE3DA" w:rsidR="00090EA0" w:rsidRPr="00DD70CC" w:rsidRDefault="00090EA0" w:rsidP="00C27A1E">
      <w:pPr>
        <w:spacing w:after="0"/>
        <w:jc w:val="left"/>
      </w:pPr>
      <w:r>
        <w:br w:type="page"/>
      </w:r>
    </w:p>
    <w:p w14:paraId="7AB2081A" w14:textId="77777777" w:rsidR="009847DA" w:rsidRPr="00100746" w:rsidRDefault="009847DA" w:rsidP="009847DA">
      <w:pPr>
        <w:pStyle w:val="Heading1"/>
      </w:pPr>
      <w:bookmarkStart w:id="454" w:name="_Toc67574648"/>
      <w:bookmarkStart w:id="455" w:name="_Toc67578930"/>
      <w:bookmarkStart w:id="456" w:name="_Toc72176253"/>
      <w:r w:rsidRPr="00100746">
        <w:lastRenderedPageBreak/>
        <w:t>Conclusion</w:t>
      </w:r>
      <w:bookmarkEnd w:id="454"/>
      <w:bookmarkEnd w:id="455"/>
      <w:bookmarkEnd w:id="456"/>
    </w:p>
    <w:p w14:paraId="31C9AF08" w14:textId="73143CAB" w:rsidR="008B3919" w:rsidRPr="00B14D07" w:rsidRDefault="008B3919" w:rsidP="009847DA">
      <w:r w:rsidRPr="00B14D07">
        <w:t xml:space="preserve">The purpose of this chapter </w:t>
      </w:r>
      <w:r w:rsidR="00A5440C">
        <w:t>was</w:t>
      </w:r>
      <w:r w:rsidRPr="00B14D07">
        <w:t xml:space="preserve"> to use machine learning to build an algorithm to predict sepsis from clinical data. The target was to get the highest utility score possible. To accomplish this, data imputation was first carried out, followed by various dataset procedures to train the algorithm. To ensure that each sample was used at least once for the test dataset, a K</w:t>
      </w:r>
      <w:r w:rsidR="004E097B">
        <w:t>-</w:t>
      </w:r>
      <w:r w:rsidRPr="00B14D07">
        <w:t xml:space="preserve">Fold of five was used. For data imputation and model training, there </w:t>
      </w:r>
      <w:r w:rsidR="009A4A13">
        <w:t>were</w:t>
      </w:r>
      <w:r w:rsidRPr="00B14D07">
        <w:t xml:space="preserve"> numerous options.</w:t>
      </w:r>
      <w:r w:rsidR="00194EF5">
        <w:t xml:space="preserve"> </w:t>
      </w:r>
      <w:r w:rsidR="00194EF5">
        <w:br/>
      </w:r>
      <w:r w:rsidRPr="00B14D07">
        <w:t>Only those who scored highest on utility were selected.</w:t>
      </w:r>
      <w:r w:rsidR="00F778B1" w:rsidRPr="00B14D07">
        <w:t xml:space="preserve"> The </w:t>
      </w:r>
      <w:r w:rsidR="00C77E1C" w:rsidRPr="00B14D07">
        <w:t>forward</w:t>
      </w:r>
      <w:r w:rsidR="00F778B1" w:rsidRPr="00B14D07">
        <w:t xml:space="preserve"> </w:t>
      </w:r>
      <w:r w:rsidR="00C77E1C" w:rsidRPr="00B14D07">
        <w:t>filling</w:t>
      </w:r>
      <w:r w:rsidR="00F778B1" w:rsidRPr="00B14D07">
        <w:t xml:space="preserve"> plus </w:t>
      </w:r>
      <w:r w:rsidR="00C77E1C" w:rsidRPr="00B14D07">
        <w:t>zero</w:t>
      </w:r>
      <w:r w:rsidR="00F778B1" w:rsidRPr="00B14D07">
        <w:t xml:space="preserve"> </w:t>
      </w:r>
      <w:r w:rsidR="00C77E1C" w:rsidRPr="00B14D07">
        <w:t>filling</w:t>
      </w:r>
      <w:r w:rsidR="00F778B1" w:rsidRPr="00B14D07">
        <w:t xml:space="preserve"> method and the Decision Tree model were shown to be the best candidates after all the experiments.</w:t>
      </w:r>
    </w:p>
    <w:p w14:paraId="01B7A005" w14:textId="71A59FC2" w:rsidR="009511FF" w:rsidRPr="00B14D07" w:rsidRDefault="009511FF" w:rsidP="009847DA">
      <w:pPr>
        <w:rPr>
          <w:lang w:val="en-US"/>
        </w:rPr>
      </w:pPr>
      <w:r w:rsidRPr="00B14D07">
        <w:rPr>
          <w:lang w:val="en-US"/>
        </w:rPr>
        <w:t xml:space="preserve">In addition, other methods were used to increase </w:t>
      </w:r>
      <w:r w:rsidR="003F4D23">
        <w:t xml:space="preserve">improve the performance </w:t>
      </w:r>
      <w:r w:rsidRPr="00B14D07">
        <w:rPr>
          <w:lang w:val="en-US"/>
        </w:rPr>
        <w:t xml:space="preserve">even further. Dropping columns of </w:t>
      </w:r>
      <w:r w:rsidR="003F4D23" w:rsidRPr="00B14D07">
        <w:rPr>
          <w:lang w:val="en-US"/>
        </w:rPr>
        <w:t>missing</w:t>
      </w:r>
      <w:r w:rsidRPr="00B14D07">
        <w:rPr>
          <w:lang w:val="en-US"/>
        </w:rPr>
        <w:t xml:space="preserve"> ratios greater than 92</w:t>
      </w:r>
      <w:r w:rsidR="001D4C60">
        <w:rPr>
          <w:lang w:val="en-US"/>
        </w:rPr>
        <w:t>%</w:t>
      </w:r>
      <w:r w:rsidRPr="00B14D07">
        <w:rPr>
          <w:lang w:val="en-US"/>
        </w:rPr>
        <w:t>, adding the min, max, gap between min and max</w:t>
      </w:r>
      <w:r w:rsidR="001D4C60">
        <w:rPr>
          <w:lang w:val="en-US"/>
        </w:rPr>
        <w:t xml:space="preserve"> </w:t>
      </w:r>
      <w:r w:rsidRPr="00B14D07">
        <w:rPr>
          <w:lang w:val="en-US"/>
        </w:rPr>
        <w:t>and the stand</w:t>
      </w:r>
      <w:r w:rsidR="00EF3CAD">
        <w:rPr>
          <w:lang w:val="en-US"/>
        </w:rPr>
        <w:t>ard</w:t>
      </w:r>
      <w:r w:rsidRPr="00B14D07">
        <w:rPr>
          <w:lang w:val="en-US"/>
        </w:rPr>
        <w:t xml:space="preserve"> derivation of one patient's last six hours vital signs were found to be beneficial. </w:t>
      </w:r>
      <w:r w:rsidR="00D65A2E" w:rsidRPr="00B14D07">
        <w:rPr>
          <w:lang w:val="en-US"/>
        </w:rPr>
        <w:t xml:space="preserve">They were all included in the </w:t>
      </w:r>
      <w:r w:rsidR="00E03621" w:rsidRPr="00B14D07">
        <w:rPr>
          <w:lang w:val="en-US"/>
        </w:rPr>
        <w:t xml:space="preserve">final </w:t>
      </w:r>
      <w:r w:rsidR="00D65A2E" w:rsidRPr="00B14D07">
        <w:rPr>
          <w:lang w:val="en-US"/>
        </w:rPr>
        <w:t>algorithm</w:t>
      </w:r>
      <w:r w:rsidR="00E03621" w:rsidRPr="00B14D07">
        <w:rPr>
          <w:lang w:val="en-US"/>
        </w:rPr>
        <w:t xml:space="preserve"> which perform</w:t>
      </w:r>
      <w:r w:rsidR="00987443" w:rsidRPr="00B14D07">
        <w:rPr>
          <w:lang w:val="en-US"/>
        </w:rPr>
        <w:t>ed the best among all</w:t>
      </w:r>
      <w:r w:rsidR="00D65A2E" w:rsidRPr="00B14D07">
        <w:rPr>
          <w:lang w:val="en-US"/>
        </w:rPr>
        <w:t xml:space="preserve">. </w:t>
      </w:r>
      <w:r w:rsidR="00987443" w:rsidRPr="00B14D07">
        <w:rPr>
          <w:lang w:val="en-US"/>
        </w:rPr>
        <w:t>The best performa</w:t>
      </w:r>
      <w:r w:rsidR="008C4292" w:rsidRPr="00B14D07">
        <w:rPr>
          <w:lang w:val="en-US"/>
        </w:rPr>
        <w:t xml:space="preserve">nce </w:t>
      </w:r>
      <w:r w:rsidR="00CA6AE2" w:rsidRPr="00B14D07">
        <w:rPr>
          <w:lang w:val="en-US"/>
        </w:rPr>
        <w:t>was repre</w:t>
      </w:r>
      <w:r w:rsidR="00573E8D" w:rsidRPr="00B14D07">
        <w:rPr>
          <w:lang w:val="en-US"/>
        </w:rPr>
        <w:t>sen</w:t>
      </w:r>
      <w:r w:rsidR="00CA6AE2" w:rsidRPr="00B14D07">
        <w:rPr>
          <w:lang w:val="en-US"/>
        </w:rPr>
        <w:t>ted by t</w:t>
      </w:r>
      <w:r w:rsidRPr="00B14D07">
        <w:rPr>
          <w:lang w:val="en-US"/>
        </w:rPr>
        <w:t>he five utility scores with a mean of 0.127 and a stand</w:t>
      </w:r>
      <w:r w:rsidR="00D35D88">
        <w:rPr>
          <w:lang w:val="en-US"/>
        </w:rPr>
        <w:t>ard</w:t>
      </w:r>
      <w:r w:rsidRPr="00B14D07">
        <w:rPr>
          <w:lang w:val="en-US"/>
        </w:rPr>
        <w:t xml:space="preserve"> derivation of 0.026</w:t>
      </w:r>
      <w:r w:rsidR="00CA6AE2" w:rsidRPr="00B14D07">
        <w:rPr>
          <w:lang w:val="en-US"/>
        </w:rPr>
        <w:t>.</w:t>
      </w:r>
    </w:p>
    <w:p w14:paraId="49A063A1" w14:textId="2FDA74E7" w:rsidR="00DF01CF" w:rsidRDefault="004707C2" w:rsidP="009847DA">
      <w:r>
        <w:t xml:space="preserve">The best utility scores achieved in this thesis </w:t>
      </w:r>
      <w:r w:rsidR="00D65206">
        <w:t>was</w:t>
      </w:r>
      <w:r>
        <w:t xml:space="preserve"> low compared to those in the </w:t>
      </w:r>
      <w:r w:rsidR="002B2E3D">
        <w:t>t</w:t>
      </w:r>
      <w:r>
        <w:t xml:space="preserve">op </w:t>
      </w:r>
      <w:r w:rsidR="002B2E3D">
        <w:t>5</w:t>
      </w:r>
      <w:r w:rsidR="00AF5AE4">
        <w:t xml:space="preserve"> </w:t>
      </w:r>
      <w:r>
        <w:t xml:space="preserve">papers for the </w:t>
      </w:r>
      <w:r w:rsidR="00E7683D">
        <w:t>PhysioNet</w:t>
      </w:r>
      <w:r>
        <w:t xml:space="preserve"> Challenge 2019. The time it took to train the algorithm was also very long. In the future, the code from </w:t>
      </w:r>
      <w:r w:rsidR="00F91495">
        <w:t xml:space="preserve">other </w:t>
      </w:r>
      <w:r>
        <w:t xml:space="preserve">participants for the </w:t>
      </w:r>
      <w:r w:rsidR="00AF5AE4">
        <w:t>c</w:t>
      </w:r>
      <w:r>
        <w:t>hallenge will be learned and their methods will be applied to increase the utility score further. The complexity of the algorithm will also be optimized to accelerate the training process of the algorithm.</w:t>
      </w:r>
    </w:p>
    <w:p w14:paraId="67ADFB49" w14:textId="188E0AE5" w:rsidR="00DD70CC" w:rsidRDefault="00DD70CC">
      <w:pPr>
        <w:spacing w:after="0"/>
        <w:jc w:val="left"/>
      </w:pPr>
      <w:r>
        <w:br w:type="page"/>
      </w:r>
    </w:p>
    <w:p w14:paraId="277BB901" w14:textId="251C4B6C" w:rsidR="006479DE" w:rsidRPr="001B549B" w:rsidRDefault="006479DE" w:rsidP="001B549B">
      <w:pPr>
        <w:pStyle w:val="Heading1"/>
      </w:pPr>
      <w:bookmarkStart w:id="457" w:name="_Toc72176254"/>
      <w:bookmarkEnd w:id="210"/>
      <w:bookmarkEnd w:id="211"/>
      <w:r w:rsidRPr="001B549B">
        <w:lastRenderedPageBreak/>
        <w:t>Bibliography</w:t>
      </w:r>
      <w:bookmarkEnd w:id="457"/>
    </w:p>
    <w:p w14:paraId="1C12A888" w14:textId="77777777" w:rsidR="002A7406" w:rsidRPr="00116F2C" w:rsidRDefault="006479DE" w:rsidP="00116F2C">
      <w:pPr>
        <w:rPr>
          <w:rFonts w:cs="Calibri"/>
          <w:szCs w:val="24"/>
        </w:rPr>
      </w:pPr>
      <w:r w:rsidRPr="00116F2C">
        <w:rPr>
          <w:rFonts w:cs="Calibri"/>
          <w:szCs w:val="24"/>
        </w:rPr>
        <w:fldChar w:fldCharType="begin"/>
      </w:r>
      <w:r w:rsidR="002A7406" w:rsidRPr="00116F2C">
        <w:rPr>
          <w:rFonts w:cs="Calibri"/>
          <w:szCs w:val="24"/>
        </w:rPr>
        <w:instrText xml:space="preserve"> ADDIN ZOTERO_BIBL {"uncited":[["http://zotero.org/groups/2605537/items/BLKC9H55"]],"omitted":[],"custom":[]} CSL_BIBLIOGRAPHY </w:instrText>
      </w:r>
      <w:r w:rsidRPr="00116F2C">
        <w:rPr>
          <w:rFonts w:cs="Calibri"/>
          <w:szCs w:val="24"/>
        </w:rPr>
        <w:fldChar w:fldCharType="separate"/>
      </w:r>
      <w:r w:rsidR="002A7406" w:rsidRPr="00116F2C">
        <w:rPr>
          <w:rFonts w:cs="Calibri"/>
          <w:szCs w:val="24"/>
        </w:rPr>
        <w:t>[1]</w:t>
      </w:r>
      <w:r w:rsidR="002A7406" w:rsidRPr="00116F2C">
        <w:rPr>
          <w:rFonts w:cs="Calibri"/>
          <w:szCs w:val="24"/>
        </w:rPr>
        <w:tab/>
        <w:t>‘The effect of age on the development and outcome of adult sepsis - PubMed’. https://pubmed.ncbi.nlm.nih.gov/16374151/ (accessed Jan. 03, 2021).</w:t>
      </w:r>
    </w:p>
    <w:p w14:paraId="12D83D08" w14:textId="77777777" w:rsidR="002A7406" w:rsidRPr="00116F2C" w:rsidRDefault="002A7406" w:rsidP="00116F2C">
      <w:pPr>
        <w:rPr>
          <w:rFonts w:cs="Calibri"/>
          <w:szCs w:val="24"/>
        </w:rPr>
      </w:pPr>
      <w:r w:rsidRPr="00116F2C">
        <w:rPr>
          <w:rFonts w:cs="Calibri"/>
          <w:szCs w:val="24"/>
        </w:rPr>
        <w:t>[2]</w:t>
      </w:r>
      <w:r w:rsidRPr="00116F2C">
        <w:rPr>
          <w:rFonts w:cs="Calibri"/>
          <w:szCs w:val="24"/>
        </w:rPr>
        <w:tab/>
        <w:t xml:space="preserve">P. E. Marik, ‘Early Management of Severe Sepsis: Concepts and Controversies’, </w:t>
      </w:r>
      <w:r w:rsidRPr="00116F2C">
        <w:rPr>
          <w:rFonts w:cs="Calibri"/>
          <w:i/>
          <w:iCs/>
          <w:szCs w:val="24"/>
        </w:rPr>
        <w:t>CHEST</w:t>
      </w:r>
      <w:r w:rsidRPr="00116F2C">
        <w:rPr>
          <w:rFonts w:cs="Calibri"/>
          <w:szCs w:val="24"/>
        </w:rPr>
        <w:t>, vol. 145, no. 6, pp. 1407–1418, Jun. 2014, doi: 10.1378/chest.13-2104.</w:t>
      </w:r>
    </w:p>
    <w:p w14:paraId="0CAA044C" w14:textId="77777777" w:rsidR="002A7406" w:rsidRPr="00116F2C" w:rsidRDefault="002A7406" w:rsidP="00116F2C">
      <w:pPr>
        <w:rPr>
          <w:rFonts w:cs="Calibri"/>
          <w:szCs w:val="24"/>
        </w:rPr>
      </w:pPr>
      <w:r w:rsidRPr="00116F2C">
        <w:rPr>
          <w:rFonts w:cs="Calibri"/>
          <w:szCs w:val="24"/>
        </w:rPr>
        <w:t>[3]</w:t>
      </w:r>
      <w:r w:rsidRPr="00116F2C">
        <w:rPr>
          <w:rFonts w:cs="Calibri"/>
          <w:szCs w:val="24"/>
        </w:rPr>
        <w:tab/>
        <w:t xml:space="preserve">J. Soong and N. Soni, ‘Sepsis: recognition and treatment’, </w:t>
      </w:r>
      <w:r w:rsidRPr="00116F2C">
        <w:rPr>
          <w:rFonts w:cs="Calibri"/>
          <w:i/>
          <w:iCs/>
          <w:szCs w:val="24"/>
        </w:rPr>
        <w:t>Clin Med (Lond)</w:t>
      </w:r>
      <w:r w:rsidRPr="00116F2C">
        <w:rPr>
          <w:rFonts w:cs="Calibri"/>
          <w:szCs w:val="24"/>
        </w:rPr>
        <w:t>, vol. 12, no. 3, pp. 276–280, Jun. 2012, doi: 10.7861/clinmedicine.12-3-276.</w:t>
      </w:r>
    </w:p>
    <w:p w14:paraId="71738769" w14:textId="77777777" w:rsidR="002A7406" w:rsidRPr="00116F2C" w:rsidRDefault="002A7406" w:rsidP="00116F2C">
      <w:pPr>
        <w:rPr>
          <w:rFonts w:cs="Calibri"/>
          <w:szCs w:val="24"/>
        </w:rPr>
      </w:pPr>
      <w:r w:rsidRPr="00116F2C">
        <w:rPr>
          <w:rFonts w:cs="Calibri"/>
          <w:szCs w:val="24"/>
        </w:rPr>
        <w:t>[4]</w:t>
      </w:r>
      <w:r w:rsidRPr="00116F2C">
        <w:rPr>
          <w:rFonts w:cs="Calibri"/>
          <w:szCs w:val="24"/>
        </w:rPr>
        <w:tab/>
        <w:t xml:space="preserve">European Sepsis Alliance, ‘Sepsis — European Sepsis Alliance’, </w:t>
      </w:r>
      <w:r w:rsidRPr="00116F2C">
        <w:rPr>
          <w:rFonts w:cs="Calibri"/>
          <w:i/>
          <w:iCs/>
          <w:szCs w:val="24"/>
        </w:rPr>
        <w:t>Sepsis — European Sepsis Alliance</w:t>
      </w:r>
      <w:r w:rsidRPr="00116F2C">
        <w:rPr>
          <w:rFonts w:cs="Calibri"/>
          <w:szCs w:val="24"/>
        </w:rPr>
        <w:t>. https://www.europeansepsisalliance.org/sepsis (accessed Dec. 03, 2020).</w:t>
      </w:r>
    </w:p>
    <w:p w14:paraId="781EC2FF" w14:textId="77777777" w:rsidR="002A7406" w:rsidRPr="00116F2C" w:rsidRDefault="002A7406" w:rsidP="00116F2C">
      <w:pPr>
        <w:rPr>
          <w:rFonts w:cs="Calibri"/>
          <w:szCs w:val="24"/>
        </w:rPr>
      </w:pPr>
      <w:r w:rsidRPr="00116F2C">
        <w:rPr>
          <w:rFonts w:cs="Calibri"/>
          <w:szCs w:val="24"/>
        </w:rPr>
        <w:t>[5]</w:t>
      </w:r>
      <w:r w:rsidRPr="00116F2C">
        <w:rPr>
          <w:rFonts w:cs="Calibri"/>
          <w:szCs w:val="24"/>
        </w:rPr>
        <w:tab/>
        <w:t>‘World Sepsis Day - Clinical Excellence Commission’. https://www.cec.health.nsw.gov.au/keep-patients-safe/Deteriorating-patient-program/Sepsis/world-sepsis-day (accessed Dec. 11, 2020).</w:t>
      </w:r>
    </w:p>
    <w:p w14:paraId="4F2BBA94" w14:textId="77777777" w:rsidR="002A7406" w:rsidRPr="00116F2C" w:rsidRDefault="002A7406" w:rsidP="00116F2C">
      <w:pPr>
        <w:rPr>
          <w:rFonts w:cs="Calibri"/>
          <w:szCs w:val="24"/>
        </w:rPr>
      </w:pPr>
      <w:r w:rsidRPr="00116F2C">
        <w:rPr>
          <w:rFonts w:cs="Calibri"/>
          <w:szCs w:val="24"/>
        </w:rPr>
        <w:t>[6]</w:t>
      </w:r>
      <w:r w:rsidRPr="00116F2C">
        <w:rPr>
          <w:rFonts w:cs="Calibri"/>
          <w:szCs w:val="24"/>
        </w:rPr>
        <w:tab/>
        <w:t xml:space="preserve">C. W. Seymour </w:t>
      </w:r>
      <w:r w:rsidRPr="00116F2C">
        <w:rPr>
          <w:rFonts w:cs="Calibri"/>
          <w:i/>
          <w:iCs/>
          <w:szCs w:val="24"/>
        </w:rPr>
        <w:t>et al.</w:t>
      </w:r>
      <w:r w:rsidRPr="00116F2C">
        <w:rPr>
          <w:rFonts w:cs="Calibri"/>
          <w:szCs w:val="24"/>
        </w:rPr>
        <w:t xml:space="preserve">, ‘Time to Treatment and Mortality during Mandated Emergency Care for Sepsis’, </w:t>
      </w:r>
      <w:r w:rsidRPr="00116F2C">
        <w:rPr>
          <w:rFonts w:cs="Calibri"/>
          <w:i/>
          <w:iCs/>
          <w:szCs w:val="24"/>
        </w:rPr>
        <w:t>N Engl J Med</w:t>
      </w:r>
      <w:r w:rsidRPr="00116F2C">
        <w:rPr>
          <w:rFonts w:cs="Calibri"/>
          <w:szCs w:val="24"/>
        </w:rPr>
        <w:t>, vol. 376, no. 23, pp. 2235–2244, Jun. 2017, doi: 10.1056/NEJMoa1703058.</w:t>
      </w:r>
    </w:p>
    <w:p w14:paraId="5BA1A90A" w14:textId="77777777" w:rsidR="002A7406" w:rsidRPr="00116F2C" w:rsidRDefault="002A7406" w:rsidP="00116F2C">
      <w:pPr>
        <w:rPr>
          <w:rFonts w:cs="Calibri"/>
          <w:szCs w:val="24"/>
        </w:rPr>
      </w:pPr>
      <w:r w:rsidRPr="00116F2C">
        <w:rPr>
          <w:rFonts w:cs="Calibri"/>
          <w:szCs w:val="24"/>
        </w:rPr>
        <w:t>[7]</w:t>
      </w:r>
      <w:r w:rsidRPr="00116F2C">
        <w:rPr>
          <w:rFonts w:cs="Calibri"/>
          <w:szCs w:val="24"/>
        </w:rPr>
        <w:tab/>
        <w:t xml:space="preserve">M. A. Reyna </w:t>
      </w:r>
      <w:r w:rsidRPr="00116F2C">
        <w:rPr>
          <w:rFonts w:cs="Calibri"/>
          <w:i/>
          <w:iCs/>
          <w:szCs w:val="24"/>
        </w:rPr>
        <w:t>et al.</w:t>
      </w:r>
      <w:r w:rsidRPr="00116F2C">
        <w:rPr>
          <w:rFonts w:cs="Calibri"/>
          <w:szCs w:val="24"/>
        </w:rPr>
        <w:t xml:space="preserve">, ‘Early Prediction of Sepsis from Clinical Data: the PhysioNet/Computing in Cardiology Challenge 2019’, in </w:t>
      </w:r>
      <w:r w:rsidRPr="00116F2C">
        <w:rPr>
          <w:rFonts w:cs="Calibri"/>
          <w:i/>
          <w:iCs/>
          <w:szCs w:val="24"/>
        </w:rPr>
        <w:t>2019 Computing in Cardiology (CinC)</w:t>
      </w:r>
      <w:r w:rsidRPr="00116F2C">
        <w:rPr>
          <w:rFonts w:cs="Calibri"/>
          <w:szCs w:val="24"/>
        </w:rPr>
        <w:t>, Sep. 2019, p. Page 1-Page 4. doi: 10.23919/CinC49843.2019.9005736.</w:t>
      </w:r>
    </w:p>
    <w:p w14:paraId="63DEC656" w14:textId="77777777" w:rsidR="002A7406" w:rsidRPr="00116F2C" w:rsidRDefault="002A7406" w:rsidP="00116F2C">
      <w:pPr>
        <w:rPr>
          <w:rFonts w:cs="Calibri"/>
          <w:szCs w:val="24"/>
        </w:rPr>
      </w:pPr>
      <w:r w:rsidRPr="00116F2C">
        <w:rPr>
          <w:rFonts w:cs="Calibri"/>
          <w:szCs w:val="24"/>
        </w:rPr>
        <w:t>[8]</w:t>
      </w:r>
      <w:r w:rsidRPr="00116F2C">
        <w:rPr>
          <w:rFonts w:cs="Calibri"/>
          <w:szCs w:val="24"/>
        </w:rPr>
        <w:tab/>
        <w:t xml:space="preserve">‘What is Sepsis or Septicemia (Blood Infection)?’, </w:t>
      </w:r>
      <w:r w:rsidRPr="00116F2C">
        <w:rPr>
          <w:rFonts w:cs="Calibri"/>
          <w:i/>
          <w:iCs/>
          <w:szCs w:val="24"/>
        </w:rPr>
        <w:t>WebMD</w:t>
      </w:r>
      <w:r w:rsidRPr="00116F2C">
        <w:rPr>
          <w:rFonts w:cs="Calibri"/>
          <w:szCs w:val="24"/>
        </w:rPr>
        <w:t>. https://www.webmd.com/a-to-z-guides/sepsis-septicemia-blood-infection (accessed Apr. 25, 2021).</w:t>
      </w:r>
    </w:p>
    <w:p w14:paraId="746BCC0C" w14:textId="77777777" w:rsidR="002A7406" w:rsidRPr="00116F2C" w:rsidRDefault="002A7406" w:rsidP="00116F2C">
      <w:pPr>
        <w:rPr>
          <w:rFonts w:cs="Calibri"/>
          <w:szCs w:val="24"/>
        </w:rPr>
      </w:pPr>
      <w:r w:rsidRPr="00116F2C">
        <w:rPr>
          <w:rFonts w:cs="Calibri"/>
          <w:szCs w:val="24"/>
        </w:rPr>
        <w:t>[9]</w:t>
      </w:r>
      <w:r w:rsidRPr="00116F2C">
        <w:rPr>
          <w:rFonts w:cs="Calibri"/>
          <w:szCs w:val="24"/>
        </w:rPr>
        <w:tab/>
        <w:t xml:space="preserve">‘Sepsis’, </w:t>
      </w:r>
      <w:r w:rsidRPr="00116F2C">
        <w:rPr>
          <w:rFonts w:cs="Calibri"/>
          <w:i/>
          <w:iCs/>
          <w:szCs w:val="24"/>
        </w:rPr>
        <w:t>Wikipedia</w:t>
      </w:r>
      <w:r w:rsidRPr="00116F2C">
        <w:rPr>
          <w:rFonts w:cs="Calibri"/>
          <w:szCs w:val="24"/>
        </w:rPr>
        <w:t>. Apr. 04, 2021. Accessed: Apr. 15, 2021. [Online]. Available: https://en.wikipedia.org/w/index.php?title=Sepsis&amp;oldid=1015858499</w:t>
      </w:r>
    </w:p>
    <w:p w14:paraId="667FDD65" w14:textId="77777777" w:rsidR="002A7406" w:rsidRPr="00116F2C" w:rsidRDefault="002A7406" w:rsidP="00116F2C">
      <w:pPr>
        <w:rPr>
          <w:rFonts w:cs="Calibri"/>
          <w:szCs w:val="24"/>
        </w:rPr>
      </w:pPr>
      <w:r w:rsidRPr="00116F2C">
        <w:rPr>
          <w:rFonts w:cs="Calibri"/>
          <w:szCs w:val="24"/>
        </w:rPr>
        <w:t>[10]</w:t>
      </w:r>
      <w:r w:rsidRPr="00116F2C">
        <w:rPr>
          <w:rFonts w:cs="Calibri"/>
          <w:szCs w:val="24"/>
        </w:rPr>
        <w:tab/>
        <w:t xml:space="preserve">‘Sepsis: Symptoms, Causes, Treatment, Risks &amp; More’, </w:t>
      </w:r>
      <w:r w:rsidRPr="00116F2C">
        <w:rPr>
          <w:rFonts w:cs="Calibri"/>
          <w:i/>
          <w:iCs/>
          <w:szCs w:val="24"/>
        </w:rPr>
        <w:t>Healthline</w:t>
      </w:r>
      <w:r w:rsidRPr="00116F2C">
        <w:rPr>
          <w:rFonts w:cs="Calibri"/>
          <w:szCs w:val="24"/>
        </w:rPr>
        <w:t>, Aug. 31, 2018. https://www.healthline.com/health/sepsis (accessed Nov. 20, 2020).</w:t>
      </w:r>
    </w:p>
    <w:p w14:paraId="525D6167" w14:textId="77777777" w:rsidR="002A7406" w:rsidRPr="00116F2C" w:rsidRDefault="002A7406" w:rsidP="00116F2C">
      <w:pPr>
        <w:rPr>
          <w:rFonts w:cs="Calibri"/>
          <w:szCs w:val="24"/>
          <w:lang w:val="nl-BE"/>
        </w:rPr>
      </w:pPr>
      <w:r w:rsidRPr="00116F2C">
        <w:rPr>
          <w:rFonts w:cs="Calibri"/>
          <w:szCs w:val="24"/>
          <w:lang w:val="nl-BE"/>
        </w:rPr>
        <w:t>[11]</w:t>
      </w:r>
      <w:r w:rsidRPr="00116F2C">
        <w:rPr>
          <w:rFonts w:cs="Calibri"/>
          <w:szCs w:val="24"/>
          <w:lang w:val="nl-BE"/>
        </w:rPr>
        <w:tab/>
        <w:t xml:space="preserve">G. en wetenschap, ‘Bloedvergiftiging (sepsis) · Gezondheid en wetenschap’, </w:t>
      </w:r>
      <w:r w:rsidRPr="00116F2C">
        <w:rPr>
          <w:rFonts w:cs="Calibri"/>
          <w:i/>
          <w:iCs/>
          <w:szCs w:val="24"/>
          <w:lang w:val="nl-BE"/>
        </w:rPr>
        <w:t>gezondheidenwetenschap.be</w:t>
      </w:r>
      <w:r w:rsidRPr="00116F2C">
        <w:rPr>
          <w:rFonts w:cs="Calibri"/>
          <w:szCs w:val="24"/>
          <w:lang w:val="nl-BE"/>
        </w:rPr>
        <w:t>, Jan. 15, 2020. https://www.gezondheidenwetenschap.be/richtlijnen/bloedvergiftiging-sepsis (accessed Nov. 20, 2020).</w:t>
      </w:r>
    </w:p>
    <w:p w14:paraId="636E93F8" w14:textId="77777777" w:rsidR="002A7406" w:rsidRPr="00116F2C" w:rsidRDefault="002A7406" w:rsidP="00116F2C">
      <w:pPr>
        <w:rPr>
          <w:rFonts w:cs="Calibri"/>
          <w:szCs w:val="24"/>
        </w:rPr>
      </w:pPr>
      <w:r w:rsidRPr="00116F2C">
        <w:rPr>
          <w:rFonts w:cs="Calibri"/>
          <w:szCs w:val="24"/>
        </w:rPr>
        <w:t>[12]</w:t>
      </w:r>
      <w:r w:rsidRPr="00116F2C">
        <w:rPr>
          <w:rFonts w:cs="Calibri"/>
          <w:szCs w:val="24"/>
        </w:rPr>
        <w:tab/>
        <w:t xml:space="preserve">A. Kumar </w:t>
      </w:r>
      <w:r w:rsidRPr="00116F2C">
        <w:rPr>
          <w:rFonts w:cs="Calibri"/>
          <w:i/>
          <w:iCs/>
          <w:szCs w:val="24"/>
        </w:rPr>
        <w:t>et al.</w:t>
      </w:r>
      <w:r w:rsidRPr="00116F2C">
        <w:rPr>
          <w:rFonts w:cs="Calibri"/>
          <w:szCs w:val="24"/>
        </w:rPr>
        <w:t xml:space="preserve">, ‘Duration of hypotension before initiation of effective antimicrobial therapy is the critical determinant of survival in human septic shock*’:, </w:t>
      </w:r>
      <w:r w:rsidRPr="00116F2C">
        <w:rPr>
          <w:rFonts w:cs="Calibri"/>
          <w:i/>
          <w:iCs/>
          <w:szCs w:val="24"/>
        </w:rPr>
        <w:t>Critical Care Medicine</w:t>
      </w:r>
      <w:r w:rsidRPr="00116F2C">
        <w:rPr>
          <w:rFonts w:cs="Calibri"/>
          <w:szCs w:val="24"/>
        </w:rPr>
        <w:t>, vol. 34, no. 6, pp. 1589–1596, Jun. 2006, doi: 10.1097/01.CCM.0000217961.75225.E9.</w:t>
      </w:r>
    </w:p>
    <w:p w14:paraId="242F6BFC" w14:textId="77777777" w:rsidR="002A7406" w:rsidRPr="00116F2C" w:rsidRDefault="002A7406" w:rsidP="00116F2C">
      <w:pPr>
        <w:rPr>
          <w:rFonts w:cs="Calibri"/>
          <w:szCs w:val="24"/>
        </w:rPr>
      </w:pPr>
      <w:r w:rsidRPr="00116F2C">
        <w:rPr>
          <w:rFonts w:cs="Calibri"/>
          <w:szCs w:val="24"/>
        </w:rPr>
        <w:lastRenderedPageBreak/>
        <w:t>[13]</w:t>
      </w:r>
      <w:r w:rsidRPr="00116F2C">
        <w:rPr>
          <w:rFonts w:cs="Calibri"/>
          <w:szCs w:val="24"/>
        </w:rPr>
        <w:tab/>
        <w:t xml:space="preserve">CDC, ‘Sepsis is a medical emergency. Time matters.’, </w:t>
      </w:r>
      <w:r w:rsidRPr="00116F2C">
        <w:rPr>
          <w:rFonts w:cs="Calibri"/>
          <w:i/>
          <w:iCs/>
          <w:szCs w:val="24"/>
        </w:rPr>
        <w:t>Centers for Disease Control and Prevention</w:t>
      </w:r>
      <w:r w:rsidRPr="00116F2C">
        <w:rPr>
          <w:rFonts w:cs="Calibri"/>
          <w:szCs w:val="24"/>
        </w:rPr>
        <w:t>, Aug. 27, 2020. https://www.cdc.gov/sepsis/what-is-sepsis.html (accessed Nov. 25, 2020).</w:t>
      </w:r>
    </w:p>
    <w:p w14:paraId="4A4E62AF" w14:textId="77777777" w:rsidR="002A7406" w:rsidRPr="00116F2C" w:rsidRDefault="002A7406" w:rsidP="00116F2C">
      <w:pPr>
        <w:rPr>
          <w:rFonts w:cs="Calibri"/>
          <w:szCs w:val="24"/>
        </w:rPr>
      </w:pPr>
      <w:r w:rsidRPr="00116F2C">
        <w:rPr>
          <w:rFonts w:cs="Calibri"/>
          <w:szCs w:val="24"/>
        </w:rPr>
        <w:t>[14]</w:t>
      </w:r>
      <w:r w:rsidRPr="00116F2C">
        <w:rPr>
          <w:rFonts w:cs="Calibri"/>
          <w:szCs w:val="24"/>
        </w:rPr>
        <w:tab/>
        <w:t xml:space="preserve">C. W. Seymour </w:t>
      </w:r>
      <w:r w:rsidRPr="00116F2C">
        <w:rPr>
          <w:rFonts w:cs="Calibri"/>
          <w:i/>
          <w:iCs/>
          <w:szCs w:val="24"/>
        </w:rPr>
        <w:t>et al.</w:t>
      </w:r>
      <w:r w:rsidRPr="00116F2C">
        <w:rPr>
          <w:rFonts w:cs="Calibri"/>
          <w:szCs w:val="24"/>
        </w:rPr>
        <w:t xml:space="preserve">, ‘Assessment of Clinical Criteria for Sepsis: For the Third International Consensus Definitions for Sepsis and Septic Shock (Sepsis-3)’, </w:t>
      </w:r>
      <w:r w:rsidRPr="00116F2C">
        <w:rPr>
          <w:rFonts w:cs="Calibri"/>
          <w:i/>
          <w:iCs/>
          <w:szCs w:val="24"/>
        </w:rPr>
        <w:t>JAMA</w:t>
      </w:r>
      <w:r w:rsidRPr="00116F2C">
        <w:rPr>
          <w:rFonts w:cs="Calibri"/>
          <w:szCs w:val="24"/>
        </w:rPr>
        <w:t>, vol. 315, no. 8, p. 762, Feb. 2016, doi: 10.1001/jama.2016.0288.</w:t>
      </w:r>
    </w:p>
    <w:p w14:paraId="3C2CBFFF" w14:textId="77777777" w:rsidR="002A7406" w:rsidRPr="00116F2C" w:rsidRDefault="002A7406" w:rsidP="00116F2C">
      <w:pPr>
        <w:rPr>
          <w:rFonts w:cs="Calibri"/>
          <w:szCs w:val="24"/>
        </w:rPr>
      </w:pPr>
      <w:r w:rsidRPr="00116F2C">
        <w:rPr>
          <w:rFonts w:cs="Calibri"/>
          <w:szCs w:val="24"/>
        </w:rPr>
        <w:t>[15]</w:t>
      </w:r>
      <w:r w:rsidRPr="00116F2C">
        <w:rPr>
          <w:rFonts w:cs="Calibri"/>
          <w:szCs w:val="24"/>
        </w:rPr>
        <w:tab/>
        <w:t xml:space="preserve">M. Singer </w:t>
      </w:r>
      <w:r w:rsidRPr="00116F2C">
        <w:rPr>
          <w:rFonts w:cs="Calibri"/>
          <w:i/>
          <w:iCs/>
          <w:szCs w:val="24"/>
        </w:rPr>
        <w:t>et al.</w:t>
      </w:r>
      <w:r w:rsidRPr="00116F2C">
        <w:rPr>
          <w:rFonts w:cs="Calibri"/>
          <w:szCs w:val="24"/>
        </w:rPr>
        <w:t xml:space="preserve">, ‘The Third International Consensus Definitions for Sepsis and Septic Shock (Sepsis-3)’, </w:t>
      </w:r>
      <w:r w:rsidRPr="00116F2C">
        <w:rPr>
          <w:rFonts w:cs="Calibri"/>
          <w:i/>
          <w:iCs/>
          <w:szCs w:val="24"/>
        </w:rPr>
        <w:t>JAMA</w:t>
      </w:r>
      <w:r w:rsidRPr="00116F2C">
        <w:rPr>
          <w:rFonts w:cs="Calibri"/>
          <w:szCs w:val="24"/>
        </w:rPr>
        <w:t>, vol. 315, no. 8, p. 801, Feb. 2016, doi: 10.1001/jama.2016.0287.</w:t>
      </w:r>
    </w:p>
    <w:p w14:paraId="1BCE6D1C" w14:textId="77777777" w:rsidR="002A7406" w:rsidRPr="00116F2C" w:rsidRDefault="002A7406" w:rsidP="00116F2C">
      <w:pPr>
        <w:rPr>
          <w:rFonts w:cs="Calibri"/>
          <w:szCs w:val="24"/>
        </w:rPr>
      </w:pPr>
      <w:r w:rsidRPr="00116F2C">
        <w:rPr>
          <w:rFonts w:cs="Calibri"/>
          <w:szCs w:val="24"/>
        </w:rPr>
        <w:t>[16]</w:t>
      </w:r>
      <w:r w:rsidRPr="00116F2C">
        <w:rPr>
          <w:rFonts w:cs="Calibri"/>
          <w:szCs w:val="24"/>
        </w:rPr>
        <w:tab/>
        <w:t xml:space="preserve">K.-M. Kaukonen, M. Bailey, S. Suzuki, D. Pilcher, and R. Bellomo, ‘Mortality Related to Severe Sepsis and Septic Shock Among Critically Ill Patients in Australia and New Zealand, 2000-2012’, </w:t>
      </w:r>
      <w:r w:rsidRPr="00116F2C">
        <w:rPr>
          <w:rFonts w:cs="Calibri"/>
          <w:i/>
          <w:iCs/>
          <w:szCs w:val="24"/>
        </w:rPr>
        <w:t>JAMA</w:t>
      </w:r>
      <w:r w:rsidRPr="00116F2C">
        <w:rPr>
          <w:rFonts w:cs="Calibri"/>
          <w:szCs w:val="24"/>
        </w:rPr>
        <w:t>, vol. 311, no. 13, p. 1308, Apr. 2014, doi: 10.1001/jama.2014.2637.</w:t>
      </w:r>
    </w:p>
    <w:p w14:paraId="593C8BFC" w14:textId="77777777" w:rsidR="002A7406" w:rsidRPr="00116F2C" w:rsidRDefault="002A7406" w:rsidP="00116F2C">
      <w:pPr>
        <w:rPr>
          <w:rFonts w:cs="Calibri"/>
          <w:szCs w:val="24"/>
        </w:rPr>
      </w:pPr>
      <w:r w:rsidRPr="00116F2C">
        <w:rPr>
          <w:rFonts w:cs="Calibri"/>
          <w:szCs w:val="24"/>
        </w:rPr>
        <w:t>[17]</w:t>
      </w:r>
      <w:r w:rsidRPr="00116F2C">
        <w:rPr>
          <w:rFonts w:cs="Calibri"/>
          <w:szCs w:val="24"/>
        </w:rPr>
        <w:tab/>
        <w:t xml:space="preserve">G. S. Martin, D. M. Mannino, S. Eaton, and M. Moss, ‘The Epidemiology of Sepsis in the United States from 1979 through 2000’, </w:t>
      </w:r>
      <w:r w:rsidRPr="00116F2C">
        <w:rPr>
          <w:rFonts w:cs="Calibri"/>
          <w:i/>
          <w:iCs/>
          <w:szCs w:val="24"/>
        </w:rPr>
        <w:t>N Engl J Med</w:t>
      </w:r>
      <w:r w:rsidRPr="00116F2C">
        <w:rPr>
          <w:rFonts w:cs="Calibri"/>
          <w:szCs w:val="24"/>
        </w:rPr>
        <w:t>, vol. 348, no. 16, pp. 1546–1554, Apr. 2003, doi: 10.1056/NEJMoa022139.</w:t>
      </w:r>
    </w:p>
    <w:p w14:paraId="02D320F6" w14:textId="77777777" w:rsidR="002A7406" w:rsidRPr="00116F2C" w:rsidRDefault="002A7406" w:rsidP="00116F2C">
      <w:pPr>
        <w:rPr>
          <w:rFonts w:cs="Calibri"/>
          <w:szCs w:val="24"/>
        </w:rPr>
      </w:pPr>
      <w:r w:rsidRPr="00116F2C">
        <w:rPr>
          <w:rFonts w:cs="Calibri"/>
          <w:szCs w:val="24"/>
        </w:rPr>
        <w:t>[18]</w:t>
      </w:r>
      <w:r w:rsidRPr="00116F2C">
        <w:rPr>
          <w:rFonts w:cs="Calibri"/>
          <w:szCs w:val="24"/>
        </w:rPr>
        <w:tab/>
        <w:t xml:space="preserve">M. Shankar-Hari </w:t>
      </w:r>
      <w:r w:rsidRPr="00116F2C">
        <w:rPr>
          <w:rFonts w:cs="Calibri"/>
          <w:i/>
          <w:iCs/>
          <w:szCs w:val="24"/>
        </w:rPr>
        <w:t>et al.</w:t>
      </w:r>
      <w:r w:rsidRPr="00116F2C">
        <w:rPr>
          <w:rFonts w:cs="Calibri"/>
          <w:szCs w:val="24"/>
        </w:rPr>
        <w:t xml:space="preserve">, ‘Developing a New Definition and Assessing New Clinical Criteria for Septic Shock: For the Third International Consensus Definitions for Sepsis and Septic Shock (Sepsis-3)’, </w:t>
      </w:r>
      <w:r w:rsidRPr="00116F2C">
        <w:rPr>
          <w:rFonts w:cs="Calibri"/>
          <w:i/>
          <w:iCs/>
          <w:szCs w:val="24"/>
        </w:rPr>
        <w:t>JAMA</w:t>
      </w:r>
      <w:r w:rsidRPr="00116F2C">
        <w:rPr>
          <w:rFonts w:cs="Calibri"/>
          <w:szCs w:val="24"/>
        </w:rPr>
        <w:t>, vol. 315, no. 8, p. 775, Feb. 2016, doi: 10.1001/jama.2016.0289.</w:t>
      </w:r>
    </w:p>
    <w:p w14:paraId="78A42BBF" w14:textId="77777777" w:rsidR="002A7406" w:rsidRPr="00116F2C" w:rsidRDefault="002A7406" w:rsidP="00116F2C">
      <w:pPr>
        <w:rPr>
          <w:rFonts w:cs="Calibri"/>
          <w:szCs w:val="24"/>
        </w:rPr>
      </w:pPr>
      <w:r w:rsidRPr="00116F2C">
        <w:rPr>
          <w:rFonts w:cs="Calibri"/>
          <w:szCs w:val="24"/>
        </w:rPr>
        <w:t>[19]</w:t>
      </w:r>
      <w:r w:rsidRPr="00116F2C">
        <w:rPr>
          <w:rFonts w:cs="Calibri"/>
          <w:szCs w:val="24"/>
        </w:rPr>
        <w:tab/>
        <w:t xml:space="preserve">I. Cohen, ‘Time series-Introduction’, </w:t>
      </w:r>
      <w:r w:rsidRPr="00116F2C">
        <w:rPr>
          <w:rFonts w:cs="Calibri"/>
          <w:i/>
          <w:iCs/>
          <w:szCs w:val="24"/>
        </w:rPr>
        <w:t>Time series-Introduction. A time series is a series of data… | by Idit Cohen | Towards Data Science</w:t>
      </w:r>
      <w:r w:rsidRPr="00116F2C">
        <w:rPr>
          <w:rFonts w:cs="Calibri"/>
          <w:szCs w:val="24"/>
        </w:rPr>
        <w:t>, Oct. 04, 2019. https://towardsdatascience.com/time-series-introduction-7484bc25739a (accessed Apr. 14, 2021).</w:t>
      </w:r>
    </w:p>
    <w:p w14:paraId="4D2F28F0" w14:textId="77777777" w:rsidR="002A7406" w:rsidRPr="00116F2C" w:rsidRDefault="002A7406" w:rsidP="00116F2C">
      <w:pPr>
        <w:rPr>
          <w:rFonts w:cs="Calibri"/>
          <w:szCs w:val="24"/>
        </w:rPr>
      </w:pPr>
      <w:r w:rsidRPr="00116F2C">
        <w:rPr>
          <w:rFonts w:cs="Calibri"/>
          <w:szCs w:val="24"/>
        </w:rPr>
        <w:t>[20]</w:t>
      </w:r>
      <w:r w:rsidRPr="00116F2C">
        <w:rPr>
          <w:rFonts w:cs="Calibri"/>
          <w:szCs w:val="24"/>
        </w:rPr>
        <w:tab/>
        <w:t>J. Morrill, A. Kormilitzin, A. Nevado-Holgado, S. Swaminathan, S. Howison, and T. Lyons, ‘The Signature-Based Model for Early Detection of Sepsis from Electronic Health Records in the Intensive Care Unit’, presented at the 2019 Computing in Cardiology Conference, Dec. 2019. doi: 10.22489/CinC.2019.014.</w:t>
      </w:r>
    </w:p>
    <w:p w14:paraId="254254FB" w14:textId="77777777" w:rsidR="002A7406" w:rsidRPr="00116F2C" w:rsidRDefault="002A7406" w:rsidP="00116F2C">
      <w:pPr>
        <w:rPr>
          <w:rFonts w:cs="Calibri"/>
          <w:szCs w:val="24"/>
        </w:rPr>
      </w:pPr>
      <w:r w:rsidRPr="00116F2C">
        <w:rPr>
          <w:rFonts w:cs="Calibri"/>
          <w:szCs w:val="24"/>
        </w:rPr>
        <w:t>[21]</w:t>
      </w:r>
      <w:r w:rsidRPr="00116F2C">
        <w:rPr>
          <w:rFonts w:cs="Calibri"/>
          <w:szCs w:val="24"/>
        </w:rPr>
        <w:tab/>
        <w:t>J. Anda Du, N. Sadr, and P. de Chazal, ‘Automated Prediction of Sepsis Onset Using Gradient Boosted Decision Trees’, presented at the 2019 Computing in Cardiology Conference, Dec. 2019. doi: 10.22489/CinC.2019.423.</w:t>
      </w:r>
    </w:p>
    <w:p w14:paraId="7CC2FA32" w14:textId="77777777" w:rsidR="002A7406" w:rsidRPr="00116F2C" w:rsidRDefault="002A7406" w:rsidP="00116F2C">
      <w:pPr>
        <w:rPr>
          <w:rFonts w:cs="Calibri"/>
          <w:szCs w:val="24"/>
        </w:rPr>
      </w:pPr>
      <w:r w:rsidRPr="00116F2C">
        <w:rPr>
          <w:rFonts w:cs="Calibri"/>
          <w:szCs w:val="24"/>
        </w:rPr>
        <w:t>[22]</w:t>
      </w:r>
      <w:r w:rsidRPr="00116F2C">
        <w:rPr>
          <w:rFonts w:cs="Calibri"/>
          <w:szCs w:val="24"/>
        </w:rPr>
        <w:tab/>
        <w:t>M. Zabihi, S. Kiranyaz, and M. Gabbouj, ‘Sepsis Prediction in Intensive Care Unit Using Ensemble of XGboost Models’, presented at the 2019 Computing in Cardiology Conference, Dec. 2019. doi: 10.22489/CinC.2019.238.</w:t>
      </w:r>
    </w:p>
    <w:p w14:paraId="5F054846" w14:textId="77777777" w:rsidR="002A7406" w:rsidRPr="00116F2C" w:rsidRDefault="002A7406" w:rsidP="00116F2C">
      <w:pPr>
        <w:rPr>
          <w:rFonts w:cs="Calibri"/>
          <w:szCs w:val="24"/>
        </w:rPr>
      </w:pPr>
      <w:r w:rsidRPr="00116F2C">
        <w:rPr>
          <w:rFonts w:cs="Calibri"/>
          <w:szCs w:val="24"/>
        </w:rPr>
        <w:t>[23]</w:t>
      </w:r>
      <w:r w:rsidRPr="00116F2C">
        <w:rPr>
          <w:rFonts w:cs="Calibri"/>
          <w:szCs w:val="24"/>
        </w:rPr>
        <w:tab/>
        <w:t>X. Li, Y. Kang, X. Jia, J. Wang, and G. Xie, ‘TASP: A Time-Phased Model for Sepsis Prediction’, presented at the 2019 Computing in Cardiology Conference, Dec. 2019. doi: 10.22489/CinC.2019.049.</w:t>
      </w:r>
    </w:p>
    <w:p w14:paraId="68B285DC" w14:textId="77777777" w:rsidR="002A7406" w:rsidRPr="00116F2C" w:rsidRDefault="002A7406" w:rsidP="00116F2C">
      <w:pPr>
        <w:rPr>
          <w:rFonts w:cs="Calibri"/>
          <w:szCs w:val="24"/>
        </w:rPr>
      </w:pPr>
      <w:r w:rsidRPr="00116F2C">
        <w:rPr>
          <w:rFonts w:cs="Calibri"/>
          <w:szCs w:val="24"/>
        </w:rPr>
        <w:t>[24]</w:t>
      </w:r>
      <w:r w:rsidRPr="00116F2C">
        <w:rPr>
          <w:rFonts w:cs="Calibri"/>
          <w:szCs w:val="24"/>
        </w:rPr>
        <w:tab/>
        <w:t>J. Singh, K. Oshiro, R. Krishnan, M. Sato, T. Ohkuma, and N. Kato, ‘Utilizing Informative Missingness for Early Prediction of Sepsis’, presented at the 2019 Computing in Cardiology Conference, Dec. 2019. doi: 10.22489/CinC.2019.280.</w:t>
      </w:r>
    </w:p>
    <w:p w14:paraId="23C6405C" w14:textId="77777777" w:rsidR="002A7406" w:rsidRPr="00116F2C" w:rsidRDefault="002A7406" w:rsidP="00116F2C">
      <w:pPr>
        <w:rPr>
          <w:rFonts w:cs="Calibri"/>
          <w:szCs w:val="24"/>
        </w:rPr>
      </w:pPr>
      <w:r w:rsidRPr="00116F2C">
        <w:rPr>
          <w:rFonts w:cs="Calibri"/>
          <w:szCs w:val="24"/>
        </w:rPr>
        <w:lastRenderedPageBreak/>
        <w:t>[25]</w:t>
      </w:r>
      <w:r w:rsidRPr="00116F2C">
        <w:rPr>
          <w:rFonts w:cs="Calibri"/>
          <w:szCs w:val="24"/>
        </w:rPr>
        <w:tab/>
        <w:t xml:space="preserve">M. Poeze, G. Ramsay, H. Gerlach, F. Rubulotta, and M. Levy, ‘An international sepsis survey: a study of doctors’ knowledge and perception about sepsis’, </w:t>
      </w:r>
      <w:r w:rsidRPr="00116F2C">
        <w:rPr>
          <w:rFonts w:cs="Calibri"/>
          <w:i/>
          <w:iCs/>
          <w:szCs w:val="24"/>
        </w:rPr>
        <w:t>Crit Care</w:t>
      </w:r>
      <w:r w:rsidRPr="00116F2C">
        <w:rPr>
          <w:rFonts w:cs="Calibri"/>
          <w:szCs w:val="24"/>
        </w:rPr>
        <w:t>, vol. 8, no. 6, pp. R409-413, Dec. 2004, doi: 10.1186/cc2959.</w:t>
      </w:r>
    </w:p>
    <w:p w14:paraId="079FD16F" w14:textId="77777777" w:rsidR="002A7406" w:rsidRPr="00116F2C" w:rsidRDefault="002A7406" w:rsidP="00116F2C">
      <w:pPr>
        <w:rPr>
          <w:rFonts w:cs="Calibri"/>
          <w:szCs w:val="24"/>
        </w:rPr>
      </w:pPr>
      <w:r w:rsidRPr="00116F2C">
        <w:rPr>
          <w:rFonts w:cs="Calibri"/>
          <w:szCs w:val="24"/>
        </w:rPr>
        <w:t>[26]</w:t>
      </w:r>
      <w:r w:rsidRPr="00116F2C">
        <w:rPr>
          <w:rFonts w:cs="Calibri"/>
          <w:szCs w:val="24"/>
        </w:rPr>
        <w:tab/>
        <w:t xml:space="preserve">R. Daniels, ‘Surviving the first hours in sepsis: getting the basics right (an intensivist’s perspective)’, </w:t>
      </w:r>
      <w:r w:rsidRPr="00116F2C">
        <w:rPr>
          <w:rFonts w:cs="Calibri"/>
          <w:i/>
          <w:iCs/>
          <w:szCs w:val="24"/>
        </w:rPr>
        <w:t>Journal of Antimicrobial Chemotherapy</w:t>
      </w:r>
      <w:r w:rsidRPr="00116F2C">
        <w:rPr>
          <w:rFonts w:cs="Calibri"/>
          <w:szCs w:val="24"/>
        </w:rPr>
        <w:t>, vol. 66, no. Supplement 2, pp. ii11–ii23, Apr. 2011, doi: 10.1093/jac/dkq515.</w:t>
      </w:r>
    </w:p>
    <w:p w14:paraId="193231CB" w14:textId="77777777" w:rsidR="002A7406" w:rsidRPr="00116F2C" w:rsidRDefault="002A7406" w:rsidP="00116F2C">
      <w:pPr>
        <w:rPr>
          <w:rFonts w:cs="Calibri"/>
          <w:szCs w:val="24"/>
        </w:rPr>
      </w:pPr>
      <w:r w:rsidRPr="00116F2C">
        <w:rPr>
          <w:rFonts w:cs="Calibri"/>
          <w:szCs w:val="24"/>
        </w:rPr>
        <w:t>[27]</w:t>
      </w:r>
      <w:r w:rsidRPr="00116F2C">
        <w:rPr>
          <w:rFonts w:cs="Calibri"/>
          <w:szCs w:val="24"/>
        </w:rPr>
        <w:tab/>
        <w:t xml:space="preserve">E. Rivers </w:t>
      </w:r>
      <w:r w:rsidRPr="00116F2C">
        <w:rPr>
          <w:rFonts w:cs="Calibri"/>
          <w:i/>
          <w:iCs/>
          <w:szCs w:val="24"/>
        </w:rPr>
        <w:t>et al.</w:t>
      </w:r>
      <w:r w:rsidRPr="00116F2C">
        <w:rPr>
          <w:rFonts w:cs="Calibri"/>
          <w:szCs w:val="24"/>
        </w:rPr>
        <w:t xml:space="preserve">, ‘Early Goal-Directed Therapy in the Treatment of Severe Sepsis and Septic Shock’, </w:t>
      </w:r>
      <w:r w:rsidRPr="00116F2C">
        <w:rPr>
          <w:rFonts w:cs="Calibri"/>
          <w:i/>
          <w:iCs/>
          <w:szCs w:val="24"/>
        </w:rPr>
        <w:t>New England Journal of Medicine</w:t>
      </w:r>
      <w:r w:rsidRPr="00116F2C">
        <w:rPr>
          <w:rFonts w:cs="Calibri"/>
          <w:szCs w:val="24"/>
        </w:rPr>
        <w:t>, vol. 345, no. 19, pp. 1368–1377, Nov. 2001, doi: 10.1056/NEJMoa010307.</w:t>
      </w:r>
    </w:p>
    <w:p w14:paraId="35AD0181" w14:textId="77777777" w:rsidR="002A7406" w:rsidRPr="00116F2C" w:rsidRDefault="002A7406" w:rsidP="00116F2C">
      <w:pPr>
        <w:rPr>
          <w:rFonts w:cs="Calibri"/>
          <w:szCs w:val="24"/>
        </w:rPr>
      </w:pPr>
      <w:r w:rsidRPr="00116F2C">
        <w:rPr>
          <w:rFonts w:cs="Calibri"/>
          <w:szCs w:val="24"/>
        </w:rPr>
        <w:t>[28]</w:t>
      </w:r>
      <w:r w:rsidRPr="00116F2C">
        <w:rPr>
          <w:rFonts w:cs="Calibri"/>
          <w:szCs w:val="24"/>
        </w:rPr>
        <w:tab/>
        <w:t xml:space="preserve">Q. Mao </w:t>
      </w:r>
      <w:r w:rsidRPr="00116F2C">
        <w:rPr>
          <w:rFonts w:cs="Calibri"/>
          <w:i/>
          <w:iCs/>
          <w:szCs w:val="24"/>
        </w:rPr>
        <w:t>et al.</w:t>
      </w:r>
      <w:r w:rsidRPr="00116F2C">
        <w:rPr>
          <w:rFonts w:cs="Calibri"/>
          <w:szCs w:val="24"/>
        </w:rPr>
        <w:t xml:space="preserve">, ‘Multicentre validation of a sepsis prediction algorithm using only vital sign data in the emergency department, general ward and ICU’, </w:t>
      </w:r>
      <w:r w:rsidRPr="00116F2C">
        <w:rPr>
          <w:rFonts w:cs="Calibri"/>
          <w:i/>
          <w:iCs/>
          <w:szCs w:val="24"/>
        </w:rPr>
        <w:t>BMJ Open</w:t>
      </w:r>
      <w:r w:rsidRPr="00116F2C">
        <w:rPr>
          <w:rFonts w:cs="Calibri"/>
          <w:szCs w:val="24"/>
        </w:rPr>
        <w:t>, vol. 8, no. 1, p. e017833, Jan. 2018, doi: 10.1136/bmjopen-2017-017833.</w:t>
      </w:r>
    </w:p>
    <w:p w14:paraId="491F73A6" w14:textId="77777777" w:rsidR="002A7406" w:rsidRPr="00116F2C" w:rsidRDefault="002A7406" w:rsidP="00116F2C">
      <w:pPr>
        <w:rPr>
          <w:rFonts w:cs="Calibri"/>
          <w:szCs w:val="24"/>
        </w:rPr>
      </w:pPr>
      <w:r w:rsidRPr="00116F2C">
        <w:rPr>
          <w:rFonts w:cs="Calibri"/>
          <w:szCs w:val="24"/>
        </w:rPr>
        <w:t>[29]</w:t>
      </w:r>
      <w:r w:rsidRPr="00116F2C">
        <w:rPr>
          <w:rFonts w:cs="Calibri"/>
          <w:szCs w:val="24"/>
        </w:rPr>
        <w:tab/>
        <w:t xml:space="preserve">H. Burdick </w:t>
      </w:r>
      <w:r w:rsidRPr="00116F2C">
        <w:rPr>
          <w:rFonts w:cs="Calibri"/>
          <w:i/>
          <w:iCs/>
          <w:szCs w:val="24"/>
        </w:rPr>
        <w:t>et al.</w:t>
      </w:r>
      <w:r w:rsidRPr="00116F2C">
        <w:rPr>
          <w:rFonts w:cs="Calibri"/>
          <w:szCs w:val="24"/>
        </w:rPr>
        <w:t xml:space="preserve">, ‘Validation of a machine learning algorithm for early severe sepsis prediction: a retrospective study predicting severe sepsis up to 48 h in advance using a diverse dataset from 461 US hospitals’, </w:t>
      </w:r>
      <w:r w:rsidRPr="00116F2C">
        <w:rPr>
          <w:rFonts w:cs="Calibri"/>
          <w:i/>
          <w:iCs/>
          <w:szCs w:val="24"/>
        </w:rPr>
        <w:t>BMC Medical Informatics and Decision Making</w:t>
      </w:r>
      <w:r w:rsidRPr="00116F2C">
        <w:rPr>
          <w:rFonts w:cs="Calibri"/>
          <w:szCs w:val="24"/>
        </w:rPr>
        <w:t>, vol. 20, no. 1, p. 276, Oct. 2020, doi: 10.1186/s12911-020-01284-x.</w:t>
      </w:r>
    </w:p>
    <w:p w14:paraId="56A49393" w14:textId="77777777" w:rsidR="002A7406" w:rsidRPr="00116F2C" w:rsidRDefault="002A7406" w:rsidP="00116F2C">
      <w:pPr>
        <w:rPr>
          <w:rFonts w:cs="Calibri"/>
          <w:szCs w:val="24"/>
        </w:rPr>
      </w:pPr>
      <w:r w:rsidRPr="00116F2C">
        <w:rPr>
          <w:rFonts w:cs="Calibri"/>
          <w:szCs w:val="24"/>
        </w:rPr>
        <w:t>[30]</w:t>
      </w:r>
      <w:r w:rsidRPr="00116F2C">
        <w:rPr>
          <w:rFonts w:cs="Calibri"/>
          <w:szCs w:val="24"/>
        </w:rPr>
        <w:tab/>
        <w:t xml:space="preserve">A. Vellido, V. Ribas, C. Morales, A. Ruiz Sanmartín, and J. C. Ruiz Rodríguez, ‘Machine learning in critical care: state-of-the-art and a sepsis case study’, </w:t>
      </w:r>
      <w:r w:rsidRPr="00116F2C">
        <w:rPr>
          <w:rFonts w:cs="Calibri"/>
          <w:i/>
          <w:iCs/>
          <w:szCs w:val="24"/>
        </w:rPr>
        <w:t>BioMedical Engineering OnLine</w:t>
      </w:r>
      <w:r w:rsidRPr="00116F2C">
        <w:rPr>
          <w:rFonts w:cs="Calibri"/>
          <w:szCs w:val="24"/>
        </w:rPr>
        <w:t>, vol. 17, no. 1, p. 135, Nov. 2018, doi: 10.1186/s12938-018-0569-2.</w:t>
      </w:r>
    </w:p>
    <w:p w14:paraId="02BE5A4E" w14:textId="77777777" w:rsidR="002A7406" w:rsidRPr="00116F2C" w:rsidRDefault="002A7406" w:rsidP="00116F2C">
      <w:pPr>
        <w:rPr>
          <w:rFonts w:cs="Calibri"/>
          <w:szCs w:val="24"/>
        </w:rPr>
      </w:pPr>
      <w:r w:rsidRPr="00116F2C">
        <w:rPr>
          <w:rFonts w:cs="Calibri"/>
          <w:szCs w:val="24"/>
        </w:rPr>
        <w:t>[31]</w:t>
      </w:r>
      <w:r w:rsidRPr="00116F2C">
        <w:rPr>
          <w:rFonts w:cs="Calibri"/>
          <w:szCs w:val="24"/>
        </w:rPr>
        <w:tab/>
        <w:t xml:space="preserve">M. Komorowski, L. A. Celi, O. Badawi, A. C. Gordon, and A. A. Faisal, ‘The Artificial Intelligence Clinician learns optimal treatment strategies for sepsis in intensive care’, </w:t>
      </w:r>
      <w:r w:rsidRPr="00116F2C">
        <w:rPr>
          <w:rFonts w:cs="Calibri"/>
          <w:i/>
          <w:iCs/>
          <w:szCs w:val="24"/>
        </w:rPr>
        <w:t>Nature Medicine</w:t>
      </w:r>
      <w:r w:rsidRPr="00116F2C">
        <w:rPr>
          <w:rFonts w:cs="Calibri"/>
          <w:szCs w:val="24"/>
        </w:rPr>
        <w:t>, vol. 24, no. 11, Art. no. 11, Nov. 2018, doi: 10.1038/s41591-018-0213-5.</w:t>
      </w:r>
    </w:p>
    <w:p w14:paraId="5B9B0507" w14:textId="77777777" w:rsidR="002A7406" w:rsidRPr="00116F2C" w:rsidRDefault="002A7406" w:rsidP="00116F2C">
      <w:pPr>
        <w:rPr>
          <w:rFonts w:cs="Calibri"/>
          <w:szCs w:val="24"/>
        </w:rPr>
      </w:pPr>
      <w:r w:rsidRPr="00116F2C">
        <w:rPr>
          <w:rFonts w:cs="Calibri"/>
          <w:szCs w:val="24"/>
        </w:rPr>
        <w:t>[32]</w:t>
      </w:r>
      <w:r w:rsidRPr="00116F2C">
        <w:rPr>
          <w:rFonts w:cs="Calibri"/>
          <w:szCs w:val="24"/>
        </w:rPr>
        <w:tab/>
        <w:t xml:space="preserve">J. Garnacho-Montero and I. Martín-Loeches, ‘Clinical management of sepsis can be improved by artificial intelligence: no’, </w:t>
      </w:r>
      <w:r w:rsidRPr="00116F2C">
        <w:rPr>
          <w:rFonts w:cs="Calibri"/>
          <w:i/>
          <w:iCs/>
          <w:szCs w:val="24"/>
        </w:rPr>
        <w:t>Intensive Care Med</w:t>
      </w:r>
      <w:r w:rsidRPr="00116F2C">
        <w:rPr>
          <w:rFonts w:cs="Calibri"/>
          <w:szCs w:val="24"/>
        </w:rPr>
        <w:t>, vol. 46, no. 2, pp. 378–380, Feb. 2020, doi: 10.1007/s00134-020-05947-1.</w:t>
      </w:r>
    </w:p>
    <w:p w14:paraId="651CBB34" w14:textId="77777777" w:rsidR="002A7406" w:rsidRPr="00116F2C" w:rsidRDefault="002A7406" w:rsidP="00116F2C">
      <w:pPr>
        <w:rPr>
          <w:rFonts w:cs="Calibri"/>
          <w:szCs w:val="24"/>
        </w:rPr>
      </w:pPr>
      <w:r w:rsidRPr="00116F2C">
        <w:rPr>
          <w:rFonts w:cs="Calibri"/>
          <w:szCs w:val="24"/>
        </w:rPr>
        <w:t>[33]</w:t>
      </w:r>
      <w:r w:rsidRPr="00116F2C">
        <w:rPr>
          <w:rFonts w:cs="Calibri"/>
          <w:szCs w:val="24"/>
        </w:rPr>
        <w:tab/>
        <w:t xml:space="preserve">‘Systemic inflammatory response syndrome’, </w:t>
      </w:r>
      <w:r w:rsidRPr="00116F2C">
        <w:rPr>
          <w:rFonts w:cs="Calibri"/>
          <w:i/>
          <w:iCs/>
          <w:szCs w:val="24"/>
        </w:rPr>
        <w:t>Wikipedia</w:t>
      </w:r>
      <w:r w:rsidRPr="00116F2C">
        <w:rPr>
          <w:rFonts w:cs="Calibri"/>
          <w:szCs w:val="24"/>
        </w:rPr>
        <w:t>. Mar. 13, 2021. Accessed: Apr. 20, 2021. [Online]. Available: https://en.wikipedia.org/w/index.php?title=Systemic_inflammatory_response_syndrome&amp;oldid=1011981384</w:t>
      </w:r>
    </w:p>
    <w:p w14:paraId="1A46ACAF" w14:textId="77777777" w:rsidR="002A7406" w:rsidRPr="00116F2C" w:rsidRDefault="002A7406" w:rsidP="00116F2C">
      <w:pPr>
        <w:rPr>
          <w:rFonts w:cs="Calibri"/>
          <w:szCs w:val="24"/>
        </w:rPr>
      </w:pPr>
      <w:r w:rsidRPr="00116F2C">
        <w:rPr>
          <w:rFonts w:cs="Calibri"/>
          <w:szCs w:val="24"/>
        </w:rPr>
        <w:t>[34]</w:t>
      </w:r>
      <w:r w:rsidRPr="00116F2C">
        <w:rPr>
          <w:rFonts w:cs="Calibri"/>
          <w:szCs w:val="24"/>
        </w:rPr>
        <w:tab/>
        <w:t xml:space="preserve">R. C. Bone </w:t>
      </w:r>
      <w:r w:rsidRPr="00116F2C">
        <w:rPr>
          <w:rFonts w:cs="Calibri"/>
          <w:i/>
          <w:iCs/>
          <w:szCs w:val="24"/>
        </w:rPr>
        <w:t>et al.</w:t>
      </w:r>
      <w:r w:rsidRPr="00116F2C">
        <w:rPr>
          <w:rFonts w:cs="Calibri"/>
          <w:szCs w:val="24"/>
        </w:rPr>
        <w:t xml:space="preserve">, ‘Definitions for sepsis and organ failure and guidelines for the use of innovative therapies in sepsis. The ACCP/SCCM Consensus Conference Committee. American College of Chest Physicians/Society of Critical Care Medicine’, </w:t>
      </w:r>
      <w:r w:rsidRPr="00116F2C">
        <w:rPr>
          <w:rFonts w:cs="Calibri"/>
          <w:i/>
          <w:iCs/>
          <w:szCs w:val="24"/>
        </w:rPr>
        <w:t>Chest</w:t>
      </w:r>
      <w:r w:rsidRPr="00116F2C">
        <w:rPr>
          <w:rFonts w:cs="Calibri"/>
          <w:szCs w:val="24"/>
        </w:rPr>
        <w:t>, vol. 101, no. 6, pp. 1644–1655, Jun. 1992, doi: 10.1378/chest.101.6.1644.</w:t>
      </w:r>
    </w:p>
    <w:p w14:paraId="245B738B" w14:textId="77777777" w:rsidR="002A7406" w:rsidRPr="00116F2C" w:rsidRDefault="002A7406" w:rsidP="00116F2C">
      <w:pPr>
        <w:rPr>
          <w:rFonts w:cs="Calibri"/>
          <w:szCs w:val="24"/>
        </w:rPr>
      </w:pPr>
      <w:r w:rsidRPr="00116F2C">
        <w:rPr>
          <w:rFonts w:cs="Calibri"/>
          <w:szCs w:val="24"/>
        </w:rPr>
        <w:t>[35]</w:t>
      </w:r>
      <w:r w:rsidRPr="00116F2C">
        <w:rPr>
          <w:rFonts w:cs="Calibri"/>
          <w:szCs w:val="24"/>
        </w:rPr>
        <w:tab/>
        <w:t xml:space="preserve">P. E. Marik and A. M. Taeb, ‘SIRS, qSOFA and new sepsis definition’, </w:t>
      </w:r>
      <w:r w:rsidRPr="00116F2C">
        <w:rPr>
          <w:rFonts w:cs="Calibri"/>
          <w:i/>
          <w:iCs/>
          <w:szCs w:val="24"/>
        </w:rPr>
        <w:t>J Thorac Dis</w:t>
      </w:r>
      <w:r w:rsidRPr="00116F2C">
        <w:rPr>
          <w:rFonts w:cs="Calibri"/>
          <w:szCs w:val="24"/>
        </w:rPr>
        <w:t>, vol. 9, no. 4, pp. 943–945, Apr. 2017, doi: 10.21037/jtd.2017.03.125.</w:t>
      </w:r>
    </w:p>
    <w:p w14:paraId="636C5749" w14:textId="77777777" w:rsidR="002A7406" w:rsidRPr="00116F2C" w:rsidRDefault="002A7406" w:rsidP="00116F2C">
      <w:pPr>
        <w:rPr>
          <w:rFonts w:cs="Calibri"/>
          <w:szCs w:val="24"/>
        </w:rPr>
      </w:pPr>
      <w:r w:rsidRPr="00116F2C">
        <w:rPr>
          <w:rFonts w:cs="Calibri"/>
          <w:szCs w:val="24"/>
        </w:rPr>
        <w:lastRenderedPageBreak/>
        <w:t>[36]</w:t>
      </w:r>
      <w:r w:rsidRPr="00116F2C">
        <w:rPr>
          <w:rFonts w:cs="Calibri"/>
          <w:szCs w:val="24"/>
        </w:rPr>
        <w:tab/>
        <w:t xml:space="preserve">J.-L. Vincent </w:t>
      </w:r>
      <w:r w:rsidRPr="00116F2C">
        <w:rPr>
          <w:rFonts w:cs="Calibri"/>
          <w:i/>
          <w:iCs/>
          <w:szCs w:val="24"/>
        </w:rPr>
        <w:t>et al.</w:t>
      </w:r>
      <w:r w:rsidRPr="00116F2C">
        <w:rPr>
          <w:rFonts w:cs="Calibri"/>
          <w:szCs w:val="24"/>
        </w:rPr>
        <w:t xml:space="preserve">, ‘The SOFA (Sepsis-related Organ Failure Assessment) score to describe organ dysfunction/failure’, </w:t>
      </w:r>
      <w:r w:rsidRPr="00116F2C">
        <w:rPr>
          <w:rFonts w:cs="Calibri"/>
          <w:i/>
          <w:iCs/>
          <w:szCs w:val="24"/>
        </w:rPr>
        <w:t>Intensive Care Med</w:t>
      </w:r>
      <w:r w:rsidRPr="00116F2C">
        <w:rPr>
          <w:rFonts w:cs="Calibri"/>
          <w:szCs w:val="24"/>
        </w:rPr>
        <w:t>, vol. 22, no. 7, pp. 707–710, Jul. 1996, doi: 10.1007/BF01709751.</w:t>
      </w:r>
    </w:p>
    <w:p w14:paraId="4E5D89C6" w14:textId="77777777" w:rsidR="002A7406" w:rsidRPr="00116F2C" w:rsidRDefault="002A7406" w:rsidP="00116F2C">
      <w:pPr>
        <w:rPr>
          <w:rFonts w:cs="Calibri"/>
          <w:szCs w:val="24"/>
        </w:rPr>
      </w:pPr>
      <w:r w:rsidRPr="00116F2C">
        <w:rPr>
          <w:rFonts w:cs="Calibri"/>
          <w:szCs w:val="24"/>
        </w:rPr>
        <w:t>[37]</w:t>
      </w:r>
      <w:r w:rsidRPr="00116F2C">
        <w:rPr>
          <w:rFonts w:cs="Calibri"/>
          <w:szCs w:val="24"/>
        </w:rPr>
        <w:tab/>
        <w:t xml:space="preserve">‘SOFA score’, </w:t>
      </w:r>
      <w:r w:rsidRPr="00116F2C">
        <w:rPr>
          <w:rFonts w:cs="Calibri"/>
          <w:i/>
          <w:iCs/>
          <w:szCs w:val="24"/>
        </w:rPr>
        <w:t>Wikipedia</w:t>
      </w:r>
      <w:r w:rsidRPr="00116F2C">
        <w:rPr>
          <w:rFonts w:cs="Calibri"/>
          <w:szCs w:val="24"/>
        </w:rPr>
        <w:t>. Dec. 27, 2020. Accessed: Apr. 13, 2021. [Online]. Available: https://en.wikipedia.org/w/index.php?title=SOFA_score&amp;oldid=996613886</w:t>
      </w:r>
    </w:p>
    <w:p w14:paraId="757B4D3D" w14:textId="77777777" w:rsidR="002A7406" w:rsidRPr="00116F2C" w:rsidRDefault="002A7406" w:rsidP="00116F2C">
      <w:pPr>
        <w:rPr>
          <w:rFonts w:cs="Calibri"/>
          <w:szCs w:val="24"/>
        </w:rPr>
      </w:pPr>
      <w:r w:rsidRPr="00116F2C">
        <w:rPr>
          <w:rFonts w:cs="Calibri"/>
          <w:szCs w:val="24"/>
        </w:rPr>
        <w:t>[38]</w:t>
      </w:r>
      <w:r w:rsidRPr="00116F2C">
        <w:rPr>
          <w:rFonts w:cs="Calibri"/>
          <w:szCs w:val="24"/>
        </w:rPr>
        <w:tab/>
        <w:t>‘Serial Evaluation of the SOFA Score to Predict Outcome in Critically Ill Patients | Critical Care Medicine | JAMA | JAMA Network’. https://jamanetwork.com/journals/jama/fullarticle/194262 (accessed Dec. 21, 2020).</w:t>
      </w:r>
    </w:p>
    <w:p w14:paraId="164F14F9" w14:textId="77777777" w:rsidR="002A7406" w:rsidRPr="00116F2C" w:rsidRDefault="002A7406" w:rsidP="00116F2C">
      <w:pPr>
        <w:rPr>
          <w:rFonts w:cs="Calibri"/>
          <w:szCs w:val="24"/>
        </w:rPr>
      </w:pPr>
      <w:r w:rsidRPr="00116F2C">
        <w:rPr>
          <w:rFonts w:cs="Calibri"/>
          <w:szCs w:val="24"/>
        </w:rPr>
        <w:t>[39]</w:t>
      </w:r>
      <w:r w:rsidRPr="00116F2C">
        <w:rPr>
          <w:rFonts w:cs="Calibri"/>
          <w:szCs w:val="24"/>
        </w:rPr>
        <w:tab/>
        <w:t xml:space="preserve">‘What is Sepsis’, </w:t>
      </w:r>
      <w:r w:rsidRPr="00116F2C">
        <w:rPr>
          <w:rFonts w:cs="Calibri"/>
          <w:i/>
          <w:iCs/>
          <w:szCs w:val="24"/>
        </w:rPr>
        <w:t>Sepsis Alliance</w:t>
      </w:r>
      <w:r w:rsidRPr="00116F2C">
        <w:rPr>
          <w:rFonts w:cs="Calibri"/>
          <w:szCs w:val="24"/>
        </w:rPr>
        <w:t>. https://www.sepsis.org/sepsis-basics/what-is-sepsis/ (accessed Nov. 20, 2020).</w:t>
      </w:r>
    </w:p>
    <w:p w14:paraId="72E45903" w14:textId="77777777" w:rsidR="002A7406" w:rsidRPr="00116F2C" w:rsidRDefault="002A7406" w:rsidP="00116F2C">
      <w:pPr>
        <w:rPr>
          <w:rFonts w:cs="Calibri"/>
          <w:szCs w:val="24"/>
        </w:rPr>
      </w:pPr>
      <w:r w:rsidRPr="00116F2C">
        <w:rPr>
          <w:rFonts w:cs="Calibri"/>
          <w:szCs w:val="24"/>
        </w:rPr>
        <w:t>[40]</w:t>
      </w:r>
      <w:r w:rsidRPr="00116F2C">
        <w:rPr>
          <w:rFonts w:cs="Calibri"/>
          <w:szCs w:val="24"/>
        </w:rPr>
        <w:tab/>
        <w:t xml:space="preserve">E. P. Raith </w:t>
      </w:r>
      <w:r w:rsidRPr="00116F2C">
        <w:rPr>
          <w:rFonts w:cs="Calibri"/>
          <w:i/>
          <w:iCs/>
          <w:szCs w:val="24"/>
        </w:rPr>
        <w:t>et al.</w:t>
      </w:r>
      <w:r w:rsidRPr="00116F2C">
        <w:rPr>
          <w:rFonts w:cs="Calibri"/>
          <w:szCs w:val="24"/>
        </w:rPr>
        <w:t xml:space="preserve">, ‘Prognostic Accuracy of the SOFA Score, SIRS Criteria, and qSOFA Score for In-Hospital Mortality Among Adults With Suspected Infection Admitted to the Intensive Care Unit’, </w:t>
      </w:r>
      <w:r w:rsidRPr="00116F2C">
        <w:rPr>
          <w:rFonts w:cs="Calibri"/>
          <w:i/>
          <w:iCs/>
          <w:szCs w:val="24"/>
        </w:rPr>
        <w:t>JAMA</w:t>
      </w:r>
      <w:r w:rsidRPr="00116F2C">
        <w:rPr>
          <w:rFonts w:cs="Calibri"/>
          <w:szCs w:val="24"/>
        </w:rPr>
        <w:t>, vol. 317, no. 3, pp. 290–300, Jan. 2017, doi: 10.1001/jama.2016.20328.</w:t>
      </w:r>
    </w:p>
    <w:p w14:paraId="3D37D003" w14:textId="77777777" w:rsidR="002A7406" w:rsidRPr="00116F2C" w:rsidRDefault="002A7406" w:rsidP="00116F2C">
      <w:pPr>
        <w:rPr>
          <w:rFonts w:cs="Calibri"/>
          <w:szCs w:val="24"/>
        </w:rPr>
      </w:pPr>
      <w:r w:rsidRPr="00116F2C">
        <w:rPr>
          <w:rFonts w:cs="Calibri"/>
          <w:szCs w:val="24"/>
        </w:rPr>
        <w:t>[41]</w:t>
      </w:r>
      <w:r w:rsidRPr="00116F2C">
        <w:rPr>
          <w:rFonts w:cs="Calibri"/>
          <w:szCs w:val="24"/>
        </w:rPr>
        <w:tab/>
        <w:t xml:space="preserve">Y. Freund </w:t>
      </w:r>
      <w:r w:rsidRPr="00116F2C">
        <w:rPr>
          <w:rFonts w:cs="Calibri"/>
          <w:i/>
          <w:iCs/>
          <w:szCs w:val="24"/>
        </w:rPr>
        <w:t>et al.</w:t>
      </w:r>
      <w:r w:rsidRPr="00116F2C">
        <w:rPr>
          <w:rFonts w:cs="Calibri"/>
          <w:szCs w:val="24"/>
        </w:rPr>
        <w:t xml:space="preserve">, ‘Prognostic Accuracy of Sepsis-3 Criteria for In-Hospital Mortality Among Patients With Suspected Infection Presenting to the Emergency Department’, </w:t>
      </w:r>
      <w:r w:rsidRPr="00116F2C">
        <w:rPr>
          <w:rFonts w:cs="Calibri"/>
          <w:i/>
          <w:iCs/>
          <w:szCs w:val="24"/>
        </w:rPr>
        <w:t>JAMA</w:t>
      </w:r>
      <w:r w:rsidRPr="00116F2C">
        <w:rPr>
          <w:rFonts w:cs="Calibri"/>
          <w:szCs w:val="24"/>
        </w:rPr>
        <w:t>, vol. 317, no. 3, pp. 301–308, Jan. 2017, doi: 10.1001/jama.2016.20329.</w:t>
      </w:r>
    </w:p>
    <w:p w14:paraId="2133C9C0" w14:textId="77777777" w:rsidR="002A7406" w:rsidRPr="00116F2C" w:rsidRDefault="002A7406" w:rsidP="00116F2C">
      <w:pPr>
        <w:rPr>
          <w:rFonts w:cs="Calibri"/>
          <w:szCs w:val="24"/>
        </w:rPr>
      </w:pPr>
      <w:r w:rsidRPr="00116F2C">
        <w:rPr>
          <w:rFonts w:cs="Calibri"/>
          <w:szCs w:val="24"/>
        </w:rPr>
        <w:t>[42]</w:t>
      </w:r>
      <w:r w:rsidRPr="00116F2C">
        <w:rPr>
          <w:rFonts w:cs="Calibri"/>
          <w:szCs w:val="24"/>
        </w:rPr>
        <w:tab/>
        <w:t xml:space="preserve">‘GPU Accelerated Computing with Python’, </w:t>
      </w:r>
      <w:r w:rsidRPr="00116F2C">
        <w:rPr>
          <w:rFonts w:cs="Calibri"/>
          <w:i/>
          <w:iCs/>
          <w:szCs w:val="24"/>
        </w:rPr>
        <w:t>NVIDIA Developer</w:t>
      </w:r>
      <w:r w:rsidRPr="00116F2C">
        <w:rPr>
          <w:rFonts w:cs="Calibri"/>
          <w:szCs w:val="24"/>
        </w:rPr>
        <w:t>, Nov. 19, 2013. https://developer.nvidia.com/how-to-cuda-python (accessed Apr. 20, 2021).</w:t>
      </w:r>
    </w:p>
    <w:p w14:paraId="5ACF893D" w14:textId="77777777" w:rsidR="002A7406" w:rsidRPr="00116F2C" w:rsidRDefault="002A7406" w:rsidP="00116F2C">
      <w:pPr>
        <w:rPr>
          <w:rFonts w:cs="Calibri"/>
          <w:szCs w:val="24"/>
        </w:rPr>
      </w:pPr>
      <w:r w:rsidRPr="00116F2C">
        <w:rPr>
          <w:rFonts w:cs="Calibri"/>
          <w:szCs w:val="24"/>
        </w:rPr>
        <w:t>[43]</w:t>
      </w:r>
      <w:r w:rsidRPr="00116F2C">
        <w:rPr>
          <w:rFonts w:cs="Calibri"/>
          <w:szCs w:val="24"/>
        </w:rPr>
        <w:tab/>
        <w:t xml:space="preserve">‘Dask documentation - Scheduling’, </w:t>
      </w:r>
      <w:r w:rsidRPr="00116F2C">
        <w:rPr>
          <w:rFonts w:cs="Calibri"/>
          <w:i/>
          <w:iCs/>
          <w:szCs w:val="24"/>
        </w:rPr>
        <w:t>Dask  documentation</w:t>
      </w:r>
      <w:r w:rsidRPr="00116F2C">
        <w:rPr>
          <w:rFonts w:cs="Calibri"/>
          <w:szCs w:val="24"/>
        </w:rPr>
        <w:t>. scheduling.html (accessed Apr. 20, 2021).</w:t>
      </w:r>
    </w:p>
    <w:p w14:paraId="66D0D5BB" w14:textId="77777777" w:rsidR="002A7406" w:rsidRPr="00116F2C" w:rsidRDefault="002A7406" w:rsidP="00116F2C">
      <w:pPr>
        <w:rPr>
          <w:rFonts w:cs="Calibri"/>
          <w:szCs w:val="24"/>
        </w:rPr>
      </w:pPr>
      <w:r w:rsidRPr="00116F2C">
        <w:rPr>
          <w:rFonts w:cs="Calibri"/>
          <w:szCs w:val="24"/>
        </w:rPr>
        <w:t>[44]</w:t>
      </w:r>
      <w:r w:rsidRPr="00116F2C">
        <w:rPr>
          <w:rFonts w:cs="Calibri"/>
          <w:szCs w:val="24"/>
        </w:rPr>
        <w:tab/>
        <w:t xml:space="preserve">‘Machine Learning - Home’, </w:t>
      </w:r>
      <w:r w:rsidRPr="00116F2C">
        <w:rPr>
          <w:rFonts w:cs="Calibri"/>
          <w:i/>
          <w:iCs/>
          <w:szCs w:val="24"/>
        </w:rPr>
        <w:t>Coursera</w:t>
      </w:r>
      <w:r w:rsidRPr="00116F2C">
        <w:rPr>
          <w:rFonts w:cs="Calibri"/>
          <w:szCs w:val="24"/>
        </w:rPr>
        <w:t>. https://www.coursera.org/learn/machine-learning/home/week/9 (accessed Apr. 20, 2021).</w:t>
      </w:r>
    </w:p>
    <w:p w14:paraId="74A44856" w14:textId="77777777" w:rsidR="002A7406" w:rsidRPr="00116F2C" w:rsidRDefault="002A7406" w:rsidP="00116F2C">
      <w:pPr>
        <w:rPr>
          <w:rFonts w:cs="Calibri"/>
          <w:szCs w:val="24"/>
        </w:rPr>
      </w:pPr>
      <w:r w:rsidRPr="00116F2C">
        <w:rPr>
          <w:rFonts w:cs="Calibri"/>
          <w:szCs w:val="24"/>
        </w:rPr>
        <w:t>[45]</w:t>
      </w:r>
      <w:r w:rsidRPr="00116F2C">
        <w:rPr>
          <w:rFonts w:cs="Calibri"/>
          <w:szCs w:val="24"/>
        </w:rPr>
        <w:tab/>
        <w:t xml:space="preserve">C. Sehra, ‘Decision Trees Explained Easily’, </w:t>
      </w:r>
      <w:r w:rsidRPr="00116F2C">
        <w:rPr>
          <w:rFonts w:cs="Calibri"/>
          <w:i/>
          <w:iCs/>
          <w:szCs w:val="24"/>
        </w:rPr>
        <w:t>Medium</w:t>
      </w:r>
      <w:r w:rsidRPr="00116F2C">
        <w:rPr>
          <w:rFonts w:cs="Calibri"/>
          <w:szCs w:val="24"/>
        </w:rPr>
        <w:t>, Nov. 30, 2020. https://chiragsehra42.medium.com/decision-trees-explained-easily-28f23241248 (accessed Apr. 22, 2021).</w:t>
      </w:r>
    </w:p>
    <w:p w14:paraId="5D78108A" w14:textId="77777777" w:rsidR="002A7406" w:rsidRPr="00116F2C" w:rsidRDefault="002A7406" w:rsidP="00116F2C">
      <w:pPr>
        <w:rPr>
          <w:rFonts w:cs="Calibri"/>
          <w:szCs w:val="24"/>
        </w:rPr>
      </w:pPr>
      <w:r w:rsidRPr="00116F2C">
        <w:rPr>
          <w:rFonts w:cs="Calibri"/>
          <w:szCs w:val="24"/>
        </w:rPr>
        <w:t>[46]</w:t>
      </w:r>
      <w:r w:rsidRPr="00116F2C">
        <w:rPr>
          <w:rFonts w:cs="Calibri"/>
          <w:szCs w:val="24"/>
        </w:rPr>
        <w:tab/>
        <w:t>‘sklearn.tree.DecisionTreeClassifier — scikit-learn 0.24.1 documentation’. https://scikit-learn.org/stable/modules/generated/sklearn.tree.DecisionTreeClassifier.html (accessed Apr. 22, 2021).</w:t>
      </w:r>
    </w:p>
    <w:p w14:paraId="621F5D5D" w14:textId="77777777" w:rsidR="002A7406" w:rsidRPr="00116F2C" w:rsidRDefault="002A7406" w:rsidP="00116F2C">
      <w:pPr>
        <w:rPr>
          <w:rFonts w:cs="Calibri"/>
          <w:szCs w:val="24"/>
        </w:rPr>
      </w:pPr>
      <w:r w:rsidRPr="00116F2C">
        <w:rPr>
          <w:rFonts w:cs="Calibri"/>
          <w:szCs w:val="24"/>
        </w:rPr>
        <w:t>[47]</w:t>
      </w:r>
      <w:r w:rsidRPr="00116F2C">
        <w:rPr>
          <w:rFonts w:cs="Calibri"/>
          <w:szCs w:val="24"/>
        </w:rPr>
        <w:tab/>
        <w:t xml:space="preserve">V. Morde, ‘XGBoost Algorithm: Long May She Reign!’, </w:t>
      </w:r>
      <w:r w:rsidRPr="00116F2C">
        <w:rPr>
          <w:rFonts w:cs="Calibri"/>
          <w:i/>
          <w:iCs/>
          <w:szCs w:val="24"/>
        </w:rPr>
        <w:t>Medium</w:t>
      </w:r>
      <w:r w:rsidRPr="00116F2C">
        <w:rPr>
          <w:rFonts w:cs="Calibri"/>
          <w:szCs w:val="24"/>
        </w:rPr>
        <w:t>, Apr. 08, 2019. https://towardsdatascience.com/https-medium-com-vishalmorde-xgboost-algorithm-long-she-may-rein-edd9f99be63d (accessed Apr. 22, 2021).</w:t>
      </w:r>
    </w:p>
    <w:p w14:paraId="684DB3D1" w14:textId="77777777" w:rsidR="002A7406" w:rsidRPr="00116F2C" w:rsidRDefault="002A7406" w:rsidP="00116F2C">
      <w:pPr>
        <w:rPr>
          <w:rFonts w:cs="Calibri"/>
          <w:szCs w:val="24"/>
        </w:rPr>
      </w:pPr>
      <w:r w:rsidRPr="00116F2C">
        <w:rPr>
          <w:rFonts w:cs="Calibri"/>
          <w:szCs w:val="24"/>
        </w:rPr>
        <w:t>[48]</w:t>
      </w:r>
      <w:r w:rsidRPr="00116F2C">
        <w:rPr>
          <w:rFonts w:cs="Calibri"/>
          <w:szCs w:val="24"/>
        </w:rPr>
        <w:tab/>
        <w:t xml:space="preserve">‘What is XGBOOST? | Data Science and Machine Learning’, </w:t>
      </w:r>
      <w:r w:rsidRPr="00116F2C">
        <w:rPr>
          <w:rFonts w:cs="Calibri"/>
          <w:i/>
          <w:iCs/>
          <w:szCs w:val="24"/>
        </w:rPr>
        <w:t>Kaggle</w:t>
      </w:r>
      <w:r w:rsidRPr="00116F2C">
        <w:rPr>
          <w:rFonts w:cs="Calibri"/>
          <w:szCs w:val="24"/>
        </w:rPr>
        <w:t>. https://www.kaggle.com/getting-started/145362 (accessed Apr. 22, 2021).</w:t>
      </w:r>
    </w:p>
    <w:p w14:paraId="07F83C82" w14:textId="77777777" w:rsidR="002A7406" w:rsidRPr="00116F2C" w:rsidRDefault="002A7406" w:rsidP="00116F2C">
      <w:pPr>
        <w:rPr>
          <w:rFonts w:cs="Calibri"/>
          <w:szCs w:val="24"/>
        </w:rPr>
      </w:pPr>
      <w:r w:rsidRPr="00116F2C">
        <w:rPr>
          <w:rFonts w:cs="Calibri"/>
          <w:szCs w:val="24"/>
        </w:rPr>
        <w:t>[49]</w:t>
      </w:r>
      <w:r w:rsidRPr="00116F2C">
        <w:rPr>
          <w:rFonts w:cs="Calibri"/>
          <w:szCs w:val="24"/>
        </w:rPr>
        <w:tab/>
        <w:t xml:space="preserve">G. L. Team, ‘AdaBoost Algorithm: Boosting Algorithm in Machine Learning’, </w:t>
      </w:r>
      <w:r w:rsidRPr="00116F2C">
        <w:rPr>
          <w:rFonts w:cs="Calibri"/>
          <w:i/>
          <w:iCs/>
          <w:szCs w:val="24"/>
        </w:rPr>
        <w:t>GreatLearning Blog: Free Resources what Matters to shape your Career!</w:t>
      </w:r>
      <w:r w:rsidRPr="00116F2C">
        <w:rPr>
          <w:rFonts w:cs="Calibri"/>
          <w:szCs w:val="24"/>
        </w:rPr>
        <w:t>, May 28, 2020. https://www.mygreatlearning.com/blog/adaboost-algorithm/ (accessed Apr. 22, 2021).</w:t>
      </w:r>
    </w:p>
    <w:p w14:paraId="59360A10" w14:textId="77777777" w:rsidR="002A7406" w:rsidRPr="00116F2C" w:rsidRDefault="002A7406" w:rsidP="00116F2C">
      <w:r w:rsidRPr="00116F2C">
        <w:lastRenderedPageBreak/>
        <w:t>[50]</w:t>
      </w:r>
      <w:r w:rsidRPr="00116F2C">
        <w:tab/>
        <w:t xml:space="preserve">‘AdaBoost Classifier in Python’, </w:t>
      </w:r>
      <w:r w:rsidRPr="00116F2C">
        <w:rPr>
          <w:i/>
          <w:iCs/>
        </w:rPr>
        <w:t>DataCamp Community</w:t>
      </w:r>
      <w:r w:rsidRPr="00116F2C">
        <w:t>, Nov. 20, 2018. https://www.datacamp.com/community/tutorials/adaboost-classifier-python (accessed Apr. 22, 2021).</w:t>
      </w:r>
    </w:p>
    <w:p w14:paraId="092CE28E" w14:textId="77777777" w:rsidR="002A7406" w:rsidRPr="00116F2C" w:rsidRDefault="002A7406" w:rsidP="00116F2C">
      <w:r w:rsidRPr="00116F2C">
        <w:t>[51]</w:t>
      </w:r>
      <w:r w:rsidRPr="00116F2C">
        <w:tab/>
        <w:t>‘sklearn.ensemble.AdaBoostClassifier — scikit-learn 0.24.1 documentation’. https://scikit-learn.org/stable/modules/generated/sklearn.ensemble.AdaBoostClassifier.html (accessed Apr. 22, 2021).</w:t>
      </w:r>
    </w:p>
    <w:p w14:paraId="19FC13CA" w14:textId="77777777" w:rsidR="002A7406" w:rsidRPr="00116F2C" w:rsidRDefault="002A7406" w:rsidP="00116F2C">
      <w:r w:rsidRPr="00116F2C">
        <w:t>[52]</w:t>
      </w:r>
      <w:r w:rsidRPr="00116F2C">
        <w:tab/>
        <w:t>‘Understanding XGBoost Algorithm | What is XGBoost Algorithm?’ https://www.mygreatlearning.com/blog/xgboost-algorithm/ (accessed Apr. 22, 2021).</w:t>
      </w:r>
    </w:p>
    <w:p w14:paraId="768FFAAE" w14:textId="77777777" w:rsidR="002A7406" w:rsidRPr="00116F2C" w:rsidRDefault="002A7406" w:rsidP="00116F2C">
      <w:r w:rsidRPr="00116F2C">
        <w:t>[53]</w:t>
      </w:r>
      <w:r w:rsidRPr="00116F2C">
        <w:tab/>
        <w:t>‘A Gentle Introduction to the Gradient Boosting Algorithm for Machine Learning’. https://machinelearningmastery.com/gentle-introduction-gradient-boosting-algorithm-machine-learning/ (accessed May 03, 2021).</w:t>
      </w:r>
    </w:p>
    <w:p w14:paraId="0C90DE4C" w14:textId="77777777" w:rsidR="002A7406" w:rsidRPr="00116F2C" w:rsidRDefault="002A7406" w:rsidP="00116F2C">
      <w:r w:rsidRPr="00116F2C">
        <w:t>[54]</w:t>
      </w:r>
      <w:r w:rsidRPr="00116F2C">
        <w:tab/>
        <w:t>‘Features — LightGBM 3.2.1.99 documentation’. https://lightgbm.readthedocs.io/en/latest/Features.html (accessed Apr. 22, 2021).</w:t>
      </w:r>
    </w:p>
    <w:p w14:paraId="2CACD178" w14:textId="1520DB5B" w:rsidR="002A7406" w:rsidRPr="00116F2C" w:rsidRDefault="002A7406" w:rsidP="00116F2C">
      <w:r w:rsidRPr="00116F2C">
        <w:t>[55]</w:t>
      </w:r>
      <w:r w:rsidRPr="00116F2C">
        <w:tab/>
        <w:t>‘File:Sepsis Steps.png - Wikimedia Commons’. https://commons.wikimedia.org/wiki/File:Sepsis_Steps.png (accessed Apr. 20, 2021).</w:t>
      </w:r>
    </w:p>
    <w:p w14:paraId="3EA8C4DF" w14:textId="1D48C369" w:rsidR="00381B2B" w:rsidRDefault="006479DE" w:rsidP="002A7406">
      <w:r w:rsidRPr="00116F2C">
        <w:rPr>
          <w:rFonts w:cs="Calibri"/>
          <w:szCs w:val="24"/>
        </w:rPr>
        <w:fldChar w:fldCharType="end"/>
      </w:r>
    </w:p>
    <w:p w14:paraId="77AD3632" w14:textId="77777777" w:rsidR="004B6C07" w:rsidRPr="004B6C07" w:rsidRDefault="004B6C07" w:rsidP="00E73A60">
      <w:pPr>
        <w:sectPr w:rsidR="004B6C07" w:rsidRPr="004B6C07" w:rsidSect="00523663">
          <w:footerReference w:type="default" r:id="rId82"/>
          <w:pgSz w:w="11906" w:h="16838"/>
          <w:pgMar w:top="1418" w:right="1418" w:bottom="1418" w:left="1418" w:header="709" w:footer="709" w:gutter="0"/>
          <w:pgNumType w:start="1"/>
          <w:cols w:space="708"/>
          <w:docGrid w:linePitch="360"/>
        </w:sectPr>
      </w:pPr>
    </w:p>
    <w:p w14:paraId="0D854C06" w14:textId="77777777" w:rsidR="00060C9B" w:rsidRPr="004B6C07" w:rsidRDefault="00B32AEF" w:rsidP="00B32AEF">
      <w:pPr>
        <w:pStyle w:val="BackCoverAdres1"/>
        <w:spacing w:after="0"/>
        <w:ind w:right="113"/>
        <w:rPr>
          <w:rStyle w:val="Strong"/>
          <w:b w:val="0"/>
          <w:bCs w:val="0"/>
        </w:rPr>
      </w:pPr>
      <w:r w:rsidRPr="004B6C07">
        <w:rPr>
          <w:rStyle w:val="Strong"/>
          <w:b w:val="0"/>
          <w:bCs w:val="0"/>
        </w:rPr>
        <w:lastRenderedPageBreak/>
        <w:t>facult</w:t>
      </w:r>
      <w:r w:rsidR="004B6C07" w:rsidRPr="004B6C07">
        <w:rPr>
          <w:rStyle w:val="Strong"/>
          <w:b w:val="0"/>
          <w:bCs w:val="0"/>
        </w:rPr>
        <w:t>y</w:t>
      </w:r>
      <w:r w:rsidRPr="004B6C07">
        <w:rPr>
          <w:rStyle w:val="Strong"/>
          <w:b w:val="0"/>
          <w:bCs w:val="0"/>
        </w:rPr>
        <w:t xml:space="preserve"> </w:t>
      </w:r>
      <w:r w:rsidR="004B6C07" w:rsidRPr="004B6C07">
        <w:rPr>
          <w:rStyle w:val="Strong"/>
          <w:b w:val="0"/>
          <w:bCs w:val="0"/>
        </w:rPr>
        <w:t>of engineering technology</w:t>
      </w:r>
    </w:p>
    <w:p w14:paraId="4DC24457" w14:textId="77777777" w:rsidR="00060C9B" w:rsidRPr="009F5C27" w:rsidRDefault="00FB009A" w:rsidP="00337098">
      <w:pPr>
        <w:pStyle w:val="BackCoverAdres1"/>
        <w:spacing w:after="0"/>
        <w:ind w:right="113"/>
        <w:rPr>
          <w:lang w:val="en-US"/>
        </w:rPr>
      </w:pPr>
      <w:r w:rsidRPr="009F5C27">
        <w:rPr>
          <w:lang w:val="en-US"/>
        </w:rPr>
        <w:t>GRO</w:t>
      </w:r>
      <w:r w:rsidR="004B6C07" w:rsidRPr="009F5C27">
        <w:rPr>
          <w:lang w:val="en-US"/>
        </w:rPr>
        <w:t>u</w:t>
      </w:r>
      <w:r w:rsidRPr="009F5C27">
        <w:rPr>
          <w:lang w:val="en-US"/>
        </w:rPr>
        <w:t>P T LEUVEN</w:t>
      </w:r>
      <w:r w:rsidR="00337098" w:rsidRPr="009F5C27">
        <w:rPr>
          <w:lang w:val="en-US"/>
        </w:rPr>
        <w:t xml:space="preserve"> CAMPUS</w:t>
      </w:r>
    </w:p>
    <w:p w14:paraId="30C4A65B" w14:textId="77777777" w:rsidR="00060C9B" w:rsidRPr="0037069E" w:rsidRDefault="00FB009A" w:rsidP="00B32AEF">
      <w:pPr>
        <w:pStyle w:val="BACKCOVERAdres20"/>
        <w:spacing w:after="0"/>
        <w:ind w:right="113"/>
        <w:rPr>
          <w:lang w:val="nl-BE"/>
        </w:rPr>
      </w:pPr>
      <w:r w:rsidRPr="0037069E">
        <w:rPr>
          <w:lang w:val="nl-BE"/>
        </w:rPr>
        <w:t>Andreas Vesaliusstraat</w:t>
      </w:r>
      <w:r w:rsidR="00060C9B" w:rsidRPr="0037069E">
        <w:rPr>
          <w:lang w:val="nl-BE"/>
        </w:rPr>
        <w:t xml:space="preserve"> </w:t>
      </w:r>
      <w:r w:rsidRPr="0037069E">
        <w:rPr>
          <w:lang w:val="nl-BE"/>
        </w:rPr>
        <w:t>13</w:t>
      </w:r>
    </w:p>
    <w:p w14:paraId="032EC85B" w14:textId="77777777" w:rsidR="00060C9B" w:rsidRPr="0037069E" w:rsidRDefault="00FB009A" w:rsidP="00B32AEF">
      <w:pPr>
        <w:pStyle w:val="BACKCOVERAdres20"/>
        <w:spacing w:after="0"/>
        <w:ind w:right="113"/>
        <w:rPr>
          <w:lang w:val="nl-BE"/>
        </w:rPr>
      </w:pPr>
      <w:r w:rsidRPr="0037069E">
        <w:rPr>
          <w:lang w:val="nl-BE"/>
        </w:rPr>
        <w:t>3000</w:t>
      </w:r>
      <w:r w:rsidR="00060C9B" w:rsidRPr="0037069E">
        <w:rPr>
          <w:lang w:val="nl-BE"/>
        </w:rPr>
        <w:t xml:space="preserve"> </w:t>
      </w:r>
      <w:r w:rsidRPr="0037069E">
        <w:rPr>
          <w:lang w:val="nl-BE"/>
        </w:rPr>
        <w:t>LEUVEN</w:t>
      </w:r>
      <w:r w:rsidR="00060C9B" w:rsidRPr="0037069E">
        <w:rPr>
          <w:lang w:val="nl-BE"/>
        </w:rPr>
        <w:t>, België</w:t>
      </w:r>
    </w:p>
    <w:p w14:paraId="34C8EFA0" w14:textId="77777777" w:rsidR="00060C9B" w:rsidRPr="0037069E" w:rsidRDefault="00060C9B" w:rsidP="00B32AEF">
      <w:pPr>
        <w:pStyle w:val="BACKCOVERAdres20"/>
        <w:spacing w:after="0"/>
        <w:ind w:right="113"/>
        <w:rPr>
          <w:lang w:val="nl-BE"/>
        </w:rPr>
      </w:pPr>
      <w:r w:rsidRPr="0037069E">
        <w:rPr>
          <w:lang w:val="nl-BE"/>
        </w:rPr>
        <w:t xml:space="preserve">tel. + 32 </w:t>
      </w:r>
      <w:r w:rsidR="00FB009A" w:rsidRPr="0037069E">
        <w:rPr>
          <w:lang w:val="nl-BE"/>
        </w:rPr>
        <w:t>16 30 10 30</w:t>
      </w:r>
    </w:p>
    <w:p w14:paraId="1B9D992F" w14:textId="77777777" w:rsidR="00060C9B" w:rsidRPr="00DF46F3" w:rsidRDefault="004B6C07" w:rsidP="00B32AEF">
      <w:pPr>
        <w:pStyle w:val="BACKCOVERAdres20"/>
        <w:spacing w:after="0"/>
        <w:ind w:right="113"/>
        <w:rPr>
          <w:rStyle w:val="Hyperlink"/>
          <w:color w:val="auto"/>
          <w:lang w:val="nl-BE"/>
        </w:rPr>
      </w:pPr>
      <w:r w:rsidRPr="00DF46F3">
        <w:rPr>
          <w:lang w:val="nl-BE"/>
        </w:rPr>
        <w:t>fet</w:t>
      </w:r>
      <w:r w:rsidR="00060C9B" w:rsidRPr="00DF46F3">
        <w:rPr>
          <w:lang w:val="nl-BE"/>
        </w:rPr>
        <w:t>.</w:t>
      </w:r>
      <w:r w:rsidRPr="00DF46F3">
        <w:rPr>
          <w:lang w:val="nl-BE"/>
        </w:rPr>
        <w:t>grou</w:t>
      </w:r>
      <w:r w:rsidR="00FB009A" w:rsidRPr="00DF46F3">
        <w:rPr>
          <w:lang w:val="nl-BE"/>
        </w:rPr>
        <w:t>pt</w:t>
      </w:r>
      <w:r w:rsidR="00060C9B" w:rsidRPr="00DF46F3">
        <w:rPr>
          <w:lang w:val="nl-BE"/>
        </w:rPr>
        <w:t>@kuleuven.be</w:t>
      </w:r>
    </w:p>
    <w:p w14:paraId="080A5234" w14:textId="000779AA" w:rsidR="00060C9B" w:rsidRPr="0037069E" w:rsidRDefault="004B6C07" w:rsidP="00B32AEF">
      <w:pPr>
        <w:pStyle w:val="BACKCOVERAdres20"/>
        <w:spacing w:after="0"/>
        <w:ind w:right="113"/>
        <w:rPr>
          <w:lang w:val="nl-BE"/>
        </w:rPr>
      </w:pPr>
      <w:r w:rsidRPr="00DF46F3">
        <w:rPr>
          <w:lang w:val="nl-BE"/>
        </w:rPr>
        <w:t>www.fet.kuleuven.be</w:t>
      </w:r>
    </w:p>
    <w:p w14:paraId="0F005C3A" w14:textId="77777777" w:rsidR="00064EB5" w:rsidRPr="0037069E" w:rsidRDefault="00064EB5" w:rsidP="00060C9B">
      <w:pPr>
        <w:pStyle w:val="BackCoverAdres1"/>
        <w:rPr>
          <w:lang w:val="nl-BE"/>
        </w:rPr>
      </w:pPr>
    </w:p>
    <w:p w14:paraId="1BDECD8D" w14:textId="77777777" w:rsidR="00064EB5" w:rsidRPr="0037069E" w:rsidRDefault="00064EB5" w:rsidP="00064EB5">
      <w:pPr>
        <w:rPr>
          <w:lang w:val="nl-BE"/>
        </w:rPr>
      </w:pPr>
    </w:p>
    <w:p w14:paraId="4D8061B4" w14:textId="77777777" w:rsidR="00064EB5" w:rsidRPr="0037069E" w:rsidRDefault="00064EB5" w:rsidP="00064EB5">
      <w:pPr>
        <w:rPr>
          <w:lang w:val="nl-BE"/>
        </w:rPr>
      </w:pPr>
    </w:p>
    <w:p w14:paraId="3FE7B005" w14:textId="50AB4C2B" w:rsidR="00064EB5" w:rsidRPr="0037069E" w:rsidRDefault="00064EB5" w:rsidP="007268EF">
      <w:pPr>
        <w:spacing w:after="0"/>
        <w:jc w:val="left"/>
        <w:rPr>
          <w:lang w:val="nl-BE"/>
        </w:rPr>
      </w:pPr>
    </w:p>
    <w:sectPr w:rsidR="00064EB5" w:rsidRPr="0037069E" w:rsidSect="00E95554">
      <w:headerReference w:type="even" r:id="rId83"/>
      <w:headerReference w:type="default" r:id="rId84"/>
      <w:footerReference w:type="even" r:id="rId85"/>
      <w:footerReference w:type="default" r:id="rId86"/>
      <w:type w:val="evenPage"/>
      <w:pgSz w:w="11906" w:h="16838" w:code="9"/>
      <w:pgMar w:top="1418" w:right="1418" w:bottom="1418"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C6BE3" w14:textId="77777777" w:rsidR="00CB76D7" w:rsidRDefault="00CB76D7" w:rsidP="00986956">
      <w:pPr>
        <w:spacing w:line="240" w:lineRule="auto"/>
      </w:pPr>
      <w:r>
        <w:separator/>
      </w:r>
    </w:p>
  </w:endnote>
  <w:endnote w:type="continuationSeparator" w:id="0">
    <w:p w14:paraId="00A37ACA" w14:textId="77777777" w:rsidR="00CB76D7" w:rsidRDefault="00CB76D7" w:rsidP="00986956">
      <w:pPr>
        <w:spacing w:line="240" w:lineRule="auto"/>
      </w:pPr>
      <w:r>
        <w:continuationSeparator/>
      </w:r>
    </w:p>
  </w:endnote>
  <w:endnote w:type="continuationNotice" w:id="1">
    <w:p w14:paraId="1290A564" w14:textId="77777777" w:rsidR="00CB76D7" w:rsidRDefault="00CB76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penSymbol">
    <w:altName w:val="Calibri"/>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F">
    <w:altName w:val="Calibri"/>
    <w:charset w:val="00"/>
    <w:family w:val="auto"/>
    <w:pitch w:val="variable"/>
  </w:font>
  <w:font w:name="NimbusSan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170" w:type="dxa"/>
      <w:tblInd w:w="-1415"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left w:w="0" w:type="dxa"/>
        <w:right w:w="0" w:type="dxa"/>
      </w:tblCellMar>
      <w:tblLook w:val="04A0" w:firstRow="1" w:lastRow="0" w:firstColumn="1" w:lastColumn="0" w:noHBand="0" w:noVBand="1"/>
    </w:tblPr>
    <w:tblGrid>
      <w:gridCol w:w="11170"/>
    </w:tblGrid>
    <w:tr w:rsidR="00AF2A4D" w14:paraId="7FE8CEEE" w14:textId="77777777" w:rsidTr="000739D3">
      <w:trPr>
        <w:trHeight w:hRule="exact" w:val="2268"/>
      </w:trPr>
      <w:tc>
        <w:tcPr>
          <w:tcW w:w="11170" w:type="dxa"/>
          <w:shd w:val="clear" w:color="auto" w:fill="auto"/>
        </w:tcPr>
        <w:p w14:paraId="11BC4D29" w14:textId="77777777" w:rsidR="00AF2A4D" w:rsidRDefault="00AF2A4D" w:rsidP="000E50CE">
          <w:pPr>
            <w:pStyle w:val="Header"/>
          </w:pPr>
        </w:p>
      </w:tc>
    </w:tr>
  </w:tbl>
  <w:p w14:paraId="21578F64" w14:textId="77777777" w:rsidR="00AF2A4D" w:rsidRDefault="00AF2A4D" w:rsidP="000E50CE">
    <w:pPr>
      <w:pStyle w:val="Footer"/>
    </w:pPr>
    <w:r>
      <w:rPr>
        <w:noProof/>
        <w:lang w:val="en-US" w:eastAsia="en-US"/>
      </w:rPr>
      <mc:AlternateContent>
        <mc:Choice Requires="wps">
          <w:drawing>
            <wp:anchor distT="0" distB="0" distL="114300" distR="114300" simplePos="0" relativeHeight="251658247" behindDoc="0" locked="0" layoutInCell="1" allowOverlap="1" wp14:anchorId="254D8842" wp14:editId="2A710D8A">
              <wp:simplePos x="0" y="0"/>
              <wp:positionH relativeFrom="page">
                <wp:posOffset>431800</wp:posOffset>
              </wp:positionH>
              <wp:positionV relativeFrom="page">
                <wp:posOffset>10333355</wp:posOffset>
              </wp:positionV>
              <wp:extent cx="6696000" cy="72000"/>
              <wp:effectExtent l="0" t="0" r="0" b="4445"/>
              <wp:wrapNone/>
              <wp:docPr id="28" name="Tekstvak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696000" cy="72000"/>
                      </a:xfrm>
                      <a:prstGeom prst="rect">
                        <a:avLst/>
                      </a:prstGeom>
                      <a:solidFill>
                        <a:srgbClr val="54BCEB"/>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CD661B" w14:textId="77777777" w:rsidR="00AF2A4D" w:rsidRPr="00456A6F" w:rsidRDefault="00AF2A4D" w:rsidP="000E50CE">
                          <w:pPr>
                            <w:pStyle w:val="Foo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4D8842" id="_x0000_t202" coordsize="21600,21600" o:spt="202" path="m,l,21600r21600,l21600,xe">
              <v:stroke joinstyle="miter"/>
              <v:path gradientshapeok="t" o:connecttype="rect"/>
            </v:shapetype>
            <v:shape id="Tekstvak 28" o:spid="_x0000_s1120" type="#_x0000_t202" style="position:absolute;left:0;text-align:left;margin-left:34pt;margin-top:813.65pt;width:527.25pt;height:5.65pt;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" fillcolor="#54bceb" stroked="f" strokeweight=".5pt">
              <o:lock v:ext="edit" aspectratio="t"/>
              <v:textbox inset="0,0,0,0">
                <w:txbxContent>
                  <w:p w14:paraId="32CD661B" w14:textId="77777777" w:rsidR="00AF2A4D" w:rsidRPr="00456A6F" w:rsidRDefault="00AF2A4D" w:rsidP="000E50CE">
                    <w:pPr>
                      <w:pStyle w:val="Foote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3799" w14:textId="04129EA9" w:rsidR="00AF2A4D" w:rsidRPr="008E7BE7" w:rsidRDefault="00AF2A4D" w:rsidP="000E50CE">
    <w:pPr>
      <w:pStyle w:val="Footer"/>
      <w:rPr>
        <w:sz w:val="20"/>
        <w:szCs w:val="28"/>
      </w:rPr>
    </w:pPr>
    <w:r w:rsidRPr="008E7BE7">
      <w:rPr>
        <w:noProof/>
        <w:sz w:val="20"/>
        <w:szCs w:val="28"/>
        <w:lang w:val="en-US" w:eastAsia="en-US"/>
      </w:rPr>
      <mc:AlternateContent>
        <mc:Choice Requires="wps">
          <w:drawing>
            <wp:anchor distT="0" distB="0" distL="114300" distR="114300" simplePos="0" relativeHeight="251658241" behindDoc="0" locked="0" layoutInCell="1" allowOverlap="0" wp14:anchorId="218CEB78" wp14:editId="36320E5F">
              <wp:simplePos x="0" y="0"/>
              <wp:positionH relativeFrom="page">
                <wp:posOffset>288290</wp:posOffset>
              </wp:positionH>
              <wp:positionV relativeFrom="page">
                <wp:posOffset>10189210</wp:posOffset>
              </wp:positionV>
              <wp:extent cx="6984000" cy="72000"/>
              <wp:effectExtent l="0" t="0" r="7620" b="4445"/>
              <wp:wrapNone/>
              <wp:docPr id="31" name="Tekstvak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4000" cy="72000"/>
                      </a:xfrm>
                      <a:prstGeom prst="rect">
                        <a:avLst/>
                      </a:prstGeom>
                      <a:solidFill>
                        <a:srgbClr val="52BDE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82640E" w14:textId="77777777" w:rsidR="00AF2A4D" w:rsidRPr="00456A6F" w:rsidRDefault="00AF2A4D" w:rsidP="000E50CE">
                          <w:pPr>
                            <w:pStyle w:val="Foo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8CEB78" id="_x0000_t202" coordsize="21600,21600" o:spt="202" path="m,l,21600r21600,l21600,xe">
              <v:stroke joinstyle="miter"/>
              <v:path gradientshapeok="t" o:connecttype="rect"/>
            </v:shapetype>
            <v:shape id="Tekstvak 31" o:spid="_x0000_s1122" type="#_x0000_t202" style="position:absolute;left:0;text-align:left;margin-left:22.7pt;margin-top:802.3pt;width:549.9pt;height:5.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" o:allowoverlap="f" fillcolor="#52bdec" stroked="f" strokeweight=".5pt">
              <o:lock v:ext="edit" aspectratio="t"/>
              <v:textbox inset="0,0,0,0">
                <w:txbxContent>
                  <w:p w14:paraId="5282640E" w14:textId="77777777" w:rsidR="00AF2A4D" w:rsidRPr="00456A6F" w:rsidRDefault="00AF2A4D" w:rsidP="000E50CE">
                    <w:pPr>
                      <w:pStyle w:val="Foote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69066" w14:textId="2C126015" w:rsidR="00AF2A4D" w:rsidRPr="008B1D1F" w:rsidRDefault="00AF2A4D" w:rsidP="009F4468">
    <w:pPr>
      <w:pStyle w:val="Footer"/>
      <w:jc w:val="left"/>
    </w:pPr>
    <w:r w:rsidRPr="008B1D1F">
      <w:fldChar w:fldCharType="begin"/>
    </w:r>
    <w:r w:rsidRPr="008B1D1F">
      <w:instrText xml:space="preserve"> PAGE   \* MERGEFORMAT </w:instrText>
    </w:r>
    <w:r w:rsidRPr="008B1D1F">
      <w:fldChar w:fldCharType="separate"/>
    </w:r>
    <w:r>
      <w:rPr>
        <w:noProof/>
      </w:rPr>
      <w:t>2</w:t>
    </w:r>
    <w:r w:rsidRPr="008B1D1F">
      <w:fldChar w:fldCharType="end"/>
    </w:r>
    <w:r w:rsidRPr="008B1D1F">
      <w:t xml:space="preserve"> | </w:t>
    </w:r>
    <w:fldSimple w:instr=" STYLEREF  &quot;_Titelinhoudsopgave&quot;  \* MERGEFORMAT ">
      <w:r w:rsidR="00B26196">
        <w:rPr>
          <w:noProof/>
        </w:rPr>
        <w:t>Table of Contents</w:t>
      </w:r>
    </w:fldSimple>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C88D3" w14:textId="1FC45C05" w:rsidR="00523663" w:rsidRDefault="00523663">
    <w:pPr>
      <w:pStyle w:val="Footer"/>
      <w:jc w:val="center"/>
    </w:pPr>
  </w:p>
  <w:p w14:paraId="12E3EF53" w14:textId="6E094895" w:rsidR="00AF2A4D" w:rsidRPr="00251CAB" w:rsidRDefault="00AF2A4D" w:rsidP="00F01E7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B87CA" w14:textId="3F13A376" w:rsidR="00AF2A4D" w:rsidRPr="00DC647F" w:rsidRDefault="00AF2A4D" w:rsidP="000E50CE">
    <w:pPr>
      <w:pStyle w:val="Footer"/>
    </w:pPr>
    <w:r>
      <w:fldChar w:fldCharType="begin"/>
    </w:r>
    <w:r w:rsidRPr="00466A79">
      <w:instrText xml:space="preserve"> STYLEREF  "Kop van inhoudsopgave"  \* MERGEFORMAT </w:instrText>
    </w:r>
    <w:r>
      <w:fldChar w:fldCharType="separate"/>
    </w:r>
    <w:r w:rsidR="00B26196">
      <w:rPr>
        <w:b/>
        <w:bCs/>
        <w:noProof/>
        <w:lang w:val="en-US"/>
      </w:rPr>
      <w:t>Error! Use the Home tab to apply Kop van inhoudsopgave to the text that you want to appear here.</w:t>
    </w:r>
    <w:r>
      <w:rPr>
        <w:noProof/>
      </w:rPr>
      <w:fldChar w:fldCharType="end"/>
    </w:r>
    <w:r w:rsidRPr="00466A79">
      <w:t xml:space="preserve"> </w:t>
    </w:r>
    <w:r>
      <w:rPr>
        <w:b/>
      </w:rPr>
      <w:t xml:space="preserve">| </w:t>
    </w:r>
    <w:r>
      <w:fldChar w:fldCharType="begin"/>
    </w:r>
    <w:r>
      <w:instrText xml:space="preserve"> PAGE   \* MERGEFORMAT </w:instrText>
    </w:r>
    <w:r>
      <w:fldChar w:fldCharType="separate"/>
    </w:r>
    <w:r w:rsidRPr="00F37AF8">
      <w:rPr>
        <w:b/>
        <w:noProof/>
      </w:rPr>
      <w:t>12</w:t>
    </w:r>
    <w:r>
      <w:rPr>
        <w:b/>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33379"/>
      <w:docPartObj>
        <w:docPartGallery w:val="Page Numbers (Bottom of Page)"/>
        <w:docPartUnique/>
      </w:docPartObj>
    </w:sdtPr>
    <w:sdtEndPr>
      <w:rPr>
        <w:noProof/>
      </w:rPr>
    </w:sdtEndPr>
    <w:sdtContent>
      <w:p w14:paraId="1C90A367" w14:textId="77777777" w:rsidR="00523663" w:rsidRDefault="00523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D95CD0" w14:textId="77777777" w:rsidR="00523663" w:rsidRPr="00251CAB" w:rsidRDefault="00523663" w:rsidP="00F01E7D">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919493"/>
      <w:docPartObj>
        <w:docPartGallery w:val="Page Numbers (Bottom of Page)"/>
        <w:docPartUnique/>
      </w:docPartObj>
    </w:sdtPr>
    <w:sdtEndPr>
      <w:rPr>
        <w:noProof/>
      </w:rPr>
    </w:sdtEndPr>
    <w:sdtContent>
      <w:p w14:paraId="7A3ECD1C" w14:textId="77777777" w:rsidR="00523663" w:rsidRPr="00523663" w:rsidRDefault="00523663">
        <w:pPr>
          <w:pStyle w:val="Footer"/>
          <w:jc w:val="center"/>
        </w:pPr>
        <w:r w:rsidRPr="00523663">
          <w:fldChar w:fldCharType="begin"/>
        </w:r>
        <w:r w:rsidRPr="00523663">
          <w:instrText xml:space="preserve"> PAGE   \* MERGEFORMAT </w:instrText>
        </w:r>
        <w:r w:rsidRPr="00523663">
          <w:fldChar w:fldCharType="separate"/>
        </w:r>
        <w:r w:rsidRPr="00523663">
          <w:rPr>
            <w:noProof/>
          </w:rPr>
          <w:t>2</w:t>
        </w:r>
        <w:r w:rsidRPr="00523663">
          <w:rPr>
            <w:noProof/>
          </w:rPr>
          <w:fldChar w:fldCharType="end"/>
        </w:r>
      </w:p>
    </w:sdtContent>
  </w:sdt>
  <w:p w14:paraId="564F992A" w14:textId="77777777" w:rsidR="00523663" w:rsidRPr="00251CAB" w:rsidRDefault="00523663" w:rsidP="00F01E7D">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50E83" w14:textId="77777777" w:rsidR="00AF2A4D" w:rsidRPr="0004429D" w:rsidRDefault="00AF2A4D" w:rsidP="0004429D">
    <w:pPr>
      <w:pStyle w:val="Footer"/>
    </w:pPr>
    <w:r>
      <w:rPr>
        <w:noProof/>
        <w:lang w:val="en-US" w:eastAsia="en-US"/>
      </w:rPr>
      <mc:AlternateContent>
        <mc:Choice Requires="wps">
          <w:drawing>
            <wp:anchor distT="0" distB="0" distL="114300" distR="114300" simplePos="0" relativeHeight="251658242" behindDoc="1" locked="0" layoutInCell="1" allowOverlap="1" wp14:anchorId="0FDD3F5F" wp14:editId="35D4E87E">
              <wp:simplePos x="0" y="0"/>
              <wp:positionH relativeFrom="page">
                <wp:posOffset>288290</wp:posOffset>
              </wp:positionH>
              <wp:positionV relativeFrom="page">
                <wp:posOffset>9613265</wp:posOffset>
              </wp:positionV>
              <wp:extent cx="6984000" cy="720000"/>
              <wp:effectExtent l="0" t="0" r="7620" b="4445"/>
              <wp:wrapNone/>
              <wp:docPr id="11" name="Tekstvak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90F159" w14:textId="77777777" w:rsidR="00AF2A4D" w:rsidRPr="00394CF7" w:rsidRDefault="00AF2A4D" w:rsidP="003C60E8">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D3F5F" id="_x0000_t202" coordsize="21600,21600" o:spt="202" path="m,l,21600r21600,l21600,xe">
              <v:stroke joinstyle="miter"/>
              <v:path gradientshapeok="t" o:connecttype="rect"/>
            </v:shapetype>
            <v:shape id="Tekstvak 35" o:spid="_x0000_s1123" type="#_x0000_t202" style="position:absolute;left:0;text-align:left;margin-left:22.7pt;margin-top:756.95pt;width:549.9pt;height:56.7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" fillcolor="#1d8db0" stroked="f" strokeweight=".5pt">
              <v:textbox inset="65mm,2mm,6mm,2mm">
                <w:txbxContent>
                  <w:p w14:paraId="4E90F159" w14:textId="77777777" w:rsidR="00AF2A4D" w:rsidRPr="00394CF7" w:rsidRDefault="00AF2A4D" w:rsidP="003C60E8">
                    <w:pPr>
                      <w:pStyle w:val="CoverKoptekst"/>
                    </w:pP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70532" w14:textId="77777777" w:rsidR="00AF2A4D" w:rsidRPr="002F050E" w:rsidRDefault="00AF2A4D" w:rsidP="006F0085">
    <w:r>
      <w:rPr>
        <w:noProof/>
        <w:lang w:val="en-US" w:eastAsia="en-US"/>
      </w:rPr>
      <mc:AlternateContent>
        <mc:Choice Requires="wps">
          <w:drawing>
            <wp:anchor distT="0" distB="0" distL="114300" distR="114300" simplePos="0" relativeHeight="251658248" behindDoc="1" locked="0" layoutInCell="1" allowOverlap="1" wp14:anchorId="43E80077" wp14:editId="3666B524">
              <wp:simplePos x="0" y="0"/>
              <wp:positionH relativeFrom="page">
                <wp:posOffset>288290</wp:posOffset>
              </wp:positionH>
              <wp:positionV relativeFrom="page">
                <wp:posOffset>9613265</wp:posOffset>
              </wp:positionV>
              <wp:extent cx="6984000" cy="720000"/>
              <wp:effectExtent l="0" t="0" r="7620" b="4445"/>
              <wp:wrapNone/>
              <wp:docPr id="35" name="Tekstvak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FDC0CF" w14:textId="77777777" w:rsidR="00AF2A4D" w:rsidRPr="00394CF7" w:rsidRDefault="00AF2A4D" w:rsidP="00002774">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E80077" id="_x0000_t202" coordsize="21600,21600" o:spt="202" path="m,l,21600r21600,l21600,xe">
              <v:stroke joinstyle="miter"/>
              <v:path gradientshapeok="t" o:connecttype="rect"/>
            </v:shapetype>
            <v:shape id="_x0000_s1124" type="#_x0000_t202" style="position:absolute;left:0;text-align:left;margin-left:22.7pt;margin-top:756.95pt;width:549.9pt;height:56.7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" fillcolor="#1d8db0" stroked="f" strokeweight=".5pt">
              <v:textbox inset="65mm,2mm,6mm,2mm">
                <w:txbxContent>
                  <w:p w14:paraId="58FDC0CF" w14:textId="77777777" w:rsidR="00AF2A4D" w:rsidRPr="00394CF7" w:rsidRDefault="00AF2A4D" w:rsidP="00002774">
                    <w:pPr>
                      <w:pStyle w:val="CoverKoptekst"/>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D1DFC" w14:textId="77777777" w:rsidR="00CB76D7" w:rsidRDefault="00CB76D7" w:rsidP="00986956">
      <w:pPr>
        <w:spacing w:line="240" w:lineRule="auto"/>
      </w:pPr>
      <w:r>
        <w:separator/>
      </w:r>
    </w:p>
  </w:footnote>
  <w:footnote w:type="continuationSeparator" w:id="0">
    <w:p w14:paraId="2D9293C1" w14:textId="77777777" w:rsidR="00CB76D7" w:rsidRDefault="00CB76D7" w:rsidP="00986956">
      <w:pPr>
        <w:spacing w:line="240" w:lineRule="auto"/>
      </w:pPr>
      <w:r>
        <w:continuationSeparator/>
      </w:r>
    </w:p>
  </w:footnote>
  <w:footnote w:type="continuationNotice" w:id="1">
    <w:p w14:paraId="575268A8" w14:textId="77777777" w:rsidR="00CB76D7" w:rsidRDefault="00CB76D7">
      <w:pPr>
        <w:spacing w:after="0" w:line="240" w:lineRule="auto"/>
      </w:pPr>
    </w:p>
  </w:footnote>
  <w:footnote w:id="2">
    <w:p w14:paraId="1372DBAF" w14:textId="3FFE80E9" w:rsidR="00AF2A4D" w:rsidRPr="00613227" w:rsidRDefault="00AF2A4D">
      <w:pPr>
        <w:pStyle w:val="FootnoteText"/>
        <w:rPr>
          <w:lang w:val="nl-BE"/>
        </w:rPr>
      </w:pPr>
      <w:r w:rsidRPr="00A5521C">
        <w:rPr>
          <w:rStyle w:val="FootnoteReference"/>
        </w:rPr>
        <w:footnoteRef/>
      </w:r>
      <w:r>
        <w:t xml:space="preserve"> </w:t>
      </w:r>
      <w:r w:rsidRPr="00613227">
        <w:t>https://archive.physionet.org/users/shared/challenge-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C087B" w14:textId="77777777" w:rsidR="00AF2A4D" w:rsidRDefault="00AF2A4D" w:rsidP="000E50CE">
    <w:pPr>
      <w:pStyle w:val="Header"/>
    </w:pPr>
  </w:p>
  <w:p w14:paraId="010E20B8" w14:textId="77777777" w:rsidR="00AF2A4D" w:rsidRDefault="00AF2A4D" w:rsidP="000E50CE">
    <w:pPr>
      <w:pStyle w:val="Header"/>
    </w:pPr>
    <w:r>
      <w:rPr>
        <w:noProof/>
        <w:lang w:val="en-US" w:eastAsia="en-US"/>
      </w:rPr>
      <mc:AlternateContent>
        <mc:Choice Requires="wps">
          <w:drawing>
            <wp:anchor distT="0" distB="0" distL="114300" distR="114300" simplePos="0" relativeHeight="251658246" behindDoc="1" locked="0" layoutInCell="1" allowOverlap="1" wp14:anchorId="36623A49" wp14:editId="7162DBE8">
              <wp:simplePos x="0" y="0"/>
              <wp:positionH relativeFrom="page">
                <wp:posOffset>431800</wp:posOffset>
              </wp:positionH>
              <wp:positionV relativeFrom="page">
                <wp:posOffset>648335</wp:posOffset>
              </wp:positionV>
              <wp:extent cx="6696000" cy="720000"/>
              <wp:effectExtent l="0" t="0" r="0" b="4445"/>
              <wp:wrapNone/>
              <wp:docPr id="24" name="Tekstvak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696000" cy="720000"/>
                      </a:xfrm>
                      <a:prstGeom prst="rect">
                        <a:avLst/>
                      </a:prstGeom>
                      <a:solidFill>
                        <a:srgbClr val="158CA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535784" w14:textId="77777777" w:rsidR="00AF2A4D" w:rsidRPr="00394CF7" w:rsidRDefault="00AF2A4D" w:rsidP="00394CF7">
                          <w:pPr>
                            <w:pStyle w:val="CoverKoptekst"/>
                          </w:pPr>
                          <w:r w:rsidRPr="00394CF7">
                            <w:t xml:space="preserve">faculteit </w:t>
                          </w:r>
                          <w:r>
                            <w:t>bewegings- en revalidatiewetenschappen</w:t>
                          </w:r>
                        </w:p>
                        <w:p w14:paraId="64513AD8" w14:textId="77777777" w:rsidR="00AF2A4D" w:rsidRPr="00394CF7" w:rsidRDefault="00AF2A4D" w:rsidP="00394CF7">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623A49" id="_x0000_t202" coordsize="21600,21600" o:spt="202" path="m,l,21600r21600,l21600,xe">
              <v:stroke joinstyle="miter"/>
              <v:path gradientshapeok="t" o:connecttype="rect"/>
            </v:shapetype>
            <v:shape id="Tekstvak 24" o:spid="_x0000_s1119" type="#_x0000_t202" style="position:absolute;left:0;text-align:left;margin-left:34pt;margin-top:51.05pt;width:527.25pt;height:56.7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" fillcolor="#158caf" stroked="f" strokeweight=".5pt">
              <o:lock v:ext="edit" aspectratio="t"/>
              <v:textbox inset="65mm,2mm,6mm,2mm">
                <w:txbxContent>
                  <w:p w14:paraId="3C535784" w14:textId="77777777" w:rsidR="00AF2A4D" w:rsidRPr="00394CF7" w:rsidRDefault="00AF2A4D" w:rsidP="00394CF7">
                    <w:pPr>
                      <w:pStyle w:val="CoverKoptekst"/>
                    </w:pPr>
                    <w:r w:rsidRPr="00394CF7">
                      <w:t xml:space="preserve">faculteit </w:t>
                    </w:r>
                    <w:r>
                      <w:t>bewegings- en revalidatiewetenschappen</w:t>
                    </w:r>
                  </w:p>
                  <w:p w14:paraId="64513AD8" w14:textId="77777777" w:rsidR="00AF2A4D" w:rsidRPr="00394CF7" w:rsidRDefault="00AF2A4D" w:rsidP="00394CF7">
                    <w:pPr>
                      <w:pStyle w:val="CoverKoptekst"/>
                    </w:pPr>
                  </w:p>
                </w:txbxContent>
              </v:textbox>
              <w10:wrap anchorx="page" anchory="page"/>
            </v:shape>
          </w:pict>
        </mc:Fallback>
      </mc:AlternateContent>
    </w:r>
    <w:r>
      <w:rPr>
        <w:noProof/>
        <w:lang w:val="en-US" w:eastAsia="en-US"/>
      </w:rPr>
      <w:drawing>
        <wp:anchor distT="0" distB="0" distL="114300" distR="114300" simplePos="0" relativeHeight="251658245" behindDoc="0" locked="0" layoutInCell="1" allowOverlap="1" wp14:anchorId="789B47DE" wp14:editId="782101C3">
          <wp:simplePos x="0" y="0"/>
          <wp:positionH relativeFrom="page">
            <wp:posOffset>648335</wp:posOffset>
          </wp:positionH>
          <wp:positionV relativeFrom="page">
            <wp:posOffset>360045</wp:posOffset>
          </wp:positionV>
          <wp:extent cx="2005200" cy="720000"/>
          <wp:effectExtent l="0" t="0" r="0" b="4445"/>
          <wp:wrapSquare wrapText="bothSides"/>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POINT_KULEUVEN_LOGO.png"/>
                  <pic:cNvPicPr/>
                </pic:nvPicPr>
                <pic:blipFill>
                  <a:blip r:embed="rId1">
                    <a:extLst>
                      <a:ext uri="{28A0092B-C50C-407E-A947-70E740481C1C}">
                        <a14:useLocalDpi xmlns:a14="http://schemas.microsoft.com/office/drawing/2010/main" val="0"/>
                      </a:ext>
                    </a:extLst>
                  </a:blip>
                  <a:stretch>
                    <a:fillRect/>
                  </a:stretch>
                </pic:blipFill>
                <pic:spPr>
                  <a:xfrm>
                    <a:off x="0" y="0"/>
                    <a:ext cx="20052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9CBCE" w14:textId="77777777" w:rsidR="00AF2A4D" w:rsidRDefault="00AF2A4D" w:rsidP="000E50CE">
    <w:pPr>
      <w:pStyle w:val="Header"/>
    </w:pPr>
    <w:r>
      <w:rPr>
        <w:noProof/>
        <w:lang w:val="en-US" w:eastAsia="en-US"/>
      </w:rPr>
      <mc:AlternateContent>
        <mc:Choice Requires="wps">
          <w:drawing>
            <wp:anchor distT="0" distB="0" distL="114300" distR="114300" simplePos="0" relativeHeight="251658240" behindDoc="1" locked="0" layoutInCell="1" allowOverlap="1" wp14:anchorId="4E213E80" wp14:editId="6C678665">
              <wp:simplePos x="0" y="0"/>
              <wp:positionH relativeFrom="page">
                <wp:posOffset>285750</wp:posOffset>
              </wp:positionH>
              <wp:positionV relativeFrom="page">
                <wp:posOffset>723900</wp:posOffset>
              </wp:positionV>
              <wp:extent cx="6983730" cy="895350"/>
              <wp:effectExtent l="0" t="0" r="7620" b="0"/>
              <wp:wrapNone/>
              <wp:docPr id="29" name="Tekstvak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3730" cy="89535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6BDD6" w14:textId="77777777" w:rsidR="00AF2A4D" w:rsidRPr="00394CF7" w:rsidRDefault="00AF2A4D" w:rsidP="002E3E78">
                          <w:pPr>
                            <w:pStyle w:val="CoverKop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13E80" id="_x0000_t202" coordsize="21600,21600" o:spt="202" path="m,l,21600r21600,l21600,xe">
              <v:stroke joinstyle="miter"/>
              <v:path gradientshapeok="t" o:connecttype="rect"/>
            </v:shapetype>
            <v:shape id="Tekstvak 29" o:spid="_x0000_s1121" type="#_x0000_t202" style="position:absolute;left:0;text-align:left;margin-left:22.5pt;margin-top:57pt;width:549.9pt;height:7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" fillcolor="#1d8db0" stroked="f" strokeweight=".5pt">
              <o:lock v:ext="edit" aspectratio="t"/>
              <v:textbox inset="0,0,0,0">
                <w:txbxContent>
                  <w:p w14:paraId="10A6BDD6" w14:textId="77777777" w:rsidR="00AF2A4D" w:rsidRPr="00394CF7" w:rsidRDefault="00AF2A4D" w:rsidP="002E3E78">
                    <w:pPr>
                      <w:pStyle w:val="CoverKoptekst"/>
                    </w:pPr>
                  </w:p>
                </w:txbxContent>
              </v:textbox>
              <w10:wrap anchorx="page" anchory="page"/>
            </v:shape>
          </w:pict>
        </mc:Fallback>
      </mc:AlternateContent>
    </w:r>
    <w:r>
      <w:rPr>
        <w:noProof/>
        <w:lang w:val="en-US" w:eastAsia="en-US"/>
      </w:rPr>
      <w:drawing>
        <wp:anchor distT="0" distB="0" distL="114300" distR="114300" simplePos="0" relativeHeight="251658244" behindDoc="1" locked="0" layoutInCell="1" allowOverlap="1" wp14:anchorId="5A9BBEFC" wp14:editId="23FAB1C6">
          <wp:simplePos x="0" y="0"/>
          <wp:positionH relativeFrom="page">
            <wp:posOffset>3060700</wp:posOffset>
          </wp:positionH>
          <wp:positionV relativeFrom="page">
            <wp:posOffset>5220970</wp:posOffset>
          </wp:positionV>
          <wp:extent cx="4212000" cy="4993200"/>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des_word_primairblauw_secundairblauw_mix.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212000" cy="49932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58243" behindDoc="0" locked="0" layoutInCell="1" allowOverlap="1" wp14:anchorId="6382C5CE" wp14:editId="2AEB579D">
          <wp:simplePos x="0" y="0"/>
          <wp:positionH relativeFrom="page">
            <wp:posOffset>504190</wp:posOffset>
          </wp:positionH>
          <wp:positionV relativeFrom="page">
            <wp:posOffset>431800</wp:posOffset>
          </wp:positionV>
          <wp:extent cx="2016000" cy="720000"/>
          <wp:effectExtent l="0" t="0" r="3810" b="4445"/>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euven_logo_20mm.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B58A6" w14:textId="77777777" w:rsidR="00AF2A4D" w:rsidRPr="00E73B78" w:rsidRDefault="00AF2A4D" w:rsidP="000E50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25926" w14:textId="77777777" w:rsidR="00AF2A4D" w:rsidRPr="005C062C" w:rsidRDefault="00AF2A4D" w:rsidP="000E50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D6E39" w14:textId="77777777" w:rsidR="00AF2A4D" w:rsidRDefault="00AF2A4D" w:rsidP="000E50C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A6FA6" w14:textId="77777777" w:rsidR="00AF2A4D" w:rsidRPr="009B0224" w:rsidRDefault="00AF2A4D" w:rsidP="000E50CE">
    <w:pPr>
      <w:pStyle w:val="Header"/>
    </w:pPr>
    <w:r>
      <w:rPr>
        <w:noProof/>
        <w:lang w:val="en-US" w:eastAsia="en-US"/>
      </w:rPr>
      <w:drawing>
        <wp:anchor distT="0" distB="0" distL="114300" distR="114300" simplePos="0" relativeHeight="251658250" behindDoc="1" locked="0" layoutInCell="1" allowOverlap="1" wp14:anchorId="395E19B2" wp14:editId="6A0C8A91">
          <wp:simplePos x="0" y="0"/>
          <wp:positionH relativeFrom="page">
            <wp:posOffset>5256530</wp:posOffset>
          </wp:positionH>
          <wp:positionV relativeFrom="page">
            <wp:posOffset>431800</wp:posOffset>
          </wp:positionV>
          <wp:extent cx="2016000" cy="720000"/>
          <wp:effectExtent l="0" t="0" r="3810" b="4445"/>
          <wp:wrapNone/>
          <wp:docPr id="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E1968" w14:textId="77777777" w:rsidR="00AF2A4D" w:rsidRPr="008D663C" w:rsidRDefault="00AF2A4D" w:rsidP="00740275">
    <w:pPr>
      <w:pStyle w:val="NoSpacing"/>
    </w:pPr>
    <w:r>
      <w:rPr>
        <w:noProof/>
        <w:lang w:val="en-US" w:eastAsia="en-US"/>
      </w:rPr>
      <w:drawing>
        <wp:anchor distT="0" distB="0" distL="114300" distR="114300" simplePos="0" relativeHeight="251658249" behindDoc="1" locked="0" layoutInCell="1" allowOverlap="1" wp14:anchorId="7E2CD2C2" wp14:editId="189E66DF">
          <wp:simplePos x="0" y="0"/>
          <wp:positionH relativeFrom="page">
            <wp:posOffset>5257546</wp:posOffset>
          </wp:positionH>
          <wp:positionV relativeFrom="page">
            <wp:posOffset>741901</wp:posOffset>
          </wp:positionV>
          <wp:extent cx="2016000" cy="720000"/>
          <wp:effectExtent l="0" t="0" r="3810" b="4445"/>
          <wp:wrapNone/>
          <wp:docPr id="1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382658FA"/>
    <w:lvl w:ilvl="0">
      <w:start w:val="1"/>
      <w:numFmt w:val="decimal"/>
      <w:pStyle w:val="ListNumber3"/>
      <w:lvlText w:val="%1)"/>
      <w:lvlJc w:val="left"/>
      <w:pPr>
        <w:ind w:left="1074" w:hanging="360"/>
      </w:pPr>
      <w:rPr>
        <w:rFonts w:hint="default"/>
      </w:rPr>
    </w:lvl>
  </w:abstractNum>
  <w:abstractNum w:abstractNumId="1" w15:restartNumberingAfterBreak="0">
    <w:nsid w:val="FFFFFF7F"/>
    <w:multiLevelType w:val="singleLevel"/>
    <w:tmpl w:val="65AE2DBE"/>
    <w:lvl w:ilvl="0">
      <w:start w:val="1"/>
      <w:numFmt w:val="lowerLetter"/>
      <w:pStyle w:val="ListNumber2"/>
      <w:lvlText w:val="%1."/>
      <w:lvlJc w:val="left"/>
      <w:pPr>
        <w:ind w:left="717" w:hanging="360"/>
      </w:pPr>
    </w:lvl>
  </w:abstractNum>
  <w:abstractNum w:abstractNumId="2" w15:restartNumberingAfterBreak="0">
    <w:nsid w:val="FFFFFF88"/>
    <w:multiLevelType w:val="singleLevel"/>
    <w:tmpl w:val="68C26902"/>
    <w:lvl w:ilvl="0">
      <w:start w:val="1"/>
      <w:numFmt w:val="decimal"/>
      <w:pStyle w:val="ListNumber"/>
      <w:lvlText w:val="%1."/>
      <w:lvlJc w:val="left"/>
      <w:pPr>
        <w:tabs>
          <w:tab w:val="num" w:pos="360"/>
        </w:tabs>
        <w:ind w:left="360" w:hanging="360"/>
      </w:pPr>
    </w:lvl>
  </w:abstractNum>
  <w:abstractNum w:abstractNumId="3" w15:restartNumberingAfterBreak="0">
    <w:nsid w:val="048C1082"/>
    <w:multiLevelType w:val="hybridMultilevel"/>
    <w:tmpl w:val="FAD8C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F72E99"/>
    <w:multiLevelType w:val="hybridMultilevel"/>
    <w:tmpl w:val="CA525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2D0918"/>
    <w:multiLevelType w:val="hybridMultilevel"/>
    <w:tmpl w:val="1F5A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DC351A"/>
    <w:multiLevelType w:val="hybridMultilevel"/>
    <w:tmpl w:val="E23E2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902629"/>
    <w:multiLevelType w:val="hybridMultilevel"/>
    <w:tmpl w:val="5454B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F549F4"/>
    <w:multiLevelType w:val="hybridMultilevel"/>
    <w:tmpl w:val="C0900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8B7C6C"/>
    <w:multiLevelType w:val="hybridMultilevel"/>
    <w:tmpl w:val="162E3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9D33F5"/>
    <w:multiLevelType w:val="hybridMultilevel"/>
    <w:tmpl w:val="1996F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E14A24"/>
    <w:multiLevelType w:val="hybridMultilevel"/>
    <w:tmpl w:val="2D407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9A7740"/>
    <w:multiLevelType w:val="multilevel"/>
    <w:tmpl w:val="ACBC2C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5EA2E48"/>
    <w:multiLevelType w:val="hybridMultilevel"/>
    <w:tmpl w:val="7284C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1A5E49"/>
    <w:multiLevelType w:val="hybridMultilevel"/>
    <w:tmpl w:val="BAB2B1C4"/>
    <w:lvl w:ilvl="0" w:tplc="46EC3358">
      <w:numFmt w:val="bullet"/>
      <w:lvlText w:val="•"/>
      <w:lvlJc w:val="left"/>
      <w:pPr>
        <w:ind w:left="1065" w:hanging="705"/>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9C4F65"/>
    <w:multiLevelType w:val="hybridMultilevel"/>
    <w:tmpl w:val="03A64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C17B5D"/>
    <w:multiLevelType w:val="hybridMultilevel"/>
    <w:tmpl w:val="05305C80"/>
    <w:lvl w:ilvl="0" w:tplc="646E3504">
      <w:start w:val="1"/>
      <w:numFmt w:val="upperLetter"/>
      <w:pStyle w:val="Kop1bijlagen"/>
      <w:lvlText w:val="Bijlage %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15:restartNumberingAfterBreak="0">
    <w:nsid w:val="3649421A"/>
    <w:multiLevelType w:val="hybridMultilevel"/>
    <w:tmpl w:val="9432C52E"/>
    <w:lvl w:ilvl="0" w:tplc="191205C8">
      <w:start w:val="1"/>
      <w:numFmt w:val="bullet"/>
      <w:pStyle w:val="ListBullet"/>
      <w:lvlText w:val=""/>
      <w:lvlJc w:val="left"/>
      <w:pPr>
        <w:ind w:left="360" w:hanging="360"/>
      </w:pPr>
      <w:rPr>
        <w:rFonts w:ascii="Symbol" w:hAnsi="Symbol" w:hint="default"/>
        <w:sz w:val="18"/>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3688500F"/>
    <w:multiLevelType w:val="hybridMultilevel"/>
    <w:tmpl w:val="502AC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8B359EC"/>
    <w:multiLevelType w:val="hybridMultilevel"/>
    <w:tmpl w:val="F73A0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603808"/>
    <w:multiLevelType w:val="multilevel"/>
    <w:tmpl w:val="6F02FE7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1" w15:restartNumberingAfterBreak="0">
    <w:nsid w:val="3A6A3F71"/>
    <w:multiLevelType w:val="hybridMultilevel"/>
    <w:tmpl w:val="0CEC0A68"/>
    <w:lvl w:ilvl="0" w:tplc="46EC3358">
      <w:numFmt w:val="bullet"/>
      <w:lvlText w:val="•"/>
      <w:lvlJc w:val="left"/>
      <w:pPr>
        <w:ind w:left="1065" w:hanging="705"/>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8C7C9E"/>
    <w:multiLevelType w:val="hybridMultilevel"/>
    <w:tmpl w:val="81A05D02"/>
    <w:lvl w:ilvl="0" w:tplc="AEBE2A0E">
      <w:start w:val="1"/>
      <w:numFmt w:val="bullet"/>
      <w:pStyle w:val="ListBullet3"/>
      <w:lvlText w:val=""/>
      <w:lvlJc w:val="left"/>
      <w:pPr>
        <w:ind w:left="926" w:hanging="360"/>
      </w:pPr>
      <w:rPr>
        <w:rFonts w:ascii="Wingdings" w:hAnsi="Wingdings" w:hint="default"/>
      </w:rPr>
    </w:lvl>
    <w:lvl w:ilvl="1" w:tplc="08130003" w:tentative="1">
      <w:start w:val="1"/>
      <w:numFmt w:val="bullet"/>
      <w:lvlText w:val="o"/>
      <w:lvlJc w:val="left"/>
      <w:pPr>
        <w:ind w:left="1646" w:hanging="360"/>
      </w:pPr>
      <w:rPr>
        <w:rFonts w:ascii="Courier New" w:hAnsi="Courier New" w:cs="Courier New" w:hint="default"/>
      </w:rPr>
    </w:lvl>
    <w:lvl w:ilvl="2" w:tplc="08130005" w:tentative="1">
      <w:start w:val="1"/>
      <w:numFmt w:val="bullet"/>
      <w:lvlText w:val=""/>
      <w:lvlJc w:val="left"/>
      <w:pPr>
        <w:ind w:left="2366" w:hanging="360"/>
      </w:pPr>
      <w:rPr>
        <w:rFonts w:ascii="Wingdings" w:hAnsi="Wingdings" w:hint="default"/>
      </w:rPr>
    </w:lvl>
    <w:lvl w:ilvl="3" w:tplc="08130001" w:tentative="1">
      <w:start w:val="1"/>
      <w:numFmt w:val="bullet"/>
      <w:lvlText w:val=""/>
      <w:lvlJc w:val="left"/>
      <w:pPr>
        <w:ind w:left="3086" w:hanging="360"/>
      </w:pPr>
      <w:rPr>
        <w:rFonts w:ascii="Symbol" w:hAnsi="Symbol" w:hint="default"/>
      </w:rPr>
    </w:lvl>
    <w:lvl w:ilvl="4" w:tplc="08130003" w:tentative="1">
      <w:start w:val="1"/>
      <w:numFmt w:val="bullet"/>
      <w:lvlText w:val="o"/>
      <w:lvlJc w:val="left"/>
      <w:pPr>
        <w:ind w:left="3806" w:hanging="360"/>
      </w:pPr>
      <w:rPr>
        <w:rFonts w:ascii="Courier New" w:hAnsi="Courier New" w:cs="Courier New" w:hint="default"/>
      </w:rPr>
    </w:lvl>
    <w:lvl w:ilvl="5" w:tplc="08130005" w:tentative="1">
      <w:start w:val="1"/>
      <w:numFmt w:val="bullet"/>
      <w:lvlText w:val=""/>
      <w:lvlJc w:val="left"/>
      <w:pPr>
        <w:ind w:left="4526" w:hanging="360"/>
      </w:pPr>
      <w:rPr>
        <w:rFonts w:ascii="Wingdings" w:hAnsi="Wingdings" w:hint="default"/>
      </w:rPr>
    </w:lvl>
    <w:lvl w:ilvl="6" w:tplc="08130001" w:tentative="1">
      <w:start w:val="1"/>
      <w:numFmt w:val="bullet"/>
      <w:lvlText w:val=""/>
      <w:lvlJc w:val="left"/>
      <w:pPr>
        <w:ind w:left="5246" w:hanging="360"/>
      </w:pPr>
      <w:rPr>
        <w:rFonts w:ascii="Symbol" w:hAnsi="Symbol" w:hint="default"/>
      </w:rPr>
    </w:lvl>
    <w:lvl w:ilvl="7" w:tplc="08130003" w:tentative="1">
      <w:start w:val="1"/>
      <w:numFmt w:val="bullet"/>
      <w:lvlText w:val="o"/>
      <w:lvlJc w:val="left"/>
      <w:pPr>
        <w:ind w:left="5966" w:hanging="360"/>
      </w:pPr>
      <w:rPr>
        <w:rFonts w:ascii="Courier New" w:hAnsi="Courier New" w:cs="Courier New" w:hint="default"/>
      </w:rPr>
    </w:lvl>
    <w:lvl w:ilvl="8" w:tplc="08130005" w:tentative="1">
      <w:start w:val="1"/>
      <w:numFmt w:val="bullet"/>
      <w:lvlText w:val=""/>
      <w:lvlJc w:val="left"/>
      <w:pPr>
        <w:ind w:left="6686" w:hanging="360"/>
      </w:pPr>
      <w:rPr>
        <w:rFonts w:ascii="Wingdings" w:hAnsi="Wingdings" w:hint="default"/>
      </w:rPr>
    </w:lvl>
  </w:abstractNum>
  <w:abstractNum w:abstractNumId="23" w15:restartNumberingAfterBreak="0">
    <w:nsid w:val="402E669A"/>
    <w:multiLevelType w:val="hybridMultilevel"/>
    <w:tmpl w:val="FCFCD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7A23D4"/>
    <w:multiLevelType w:val="hybridMultilevel"/>
    <w:tmpl w:val="49420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23724E"/>
    <w:multiLevelType w:val="hybridMultilevel"/>
    <w:tmpl w:val="C5EA3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052FD3"/>
    <w:multiLevelType w:val="hybridMultilevel"/>
    <w:tmpl w:val="8AB47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276A85"/>
    <w:multiLevelType w:val="hybridMultilevel"/>
    <w:tmpl w:val="5C4664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B47903"/>
    <w:multiLevelType w:val="hybridMultilevel"/>
    <w:tmpl w:val="120E16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584CE1"/>
    <w:multiLevelType w:val="hybridMultilevel"/>
    <w:tmpl w:val="4BA2F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FAC43C4"/>
    <w:multiLevelType w:val="hybridMultilevel"/>
    <w:tmpl w:val="120C9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CA00BA"/>
    <w:multiLevelType w:val="hybridMultilevel"/>
    <w:tmpl w:val="26923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542CC4"/>
    <w:multiLevelType w:val="hybridMultilevel"/>
    <w:tmpl w:val="9924A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DC2B0C"/>
    <w:multiLevelType w:val="hybridMultilevel"/>
    <w:tmpl w:val="28E8C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2E40FD"/>
    <w:multiLevelType w:val="hybridMultilevel"/>
    <w:tmpl w:val="906CF564"/>
    <w:lvl w:ilvl="0" w:tplc="8A403A16">
      <w:start w:val="1"/>
      <w:numFmt w:val="bullet"/>
      <w:pStyle w:val="ListBullet2"/>
      <w:lvlText w:val="o"/>
      <w:lvlJc w:val="left"/>
      <w:pPr>
        <w:tabs>
          <w:tab w:val="num" w:pos="720"/>
        </w:tabs>
        <w:ind w:left="720" w:hanging="360"/>
      </w:pPr>
      <w:rPr>
        <w:rFonts w:ascii="Courier New" w:hAnsi="Courier New" w:cs="Courier New" w:hint="default"/>
        <w:sz w:val="16"/>
      </w:rPr>
    </w:lvl>
    <w:lvl w:ilvl="1" w:tplc="08130003">
      <w:start w:val="1"/>
      <w:numFmt w:val="bullet"/>
      <w:lvlText w:val="o"/>
      <w:lvlJc w:val="left"/>
      <w:pPr>
        <w:ind w:left="1517" w:hanging="360"/>
      </w:pPr>
      <w:rPr>
        <w:rFonts w:ascii="Courier New" w:hAnsi="Courier New" w:cs="Courier New" w:hint="default"/>
      </w:rPr>
    </w:lvl>
    <w:lvl w:ilvl="2" w:tplc="08130005" w:tentative="1">
      <w:start w:val="1"/>
      <w:numFmt w:val="bullet"/>
      <w:lvlText w:val=""/>
      <w:lvlJc w:val="left"/>
      <w:pPr>
        <w:ind w:left="2237" w:hanging="360"/>
      </w:pPr>
      <w:rPr>
        <w:rFonts w:ascii="Wingdings" w:hAnsi="Wingdings" w:hint="default"/>
      </w:rPr>
    </w:lvl>
    <w:lvl w:ilvl="3" w:tplc="08130001" w:tentative="1">
      <w:start w:val="1"/>
      <w:numFmt w:val="bullet"/>
      <w:lvlText w:val=""/>
      <w:lvlJc w:val="left"/>
      <w:pPr>
        <w:ind w:left="2957" w:hanging="360"/>
      </w:pPr>
      <w:rPr>
        <w:rFonts w:ascii="Symbol" w:hAnsi="Symbol" w:hint="default"/>
      </w:rPr>
    </w:lvl>
    <w:lvl w:ilvl="4" w:tplc="08130003" w:tentative="1">
      <w:start w:val="1"/>
      <w:numFmt w:val="bullet"/>
      <w:lvlText w:val="o"/>
      <w:lvlJc w:val="left"/>
      <w:pPr>
        <w:ind w:left="3677" w:hanging="360"/>
      </w:pPr>
      <w:rPr>
        <w:rFonts w:ascii="Courier New" w:hAnsi="Courier New" w:cs="Courier New" w:hint="default"/>
      </w:rPr>
    </w:lvl>
    <w:lvl w:ilvl="5" w:tplc="08130005" w:tentative="1">
      <w:start w:val="1"/>
      <w:numFmt w:val="bullet"/>
      <w:lvlText w:val=""/>
      <w:lvlJc w:val="left"/>
      <w:pPr>
        <w:ind w:left="4397" w:hanging="360"/>
      </w:pPr>
      <w:rPr>
        <w:rFonts w:ascii="Wingdings" w:hAnsi="Wingdings" w:hint="default"/>
      </w:rPr>
    </w:lvl>
    <w:lvl w:ilvl="6" w:tplc="08130001" w:tentative="1">
      <w:start w:val="1"/>
      <w:numFmt w:val="bullet"/>
      <w:lvlText w:val=""/>
      <w:lvlJc w:val="left"/>
      <w:pPr>
        <w:ind w:left="5117" w:hanging="360"/>
      </w:pPr>
      <w:rPr>
        <w:rFonts w:ascii="Symbol" w:hAnsi="Symbol" w:hint="default"/>
      </w:rPr>
    </w:lvl>
    <w:lvl w:ilvl="7" w:tplc="08130003" w:tentative="1">
      <w:start w:val="1"/>
      <w:numFmt w:val="bullet"/>
      <w:lvlText w:val="o"/>
      <w:lvlJc w:val="left"/>
      <w:pPr>
        <w:ind w:left="5837" w:hanging="360"/>
      </w:pPr>
      <w:rPr>
        <w:rFonts w:ascii="Courier New" w:hAnsi="Courier New" w:cs="Courier New" w:hint="default"/>
      </w:rPr>
    </w:lvl>
    <w:lvl w:ilvl="8" w:tplc="08130005" w:tentative="1">
      <w:start w:val="1"/>
      <w:numFmt w:val="bullet"/>
      <w:lvlText w:val=""/>
      <w:lvlJc w:val="left"/>
      <w:pPr>
        <w:ind w:left="6557" w:hanging="360"/>
      </w:pPr>
      <w:rPr>
        <w:rFonts w:ascii="Wingdings" w:hAnsi="Wingdings" w:hint="default"/>
      </w:rPr>
    </w:lvl>
  </w:abstractNum>
  <w:abstractNum w:abstractNumId="35" w15:restartNumberingAfterBreak="0">
    <w:nsid w:val="639D3D54"/>
    <w:multiLevelType w:val="hybridMultilevel"/>
    <w:tmpl w:val="8FCAD34A"/>
    <w:lvl w:ilvl="0" w:tplc="08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531867"/>
    <w:multiLevelType w:val="hybridMultilevel"/>
    <w:tmpl w:val="A43E661E"/>
    <w:lvl w:ilvl="0" w:tplc="46EC3358">
      <w:numFmt w:val="bullet"/>
      <w:lvlText w:val="•"/>
      <w:lvlJc w:val="left"/>
      <w:pPr>
        <w:ind w:left="1065" w:hanging="705"/>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362935"/>
    <w:multiLevelType w:val="hybridMultilevel"/>
    <w:tmpl w:val="43800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117727"/>
    <w:multiLevelType w:val="hybridMultilevel"/>
    <w:tmpl w:val="E130A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741D25"/>
    <w:multiLevelType w:val="hybridMultilevel"/>
    <w:tmpl w:val="A1605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2057E2"/>
    <w:multiLevelType w:val="hybridMultilevel"/>
    <w:tmpl w:val="6388D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2715E"/>
    <w:multiLevelType w:val="hybridMultilevel"/>
    <w:tmpl w:val="FCBC54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4F4735"/>
    <w:multiLevelType w:val="hybridMultilevel"/>
    <w:tmpl w:val="DA2C5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
  </w:num>
  <w:num w:numId="4">
    <w:abstractNumId w:val="0"/>
  </w:num>
  <w:num w:numId="5">
    <w:abstractNumId w:val="34"/>
  </w:num>
  <w:num w:numId="6">
    <w:abstractNumId w:val="22"/>
  </w:num>
  <w:num w:numId="7">
    <w:abstractNumId w:val="17"/>
  </w:num>
  <w:num w:numId="8">
    <w:abstractNumId w:val="16"/>
  </w:num>
  <w:num w:numId="9">
    <w:abstractNumId w:val="29"/>
  </w:num>
  <w:num w:numId="10">
    <w:abstractNumId w:val="4"/>
  </w:num>
  <w:num w:numId="11">
    <w:abstractNumId w:val="35"/>
  </w:num>
  <w:num w:numId="12">
    <w:abstractNumId w:val="19"/>
  </w:num>
  <w:num w:numId="13">
    <w:abstractNumId w:val="41"/>
  </w:num>
  <w:num w:numId="14">
    <w:abstractNumId w:val="9"/>
  </w:num>
  <w:num w:numId="15">
    <w:abstractNumId w:val="20"/>
  </w:num>
  <w:num w:numId="16">
    <w:abstractNumId w:val="28"/>
  </w:num>
  <w:num w:numId="17">
    <w:abstractNumId w:val="33"/>
  </w:num>
  <w:num w:numId="18">
    <w:abstractNumId w:val="13"/>
  </w:num>
  <w:num w:numId="19">
    <w:abstractNumId w:val="26"/>
  </w:num>
  <w:num w:numId="20">
    <w:abstractNumId w:val="30"/>
  </w:num>
  <w:num w:numId="21">
    <w:abstractNumId w:val="25"/>
  </w:num>
  <w:num w:numId="22">
    <w:abstractNumId w:val="10"/>
  </w:num>
  <w:num w:numId="23">
    <w:abstractNumId w:val="27"/>
  </w:num>
  <w:num w:numId="24">
    <w:abstractNumId w:val="39"/>
  </w:num>
  <w:num w:numId="25">
    <w:abstractNumId w:val="36"/>
  </w:num>
  <w:num w:numId="26">
    <w:abstractNumId w:val="14"/>
  </w:num>
  <w:num w:numId="27">
    <w:abstractNumId w:val="21"/>
  </w:num>
  <w:num w:numId="28">
    <w:abstractNumId w:val="24"/>
  </w:num>
  <w:num w:numId="29">
    <w:abstractNumId w:val="6"/>
  </w:num>
  <w:num w:numId="30">
    <w:abstractNumId w:val="8"/>
  </w:num>
  <w:num w:numId="31">
    <w:abstractNumId w:val="40"/>
  </w:num>
  <w:num w:numId="32">
    <w:abstractNumId w:val="15"/>
  </w:num>
  <w:num w:numId="33">
    <w:abstractNumId w:val="3"/>
  </w:num>
  <w:num w:numId="34">
    <w:abstractNumId w:val="32"/>
  </w:num>
  <w:num w:numId="35">
    <w:abstractNumId w:val="38"/>
  </w:num>
  <w:num w:numId="36">
    <w:abstractNumId w:val="11"/>
  </w:num>
  <w:num w:numId="37">
    <w:abstractNumId w:val="18"/>
  </w:num>
  <w:num w:numId="38">
    <w:abstractNumId w:val="42"/>
  </w:num>
  <w:num w:numId="39">
    <w:abstractNumId w:val="37"/>
  </w:num>
  <w:num w:numId="40">
    <w:abstractNumId w:val="5"/>
  </w:num>
  <w:num w:numId="41">
    <w:abstractNumId w:val="23"/>
  </w:num>
  <w:num w:numId="42">
    <w:abstractNumId w:val="7"/>
  </w:num>
  <w:num w:numId="43">
    <w:abstractNumId w:val="3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ocumentProtection w:edit="trackedChanges" w:enforcement="0"/>
  <w:defaultTabStop w:val="709"/>
  <w:hyphenationZone w:val="425"/>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0NDEwtTAxNjA1NTRT0lEKTi0uzszPAykwN6oFAIwCRjwtAAAA"/>
  </w:docVars>
  <w:rsids>
    <w:rsidRoot w:val="00060C9B"/>
    <w:rsid w:val="0000013B"/>
    <w:rsid w:val="000001A9"/>
    <w:rsid w:val="0000024B"/>
    <w:rsid w:val="000003B4"/>
    <w:rsid w:val="0000051A"/>
    <w:rsid w:val="00000619"/>
    <w:rsid w:val="00000863"/>
    <w:rsid w:val="00000C2C"/>
    <w:rsid w:val="00000C49"/>
    <w:rsid w:val="00000C54"/>
    <w:rsid w:val="00000E50"/>
    <w:rsid w:val="00001074"/>
    <w:rsid w:val="000010A4"/>
    <w:rsid w:val="000014B0"/>
    <w:rsid w:val="000014BC"/>
    <w:rsid w:val="00001C70"/>
    <w:rsid w:val="000020A0"/>
    <w:rsid w:val="00002322"/>
    <w:rsid w:val="00002774"/>
    <w:rsid w:val="00002827"/>
    <w:rsid w:val="00002A79"/>
    <w:rsid w:val="00002B80"/>
    <w:rsid w:val="00002F77"/>
    <w:rsid w:val="00003723"/>
    <w:rsid w:val="00003746"/>
    <w:rsid w:val="00003914"/>
    <w:rsid w:val="00003927"/>
    <w:rsid w:val="00003C10"/>
    <w:rsid w:val="000046B9"/>
    <w:rsid w:val="000047BC"/>
    <w:rsid w:val="00004934"/>
    <w:rsid w:val="00004940"/>
    <w:rsid w:val="0000507B"/>
    <w:rsid w:val="0000529E"/>
    <w:rsid w:val="000053DB"/>
    <w:rsid w:val="0000629A"/>
    <w:rsid w:val="0000642D"/>
    <w:rsid w:val="00006630"/>
    <w:rsid w:val="00006AC4"/>
    <w:rsid w:val="000077FA"/>
    <w:rsid w:val="00007A37"/>
    <w:rsid w:val="00007A79"/>
    <w:rsid w:val="00007ED3"/>
    <w:rsid w:val="00010CB2"/>
    <w:rsid w:val="00010D84"/>
    <w:rsid w:val="000110EF"/>
    <w:rsid w:val="00011139"/>
    <w:rsid w:val="00011407"/>
    <w:rsid w:val="00011723"/>
    <w:rsid w:val="0001177F"/>
    <w:rsid w:val="00011A87"/>
    <w:rsid w:val="00011F13"/>
    <w:rsid w:val="000120E0"/>
    <w:rsid w:val="00012279"/>
    <w:rsid w:val="0001233C"/>
    <w:rsid w:val="00012407"/>
    <w:rsid w:val="000126FC"/>
    <w:rsid w:val="00012ABA"/>
    <w:rsid w:val="00012C15"/>
    <w:rsid w:val="00012D66"/>
    <w:rsid w:val="00012FE0"/>
    <w:rsid w:val="00013A97"/>
    <w:rsid w:val="00014060"/>
    <w:rsid w:val="0001450E"/>
    <w:rsid w:val="00014D4E"/>
    <w:rsid w:val="00014E86"/>
    <w:rsid w:val="000153C8"/>
    <w:rsid w:val="000153DE"/>
    <w:rsid w:val="000153FE"/>
    <w:rsid w:val="0001546C"/>
    <w:rsid w:val="000155EC"/>
    <w:rsid w:val="00015931"/>
    <w:rsid w:val="00015A37"/>
    <w:rsid w:val="00015AB3"/>
    <w:rsid w:val="00015B1F"/>
    <w:rsid w:val="00015B36"/>
    <w:rsid w:val="00015B4D"/>
    <w:rsid w:val="00015B6D"/>
    <w:rsid w:val="00015C67"/>
    <w:rsid w:val="0001619E"/>
    <w:rsid w:val="00016241"/>
    <w:rsid w:val="000163B6"/>
    <w:rsid w:val="00016938"/>
    <w:rsid w:val="0001695A"/>
    <w:rsid w:val="00016AF5"/>
    <w:rsid w:val="00016B8F"/>
    <w:rsid w:val="00016FBD"/>
    <w:rsid w:val="00017009"/>
    <w:rsid w:val="00017042"/>
    <w:rsid w:val="0001717B"/>
    <w:rsid w:val="0001720B"/>
    <w:rsid w:val="000172DF"/>
    <w:rsid w:val="000175C7"/>
    <w:rsid w:val="000179AF"/>
    <w:rsid w:val="00017BD1"/>
    <w:rsid w:val="00017C26"/>
    <w:rsid w:val="00020623"/>
    <w:rsid w:val="000209EF"/>
    <w:rsid w:val="00020A31"/>
    <w:rsid w:val="00020D9B"/>
    <w:rsid w:val="00020F3F"/>
    <w:rsid w:val="00020F76"/>
    <w:rsid w:val="00021870"/>
    <w:rsid w:val="00021919"/>
    <w:rsid w:val="00021B52"/>
    <w:rsid w:val="0002288F"/>
    <w:rsid w:val="00022BAC"/>
    <w:rsid w:val="00022C9E"/>
    <w:rsid w:val="000232AC"/>
    <w:rsid w:val="0002355C"/>
    <w:rsid w:val="000235E5"/>
    <w:rsid w:val="000239EF"/>
    <w:rsid w:val="00023B6F"/>
    <w:rsid w:val="0002431D"/>
    <w:rsid w:val="00024753"/>
    <w:rsid w:val="000249FD"/>
    <w:rsid w:val="00024C11"/>
    <w:rsid w:val="00024C9B"/>
    <w:rsid w:val="00024CE4"/>
    <w:rsid w:val="000250E2"/>
    <w:rsid w:val="0002516B"/>
    <w:rsid w:val="0002538C"/>
    <w:rsid w:val="00025549"/>
    <w:rsid w:val="00025B9E"/>
    <w:rsid w:val="00025D0C"/>
    <w:rsid w:val="00025E7A"/>
    <w:rsid w:val="00026411"/>
    <w:rsid w:val="00026570"/>
    <w:rsid w:val="000265C8"/>
    <w:rsid w:val="00026608"/>
    <w:rsid w:val="00027193"/>
    <w:rsid w:val="00027772"/>
    <w:rsid w:val="000278C2"/>
    <w:rsid w:val="0002792E"/>
    <w:rsid w:val="00027AC0"/>
    <w:rsid w:val="00027C37"/>
    <w:rsid w:val="00027D09"/>
    <w:rsid w:val="00027D97"/>
    <w:rsid w:val="00027F89"/>
    <w:rsid w:val="000302B0"/>
    <w:rsid w:val="00030427"/>
    <w:rsid w:val="00030AD9"/>
    <w:rsid w:val="00030BE3"/>
    <w:rsid w:val="000310B6"/>
    <w:rsid w:val="0003128A"/>
    <w:rsid w:val="000313C6"/>
    <w:rsid w:val="00031601"/>
    <w:rsid w:val="0003170F"/>
    <w:rsid w:val="000318D3"/>
    <w:rsid w:val="00031CEC"/>
    <w:rsid w:val="00032AC1"/>
    <w:rsid w:val="00032ACF"/>
    <w:rsid w:val="00033238"/>
    <w:rsid w:val="000332FE"/>
    <w:rsid w:val="0003343E"/>
    <w:rsid w:val="00033442"/>
    <w:rsid w:val="0003352A"/>
    <w:rsid w:val="00033568"/>
    <w:rsid w:val="000337B2"/>
    <w:rsid w:val="00033D10"/>
    <w:rsid w:val="00034102"/>
    <w:rsid w:val="00034343"/>
    <w:rsid w:val="00034778"/>
    <w:rsid w:val="0003581B"/>
    <w:rsid w:val="00035924"/>
    <w:rsid w:val="00035944"/>
    <w:rsid w:val="00035ACE"/>
    <w:rsid w:val="00035C46"/>
    <w:rsid w:val="00035CD3"/>
    <w:rsid w:val="00035CFB"/>
    <w:rsid w:val="00035EED"/>
    <w:rsid w:val="000361DC"/>
    <w:rsid w:val="00036373"/>
    <w:rsid w:val="00036679"/>
    <w:rsid w:val="00036699"/>
    <w:rsid w:val="00036E62"/>
    <w:rsid w:val="0003717A"/>
    <w:rsid w:val="00037B05"/>
    <w:rsid w:val="00037D4D"/>
    <w:rsid w:val="00037E19"/>
    <w:rsid w:val="00037FD4"/>
    <w:rsid w:val="000406FB"/>
    <w:rsid w:val="00040BBF"/>
    <w:rsid w:val="000411AC"/>
    <w:rsid w:val="0004126D"/>
    <w:rsid w:val="000413D6"/>
    <w:rsid w:val="000414D2"/>
    <w:rsid w:val="00041506"/>
    <w:rsid w:val="00041543"/>
    <w:rsid w:val="000419B4"/>
    <w:rsid w:val="00041C60"/>
    <w:rsid w:val="00041E0D"/>
    <w:rsid w:val="00042125"/>
    <w:rsid w:val="0004258A"/>
    <w:rsid w:val="000427CD"/>
    <w:rsid w:val="00042993"/>
    <w:rsid w:val="00042AC4"/>
    <w:rsid w:val="00042E0D"/>
    <w:rsid w:val="00043044"/>
    <w:rsid w:val="00043CD4"/>
    <w:rsid w:val="00043D02"/>
    <w:rsid w:val="0004429D"/>
    <w:rsid w:val="000446E0"/>
    <w:rsid w:val="00044866"/>
    <w:rsid w:val="00044D37"/>
    <w:rsid w:val="00044F1A"/>
    <w:rsid w:val="000452BC"/>
    <w:rsid w:val="000453C7"/>
    <w:rsid w:val="0004585A"/>
    <w:rsid w:val="0004635F"/>
    <w:rsid w:val="00046A02"/>
    <w:rsid w:val="0004718D"/>
    <w:rsid w:val="00047284"/>
    <w:rsid w:val="00047364"/>
    <w:rsid w:val="000476BD"/>
    <w:rsid w:val="000478CD"/>
    <w:rsid w:val="0004799E"/>
    <w:rsid w:val="00047BDB"/>
    <w:rsid w:val="00047DF8"/>
    <w:rsid w:val="000501BF"/>
    <w:rsid w:val="00050286"/>
    <w:rsid w:val="000504EF"/>
    <w:rsid w:val="0005069B"/>
    <w:rsid w:val="000507F8"/>
    <w:rsid w:val="00050AD8"/>
    <w:rsid w:val="00050AE7"/>
    <w:rsid w:val="00050B18"/>
    <w:rsid w:val="00050FA9"/>
    <w:rsid w:val="00050FF2"/>
    <w:rsid w:val="00051284"/>
    <w:rsid w:val="0005210B"/>
    <w:rsid w:val="00052351"/>
    <w:rsid w:val="000523C9"/>
    <w:rsid w:val="0005279F"/>
    <w:rsid w:val="00052992"/>
    <w:rsid w:val="00052D51"/>
    <w:rsid w:val="00052F70"/>
    <w:rsid w:val="0005328C"/>
    <w:rsid w:val="000536D6"/>
    <w:rsid w:val="0005376B"/>
    <w:rsid w:val="00053D40"/>
    <w:rsid w:val="00053FD9"/>
    <w:rsid w:val="000541C6"/>
    <w:rsid w:val="000547A8"/>
    <w:rsid w:val="00054EA3"/>
    <w:rsid w:val="00054EA7"/>
    <w:rsid w:val="00055330"/>
    <w:rsid w:val="0005548B"/>
    <w:rsid w:val="00055A87"/>
    <w:rsid w:val="00055EF5"/>
    <w:rsid w:val="00055F36"/>
    <w:rsid w:val="00055F75"/>
    <w:rsid w:val="0005683D"/>
    <w:rsid w:val="00056D30"/>
    <w:rsid w:val="00056EC2"/>
    <w:rsid w:val="00057181"/>
    <w:rsid w:val="00057631"/>
    <w:rsid w:val="00057FDB"/>
    <w:rsid w:val="0006019D"/>
    <w:rsid w:val="00060401"/>
    <w:rsid w:val="000606B3"/>
    <w:rsid w:val="00060703"/>
    <w:rsid w:val="00060C9B"/>
    <w:rsid w:val="00060E51"/>
    <w:rsid w:val="000610B8"/>
    <w:rsid w:val="00061D73"/>
    <w:rsid w:val="000622A4"/>
    <w:rsid w:val="000622DF"/>
    <w:rsid w:val="000626AF"/>
    <w:rsid w:val="000629AD"/>
    <w:rsid w:val="00062AC3"/>
    <w:rsid w:val="00063194"/>
    <w:rsid w:val="000634A7"/>
    <w:rsid w:val="0006387B"/>
    <w:rsid w:val="000639D1"/>
    <w:rsid w:val="00063E73"/>
    <w:rsid w:val="00064059"/>
    <w:rsid w:val="00064749"/>
    <w:rsid w:val="00064998"/>
    <w:rsid w:val="00064EB5"/>
    <w:rsid w:val="0006515D"/>
    <w:rsid w:val="00065A13"/>
    <w:rsid w:val="00065A2A"/>
    <w:rsid w:val="00065D48"/>
    <w:rsid w:val="00065FBD"/>
    <w:rsid w:val="000661AC"/>
    <w:rsid w:val="0006642D"/>
    <w:rsid w:val="000669C6"/>
    <w:rsid w:val="00066DBB"/>
    <w:rsid w:val="0006752E"/>
    <w:rsid w:val="000675FF"/>
    <w:rsid w:val="000677C5"/>
    <w:rsid w:val="000678C1"/>
    <w:rsid w:val="000678EC"/>
    <w:rsid w:val="00067AAF"/>
    <w:rsid w:val="00067BAC"/>
    <w:rsid w:val="00067C0A"/>
    <w:rsid w:val="00067DB2"/>
    <w:rsid w:val="00067F74"/>
    <w:rsid w:val="00070157"/>
    <w:rsid w:val="0007018E"/>
    <w:rsid w:val="00070607"/>
    <w:rsid w:val="00070648"/>
    <w:rsid w:val="00070652"/>
    <w:rsid w:val="0007078D"/>
    <w:rsid w:val="00070910"/>
    <w:rsid w:val="00070964"/>
    <w:rsid w:val="00070BD7"/>
    <w:rsid w:val="00070EFA"/>
    <w:rsid w:val="00070F18"/>
    <w:rsid w:val="00071907"/>
    <w:rsid w:val="00071958"/>
    <w:rsid w:val="00071E26"/>
    <w:rsid w:val="0007205C"/>
    <w:rsid w:val="000721A5"/>
    <w:rsid w:val="0007236F"/>
    <w:rsid w:val="000726F5"/>
    <w:rsid w:val="00072967"/>
    <w:rsid w:val="00072DB3"/>
    <w:rsid w:val="00072DCC"/>
    <w:rsid w:val="00072EA8"/>
    <w:rsid w:val="00073194"/>
    <w:rsid w:val="000733C4"/>
    <w:rsid w:val="000734A4"/>
    <w:rsid w:val="0007359D"/>
    <w:rsid w:val="0007371E"/>
    <w:rsid w:val="000738A3"/>
    <w:rsid w:val="000739D3"/>
    <w:rsid w:val="00073D62"/>
    <w:rsid w:val="000741D2"/>
    <w:rsid w:val="00074468"/>
    <w:rsid w:val="00074520"/>
    <w:rsid w:val="0007471D"/>
    <w:rsid w:val="00074A24"/>
    <w:rsid w:val="00074C24"/>
    <w:rsid w:val="00074EA5"/>
    <w:rsid w:val="00074F90"/>
    <w:rsid w:val="000750CF"/>
    <w:rsid w:val="00075207"/>
    <w:rsid w:val="00075632"/>
    <w:rsid w:val="00075658"/>
    <w:rsid w:val="0007578B"/>
    <w:rsid w:val="00075821"/>
    <w:rsid w:val="000758D2"/>
    <w:rsid w:val="00075925"/>
    <w:rsid w:val="00075CF1"/>
    <w:rsid w:val="000761BA"/>
    <w:rsid w:val="00076B20"/>
    <w:rsid w:val="00076C9E"/>
    <w:rsid w:val="0007756D"/>
    <w:rsid w:val="000775BB"/>
    <w:rsid w:val="00077905"/>
    <w:rsid w:val="00077923"/>
    <w:rsid w:val="00077AC7"/>
    <w:rsid w:val="00077C37"/>
    <w:rsid w:val="00077EEE"/>
    <w:rsid w:val="00077F1E"/>
    <w:rsid w:val="000802E0"/>
    <w:rsid w:val="000803B2"/>
    <w:rsid w:val="00080995"/>
    <w:rsid w:val="000809FE"/>
    <w:rsid w:val="0008156C"/>
    <w:rsid w:val="000815D6"/>
    <w:rsid w:val="000815E5"/>
    <w:rsid w:val="000816CB"/>
    <w:rsid w:val="000819FA"/>
    <w:rsid w:val="00081FAD"/>
    <w:rsid w:val="0008218D"/>
    <w:rsid w:val="000824D3"/>
    <w:rsid w:val="00082626"/>
    <w:rsid w:val="00082AC1"/>
    <w:rsid w:val="00082D79"/>
    <w:rsid w:val="00083318"/>
    <w:rsid w:val="0008334F"/>
    <w:rsid w:val="0008350A"/>
    <w:rsid w:val="00083B7D"/>
    <w:rsid w:val="00083D34"/>
    <w:rsid w:val="0008405B"/>
    <w:rsid w:val="000841AE"/>
    <w:rsid w:val="000842FF"/>
    <w:rsid w:val="00084991"/>
    <w:rsid w:val="00084B51"/>
    <w:rsid w:val="00084BEE"/>
    <w:rsid w:val="00084F13"/>
    <w:rsid w:val="00084F6A"/>
    <w:rsid w:val="000857E6"/>
    <w:rsid w:val="00085830"/>
    <w:rsid w:val="00085BAA"/>
    <w:rsid w:val="000868D7"/>
    <w:rsid w:val="00086F11"/>
    <w:rsid w:val="00087270"/>
    <w:rsid w:val="00087A3E"/>
    <w:rsid w:val="00087ADB"/>
    <w:rsid w:val="00087F0F"/>
    <w:rsid w:val="0009056B"/>
    <w:rsid w:val="0009072A"/>
    <w:rsid w:val="000907CB"/>
    <w:rsid w:val="000908D2"/>
    <w:rsid w:val="00090DEA"/>
    <w:rsid w:val="00090EA0"/>
    <w:rsid w:val="0009104D"/>
    <w:rsid w:val="0009105B"/>
    <w:rsid w:val="000910D0"/>
    <w:rsid w:val="0009119D"/>
    <w:rsid w:val="0009197D"/>
    <w:rsid w:val="00091D4A"/>
    <w:rsid w:val="00091F7C"/>
    <w:rsid w:val="00092073"/>
    <w:rsid w:val="000926FB"/>
    <w:rsid w:val="00092FE7"/>
    <w:rsid w:val="000934AE"/>
    <w:rsid w:val="000936E1"/>
    <w:rsid w:val="0009386B"/>
    <w:rsid w:val="000938E6"/>
    <w:rsid w:val="0009392B"/>
    <w:rsid w:val="00093A1F"/>
    <w:rsid w:val="00093B66"/>
    <w:rsid w:val="00093C1A"/>
    <w:rsid w:val="00093D72"/>
    <w:rsid w:val="00093DA2"/>
    <w:rsid w:val="00094499"/>
    <w:rsid w:val="00094755"/>
    <w:rsid w:val="00094A2C"/>
    <w:rsid w:val="00094AC5"/>
    <w:rsid w:val="00094AF5"/>
    <w:rsid w:val="00094E8C"/>
    <w:rsid w:val="000950DA"/>
    <w:rsid w:val="00095125"/>
    <w:rsid w:val="00095478"/>
    <w:rsid w:val="00095891"/>
    <w:rsid w:val="0009601D"/>
    <w:rsid w:val="000964D5"/>
    <w:rsid w:val="000968B9"/>
    <w:rsid w:val="00096F87"/>
    <w:rsid w:val="00096FA2"/>
    <w:rsid w:val="0009739E"/>
    <w:rsid w:val="000979FA"/>
    <w:rsid w:val="00097C8B"/>
    <w:rsid w:val="00097D7A"/>
    <w:rsid w:val="00097DD6"/>
    <w:rsid w:val="000A0015"/>
    <w:rsid w:val="000A0A0D"/>
    <w:rsid w:val="000A0BD8"/>
    <w:rsid w:val="000A0EC5"/>
    <w:rsid w:val="000A1881"/>
    <w:rsid w:val="000A1F86"/>
    <w:rsid w:val="000A221E"/>
    <w:rsid w:val="000A254E"/>
    <w:rsid w:val="000A25E5"/>
    <w:rsid w:val="000A28D5"/>
    <w:rsid w:val="000A2FCA"/>
    <w:rsid w:val="000A310B"/>
    <w:rsid w:val="000A35C7"/>
    <w:rsid w:val="000A3705"/>
    <w:rsid w:val="000A3809"/>
    <w:rsid w:val="000A3BCA"/>
    <w:rsid w:val="000A433F"/>
    <w:rsid w:val="000A472C"/>
    <w:rsid w:val="000A47B2"/>
    <w:rsid w:val="000A4851"/>
    <w:rsid w:val="000A499C"/>
    <w:rsid w:val="000A4E2B"/>
    <w:rsid w:val="000A5AD9"/>
    <w:rsid w:val="000A6222"/>
    <w:rsid w:val="000A640B"/>
    <w:rsid w:val="000A6843"/>
    <w:rsid w:val="000A6911"/>
    <w:rsid w:val="000A6921"/>
    <w:rsid w:val="000A6C57"/>
    <w:rsid w:val="000A6EFA"/>
    <w:rsid w:val="000A6F2F"/>
    <w:rsid w:val="000A725F"/>
    <w:rsid w:val="000A73B6"/>
    <w:rsid w:val="000A73DF"/>
    <w:rsid w:val="000A7C48"/>
    <w:rsid w:val="000B0058"/>
    <w:rsid w:val="000B0165"/>
    <w:rsid w:val="000B0344"/>
    <w:rsid w:val="000B0A5E"/>
    <w:rsid w:val="000B131E"/>
    <w:rsid w:val="000B1550"/>
    <w:rsid w:val="000B1846"/>
    <w:rsid w:val="000B2227"/>
    <w:rsid w:val="000B2C1C"/>
    <w:rsid w:val="000B2CDF"/>
    <w:rsid w:val="000B2D8D"/>
    <w:rsid w:val="000B3118"/>
    <w:rsid w:val="000B3257"/>
    <w:rsid w:val="000B387F"/>
    <w:rsid w:val="000B3C38"/>
    <w:rsid w:val="000B3D2E"/>
    <w:rsid w:val="000B3DC3"/>
    <w:rsid w:val="000B3F8E"/>
    <w:rsid w:val="000B44B9"/>
    <w:rsid w:val="000B4DBE"/>
    <w:rsid w:val="000B5243"/>
    <w:rsid w:val="000B525F"/>
    <w:rsid w:val="000B54AB"/>
    <w:rsid w:val="000B55A4"/>
    <w:rsid w:val="000B55D3"/>
    <w:rsid w:val="000B55E5"/>
    <w:rsid w:val="000B57B6"/>
    <w:rsid w:val="000B5DDF"/>
    <w:rsid w:val="000B5EA2"/>
    <w:rsid w:val="000B636F"/>
    <w:rsid w:val="000B6B06"/>
    <w:rsid w:val="000B6E58"/>
    <w:rsid w:val="000B6E8B"/>
    <w:rsid w:val="000B7007"/>
    <w:rsid w:val="000B7207"/>
    <w:rsid w:val="000B7313"/>
    <w:rsid w:val="000B73DA"/>
    <w:rsid w:val="000B73EB"/>
    <w:rsid w:val="000B74D1"/>
    <w:rsid w:val="000B7A25"/>
    <w:rsid w:val="000B7B29"/>
    <w:rsid w:val="000B7E2B"/>
    <w:rsid w:val="000C007C"/>
    <w:rsid w:val="000C0782"/>
    <w:rsid w:val="000C0A56"/>
    <w:rsid w:val="000C0D3F"/>
    <w:rsid w:val="000C122C"/>
    <w:rsid w:val="000C12A3"/>
    <w:rsid w:val="000C12EB"/>
    <w:rsid w:val="000C14D9"/>
    <w:rsid w:val="000C14F2"/>
    <w:rsid w:val="000C1DA8"/>
    <w:rsid w:val="000C2043"/>
    <w:rsid w:val="000C2065"/>
    <w:rsid w:val="000C218F"/>
    <w:rsid w:val="000C224F"/>
    <w:rsid w:val="000C2388"/>
    <w:rsid w:val="000C246E"/>
    <w:rsid w:val="000C2DC3"/>
    <w:rsid w:val="000C2DCF"/>
    <w:rsid w:val="000C3353"/>
    <w:rsid w:val="000C34B1"/>
    <w:rsid w:val="000C3748"/>
    <w:rsid w:val="000C3BB1"/>
    <w:rsid w:val="000C3CCC"/>
    <w:rsid w:val="000C3EA5"/>
    <w:rsid w:val="000C41F4"/>
    <w:rsid w:val="000C49DE"/>
    <w:rsid w:val="000C4B2F"/>
    <w:rsid w:val="000C4D37"/>
    <w:rsid w:val="000C4EF0"/>
    <w:rsid w:val="000C4F29"/>
    <w:rsid w:val="000C5359"/>
    <w:rsid w:val="000C5F1D"/>
    <w:rsid w:val="000C6492"/>
    <w:rsid w:val="000C6A2A"/>
    <w:rsid w:val="000C6CCB"/>
    <w:rsid w:val="000C7078"/>
    <w:rsid w:val="000C7D10"/>
    <w:rsid w:val="000C7FE4"/>
    <w:rsid w:val="000D03FF"/>
    <w:rsid w:val="000D06E6"/>
    <w:rsid w:val="000D0A11"/>
    <w:rsid w:val="000D0B5F"/>
    <w:rsid w:val="000D0BCB"/>
    <w:rsid w:val="000D0BE1"/>
    <w:rsid w:val="000D1416"/>
    <w:rsid w:val="000D1684"/>
    <w:rsid w:val="000D17AB"/>
    <w:rsid w:val="000D196C"/>
    <w:rsid w:val="000D1985"/>
    <w:rsid w:val="000D1CBC"/>
    <w:rsid w:val="000D21BC"/>
    <w:rsid w:val="000D230A"/>
    <w:rsid w:val="000D263C"/>
    <w:rsid w:val="000D265E"/>
    <w:rsid w:val="000D28E3"/>
    <w:rsid w:val="000D29A2"/>
    <w:rsid w:val="000D2AC0"/>
    <w:rsid w:val="000D2CB6"/>
    <w:rsid w:val="000D3078"/>
    <w:rsid w:val="000D31EE"/>
    <w:rsid w:val="000D34D4"/>
    <w:rsid w:val="000D37D1"/>
    <w:rsid w:val="000D394F"/>
    <w:rsid w:val="000D3C20"/>
    <w:rsid w:val="000D4336"/>
    <w:rsid w:val="000D4716"/>
    <w:rsid w:val="000D48A0"/>
    <w:rsid w:val="000D4B22"/>
    <w:rsid w:val="000D50EA"/>
    <w:rsid w:val="000D54CE"/>
    <w:rsid w:val="000D642B"/>
    <w:rsid w:val="000D6443"/>
    <w:rsid w:val="000D649F"/>
    <w:rsid w:val="000D64BB"/>
    <w:rsid w:val="000D6691"/>
    <w:rsid w:val="000D669D"/>
    <w:rsid w:val="000D670C"/>
    <w:rsid w:val="000D6790"/>
    <w:rsid w:val="000D6972"/>
    <w:rsid w:val="000D6B21"/>
    <w:rsid w:val="000D6C5E"/>
    <w:rsid w:val="000D6E43"/>
    <w:rsid w:val="000D6FBC"/>
    <w:rsid w:val="000D721D"/>
    <w:rsid w:val="000D75D5"/>
    <w:rsid w:val="000D7943"/>
    <w:rsid w:val="000D7961"/>
    <w:rsid w:val="000D7C81"/>
    <w:rsid w:val="000E04A2"/>
    <w:rsid w:val="000E05C6"/>
    <w:rsid w:val="000E064D"/>
    <w:rsid w:val="000E0BAB"/>
    <w:rsid w:val="000E1198"/>
    <w:rsid w:val="000E123D"/>
    <w:rsid w:val="000E160F"/>
    <w:rsid w:val="000E1638"/>
    <w:rsid w:val="000E163D"/>
    <w:rsid w:val="000E1AC5"/>
    <w:rsid w:val="000E1CFF"/>
    <w:rsid w:val="000E1D78"/>
    <w:rsid w:val="000E252E"/>
    <w:rsid w:val="000E2A2E"/>
    <w:rsid w:val="000E2C58"/>
    <w:rsid w:val="000E2C8A"/>
    <w:rsid w:val="000E30EE"/>
    <w:rsid w:val="000E3373"/>
    <w:rsid w:val="000E33E6"/>
    <w:rsid w:val="000E3869"/>
    <w:rsid w:val="000E3A6E"/>
    <w:rsid w:val="000E3FEE"/>
    <w:rsid w:val="000E400F"/>
    <w:rsid w:val="000E4298"/>
    <w:rsid w:val="000E4585"/>
    <w:rsid w:val="000E472C"/>
    <w:rsid w:val="000E478B"/>
    <w:rsid w:val="000E50CE"/>
    <w:rsid w:val="000E5269"/>
    <w:rsid w:val="000E5343"/>
    <w:rsid w:val="000E5533"/>
    <w:rsid w:val="000E5806"/>
    <w:rsid w:val="000E5BB0"/>
    <w:rsid w:val="000E5C49"/>
    <w:rsid w:val="000E5CBF"/>
    <w:rsid w:val="000E5CFF"/>
    <w:rsid w:val="000E5EB1"/>
    <w:rsid w:val="000E631B"/>
    <w:rsid w:val="000E67C7"/>
    <w:rsid w:val="000E69E0"/>
    <w:rsid w:val="000E6AB0"/>
    <w:rsid w:val="000E6E99"/>
    <w:rsid w:val="000E6EDB"/>
    <w:rsid w:val="000E71B4"/>
    <w:rsid w:val="000E73C9"/>
    <w:rsid w:val="000E780F"/>
    <w:rsid w:val="000E784E"/>
    <w:rsid w:val="000E7916"/>
    <w:rsid w:val="000E7B3A"/>
    <w:rsid w:val="000E7BAF"/>
    <w:rsid w:val="000E7D1D"/>
    <w:rsid w:val="000E7F4D"/>
    <w:rsid w:val="000F06C7"/>
    <w:rsid w:val="000F0797"/>
    <w:rsid w:val="000F08DA"/>
    <w:rsid w:val="000F0EF8"/>
    <w:rsid w:val="000F167F"/>
    <w:rsid w:val="000F1AA0"/>
    <w:rsid w:val="000F1E7F"/>
    <w:rsid w:val="000F1FE1"/>
    <w:rsid w:val="000F206E"/>
    <w:rsid w:val="000F2263"/>
    <w:rsid w:val="000F2997"/>
    <w:rsid w:val="000F2BCA"/>
    <w:rsid w:val="000F2DE8"/>
    <w:rsid w:val="000F2FCB"/>
    <w:rsid w:val="000F3050"/>
    <w:rsid w:val="000F3053"/>
    <w:rsid w:val="000F32AF"/>
    <w:rsid w:val="000F3334"/>
    <w:rsid w:val="000F356C"/>
    <w:rsid w:val="000F38B9"/>
    <w:rsid w:val="000F3E77"/>
    <w:rsid w:val="000F3F67"/>
    <w:rsid w:val="000F4D28"/>
    <w:rsid w:val="000F4E2A"/>
    <w:rsid w:val="000F55E5"/>
    <w:rsid w:val="000F56C5"/>
    <w:rsid w:val="000F5776"/>
    <w:rsid w:val="000F5877"/>
    <w:rsid w:val="000F587B"/>
    <w:rsid w:val="000F5C7D"/>
    <w:rsid w:val="000F5D19"/>
    <w:rsid w:val="000F5DCF"/>
    <w:rsid w:val="000F5FE5"/>
    <w:rsid w:val="000F6317"/>
    <w:rsid w:val="000F66C3"/>
    <w:rsid w:val="000F6822"/>
    <w:rsid w:val="000F6E75"/>
    <w:rsid w:val="000F71D4"/>
    <w:rsid w:val="000F72AF"/>
    <w:rsid w:val="000F741D"/>
    <w:rsid w:val="000F7B9F"/>
    <w:rsid w:val="000F7D90"/>
    <w:rsid w:val="000F7E17"/>
    <w:rsid w:val="0010035A"/>
    <w:rsid w:val="0010069E"/>
    <w:rsid w:val="00100940"/>
    <w:rsid w:val="00100946"/>
    <w:rsid w:val="001009CF"/>
    <w:rsid w:val="001009D8"/>
    <w:rsid w:val="0010109C"/>
    <w:rsid w:val="001011F9"/>
    <w:rsid w:val="00101245"/>
    <w:rsid w:val="0010158F"/>
    <w:rsid w:val="00101624"/>
    <w:rsid w:val="00101857"/>
    <w:rsid w:val="001019AE"/>
    <w:rsid w:val="00101FC8"/>
    <w:rsid w:val="00101FE6"/>
    <w:rsid w:val="0010205E"/>
    <w:rsid w:val="001023CB"/>
    <w:rsid w:val="001028E1"/>
    <w:rsid w:val="00102C43"/>
    <w:rsid w:val="00102CD3"/>
    <w:rsid w:val="00102DA2"/>
    <w:rsid w:val="00103371"/>
    <w:rsid w:val="001033D3"/>
    <w:rsid w:val="00104182"/>
    <w:rsid w:val="001044DB"/>
    <w:rsid w:val="001045AF"/>
    <w:rsid w:val="0010471D"/>
    <w:rsid w:val="00104745"/>
    <w:rsid w:val="0010498F"/>
    <w:rsid w:val="00104E8C"/>
    <w:rsid w:val="00104FC7"/>
    <w:rsid w:val="00105559"/>
    <w:rsid w:val="00105654"/>
    <w:rsid w:val="00105B17"/>
    <w:rsid w:val="00106A89"/>
    <w:rsid w:val="00106B15"/>
    <w:rsid w:val="00106B62"/>
    <w:rsid w:val="00106C64"/>
    <w:rsid w:val="00107B8A"/>
    <w:rsid w:val="00107D8E"/>
    <w:rsid w:val="00107F61"/>
    <w:rsid w:val="001101FA"/>
    <w:rsid w:val="0011068A"/>
    <w:rsid w:val="00110923"/>
    <w:rsid w:val="00110C50"/>
    <w:rsid w:val="00110CA2"/>
    <w:rsid w:val="00110D86"/>
    <w:rsid w:val="0011101E"/>
    <w:rsid w:val="001111D4"/>
    <w:rsid w:val="0011128E"/>
    <w:rsid w:val="00111787"/>
    <w:rsid w:val="00111919"/>
    <w:rsid w:val="00111995"/>
    <w:rsid w:val="00111DA6"/>
    <w:rsid w:val="00111EF4"/>
    <w:rsid w:val="001121BF"/>
    <w:rsid w:val="001123FD"/>
    <w:rsid w:val="001129A7"/>
    <w:rsid w:val="00112CB2"/>
    <w:rsid w:val="00112DE8"/>
    <w:rsid w:val="00112DFA"/>
    <w:rsid w:val="00113104"/>
    <w:rsid w:val="0011370C"/>
    <w:rsid w:val="00113D05"/>
    <w:rsid w:val="00113D57"/>
    <w:rsid w:val="0011408D"/>
    <w:rsid w:val="001143FA"/>
    <w:rsid w:val="00114477"/>
    <w:rsid w:val="0011469F"/>
    <w:rsid w:val="001148B6"/>
    <w:rsid w:val="001149A3"/>
    <w:rsid w:val="00114B96"/>
    <w:rsid w:val="001150B7"/>
    <w:rsid w:val="0011524C"/>
    <w:rsid w:val="001152DF"/>
    <w:rsid w:val="00115415"/>
    <w:rsid w:val="0011543F"/>
    <w:rsid w:val="00115CDE"/>
    <w:rsid w:val="0011637B"/>
    <w:rsid w:val="00116763"/>
    <w:rsid w:val="00116779"/>
    <w:rsid w:val="00116DF3"/>
    <w:rsid w:val="00116F2C"/>
    <w:rsid w:val="0011709C"/>
    <w:rsid w:val="00117112"/>
    <w:rsid w:val="001173E7"/>
    <w:rsid w:val="0011740E"/>
    <w:rsid w:val="001177DC"/>
    <w:rsid w:val="00117A65"/>
    <w:rsid w:val="00117A7E"/>
    <w:rsid w:val="00120033"/>
    <w:rsid w:val="001204AC"/>
    <w:rsid w:val="00120594"/>
    <w:rsid w:val="0012091B"/>
    <w:rsid w:val="00120A0A"/>
    <w:rsid w:val="00120ADD"/>
    <w:rsid w:val="00121186"/>
    <w:rsid w:val="001219AC"/>
    <w:rsid w:val="00121BB2"/>
    <w:rsid w:val="00121CC5"/>
    <w:rsid w:val="00121E1F"/>
    <w:rsid w:val="00121FB1"/>
    <w:rsid w:val="001222A2"/>
    <w:rsid w:val="001224B6"/>
    <w:rsid w:val="001225AB"/>
    <w:rsid w:val="0012298C"/>
    <w:rsid w:val="00122C09"/>
    <w:rsid w:val="00122D83"/>
    <w:rsid w:val="0012308F"/>
    <w:rsid w:val="001230A0"/>
    <w:rsid w:val="00123377"/>
    <w:rsid w:val="001237E5"/>
    <w:rsid w:val="0012481F"/>
    <w:rsid w:val="00124928"/>
    <w:rsid w:val="001256CC"/>
    <w:rsid w:val="001259E0"/>
    <w:rsid w:val="00125C90"/>
    <w:rsid w:val="00126345"/>
    <w:rsid w:val="00126702"/>
    <w:rsid w:val="001267AF"/>
    <w:rsid w:val="00126909"/>
    <w:rsid w:val="00126E4B"/>
    <w:rsid w:val="00126F28"/>
    <w:rsid w:val="001270C5"/>
    <w:rsid w:val="001273D5"/>
    <w:rsid w:val="001275A5"/>
    <w:rsid w:val="001275D9"/>
    <w:rsid w:val="001277B7"/>
    <w:rsid w:val="0012795C"/>
    <w:rsid w:val="001301BE"/>
    <w:rsid w:val="001302AE"/>
    <w:rsid w:val="001306FE"/>
    <w:rsid w:val="001308E5"/>
    <w:rsid w:val="00130AE7"/>
    <w:rsid w:val="00130C6F"/>
    <w:rsid w:val="00130CC8"/>
    <w:rsid w:val="00130EC9"/>
    <w:rsid w:val="00130F8A"/>
    <w:rsid w:val="00130FDC"/>
    <w:rsid w:val="00131738"/>
    <w:rsid w:val="0013201B"/>
    <w:rsid w:val="0013226E"/>
    <w:rsid w:val="0013242A"/>
    <w:rsid w:val="00132521"/>
    <w:rsid w:val="001325EB"/>
    <w:rsid w:val="001327E6"/>
    <w:rsid w:val="00132814"/>
    <w:rsid w:val="00132FB6"/>
    <w:rsid w:val="0013300E"/>
    <w:rsid w:val="001331FF"/>
    <w:rsid w:val="001332AE"/>
    <w:rsid w:val="0013340A"/>
    <w:rsid w:val="00133957"/>
    <w:rsid w:val="00133B4E"/>
    <w:rsid w:val="00133E7E"/>
    <w:rsid w:val="00134996"/>
    <w:rsid w:val="00134B0B"/>
    <w:rsid w:val="00134C3C"/>
    <w:rsid w:val="0013506A"/>
    <w:rsid w:val="0013530F"/>
    <w:rsid w:val="001356F4"/>
    <w:rsid w:val="00135711"/>
    <w:rsid w:val="00135740"/>
    <w:rsid w:val="0013586E"/>
    <w:rsid w:val="001358DF"/>
    <w:rsid w:val="00135A3A"/>
    <w:rsid w:val="00135F32"/>
    <w:rsid w:val="001362C0"/>
    <w:rsid w:val="00136415"/>
    <w:rsid w:val="001367CF"/>
    <w:rsid w:val="001369DF"/>
    <w:rsid w:val="00136B04"/>
    <w:rsid w:val="00136FC3"/>
    <w:rsid w:val="001374BA"/>
    <w:rsid w:val="0013798F"/>
    <w:rsid w:val="001379CE"/>
    <w:rsid w:val="00137D92"/>
    <w:rsid w:val="0014010B"/>
    <w:rsid w:val="001402E3"/>
    <w:rsid w:val="00140497"/>
    <w:rsid w:val="001407C7"/>
    <w:rsid w:val="00140952"/>
    <w:rsid w:val="0014097F"/>
    <w:rsid w:val="00140A19"/>
    <w:rsid w:val="00140DC6"/>
    <w:rsid w:val="00140E8B"/>
    <w:rsid w:val="001410EF"/>
    <w:rsid w:val="001412E6"/>
    <w:rsid w:val="0014143D"/>
    <w:rsid w:val="0014146E"/>
    <w:rsid w:val="001415D8"/>
    <w:rsid w:val="00141814"/>
    <w:rsid w:val="00141E1C"/>
    <w:rsid w:val="00141FFF"/>
    <w:rsid w:val="001424D1"/>
    <w:rsid w:val="001426AB"/>
    <w:rsid w:val="001426C0"/>
    <w:rsid w:val="001428D0"/>
    <w:rsid w:val="00142B43"/>
    <w:rsid w:val="00142DBF"/>
    <w:rsid w:val="0014330F"/>
    <w:rsid w:val="00143585"/>
    <w:rsid w:val="00143912"/>
    <w:rsid w:val="00143C14"/>
    <w:rsid w:val="00143CDC"/>
    <w:rsid w:val="0014416E"/>
    <w:rsid w:val="001443B0"/>
    <w:rsid w:val="001449D2"/>
    <w:rsid w:val="00144BD9"/>
    <w:rsid w:val="00144DA8"/>
    <w:rsid w:val="00145054"/>
    <w:rsid w:val="001450B9"/>
    <w:rsid w:val="001451FD"/>
    <w:rsid w:val="001454E3"/>
    <w:rsid w:val="001455A2"/>
    <w:rsid w:val="001455D2"/>
    <w:rsid w:val="00145611"/>
    <w:rsid w:val="00145A7B"/>
    <w:rsid w:val="00145E5D"/>
    <w:rsid w:val="00145E80"/>
    <w:rsid w:val="00146123"/>
    <w:rsid w:val="0014636B"/>
    <w:rsid w:val="001464FE"/>
    <w:rsid w:val="001467B7"/>
    <w:rsid w:val="00146C84"/>
    <w:rsid w:val="00146E22"/>
    <w:rsid w:val="00147613"/>
    <w:rsid w:val="001476BD"/>
    <w:rsid w:val="001477E9"/>
    <w:rsid w:val="001478EA"/>
    <w:rsid w:val="00147C27"/>
    <w:rsid w:val="00147DE1"/>
    <w:rsid w:val="0015004E"/>
    <w:rsid w:val="00150195"/>
    <w:rsid w:val="001504D1"/>
    <w:rsid w:val="001505F9"/>
    <w:rsid w:val="0015063C"/>
    <w:rsid w:val="001509E5"/>
    <w:rsid w:val="00150B1A"/>
    <w:rsid w:val="00150E0A"/>
    <w:rsid w:val="00150FE6"/>
    <w:rsid w:val="0015103C"/>
    <w:rsid w:val="00151410"/>
    <w:rsid w:val="00151822"/>
    <w:rsid w:val="00151913"/>
    <w:rsid w:val="00151A98"/>
    <w:rsid w:val="00151AAB"/>
    <w:rsid w:val="00151DE5"/>
    <w:rsid w:val="001524A1"/>
    <w:rsid w:val="00152887"/>
    <w:rsid w:val="0015297F"/>
    <w:rsid w:val="00152E1D"/>
    <w:rsid w:val="00153457"/>
    <w:rsid w:val="001534EB"/>
    <w:rsid w:val="001537D3"/>
    <w:rsid w:val="00153947"/>
    <w:rsid w:val="00153B1B"/>
    <w:rsid w:val="00153BC6"/>
    <w:rsid w:val="00153D2F"/>
    <w:rsid w:val="00153D39"/>
    <w:rsid w:val="00153F06"/>
    <w:rsid w:val="001541AD"/>
    <w:rsid w:val="00154436"/>
    <w:rsid w:val="00154513"/>
    <w:rsid w:val="00154580"/>
    <w:rsid w:val="00154CE1"/>
    <w:rsid w:val="00154D58"/>
    <w:rsid w:val="0015503A"/>
    <w:rsid w:val="0015576B"/>
    <w:rsid w:val="001559A4"/>
    <w:rsid w:val="00156139"/>
    <w:rsid w:val="001561CC"/>
    <w:rsid w:val="0015622C"/>
    <w:rsid w:val="00156260"/>
    <w:rsid w:val="00156339"/>
    <w:rsid w:val="001564AC"/>
    <w:rsid w:val="001565DE"/>
    <w:rsid w:val="001566B1"/>
    <w:rsid w:val="001568AA"/>
    <w:rsid w:val="0015699B"/>
    <w:rsid w:val="00156C59"/>
    <w:rsid w:val="00156C81"/>
    <w:rsid w:val="00156CE9"/>
    <w:rsid w:val="00156EE0"/>
    <w:rsid w:val="0015701A"/>
    <w:rsid w:val="001572A0"/>
    <w:rsid w:val="001572D9"/>
    <w:rsid w:val="00157514"/>
    <w:rsid w:val="00157A1F"/>
    <w:rsid w:val="00157A4C"/>
    <w:rsid w:val="00157B02"/>
    <w:rsid w:val="00157C36"/>
    <w:rsid w:val="00157DA3"/>
    <w:rsid w:val="00160268"/>
    <w:rsid w:val="001609A4"/>
    <w:rsid w:val="00160A69"/>
    <w:rsid w:val="00160F52"/>
    <w:rsid w:val="00161127"/>
    <w:rsid w:val="00161575"/>
    <w:rsid w:val="00161C06"/>
    <w:rsid w:val="00161C64"/>
    <w:rsid w:val="00161DB6"/>
    <w:rsid w:val="00161FBD"/>
    <w:rsid w:val="001620A3"/>
    <w:rsid w:val="0016238F"/>
    <w:rsid w:val="001626FF"/>
    <w:rsid w:val="00162C01"/>
    <w:rsid w:val="00162F9D"/>
    <w:rsid w:val="00163257"/>
    <w:rsid w:val="00163272"/>
    <w:rsid w:val="00163531"/>
    <w:rsid w:val="001638CE"/>
    <w:rsid w:val="001640C5"/>
    <w:rsid w:val="001640E3"/>
    <w:rsid w:val="00164AD9"/>
    <w:rsid w:val="00164D94"/>
    <w:rsid w:val="00164FD4"/>
    <w:rsid w:val="001658E2"/>
    <w:rsid w:val="00165C1C"/>
    <w:rsid w:val="00165C29"/>
    <w:rsid w:val="00165EC1"/>
    <w:rsid w:val="00166288"/>
    <w:rsid w:val="00166738"/>
    <w:rsid w:val="00166BC4"/>
    <w:rsid w:val="001670EF"/>
    <w:rsid w:val="001672EF"/>
    <w:rsid w:val="00167347"/>
    <w:rsid w:val="001675B3"/>
    <w:rsid w:val="001679B4"/>
    <w:rsid w:val="00167E00"/>
    <w:rsid w:val="00170054"/>
    <w:rsid w:val="00170656"/>
    <w:rsid w:val="00170A8C"/>
    <w:rsid w:val="00170B96"/>
    <w:rsid w:val="00170F6D"/>
    <w:rsid w:val="001710E7"/>
    <w:rsid w:val="00171174"/>
    <w:rsid w:val="00171265"/>
    <w:rsid w:val="00171385"/>
    <w:rsid w:val="00171573"/>
    <w:rsid w:val="001717C5"/>
    <w:rsid w:val="001719B9"/>
    <w:rsid w:val="00171C3E"/>
    <w:rsid w:val="00171E4D"/>
    <w:rsid w:val="00171E62"/>
    <w:rsid w:val="00171F0B"/>
    <w:rsid w:val="00172366"/>
    <w:rsid w:val="0017287C"/>
    <w:rsid w:val="00172CFC"/>
    <w:rsid w:val="00172F0E"/>
    <w:rsid w:val="001731AC"/>
    <w:rsid w:val="001733AB"/>
    <w:rsid w:val="00173592"/>
    <w:rsid w:val="0017395F"/>
    <w:rsid w:val="00173B9F"/>
    <w:rsid w:val="00173C20"/>
    <w:rsid w:val="00173FBB"/>
    <w:rsid w:val="0017451A"/>
    <w:rsid w:val="0017455F"/>
    <w:rsid w:val="00174782"/>
    <w:rsid w:val="00174B11"/>
    <w:rsid w:val="0017633E"/>
    <w:rsid w:val="0017662F"/>
    <w:rsid w:val="00176A3F"/>
    <w:rsid w:val="00176AE4"/>
    <w:rsid w:val="00176C60"/>
    <w:rsid w:val="00176D05"/>
    <w:rsid w:val="00176EF0"/>
    <w:rsid w:val="001771A5"/>
    <w:rsid w:val="00177440"/>
    <w:rsid w:val="001777CF"/>
    <w:rsid w:val="00177E11"/>
    <w:rsid w:val="00177F58"/>
    <w:rsid w:val="00180052"/>
    <w:rsid w:val="0018012E"/>
    <w:rsid w:val="001805BA"/>
    <w:rsid w:val="00180908"/>
    <w:rsid w:val="00180956"/>
    <w:rsid w:val="0018095C"/>
    <w:rsid w:val="001811AF"/>
    <w:rsid w:val="001811BC"/>
    <w:rsid w:val="00181299"/>
    <w:rsid w:val="001812E8"/>
    <w:rsid w:val="001814FE"/>
    <w:rsid w:val="00181562"/>
    <w:rsid w:val="0018161E"/>
    <w:rsid w:val="00181862"/>
    <w:rsid w:val="00181BFE"/>
    <w:rsid w:val="00181D1F"/>
    <w:rsid w:val="00181D9A"/>
    <w:rsid w:val="00181EB3"/>
    <w:rsid w:val="00181F6B"/>
    <w:rsid w:val="001827AB"/>
    <w:rsid w:val="001827B9"/>
    <w:rsid w:val="00182A1F"/>
    <w:rsid w:val="00182CF4"/>
    <w:rsid w:val="00182FCE"/>
    <w:rsid w:val="00183915"/>
    <w:rsid w:val="00184348"/>
    <w:rsid w:val="00184528"/>
    <w:rsid w:val="00184899"/>
    <w:rsid w:val="001849E9"/>
    <w:rsid w:val="00184BA6"/>
    <w:rsid w:val="001852BC"/>
    <w:rsid w:val="001852F5"/>
    <w:rsid w:val="00185AAC"/>
    <w:rsid w:val="00185B15"/>
    <w:rsid w:val="00185C9A"/>
    <w:rsid w:val="00185CD3"/>
    <w:rsid w:val="00186013"/>
    <w:rsid w:val="0018628C"/>
    <w:rsid w:val="0018665C"/>
    <w:rsid w:val="00186793"/>
    <w:rsid w:val="00186B02"/>
    <w:rsid w:val="00186E09"/>
    <w:rsid w:val="001871C1"/>
    <w:rsid w:val="00187863"/>
    <w:rsid w:val="00187892"/>
    <w:rsid w:val="00187CA6"/>
    <w:rsid w:val="00187E29"/>
    <w:rsid w:val="0019004C"/>
    <w:rsid w:val="0019016B"/>
    <w:rsid w:val="00190239"/>
    <w:rsid w:val="0019069C"/>
    <w:rsid w:val="001907F3"/>
    <w:rsid w:val="00190A77"/>
    <w:rsid w:val="00190BDD"/>
    <w:rsid w:val="00190C01"/>
    <w:rsid w:val="00190C93"/>
    <w:rsid w:val="00190E40"/>
    <w:rsid w:val="00191279"/>
    <w:rsid w:val="0019143E"/>
    <w:rsid w:val="00191D4D"/>
    <w:rsid w:val="001925C5"/>
    <w:rsid w:val="0019275C"/>
    <w:rsid w:val="00192B26"/>
    <w:rsid w:val="00192B2F"/>
    <w:rsid w:val="00192B64"/>
    <w:rsid w:val="00193204"/>
    <w:rsid w:val="00193242"/>
    <w:rsid w:val="0019339B"/>
    <w:rsid w:val="00193575"/>
    <w:rsid w:val="001937CD"/>
    <w:rsid w:val="00193A6A"/>
    <w:rsid w:val="00193AB3"/>
    <w:rsid w:val="00193EEA"/>
    <w:rsid w:val="00194174"/>
    <w:rsid w:val="001942FE"/>
    <w:rsid w:val="00194447"/>
    <w:rsid w:val="00194457"/>
    <w:rsid w:val="001944FC"/>
    <w:rsid w:val="0019497E"/>
    <w:rsid w:val="00194EF5"/>
    <w:rsid w:val="00195024"/>
    <w:rsid w:val="00195034"/>
    <w:rsid w:val="001951AE"/>
    <w:rsid w:val="00195B95"/>
    <w:rsid w:val="00195D2A"/>
    <w:rsid w:val="00195F6F"/>
    <w:rsid w:val="00196179"/>
    <w:rsid w:val="001961E5"/>
    <w:rsid w:val="00196401"/>
    <w:rsid w:val="001967F2"/>
    <w:rsid w:val="0019682A"/>
    <w:rsid w:val="00196AD2"/>
    <w:rsid w:val="00196EB5"/>
    <w:rsid w:val="0019795C"/>
    <w:rsid w:val="00197E41"/>
    <w:rsid w:val="001A0103"/>
    <w:rsid w:val="001A0210"/>
    <w:rsid w:val="001A0717"/>
    <w:rsid w:val="001A0DCB"/>
    <w:rsid w:val="001A0EA3"/>
    <w:rsid w:val="001A104F"/>
    <w:rsid w:val="001A11C4"/>
    <w:rsid w:val="001A1444"/>
    <w:rsid w:val="001A187A"/>
    <w:rsid w:val="001A21B5"/>
    <w:rsid w:val="001A2204"/>
    <w:rsid w:val="001A25F5"/>
    <w:rsid w:val="001A26B0"/>
    <w:rsid w:val="001A285F"/>
    <w:rsid w:val="001A2C49"/>
    <w:rsid w:val="001A3461"/>
    <w:rsid w:val="001A3B01"/>
    <w:rsid w:val="001A401A"/>
    <w:rsid w:val="001A40E2"/>
    <w:rsid w:val="001A41D2"/>
    <w:rsid w:val="001A453D"/>
    <w:rsid w:val="001A4731"/>
    <w:rsid w:val="001A489D"/>
    <w:rsid w:val="001A5337"/>
    <w:rsid w:val="001A5546"/>
    <w:rsid w:val="001A5664"/>
    <w:rsid w:val="001A5716"/>
    <w:rsid w:val="001A57AC"/>
    <w:rsid w:val="001A5B36"/>
    <w:rsid w:val="001A5BA7"/>
    <w:rsid w:val="001A60F9"/>
    <w:rsid w:val="001A692F"/>
    <w:rsid w:val="001A70C1"/>
    <w:rsid w:val="001A78C4"/>
    <w:rsid w:val="001B0233"/>
    <w:rsid w:val="001B02E3"/>
    <w:rsid w:val="001B06F0"/>
    <w:rsid w:val="001B08BB"/>
    <w:rsid w:val="001B0BFE"/>
    <w:rsid w:val="001B0C12"/>
    <w:rsid w:val="001B135E"/>
    <w:rsid w:val="001B15D1"/>
    <w:rsid w:val="001B1D2A"/>
    <w:rsid w:val="001B1E8B"/>
    <w:rsid w:val="001B1EC0"/>
    <w:rsid w:val="001B2042"/>
    <w:rsid w:val="001B206E"/>
    <w:rsid w:val="001B2189"/>
    <w:rsid w:val="001B21FA"/>
    <w:rsid w:val="001B2E57"/>
    <w:rsid w:val="001B3021"/>
    <w:rsid w:val="001B3184"/>
    <w:rsid w:val="001B31E8"/>
    <w:rsid w:val="001B33B9"/>
    <w:rsid w:val="001B382C"/>
    <w:rsid w:val="001B3E42"/>
    <w:rsid w:val="001B3FF9"/>
    <w:rsid w:val="001B4733"/>
    <w:rsid w:val="001B4794"/>
    <w:rsid w:val="001B48FB"/>
    <w:rsid w:val="001B49A5"/>
    <w:rsid w:val="001B549B"/>
    <w:rsid w:val="001B5568"/>
    <w:rsid w:val="001B560C"/>
    <w:rsid w:val="001B563F"/>
    <w:rsid w:val="001B591B"/>
    <w:rsid w:val="001B5B7C"/>
    <w:rsid w:val="001B6227"/>
    <w:rsid w:val="001B6313"/>
    <w:rsid w:val="001B6422"/>
    <w:rsid w:val="001B6938"/>
    <w:rsid w:val="001B6966"/>
    <w:rsid w:val="001B6989"/>
    <w:rsid w:val="001B6F3A"/>
    <w:rsid w:val="001B73C8"/>
    <w:rsid w:val="001B75C3"/>
    <w:rsid w:val="001B7995"/>
    <w:rsid w:val="001B79C0"/>
    <w:rsid w:val="001C0674"/>
    <w:rsid w:val="001C0806"/>
    <w:rsid w:val="001C0909"/>
    <w:rsid w:val="001C09BC"/>
    <w:rsid w:val="001C09FB"/>
    <w:rsid w:val="001C1493"/>
    <w:rsid w:val="001C166B"/>
    <w:rsid w:val="001C172F"/>
    <w:rsid w:val="001C1CFE"/>
    <w:rsid w:val="001C2056"/>
    <w:rsid w:val="001C236F"/>
    <w:rsid w:val="001C25D3"/>
    <w:rsid w:val="001C2672"/>
    <w:rsid w:val="001C2692"/>
    <w:rsid w:val="001C2BF3"/>
    <w:rsid w:val="001C2D9A"/>
    <w:rsid w:val="001C2F28"/>
    <w:rsid w:val="001C3350"/>
    <w:rsid w:val="001C35A5"/>
    <w:rsid w:val="001C3A5A"/>
    <w:rsid w:val="001C3B94"/>
    <w:rsid w:val="001C3C43"/>
    <w:rsid w:val="001C3C9E"/>
    <w:rsid w:val="001C421C"/>
    <w:rsid w:val="001C483F"/>
    <w:rsid w:val="001C4AFA"/>
    <w:rsid w:val="001C5AE5"/>
    <w:rsid w:val="001C5D87"/>
    <w:rsid w:val="001C629F"/>
    <w:rsid w:val="001C65C7"/>
    <w:rsid w:val="001C664B"/>
    <w:rsid w:val="001C66C1"/>
    <w:rsid w:val="001C681A"/>
    <w:rsid w:val="001C68F5"/>
    <w:rsid w:val="001C69DD"/>
    <w:rsid w:val="001C6B0F"/>
    <w:rsid w:val="001C6B99"/>
    <w:rsid w:val="001C6DA1"/>
    <w:rsid w:val="001C6DC9"/>
    <w:rsid w:val="001C7110"/>
    <w:rsid w:val="001C73F2"/>
    <w:rsid w:val="001C77EF"/>
    <w:rsid w:val="001C7B99"/>
    <w:rsid w:val="001C7E78"/>
    <w:rsid w:val="001D0063"/>
    <w:rsid w:val="001D0153"/>
    <w:rsid w:val="001D018D"/>
    <w:rsid w:val="001D04B7"/>
    <w:rsid w:val="001D0740"/>
    <w:rsid w:val="001D0BC7"/>
    <w:rsid w:val="001D0D8E"/>
    <w:rsid w:val="001D11B8"/>
    <w:rsid w:val="001D1767"/>
    <w:rsid w:val="001D1ECD"/>
    <w:rsid w:val="001D2667"/>
    <w:rsid w:val="001D2B1B"/>
    <w:rsid w:val="001D2C00"/>
    <w:rsid w:val="001D2D03"/>
    <w:rsid w:val="001D2F1C"/>
    <w:rsid w:val="001D3171"/>
    <w:rsid w:val="001D31F2"/>
    <w:rsid w:val="001D3602"/>
    <w:rsid w:val="001D37BF"/>
    <w:rsid w:val="001D416A"/>
    <w:rsid w:val="001D46EF"/>
    <w:rsid w:val="001D4B74"/>
    <w:rsid w:val="001D4C51"/>
    <w:rsid w:val="001D4C60"/>
    <w:rsid w:val="001D4CF8"/>
    <w:rsid w:val="001D5405"/>
    <w:rsid w:val="001D576C"/>
    <w:rsid w:val="001D577E"/>
    <w:rsid w:val="001D5B2D"/>
    <w:rsid w:val="001D5F66"/>
    <w:rsid w:val="001D6508"/>
    <w:rsid w:val="001D6732"/>
    <w:rsid w:val="001D6802"/>
    <w:rsid w:val="001D69FC"/>
    <w:rsid w:val="001D6A22"/>
    <w:rsid w:val="001D7148"/>
    <w:rsid w:val="001D72EE"/>
    <w:rsid w:val="001D78C1"/>
    <w:rsid w:val="001D7AAD"/>
    <w:rsid w:val="001D7FE0"/>
    <w:rsid w:val="001E050E"/>
    <w:rsid w:val="001E09ED"/>
    <w:rsid w:val="001E0A61"/>
    <w:rsid w:val="001E0D0B"/>
    <w:rsid w:val="001E0E59"/>
    <w:rsid w:val="001E17DA"/>
    <w:rsid w:val="001E1861"/>
    <w:rsid w:val="001E18A5"/>
    <w:rsid w:val="001E1CA3"/>
    <w:rsid w:val="001E20F8"/>
    <w:rsid w:val="001E2747"/>
    <w:rsid w:val="001E2804"/>
    <w:rsid w:val="001E286D"/>
    <w:rsid w:val="001E2A13"/>
    <w:rsid w:val="001E2AD8"/>
    <w:rsid w:val="001E3104"/>
    <w:rsid w:val="001E321B"/>
    <w:rsid w:val="001E3233"/>
    <w:rsid w:val="001E340E"/>
    <w:rsid w:val="001E348D"/>
    <w:rsid w:val="001E3509"/>
    <w:rsid w:val="001E396A"/>
    <w:rsid w:val="001E409E"/>
    <w:rsid w:val="001E43CD"/>
    <w:rsid w:val="001E4536"/>
    <w:rsid w:val="001E4ABA"/>
    <w:rsid w:val="001E4D33"/>
    <w:rsid w:val="001E5432"/>
    <w:rsid w:val="001E5459"/>
    <w:rsid w:val="001E567A"/>
    <w:rsid w:val="001E568C"/>
    <w:rsid w:val="001E618E"/>
    <w:rsid w:val="001E6399"/>
    <w:rsid w:val="001E6B54"/>
    <w:rsid w:val="001E6DFB"/>
    <w:rsid w:val="001E7395"/>
    <w:rsid w:val="001E744B"/>
    <w:rsid w:val="001E7BB7"/>
    <w:rsid w:val="001E7CFC"/>
    <w:rsid w:val="001F02EA"/>
    <w:rsid w:val="001F037D"/>
    <w:rsid w:val="001F05B2"/>
    <w:rsid w:val="001F0B17"/>
    <w:rsid w:val="001F0D98"/>
    <w:rsid w:val="001F123D"/>
    <w:rsid w:val="001F169D"/>
    <w:rsid w:val="001F1A3A"/>
    <w:rsid w:val="001F1EF6"/>
    <w:rsid w:val="001F2418"/>
    <w:rsid w:val="001F28A7"/>
    <w:rsid w:val="001F28B3"/>
    <w:rsid w:val="001F28C5"/>
    <w:rsid w:val="001F290D"/>
    <w:rsid w:val="001F2AEE"/>
    <w:rsid w:val="001F2E78"/>
    <w:rsid w:val="001F2F31"/>
    <w:rsid w:val="001F2FE8"/>
    <w:rsid w:val="001F3049"/>
    <w:rsid w:val="001F30B7"/>
    <w:rsid w:val="001F3995"/>
    <w:rsid w:val="001F3A8A"/>
    <w:rsid w:val="001F3AD0"/>
    <w:rsid w:val="001F3AF3"/>
    <w:rsid w:val="001F3ED7"/>
    <w:rsid w:val="001F3EEB"/>
    <w:rsid w:val="001F3F54"/>
    <w:rsid w:val="001F4241"/>
    <w:rsid w:val="001F47D9"/>
    <w:rsid w:val="001F4EFD"/>
    <w:rsid w:val="001F516B"/>
    <w:rsid w:val="001F534B"/>
    <w:rsid w:val="001F55EF"/>
    <w:rsid w:val="001F5B39"/>
    <w:rsid w:val="001F5DD4"/>
    <w:rsid w:val="001F5F3D"/>
    <w:rsid w:val="001F618C"/>
    <w:rsid w:val="001F6286"/>
    <w:rsid w:val="001F62FA"/>
    <w:rsid w:val="001F6B4C"/>
    <w:rsid w:val="001F6DC2"/>
    <w:rsid w:val="001F7AA4"/>
    <w:rsid w:val="001F7C0D"/>
    <w:rsid w:val="001F7FAC"/>
    <w:rsid w:val="00200399"/>
    <w:rsid w:val="002006B1"/>
    <w:rsid w:val="0020087D"/>
    <w:rsid w:val="0020183B"/>
    <w:rsid w:val="00202927"/>
    <w:rsid w:val="00202BF1"/>
    <w:rsid w:val="00202CE3"/>
    <w:rsid w:val="00202ED9"/>
    <w:rsid w:val="00202F3B"/>
    <w:rsid w:val="0020331C"/>
    <w:rsid w:val="0020338E"/>
    <w:rsid w:val="00203513"/>
    <w:rsid w:val="002035FA"/>
    <w:rsid w:val="00203756"/>
    <w:rsid w:val="00203CAB"/>
    <w:rsid w:val="00203E39"/>
    <w:rsid w:val="00203E8F"/>
    <w:rsid w:val="00203F76"/>
    <w:rsid w:val="00204062"/>
    <w:rsid w:val="00204226"/>
    <w:rsid w:val="0020430F"/>
    <w:rsid w:val="002043A1"/>
    <w:rsid w:val="0020468E"/>
    <w:rsid w:val="00204ABA"/>
    <w:rsid w:val="00204F6F"/>
    <w:rsid w:val="00205131"/>
    <w:rsid w:val="002051EE"/>
    <w:rsid w:val="0020582D"/>
    <w:rsid w:val="00205F7D"/>
    <w:rsid w:val="00206074"/>
    <w:rsid w:val="002066D3"/>
    <w:rsid w:val="00206A92"/>
    <w:rsid w:val="002070EE"/>
    <w:rsid w:val="002072F6"/>
    <w:rsid w:val="002073D7"/>
    <w:rsid w:val="002076CA"/>
    <w:rsid w:val="00207760"/>
    <w:rsid w:val="0020786E"/>
    <w:rsid w:val="00207FCA"/>
    <w:rsid w:val="00210364"/>
    <w:rsid w:val="00210438"/>
    <w:rsid w:val="0021120B"/>
    <w:rsid w:val="002119D7"/>
    <w:rsid w:val="00211C48"/>
    <w:rsid w:val="00211CF4"/>
    <w:rsid w:val="00212322"/>
    <w:rsid w:val="00212505"/>
    <w:rsid w:val="002126ED"/>
    <w:rsid w:val="00212DC0"/>
    <w:rsid w:val="00212F70"/>
    <w:rsid w:val="00212FE1"/>
    <w:rsid w:val="00213891"/>
    <w:rsid w:val="00213A9B"/>
    <w:rsid w:val="00213C73"/>
    <w:rsid w:val="00213F19"/>
    <w:rsid w:val="002148E3"/>
    <w:rsid w:val="00214A83"/>
    <w:rsid w:val="00214B98"/>
    <w:rsid w:val="00214CA3"/>
    <w:rsid w:val="00214CCB"/>
    <w:rsid w:val="00214DCE"/>
    <w:rsid w:val="00214FEC"/>
    <w:rsid w:val="00215910"/>
    <w:rsid w:val="00215B4D"/>
    <w:rsid w:val="00215BF9"/>
    <w:rsid w:val="00215C9A"/>
    <w:rsid w:val="00215DB7"/>
    <w:rsid w:val="00215E28"/>
    <w:rsid w:val="00215EC0"/>
    <w:rsid w:val="00216337"/>
    <w:rsid w:val="00216AD3"/>
    <w:rsid w:val="00216B07"/>
    <w:rsid w:val="00216C61"/>
    <w:rsid w:val="00216DF6"/>
    <w:rsid w:val="00216FAD"/>
    <w:rsid w:val="002170F1"/>
    <w:rsid w:val="002174DF"/>
    <w:rsid w:val="00217F1B"/>
    <w:rsid w:val="0022048A"/>
    <w:rsid w:val="00220E28"/>
    <w:rsid w:val="00220F3E"/>
    <w:rsid w:val="00221063"/>
    <w:rsid w:val="00221071"/>
    <w:rsid w:val="00221435"/>
    <w:rsid w:val="0022146A"/>
    <w:rsid w:val="00221788"/>
    <w:rsid w:val="002219E5"/>
    <w:rsid w:val="00221A43"/>
    <w:rsid w:val="00221DF1"/>
    <w:rsid w:val="00222132"/>
    <w:rsid w:val="00222337"/>
    <w:rsid w:val="0022259A"/>
    <w:rsid w:val="002225C1"/>
    <w:rsid w:val="00222863"/>
    <w:rsid w:val="0022305A"/>
    <w:rsid w:val="00223099"/>
    <w:rsid w:val="00223219"/>
    <w:rsid w:val="002235D4"/>
    <w:rsid w:val="00223634"/>
    <w:rsid w:val="002238B4"/>
    <w:rsid w:val="00223969"/>
    <w:rsid w:val="00223B30"/>
    <w:rsid w:val="00223C4A"/>
    <w:rsid w:val="00223E78"/>
    <w:rsid w:val="00223EB0"/>
    <w:rsid w:val="00223F39"/>
    <w:rsid w:val="0022433A"/>
    <w:rsid w:val="002244F9"/>
    <w:rsid w:val="0022458B"/>
    <w:rsid w:val="00224593"/>
    <w:rsid w:val="002245CA"/>
    <w:rsid w:val="002247E7"/>
    <w:rsid w:val="00224BF5"/>
    <w:rsid w:val="00224C36"/>
    <w:rsid w:val="00224DA6"/>
    <w:rsid w:val="00225276"/>
    <w:rsid w:val="002255EF"/>
    <w:rsid w:val="00225B87"/>
    <w:rsid w:val="00225FDD"/>
    <w:rsid w:val="00226634"/>
    <w:rsid w:val="0022675C"/>
    <w:rsid w:val="002269F5"/>
    <w:rsid w:val="00226ED5"/>
    <w:rsid w:val="0022707D"/>
    <w:rsid w:val="002272B6"/>
    <w:rsid w:val="00227680"/>
    <w:rsid w:val="0023004B"/>
    <w:rsid w:val="0023019E"/>
    <w:rsid w:val="002301D4"/>
    <w:rsid w:val="00230825"/>
    <w:rsid w:val="00230D6F"/>
    <w:rsid w:val="00230E8E"/>
    <w:rsid w:val="00231700"/>
    <w:rsid w:val="00231A42"/>
    <w:rsid w:val="00231AA9"/>
    <w:rsid w:val="00231AD1"/>
    <w:rsid w:val="00231D2C"/>
    <w:rsid w:val="00231E55"/>
    <w:rsid w:val="00231E57"/>
    <w:rsid w:val="002326B9"/>
    <w:rsid w:val="00232725"/>
    <w:rsid w:val="00232750"/>
    <w:rsid w:val="0023280B"/>
    <w:rsid w:val="002329EB"/>
    <w:rsid w:val="00232A64"/>
    <w:rsid w:val="0023307B"/>
    <w:rsid w:val="002338EA"/>
    <w:rsid w:val="00233C72"/>
    <w:rsid w:val="00233EF1"/>
    <w:rsid w:val="00233F88"/>
    <w:rsid w:val="00234368"/>
    <w:rsid w:val="002343B1"/>
    <w:rsid w:val="002345DD"/>
    <w:rsid w:val="0023465A"/>
    <w:rsid w:val="0023468E"/>
    <w:rsid w:val="0023480E"/>
    <w:rsid w:val="002351E4"/>
    <w:rsid w:val="002352CA"/>
    <w:rsid w:val="0023533C"/>
    <w:rsid w:val="00235359"/>
    <w:rsid w:val="00235494"/>
    <w:rsid w:val="0023576A"/>
    <w:rsid w:val="00235994"/>
    <w:rsid w:val="00236164"/>
    <w:rsid w:val="002361B1"/>
    <w:rsid w:val="00236623"/>
    <w:rsid w:val="0023677A"/>
    <w:rsid w:val="002367FD"/>
    <w:rsid w:val="00236852"/>
    <w:rsid w:val="00236895"/>
    <w:rsid w:val="00236A54"/>
    <w:rsid w:val="00236B85"/>
    <w:rsid w:val="00236E7B"/>
    <w:rsid w:val="002371B3"/>
    <w:rsid w:val="002376A5"/>
    <w:rsid w:val="00237B8D"/>
    <w:rsid w:val="00237C57"/>
    <w:rsid w:val="00237D07"/>
    <w:rsid w:val="00237D6F"/>
    <w:rsid w:val="00237F75"/>
    <w:rsid w:val="002401E5"/>
    <w:rsid w:val="002401E8"/>
    <w:rsid w:val="002404FA"/>
    <w:rsid w:val="002409A7"/>
    <w:rsid w:val="00240C88"/>
    <w:rsid w:val="00240F33"/>
    <w:rsid w:val="00240FB2"/>
    <w:rsid w:val="0024104E"/>
    <w:rsid w:val="0024153C"/>
    <w:rsid w:val="002419C7"/>
    <w:rsid w:val="002424FB"/>
    <w:rsid w:val="002428C6"/>
    <w:rsid w:val="0024295A"/>
    <w:rsid w:val="00242CF4"/>
    <w:rsid w:val="00242CF9"/>
    <w:rsid w:val="00242F41"/>
    <w:rsid w:val="00243054"/>
    <w:rsid w:val="002436F8"/>
    <w:rsid w:val="0024389F"/>
    <w:rsid w:val="00243A54"/>
    <w:rsid w:val="00243B69"/>
    <w:rsid w:val="00243F83"/>
    <w:rsid w:val="00243F8A"/>
    <w:rsid w:val="00243F92"/>
    <w:rsid w:val="00243FCB"/>
    <w:rsid w:val="00244273"/>
    <w:rsid w:val="002443F1"/>
    <w:rsid w:val="0024440E"/>
    <w:rsid w:val="00244470"/>
    <w:rsid w:val="0024460D"/>
    <w:rsid w:val="00244AFD"/>
    <w:rsid w:val="00244B4F"/>
    <w:rsid w:val="002450C9"/>
    <w:rsid w:val="00245301"/>
    <w:rsid w:val="00245497"/>
    <w:rsid w:val="00245600"/>
    <w:rsid w:val="002456FF"/>
    <w:rsid w:val="002457CF"/>
    <w:rsid w:val="00245813"/>
    <w:rsid w:val="0024589E"/>
    <w:rsid w:val="00245ADE"/>
    <w:rsid w:val="00245B74"/>
    <w:rsid w:val="00245D43"/>
    <w:rsid w:val="00246160"/>
    <w:rsid w:val="0024628E"/>
    <w:rsid w:val="00246295"/>
    <w:rsid w:val="0024632D"/>
    <w:rsid w:val="0024636D"/>
    <w:rsid w:val="0024657C"/>
    <w:rsid w:val="002467D8"/>
    <w:rsid w:val="00246AEE"/>
    <w:rsid w:val="00247270"/>
    <w:rsid w:val="0024736E"/>
    <w:rsid w:val="00247474"/>
    <w:rsid w:val="002477CF"/>
    <w:rsid w:val="00247B61"/>
    <w:rsid w:val="00247B62"/>
    <w:rsid w:val="00247BA1"/>
    <w:rsid w:val="00247E73"/>
    <w:rsid w:val="00247EF3"/>
    <w:rsid w:val="00247FE3"/>
    <w:rsid w:val="00250066"/>
    <w:rsid w:val="00250092"/>
    <w:rsid w:val="002500D8"/>
    <w:rsid w:val="00250105"/>
    <w:rsid w:val="002503DC"/>
    <w:rsid w:val="002505D4"/>
    <w:rsid w:val="002506C1"/>
    <w:rsid w:val="002506DF"/>
    <w:rsid w:val="00251127"/>
    <w:rsid w:val="00251CAB"/>
    <w:rsid w:val="0025233C"/>
    <w:rsid w:val="002523FF"/>
    <w:rsid w:val="0025257A"/>
    <w:rsid w:val="0025274C"/>
    <w:rsid w:val="002528CD"/>
    <w:rsid w:val="002529DC"/>
    <w:rsid w:val="00253103"/>
    <w:rsid w:val="00253295"/>
    <w:rsid w:val="002532A4"/>
    <w:rsid w:val="002532E9"/>
    <w:rsid w:val="00253323"/>
    <w:rsid w:val="00253351"/>
    <w:rsid w:val="002534D9"/>
    <w:rsid w:val="002536D6"/>
    <w:rsid w:val="00253848"/>
    <w:rsid w:val="002539C0"/>
    <w:rsid w:val="00253AA6"/>
    <w:rsid w:val="00254076"/>
    <w:rsid w:val="0025445B"/>
    <w:rsid w:val="00254724"/>
    <w:rsid w:val="002547B8"/>
    <w:rsid w:val="002547DA"/>
    <w:rsid w:val="0025486A"/>
    <w:rsid w:val="00254A7B"/>
    <w:rsid w:val="00254BBC"/>
    <w:rsid w:val="00254BDC"/>
    <w:rsid w:val="00254C40"/>
    <w:rsid w:val="002550A2"/>
    <w:rsid w:val="002554A6"/>
    <w:rsid w:val="00255547"/>
    <w:rsid w:val="00255865"/>
    <w:rsid w:val="00255B7C"/>
    <w:rsid w:val="00255C6C"/>
    <w:rsid w:val="00255C86"/>
    <w:rsid w:val="00255E70"/>
    <w:rsid w:val="00256250"/>
    <w:rsid w:val="00256785"/>
    <w:rsid w:val="00256CCD"/>
    <w:rsid w:val="00256F2C"/>
    <w:rsid w:val="00257036"/>
    <w:rsid w:val="00257282"/>
    <w:rsid w:val="0025759D"/>
    <w:rsid w:val="00257A04"/>
    <w:rsid w:val="00257CB2"/>
    <w:rsid w:val="00257DC0"/>
    <w:rsid w:val="002600C1"/>
    <w:rsid w:val="00260876"/>
    <w:rsid w:val="00260A61"/>
    <w:rsid w:val="00260DF1"/>
    <w:rsid w:val="002611A4"/>
    <w:rsid w:val="00261523"/>
    <w:rsid w:val="00261B25"/>
    <w:rsid w:val="00261D2A"/>
    <w:rsid w:val="00262361"/>
    <w:rsid w:val="002626A4"/>
    <w:rsid w:val="0026296E"/>
    <w:rsid w:val="00262974"/>
    <w:rsid w:val="00262FF2"/>
    <w:rsid w:val="00263375"/>
    <w:rsid w:val="002633E0"/>
    <w:rsid w:val="0026378D"/>
    <w:rsid w:val="00263874"/>
    <w:rsid w:val="00263B1E"/>
    <w:rsid w:val="002640F2"/>
    <w:rsid w:val="00264923"/>
    <w:rsid w:val="00264996"/>
    <w:rsid w:val="00264B84"/>
    <w:rsid w:val="00264BFA"/>
    <w:rsid w:val="00264D5B"/>
    <w:rsid w:val="00264E65"/>
    <w:rsid w:val="00265650"/>
    <w:rsid w:val="0026595B"/>
    <w:rsid w:val="002665A6"/>
    <w:rsid w:val="002668CA"/>
    <w:rsid w:val="00266B69"/>
    <w:rsid w:val="00266BAB"/>
    <w:rsid w:val="00266D70"/>
    <w:rsid w:val="00266F0F"/>
    <w:rsid w:val="00267052"/>
    <w:rsid w:val="0026735D"/>
    <w:rsid w:val="00267436"/>
    <w:rsid w:val="00267510"/>
    <w:rsid w:val="0026785C"/>
    <w:rsid w:val="00267883"/>
    <w:rsid w:val="00267A08"/>
    <w:rsid w:val="00267A55"/>
    <w:rsid w:val="002701FF"/>
    <w:rsid w:val="0027036F"/>
    <w:rsid w:val="002703BE"/>
    <w:rsid w:val="00270C47"/>
    <w:rsid w:val="00270C91"/>
    <w:rsid w:val="00270EBC"/>
    <w:rsid w:val="00271025"/>
    <w:rsid w:val="00271045"/>
    <w:rsid w:val="0027107D"/>
    <w:rsid w:val="00271330"/>
    <w:rsid w:val="002715EC"/>
    <w:rsid w:val="002717A1"/>
    <w:rsid w:val="00271E9E"/>
    <w:rsid w:val="00272218"/>
    <w:rsid w:val="0027231B"/>
    <w:rsid w:val="0027258E"/>
    <w:rsid w:val="002727CD"/>
    <w:rsid w:val="00272954"/>
    <w:rsid w:val="00272E27"/>
    <w:rsid w:val="002730A2"/>
    <w:rsid w:val="002730B8"/>
    <w:rsid w:val="00273475"/>
    <w:rsid w:val="002739F4"/>
    <w:rsid w:val="00273A5A"/>
    <w:rsid w:val="00274407"/>
    <w:rsid w:val="00274446"/>
    <w:rsid w:val="002748C2"/>
    <w:rsid w:val="00274BFB"/>
    <w:rsid w:val="00275E6F"/>
    <w:rsid w:val="00276175"/>
    <w:rsid w:val="002768F1"/>
    <w:rsid w:val="00276F1D"/>
    <w:rsid w:val="00276FB1"/>
    <w:rsid w:val="00276FE8"/>
    <w:rsid w:val="00277094"/>
    <w:rsid w:val="0027714D"/>
    <w:rsid w:val="002772DC"/>
    <w:rsid w:val="002773AC"/>
    <w:rsid w:val="00277ECE"/>
    <w:rsid w:val="00277ED6"/>
    <w:rsid w:val="0028052C"/>
    <w:rsid w:val="00280B41"/>
    <w:rsid w:val="00280BA8"/>
    <w:rsid w:val="00281085"/>
    <w:rsid w:val="00281386"/>
    <w:rsid w:val="00281625"/>
    <w:rsid w:val="0028183B"/>
    <w:rsid w:val="00281A39"/>
    <w:rsid w:val="00281BED"/>
    <w:rsid w:val="00281BF8"/>
    <w:rsid w:val="00281DDC"/>
    <w:rsid w:val="00281F7A"/>
    <w:rsid w:val="0028223C"/>
    <w:rsid w:val="0028240E"/>
    <w:rsid w:val="00282569"/>
    <w:rsid w:val="002825C0"/>
    <w:rsid w:val="002825C4"/>
    <w:rsid w:val="00282AEF"/>
    <w:rsid w:val="0028331B"/>
    <w:rsid w:val="002836F8"/>
    <w:rsid w:val="00283BA8"/>
    <w:rsid w:val="00283EF5"/>
    <w:rsid w:val="00284520"/>
    <w:rsid w:val="0028470C"/>
    <w:rsid w:val="00284734"/>
    <w:rsid w:val="00284C3E"/>
    <w:rsid w:val="00284E39"/>
    <w:rsid w:val="0028559B"/>
    <w:rsid w:val="002858F1"/>
    <w:rsid w:val="00285A83"/>
    <w:rsid w:val="00285CCC"/>
    <w:rsid w:val="00285DA8"/>
    <w:rsid w:val="00285E44"/>
    <w:rsid w:val="00286423"/>
    <w:rsid w:val="00286445"/>
    <w:rsid w:val="00286512"/>
    <w:rsid w:val="002869A1"/>
    <w:rsid w:val="00286B85"/>
    <w:rsid w:val="002871A6"/>
    <w:rsid w:val="002874C6"/>
    <w:rsid w:val="00287741"/>
    <w:rsid w:val="00287BF7"/>
    <w:rsid w:val="00287D79"/>
    <w:rsid w:val="002909E6"/>
    <w:rsid w:val="00290D90"/>
    <w:rsid w:val="00290DA8"/>
    <w:rsid w:val="0029163D"/>
    <w:rsid w:val="0029167A"/>
    <w:rsid w:val="0029192B"/>
    <w:rsid w:val="00291ABA"/>
    <w:rsid w:val="00291D22"/>
    <w:rsid w:val="00291DF2"/>
    <w:rsid w:val="00291F91"/>
    <w:rsid w:val="002925B8"/>
    <w:rsid w:val="002928F1"/>
    <w:rsid w:val="00293092"/>
    <w:rsid w:val="002930B7"/>
    <w:rsid w:val="002933B7"/>
    <w:rsid w:val="002937B2"/>
    <w:rsid w:val="00293889"/>
    <w:rsid w:val="00293A42"/>
    <w:rsid w:val="00294B8D"/>
    <w:rsid w:val="00294FB9"/>
    <w:rsid w:val="00294FDE"/>
    <w:rsid w:val="002959B0"/>
    <w:rsid w:val="002964CF"/>
    <w:rsid w:val="002966C0"/>
    <w:rsid w:val="00296775"/>
    <w:rsid w:val="002968AB"/>
    <w:rsid w:val="002969BC"/>
    <w:rsid w:val="002971F6"/>
    <w:rsid w:val="0029734B"/>
    <w:rsid w:val="002975A3"/>
    <w:rsid w:val="00297606"/>
    <w:rsid w:val="002976DC"/>
    <w:rsid w:val="00297972"/>
    <w:rsid w:val="00297A10"/>
    <w:rsid w:val="00297C9B"/>
    <w:rsid w:val="00297DE8"/>
    <w:rsid w:val="00297E1A"/>
    <w:rsid w:val="00297E65"/>
    <w:rsid w:val="002A0118"/>
    <w:rsid w:val="002A06C8"/>
    <w:rsid w:val="002A0875"/>
    <w:rsid w:val="002A0AC9"/>
    <w:rsid w:val="002A1148"/>
    <w:rsid w:val="002A127F"/>
    <w:rsid w:val="002A1311"/>
    <w:rsid w:val="002A137B"/>
    <w:rsid w:val="002A1762"/>
    <w:rsid w:val="002A2198"/>
    <w:rsid w:val="002A24EF"/>
    <w:rsid w:val="002A264E"/>
    <w:rsid w:val="002A26D2"/>
    <w:rsid w:val="002A2BBA"/>
    <w:rsid w:val="002A2F4E"/>
    <w:rsid w:val="002A33ED"/>
    <w:rsid w:val="002A370D"/>
    <w:rsid w:val="002A39B8"/>
    <w:rsid w:val="002A3A8E"/>
    <w:rsid w:val="002A3AB3"/>
    <w:rsid w:val="002A3CC4"/>
    <w:rsid w:val="002A455D"/>
    <w:rsid w:val="002A4634"/>
    <w:rsid w:val="002A493B"/>
    <w:rsid w:val="002A497C"/>
    <w:rsid w:val="002A5184"/>
    <w:rsid w:val="002A51B8"/>
    <w:rsid w:val="002A51BD"/>
    <w:rsid w:val="002A5400"/>
    <w:rsid w:val="002A5408"/>
    <w:rsid w:val="002A56A6"/>
    <w:rsid w:val="002A56B5"/>
    <w:rsid w:val="002A574B"/>
    <w:rsid w:val="002A58DD"/>
    <w:rsid w:val="002A5904"/>
    <w:rsid w:val="002A5D31"/>
    <w:rsid w:val="002A5ECB"/>
    <w:rsid w:val="002A61F4"/>
    <w:rsid w:val="002A62C1"/>
    <w:rsid w:val="002A62CA"/>
    <w:rsid w:val="002A6744"/>
    <w:rsid w:val="002A67F7"/>
    <w:rsid w:val="002A6DD7"/>
    <w:rsid w:val="002A72D3"/>
    <w:rsid w:val="002A7406"/>
    <w:rsid w:val="002A7A56"/>
    <w:rsid w:val="002A7D05"/>
    <w:rsid w:val="002B0289"/>
    <w:rsid w:val="002B0295"/>
    <w:rsid w:val="002B0317"/>
    <w:rsid w:val="002B0562"/>
    <w:rsid w:val="002B05BC"/>
    <w:rsid w:val="002B08F4"/>
    <w:rsid w:val="002B0E53"/>
    <w:rsid w:val="002B1571"/>
    <w:rsid w:val="002B177C"/>
    <w:rsid w:val="002B1AFE"/>
    <w:rsid w:val="002B1D04"/>
    <w:rsid w:val="002B2231"/>
    <w:rsid w:val="002B2280"/>
    <w:rsid w:val="002B2599"/>
    <w:rsid w:val="002B25B6"/>
    <w:rsid w:val="002B25B7"/>
    <w:rsid w:val="002B2607"/>
    <w:rsid w:val="002B2E3D"/>
    <w:rsid w:val="002B3826"/>
    <w:rsid w:val="002B3C90"/>
    <w:rsid w:val="002B3EDC"/>
    <w:rsid w:val="002B41B6"/>
    <w:rsid w:val="002B4423"/>
    <w:rsid w:val="002B4918"/>
    <w:rsid w:val="002B4BEB"/>
    <w:rsid w:val="002B5139"/>
    <w:rsid w:val="002B51CA"/>
    <w:rsid w:val="002B51F1"/>
    <w:rsid w:val="002B537D"/>
    <w:rsid w:val="002B56F0"/>
    <w:rsid w:val="002B591B"/>
    <w:rsid w:val="002B59BA"/>
    <w:rsid w:val="002B59E5"/>
    <w:rsid w:val="002B5A5B"/>
    <w:rsid w:val="002B5ABD"/>
    <w:rsid w:val="002B62BF"/>
    <w:rsid w:val="002B6450"/>
    <w:rsid w:val="002B6B01"/>
    <w:rsid w:val="002B6C7A"/>
    <w:rsid w:val="002B6D59"/>
    <w:rsid w:val="002B6EBA"/>
    <w:rsid w:val="002B6F06"/>
    <w:rsid w:val="002B7CC9"/>
    <w:rsid w:val="002C0730"/>
    <w:rsid w:val="002C07FA"/>
    <w:rsid w:val="002C0C9E"/>
    <w:rsid w:val="002C12A9"/>
    <w:rsid w:val="002C1302"/>
    <w:rsid w:val="002C1546"/>
    <w:rsid w:val="002C18A6"/>
    <w:rsid w:val="002C1AB2"/>
    <w:rsid w:val="002C1D78"/>
    <w:rsid w:val="002C1E97"/>
    <w:rsid w:val="002C23D8"/>
    <w:rsid w:val="002C240C"/>
    <w:rsid w:val="002C28A6"/>
    <w:rsid w:val="002C28B6"/>
    <w:rsid w:val="002C2912"/>
    <w:rsid w:val="002C2A35"/>
    <w:rsid w:val="002C2ABF"/>
    <w:rsid w:val="002C2C72"/>
    <w:rsid w:val="002C2E4F"/>
    <w:rsid w:val="002C2FD2"/>
    <w:rsid w:val="002C317F"/>
    <w:rsid w:val="002C354F"/>
    <w:rsid w:val="002C3E8E"/>
    <w:rsid w:val="002C3F2F"/>
    <w:rsid w:val="002C3FC5"/>
    <w:rsid w:val="002C415A"/>
    <w:rsid w:val="002C4387"/>
    <w:rsid w:val="002C4646"/>
    <w:rsid w:val="002C4E81"/>
    <w:rsid w:val="002C4F26"/>
    <w:rsid w:val="002C507C"/>
    <w:rsid w:val="002C52E8"/>
    <w:rsid w:val="002C553F"/>
    <w:rsid w:val="002C5548"/>
    <w:rsid w:val="002C5C2E"/>
    <w:rsid w:val="002C60D8"/>
    <w:rsid w:val="002C6272"/>
    <w:rsid w:val="002C6439"/>
    <w:rsid w:val="002C6BD1"/>
    <w:rsid w:val="002C6BDE"/>
    <w:rsid w:val="002C7073"/>
    <w:rsid w:val="002C741C"/>
    <w:rsid w:val="002C772E"/>
    <w:rsid w:val="002C7C0F"/>
    <w:rsid w:val="002C7F9F"/>
    <w:rsid w:val="002D0121"/>
    <w:rsid w:val="002D0206"/>
    <w:rsid w:val="002D0352"/>
    <w:rsid w:val="002D094A"/>
    <w:rsid w:val="002D0A8C"/>
    <w:rsid w:val="002D0AC1"/>
    <w:rsid w:val="002D0F4E"/>
    <w:rsid w:val="002D1614"/>
    <w:rsid w:val="002D1C51"/>
    <w:rsid w:val="002D1E98"/>
    <w:rsid w:val="002D216C"/>
    <w:rsid w:val="002D265F"/>
    <w:rsid w:val="002D2680"/>
    <w:rsid w:val="002D2689"/>
    <w:rsid w:val="002D2A07"/>
    <w:rsid w:val="002D2CC4"/>
    <w:rsid w:val="002D2D1C"/>
    <w:rsid w:val="002D3263"/>
    <w:rsid w:val="002D3D4D"/>
    <w:rsid w:val="002D3F10"/>
    <w:rsid w:val="002D4122"/>
    <w:rsid w:val="002D42FA"/>
    <w:rsid w:val="002D4606"/>
    <w:rsid w:val="002D4881"/>
    <w:rsid w:val="002D49C9"/>
    <w:rsid w:val="002D49CA"/>
    <w:rsid w:val="002D4BE6"/>
    <w:rsid w:val="002D4CA4"/>
    <w:rsid w:val="002D4E49"/>
    <w:rsid w:val="002D4EC8"/>
    <w:rsid w:val="002D4F9D"/>
    <w:rsid w:val="002D50EE"/>
    <w:rsid w:val="002D5F5B"/>
    <w:rsid w:val="002D5F9C"/>
    <w:rsid w:val="002D6160"/>
    <w:rsid w:val="002D6205"/>
    <w:rsid w:val="002D6283"/>
    <w:rsid w:val="002D6585"/>
    <w:rsid w:val="002D6598"/>
    <w:rsid w:val="002D6CF6"/>
    <w:rsid w:val="002D6D6C"/>
    <w:rsid w:val="002D709F"/>
    <w:rsid w:val="002D7276"/>
    <w:rsid w:val="002D73E1"/>
    <w:rsid w:val="002D74D7"/>
    <w:rsid w:val="002D7659"/>
    <w:rsid w:val="002D7D2C"/>
    <w:rsid w:val="002E01F5"/>
    <w:rsid w:val="002E04CD"/>
    <w:rsid w:val="002E07FB"/>
    <w:rsid w:val="002E0814"/>
    <w:rsid w:val="002E08C1"/>
    <w:rsid w:val="002E0917"/>
    <w:rsid w:val="002E0CF0"/>
    <w:rsid w:val="002E0E28"/>
    <w:rsid w:val="002E0F26"/>
    <w:rsid w:val="002E1D1C"/>
    <w:rsid w:val="002E1EFD"/>
    <w:rsid w:val="002E207E"/>
    <w:rsid w:val="002E2108"/>
    <w:rsid w:val="002E2225"/>
    <w:rsid w:val="002E2465"/>
    <w:rsid w:val="002E274C"/>
    <w:rsid w:val="002E28F1"/>
    <w:rsid w:val="002E30E3"/>
    <w:rsid w:val="002E32C9"/>
    <w:rsid w:val="002E3D8C"/>
    <w:rsid w:val="002E3E78"/>
    <w:rsid w:val="002E400D"/>
    <w:rsid w:val="002E4257"/>
    <w:rsid w:val="002E43F9"/>
    <w:rsid w:val="002E461D"/>
    <w:rsid w:val="002E486B"/>
    <w:rsid w:val="002E4C16"/>
    <w:rsid w:val="002E4F08"/>
    <w:rsid w:val="002E5104"/>
    <w:rsid w:val="002E59FA"/>
    <w:rsid w:val="002E5F1D"/>
    <w:rsid w:val="002E620F"/>
    <w:rsid w:val="002E6327"/>
    <w:rsid w:val="002E659E"/>
    <w:rsid w:val="002E6765"/>
    <w:rsid w:val="002E67AE"/>
    <w:rsid w:val="002E67B0"/>
    <w:rsid w:val="002E6DE4"/>
    <w:rsid w:val="002E6F3D"/>
    <w:rsid w:val="002E7570"/>
    <w:rsid w:val="002E7780"/>
    <w:rsid w:val="002E78D5"/>
    <w:rsid w:val="002E7F47"/>
    <w:rsid w:val="002F0093"/>
    <w:rsid w:val="002F01B5"/>
    <w:rsid w:val="002F050E"/>
    <w:rsid w:val="002F07A3"/>
    <w:rsid w:val="002F084F"/>
    <w:rsid w:val="002F09EE"/>
    <w:rsid w:val="002F0B69"/>
    <w:rsid w:val="002F0E70"/>
    <w:rsid w:val="002F0E80"/>
    <w:rsid w:val="002F0EC8"/>
    <w:rsid w:val="002F1286"/>
    <w:rsid w:val="002F142E"/>
    <w:rsid w:val="002F15DA"/>
    <w:rsid w:val="002F16FE"/>
    <w:rsid w:val="002F17CB"/>
    <w:rsid w:val="002F1930"/>
    <w:rsid w:val="002F1C39"/>
    <w:rsid w:val="002F1D85"/>
    <w:rsid w:val="002F1FC0"/>
    <w:rsid w:val="002F209F"/>
    <w:rsid w:val="002F2A8C"/>
    <w:rsid w:val="002F2D3B"/>
    <w:rsid w:val="002F308F"/>
    <w:rsid w:val="002F3202"/>
    <w:rsid w:val="002F32CC"/>
    <w:rsid w:val="002F368F"/>
    <w:rsid w:val="002F36BC"/>
    <w:rsid w:val="002F36FB"/>
    <w:rsid w:val="002F37A7"/>
    <w:rsid w:val="002F39A6"/>
    <w:rsid w:val="002F40C6"/>
    <w:rsid w:val="002F41F9"/>
    <w:rsid w:val="002F45EC"/>
    <w:rsid w:val="002F4A79"/>
    <w:rsid w:val="002F4BD3"/>
    <w:rsid w:val="002F4E4E"/>
    <w:rsid w:val="002F50B7"/>
    <w:rsid w:val="002F50D8"/>
    <w:rsid w:val="002F50DF"/>
    <w:rsid w:val="002F51E8"/>
    <w:rsid w:val="002F541B"/>
    <w:rsid w:val="002F5463"/>
    <w:rsid w:val="002F5CFF"/>
    <w:rsid w:val="002F62F4"/>
    <w:rsid w:val="002F6603"/>
    <w:rsid w:val="002F669B"/>
    <w:rsid w:val="002F71E2"/>
    <w:rsid w:val="002F75C2"/>
    <w:rsid w:val="002F7658"/>
    <w:rsid w:val="002F77DB"/>
    <w:rsid w:val="002F7D23"/>
    <w:rsid w:val="002F7F01"/>
    <w:rsid w:val="003003EC"/>
    <w:rsid w:val="0030055A"/>
    <w:rsid w:val="00300609"/>
    <w:rsid w:val="003007B0"/>
    <w:rsid w:val="00300AF1"/>
    <w:rsid w:val="00300BBC"/>
    <w:rsid w:val="00300C82"/>
    <w:rsid w:val="00300F4D"/>
    <w:rsid w:val="0030118D"/>
    <w:rsid w:val="00301220"/>
    <w:rsid w:val="00301752"/>
    <w:rsid w:val="00301ABC"/>
    <w:rsid w:val="00301D37"/>
    <w:rsid w:val="0030242E"/>
    <w:rsid w:val="00302500"/>
    <w:rsid w:val="003026A9"/>
    <w:rsid w:val="003027A7"/>
    <w:rsid w:val="00302927"/>
    <w:rsid w:val="0030293A"/>
    <w:rsid w:val="00302A24"/>
    <w:rsid w:val="00302F94"/>
    <w:rsid w:val="003032DB"/>
    <w:rsid w:val="00303831"/>
    <w:rsid w:val="003039B4"/>
    <w:rsid w:val="00303A31"/>
    <w:rsid w:val="00303A7A"/>
    <w:rsid w:val="00303A7D"/>
    <w:rsid w:val="00303BA4"/>
    <w:rsid w:val="00303C7D"/>
    <w:rsid w:val="00303C86"/>
    <w:rsid w:val="003045FD"/>
    <w:rsid w:val="003048EF"/>
    <w:rsid w:val="00304920"/>
    <w:rsid w:val="003053A9"/>
    <w:rsid w:val="00305462"/>
    <w:rsid w:val="00305527"/>
    <w:rsid w:val="003056BC"/>
    <w:rsid w:val="00305D64"/>
    <w:rsid w:val="00305D85"/>
    <w:rsid w:val="0030620D"/>
    <w:rsid w:val="00306261"/>
    <w:rsid w:val="00306357"/>
    <w:rsid w:val="00306451"/>
    <w:rsid w:val="003067A7"/>
    <w:rsid w:val="00306974"/>
    <w:rsid w:val="00307135"/>
    <w:rsid w:val="003076A7"/>
    <w:rsid w:val="0030776D"/>
    <w:rsid w:val="0030787C"/>
    <w:rsid w:val="003078B5"/>
    <w:rsid w:val="00307901"/>
    <w:rsid w:val="00307B90"/>
    <w:rsid w:val="00307C5F"/>
    <w:rsid w:val="00307FD3"/>
    <w:rsid w:val="00310154"/>
    <w:rsid w:val="00310772"/>
    <w:rsid w:val="00310F8D"/>
    <w:rsid w:val="003110F9"/>
    <w:rsid w:val="00311285"/>
    <w:rsid w:val="003115C2"/>
    <w:rsid w:val="00311C1C"/>
    <w:rsid w:val="00312388"/>
    <w:rsid w:val="003129D6"/>
    <w:rsid w:val="00312D06"/>
    <w:rsid w:val="00312F5B"/>
    <w:rsid w:val="003131E1"/>
    <w:rsid w:val="00313285"/>
    <w:rsid w:val="003133B0"/>
    <w:rsid w:val="00313AF9"/>
    <w:rsid w:val="0031415D"/>
    <w:rsid w:val="003146EE"/>
    <w:rsid w:val="00314A46"/>
    <w:rsid w:val="00314AF3"/>
    <w:rsid w:val="00314F30"/>
    <w:rsid w:val="0031534C"/>
    <w:rsid w:val="003155C2"/>
    <w:rsid w:val="003156FD"/>
    <w:rsid w:val="00315901"/>
    <w:rsid w:val="00315CB8"/>
    <w:rsid w:val="00315F92"/>
    <w:rsid w:val="00315FC0"/>
    <w:rsid w:val="00316480"/>
    <w:rsid w:val="0031667E"/>
    <w:rsid w:val="00316D68"/>
    <w:rsid w:val="00317004"/>
    <w:rsid w:val="003170A9"/>
    <w:rsid w:val="0031739C"/>
    <w:rsid w:val="0031745E"/>
    <w:rsid w:val="00317AD7"/>
    <w:rsid w:val="00317E8D"/>
    <w:rsid w:val="003200DA"/>
    <w:rsid w:val="00320311"/>
    <w:rsid w:val="00320357"/>
    <w:rsid w:val="00320545"/>
    <w:rsid w:val="003208BF"/>
    <w:rsid w:val="00320A18"/>
    <w:rsid w:val="00320F03"/>
    <w:rsid w:val="00320F3B"/>
    <w:rsid w:val="0032107D"/>
    <w:rsid w:val="003218AB"/>
    <w:rsid w:val="00321C6B"/>
    <w:rsid w:val="00321CA2"/>
    <w:rsid w:val="00321D7F"/>
    <w:rsid w:val="0032243A"/>
    <w:rsid w:val="00322ACB"/>
    <w:rsid w:val="00322B76"/>
    <w:rsid w:val="0032328A"/>
    <w:rsid w:val="003234A4"/>
    <w:rsid w:val="003234F9"/>
    <w:rsid w:val="00323601"/>
    <w:rsid w:val="003236E8"/>
    <w:rsid w:val="003237E7"/>
    <w:rsid w:val="003238A0"/>
    <w:rsid w:val="003239A6"/>
    <w:rsid w:val="00323B29"/>
    <w:rsid w:val="0032416F"/>
    <w:rsid w:val="00324453"/>
    <w:rsid w:val="00324612"/>
    <w:rsid w:val="003246F7"/>
    <w:rsid w:val="00324CDA"/>
    <w:rsid w:val="003250E3"/>
    <w:rsid w:val="00325455"/>
    <w:rsid w:val="00325712"/>
    <w:rsid w:val="00326508"/>
    <w:rsid w:val="00326523"/>
    <w:rsid w:val="003265D8"/>
    <w:rsid w:val="0032674A"/>
    <w:rsid w:val="00326CB9"/>
    <w:rsid w:val="00326CC5"/>
    <w:rsid w:val="00326D96"/>
    <w:rsid w:val="00326DB9"/>
    <w:rsid w:val="00326F40"/>
    <w:rsid w:val="003278E9"/>
    <w:rsid w:val="00327AC1"/>
    <w:rsid w:val="00327E0D"/>
    <w:rsid w:val="00330094"/>
    <w:rsid w:val="00330679"/>
    <w:rsid w:val="00330745"/>
    <w:rsid w:val="003307A6"/>
    <w:rsid w:val="003307D5"/>
    <w:rsid w:val="00330960"/>
    <w:rsid w:val="00330FD4"/>
    <w:rsid w:val="003311EC"/>
    <w:rsid w:val="00331347"/>
    <w:rsid w:val="00331521"/>
    <w:rsid w:val="00331649"/>
    <w:rsid w:val="00331723"/>
    <w:rsid w:val="00331871"/>
    <w:rsid w:val="00331D87"/>
    <w:rsid w:val="0033247B"/>
    <w:rsid w:val="003328A0"/>
    <w:rsid w:val="00332A43"/>
    <w:rsid w:val="00332BEC"/>
    <w:rsid w:val="00332C13"/>
    <w:rsid w:val="00334060"/>
    <w:rsid w:val="0033413B"/>
    <w:rsid w:val="00334251"/>
    <w:rsid w:val="00334316"/>
    <w:rsid w:val="003343A3"/>
    <w:rsid w:val="003343F9"/>
    <w:rsid w:val="00334645"/>
    <w:rsid w:val="00334B3F"/>
    <w:rsid w:val="00334DCF"/>
    <w:rsid w:val="00334E96"/>
    <w:rsid w:val="00334EF3"/>
    <w:rsid w:val="00335441"/>
    <w:rsid w:val="003355E3"/>
    <w:rsid w:val="00335707"/>
    <w:rsid w:val="003357A9"/>
    <w:rsid w:val="003357FA"/>
    <w:rsid w:val="00335907"/>
    <w:rsid w:val="00335B76"/>
    <w:rsid w:val="00335B7B"/>
    <w:rsid w:val="00335BF5"/>
    <w:rsid w:val="00335D9E"/>
    <w:rsid w:val="003363E3"/>
    <w:rsid w:val="00336555"/>
    <w:rsid w:val="0033664D"/>
    <w:rsid w:val="00336697"/>
    <w:rsid w:val="003369C3"/>
    <w:rsid w:val="00337098"/>
    <w:rsid w:val="003375FA"/>
    <w:rsid w:val="003375FB"/>
    <w:rsid w:val="00337E18"/>
    <w:rsid w:val="003400DA"/>
    <w:rsid w:val="00340462"/>
    <w:rsid w:val="003406A3"/>
    <w:rsid w:val="003408D1"/>
    <w:rsid w:val="00340B96"/>
    <w:rsid w:val="00340C04"/>
    <w:rsid w:val="00340D88"/>
    <w:rsid w:val="003410FA"/>
    <w:rsid w:val="0034117A"/>
    <w:rsid w:val="00341572"/>
    <w:rsid w:val="0034186B"/>
    <w:rsid w:val="00341995"/>
    <w:rsid w:val="00341B1B"/>
    <w:rsid w:val="00341D3E"/>
    <w:rsid w:val="00341EDC"/>
    <w:rsid w:val="00342557"/>
    <w:rsid w:val="003425F5"/>
    <w:rsid w:val="00342710"/>
    <w:rsid w:val="0034279E"/>
    <w:rsid w:val="00342BD6"/>
    <w:rsid w:val="00342E1C"/>
    <w:rsid w:val="00342FAD"/>
    <w:rsid w:val="0034315C"/>
    <w:rsid w:val="00343265"/>
    <w:rsid w:val="003437E6"/>
    <w:rsid w:val="00343DFD"/>
    <w:rsid w:val="0034437A"/>
    <w:rsid w:val="00344964"/>
    <w:rsid w:val="00344BE1"/>
    <w:rsid w:val="00344D01"/>
    <w:rsid w:val="00344FFD"/>
    <w:rsid w:val="003450B7"/>
    <w:rsid w:val="0034538C"/>
    <w:rsid w:val="00345525"/>
    <w:rsid w:val="003455B0"/>
    <w:rsid w:val="00345A45"/>
    <w:rsid w:val="00345FF2"/>
    <w:rsid w:val="0034611D"/>
    <w:rsid w:val="00346152"/>
    <w:rsid w:val="00346379"/>
    <w:rsid w:val="00346388"/>
    <w:rsid w:val="00346D28"/>
    <w:rsid w:val="00346EB8"/>
    <w:rsid w:val="00347032"/>
    <w:rsid w:val="00347222"/>
    <w:rsid w:val="0034787D"/>
    <w:rsid w:val="00347AB3"/>
    <w:rsid w:val="00347FB5"/>
    <w:rsid w:val="00350387"/>
    <w:rsid w:val="003507AA"/>
    <w:rsid w:val="003507AB"/>
    <w:rsid w:val="0035187E"/>
    <w:rsid w:val="00351B99"/>
    <w:rsid w:val="00351BEB"/>
    <w:rsid w:val="0035273D"/>
    <w:rsid w:val="00352C10"/>
    <w:rsid w:val="00352F8C"/>
    <w:rsid w:val="003533E8"/>
    <w:rsid w:val="0035376A"/>
    <w:rsid w:val="00353B8E"/>
    <w:rsid w:val="00353C2E"/>
    <w:rsid w:val="00353D10"/>
    <w:rsid w:val="00353FFB"/>
    <w:rsid w:val="003541A5"/>
    <w:rsid w:val="003545A6"/>
    <w:rsid w:val="00354E92"/>
    <w:rsid w:val="0035550D"/>
    <w:rsid w:val="003555B3"/>
    <w:rsid w:val="0035581B"/>
    <w:rsid w:val="00355E07"/>
    <w:rsid w:val="00355F5E"/>
    <w:rsid w:val="00356829"/>
    <w:rsid w:val="00356D5A"/>
    <w:rsid w:val="0035773A"/>
    <w:rsid w:val="003579CA"/>
    <w:rsid w:val="0036011F"/>
    <w:rsid w:val="003606CF"/>
    <w:rsid w:val="003607CE"/>
    <w:rsid w:val="003609B0"/>
    <w:rsid w:val="00360BB6"/>
    <w:rsid w:val="00360FDA"/>
    <w:rsid w:val="00361327"/>
    <w:rsid w:val="00361747"/>
    <w:rsid w:val="0036190D"/>
    <w:rsid w:val="00361A0C"/>
    <w:rsid w:val="00361A43"/>
    <w:rsid w:val="00361EA0"/>
    <w:rsid w:val="00361EAB"/>
    <w:rsid w:val="00362091"/>
    <w:rsid w:val="00362096"/>
    <w:rsid w:val="003625F5"/>
    <w:rsid w:val="00362EE1"/>
    <w:rsid w:val="0036315F"/>
    <w:rsid w:val="00363230"/>
    <w:rsid w:val="003632BA"/>
    <w:rsid w:val="003632D1"/>
    <w:rsid w:val="003636ED"/>
    <w:rsid w:val="0036397C"/>
    <w:rsid w:val="00363991"/>
    <w:rsid w:val="00363F51"/>
    <w:rsid w:val="00364391"/>
    <w:rsid w:val="00364485"/>
    <w:rsid w:val="0036469C"/>
    <w:rsid w:val="00364B6A"/>
    <w:rsid w:val="00364DC2"/>
    <w:rsid w:val="00364F94"/>
    <w:rsid w:val="0036508B"/>
    <w:rsid w:val="003654B1"/>
    <w:rsid w:val="003655A2"/>
    <w:rsid w:val="00365A74"/>
    <w:rsid w:val="00365CF0"/>
    <w:rsid w:val="00365D35"/>
    <w:rsid w:val="00366213"/>
    <w:rsid w:val="00366623"/>
    <w:rsid w:val="0036663B"/>
    <w:rsid w:val="003667B1"/>
    <w:rsid w:val="00366B00"/>
    <w:rsid w:val="003670CA"/>
    <w:rsid w:val="003671E7"/>
    <w:rsid w:val="003678BA"/>
    <w:rsid w:val="00367C92"/>
    <w:rsid w:val="00367F1A"/>
    <w:rsid w:val="0037069E"/>
    <w:rsid w:val="003709C6"/>
    <w:rsid w:val="00370B4A"/>
    <w:rsid w:val="00370ED2"/>
    <w:rsid w:val="00371090"/>
    <w:rsid w:val="003712F3"/>
    <w:rsid w:val="00371601"/>
    <w:rsid w:val="00371A58"/>
    <w:rsid w:val="003725A7"/>
    <w:rsid w:val="003726EF"/>
    <w:rsid w:val="00372952"/>
    <w:rsid w:val="00372EC5"/>
    <w:rsid w:val="00373164"/>
    <w:rsid w:val="00373293"/>
    <w:rsid w:val="00373419"/>
    <w:rsid w:val="00373961"/>
    <w:rsid w:val="003739A3"/>
    <w:rsid w:val="00373A32"/>
    <w:rsid w:val="00373C8B"/>
    <w:rsid w:val="00373CA5"/>
    <w:rsid w:val="0037442F"/>
    <w:rsid w:val="003744A6"/>
    <w:rsid w:val="00374516"/>
    <w:rsid w:val="0037459B"/>
    <w:rsid w:val="003748D1"/>
    <w:rsid w:val="00374FC0"/>
    <w:rsid w:val="00375010"/>
    <w:rsid w:val="003750C0"/>
    <w:rsid w:val="0037519F"/>
    <w:rsid w:val="00375406"/>
    <w:rsid w:val="0037562E"/>
    <w:rsid w:val="003758C1"/>
    <w:rsid w:val="00375DC5"/>
    <w:rsid w:val="00375F80"/>
    <w:rsid w:val="0037608E"/>
    <w:rsid w:val="0037620D"/>
    <w:rsid w:val="00376914"/>
    <w:rsid w:val="00376B86"/>
    <w:rsid w:val="00376DF5"/>
    <w:rsid w:val="00376F71"/>
    <w:rsid w:val="0037740F"/>
    <w:rsid w:val="00377424"/>
    <w:rsid w:val="00377654"/>
    <w:rsid w:val="0037776D"/>
    <w:rsid w:val="0037779B"/>
    <w:rsid w:val="003778D0"/>
    <w:rsid w:val="00380412"/>
    <w:rsid w:val="0038077E"/>
    <w:rsid w:val="003808D8"/>
    <w:rsid w:val="00380B59"/>
    <w:rsid w:val="00380CE4"/>
    <w:rsid w:val="00380D1B"/>
    <w:rsid w:val="00380DB1"/>
    <w:rsid w:val="0038119B"/>
    <w:rsid w:val="00381367"/>
    <w:rsid w:val="003816B5"/>
    <w:rsid w:val="003819C2"/>
    <w:rsid w:val="00381A2F"/>
    <w:rsid w:val="00381B2B"/>
    <w:rsid w:val="00382066"/>
    <w:rsid w:val="00382134"/>
    <w:rsid w:val="0038229A"/>
    <w:rsid w:val="00382326"/>
    <w:rsid w:val="003823DA"/>
    <w:rsid w:val="003823EE"/>
    <w:rsid w:val="0038246A"/>
    <w:rsid w:val="00382C65"/>
    <w:rsid w:val="00382CB0"/>
    <w:rsid w:val="00382FE4"/>
    <w:rsid w:val="00383111"/>
    <w:rsid w:val="003832BF"/>
    <w:rsid w:val="00383ABB"/>
    <w:rsid w:val="00383B4B"/>
    <w:rsid w:val="00383D19"/>
    <w:rsid w:val="003849A4"/>
    <w:rsid w:val="00384BAF"/>
    <w:rsid w:val="003852A1"/>
    <w:rsid w:val="00385320"/>
    <w:rsid w:val="00385749"/>
    <w:rsid w:val="00385916"/>
    <w:rsid w:val="00385DDA"/>
    <w:rsid w:val="00386481"/>
    <w:rsid w:val="00386AB6"/>
    <w:rsid w:val="00386DCC"/>
    <w:rsid w:val="00386F2A"/>
    <w:rsid w:val="00386FE5"/>
    <w:rsid w:val="0038707D"/>
    <w:rsid w:val="003873EB"/>
    <w:rsid w:val="00387491"/>
    <w:rsid w:val="00387596"/>
    <w:rsid w:val="00387627"/>
    <w:rsid w:val="0039014A"/>
    <w:rsid w:val="0039018A"/>
    <w:rsid w:val="003909E1"/>
    <w:rsid w:val="00390F3B"/>
    <w:rsid w:val="003912C5"/>
    <w:rsid w:val="0039134B"/>
    <w:rsid w:val="003918B8"/>
    <w:rsid w:val="00392082"/>
    <w:rsid w:val="003922C5"/>
    <w:rsid w:val="00392398"/>
    <w:rsid w:val="003924B3"/>
    <w:rsid w:val="00392954"/>
    <w:rsid w:val="00392CAA"/>
    <w:rsid w:val="00392EFD"/>
    <w:rsid w:val="0039305B"/>
    <w:rsid w:val="003930FB"/>
    <w:rsid w:val="00393105"/>
    <w:rsid w:val="0039361C"/>
    <w:rsid w:val="003937D9"/>
    <w:rsid w:val="0039397F"/>
    <w:rsid w:val="00393D26"/>
    <w:rsid w:val="00393E55"/>
    <w:rsid w:val="00393F01"/>
    <w:rsid w:val="00393FB3"/>
    <w:rsid w:val="0039416E"/>
    <w:rsid w:val="00394861"/>
    <w:rsid w:val="00394CF7"/>
    <w:rsid w:val="003952AD"/>
    <w:rsid w:val="0039551C"/>
    <w:rsid w:val="0039558E"/>
    <w:rsid w:val="00395744"/>
    <w:rsid w:val="00395899"/>
    <w:rsid w:val="00395EA9"/>
    <w:rsid w:val="00396090"/>
    <w:rsid w:val="003961F5"/>
    <w:rsid w:val="00396291"/>
    <w:rsid w:val="0039670F"/>
    <w:rsid w:val="00396753"/>
    <w:rsid w:val="003967EF"/>
    <w:rsid w:val="00396C92"/>
    <w:rsid w:val="00396E10"/>
    <w:rsid w:val="00397ADE"/>
    <w:rsid w:val="00397BD7"/>
    <w:rsid w:val="00397F82"/>
    <w:rsid w:val="003A1026"/>
    <w:rsid w:val="003A10E7"/>
    <w:rsid w:val="003A1150"/>
    <w:rsid w:val="003A1468"/>
    <w:rsid w:val="003A19E9"/>
    <w:rsid w:val="003A1DDD"/>
    <w:rsid w:val="003A227B"/>
    <w:rsid w:val="003A2283"/>
    <w:rsid w:val="003A25FB"/>
    <w:rsid w:val="003A2E53"/>
    <w:rsid w:val="003A2FCF"/>
    <w:rsid w:val="003A3080"/>
    <w:rsid w:val="003A3095"/>
    <w:rsid w:val="003A309B"/>
    <w:rsid w:val="003A3677"/>
    <w:rsid w:val="003A3B16"/>
    <w:rsid w:val="003A3D22"/>
    <w:rsid w:val="003A3F94"/>
    <w:rsid w:val="003A42EE"/>
    <w:rsid w:val="003A51A9"/>
    <w:rsid w:val="003A58D6"/>
    <w:rsid w:val="003A5ACC"/>
    <w:rsid w:val="003A5B41"/>
    <w:rsid w:val="003A5F35"/>
    <w:rsid w:val="003A5F70"/>
    <w:rsid w:val="003A5F8F"/>
    <w:rsid w:val="003A63CA"/>
    <w:rsid w:val="003A6762"/>
    <w:rsid w:val="003A681A"/>
    <w:rsid w:val="003A6AF0"/>
    <w:rsid w:val="003A6CBD"/>
    <w:rsid w:val="003A7551"/>
    <w:rsid w:val="003A78E7"/>
    <w:rsid w:val="003A79D8"/>
    <w:rsid w:val="003A7A09"/>
    <w:rsid w:val="003A7A74"/>
    <w:rsid w:val="003A7AE7"/>
    <w:rsid w:val="003B0124"/>
    <w:rsid w:val="003B0C1A"/>
    <w:rsid w:val="003B0D97"/>
    <w:rsid w:val="003B110F"/>
    <w:rsid w:val="003B12F9"/>
    <w:rsid w:val="003B1721"/>
    <w:rsid w:val="003B185E"/>
    <w:rsid w:val="003B1951"/>
    <w:rsid w:val="003B24C0"/>
    <w:rsid w:val="003B295B"/>
    <w:rsid w:val="003B29B9"/>
    <w:rsid w:val="003B2C08"/>
    <w:rsid w:val="003B3481"/>
    <w:rsid w:val="003B366F"/>
    <w:rsid w:val="003B37BA"/>
    <w:rsid w:val="003B41D1"/>
    <w:rsid w:val="003B4868"/>
    <w:rsid w:val="003B4BC1"/>
    <w:rsid w:val="003B5247"/>
    <w:rsid w:val="003B53BA"/>
    <w:rsid w:val="003B5561"/>
    <w:rsid w:val="003B5A6C"/>
    <w:rsid w:val="003B5C30"/>
    <w:rsid w:val="003B5D24"/>
    <w:rsid w:val="003B5E05"/>
    <w:rsid w:val="003B5FB6"/>
    <w:rsid w:val="003B5FD8"/>
    <w:rsid w:val="003B6038"/>
    <w:rsid w:val="003B65F8"/>
    <w:rsid w:val="003B6764"/>
    <w:rsid w:val="003B68D6"/>
    <w:rsid w:val="003B6BFA"/>
    <w:rsid w:val="003B7174"/>
    <w:rsid w:val="003B7728"/>
    <w:rsid w:val="003B7738"/>
    <w:rsid w:val="003B7966"/>
    <w:rsid w:val="003B7A70"/>
    <w:rsid w:val="003B7A84"/>
    <w:rsid w:val="003B7E43"/>
    <w:rsid w:val="003C00F0"/>
    <w:rsid w:val="003C0388"/>
    <w:rsid w:val="003C0547"/>
    <w:rsid w:val="003C0CFE"/>
    <w:rsid w:val="003C161B"/>
    <w:rsid w:val="003C1A41"/>
    <w:rsid w:val="003C1FC8"/>
    <w:rsid w:val="003C2434"/>
    <w:rsid w:val="003C2EAA"/>
    <w:rsid w:val="003C30E2"/>
    <w:rsid w:val="003C32B5"/>
    <w:rsid w:val="003C36BB"/>
    <w:rsid w:val="003C3ADE"/>
    <w:rsid w:val="003C4CBB"/>
    <w:rsid w:val="003C4CF9"/>
    <w:rsid w:val="003C4F00"/>
    <w:rsid w:val="003C4F03"/>
    <w:rsid w:val="003C50E4"/>
    <w:rsid w:val="003C51C3"/>
    <w:rsid w:val="003C5471"/>
    <w:rsid w:val="003C5515"/>
    <w:rsid w:val="003C556D"/>
    <w:rsid w:val="003C5D26"/>
    <w:rsid w:val="003C60E8"/>
    <w:rsid w:val="003C642B"/>
    <w:rsid w:val="003C6A6C"/>
    <w:rsid w:val="003C6BF2"/>
    <w:rsid w:val="003C6E73"/>
    <w:rsid w:val="003C7458"/>
    <w:rsid w:val="003C757F"/>
    <w:rsid w:val="003C7E6B"/>
    <w:rsid w:val="003D012B"/>
    <w:rsid w:val="003D015F"/>
    <w:rsid w:val="003D03C1"/>
    <w:rsid w:val="003D0698"/>
    <w:rsid w:val="003D11CD"/>
    <w:rsid w:val="003D1536"/>
    <w:rsid w:val="003D175B"/>
    <w:rsid w:val="003D1A1C"/>
    <w:rsid w:val="003D1BE3"/>
    <w:rsid w:val="003D1D1B"/>
    <w:rsid w:val="003D2117"/>
    <w:rsid w:val="003D25D7"/>
    <w:rsid w:val="003D263D"/>
    <w:rsid w:val="003D2978"/>
    <w:rsid w:val="003D2C31"/>
    <w:rsid w:val="003D3107"/>
    <w:rsid w:val="003D322D"/>
    <w:rsid w:val="003D32FC"/>
    <w:rsid w:val="003D33D5"/>
    <w:rsid w:val="003D3426"/>
    <w:rsid w:val="003D3931"/>
    <w:rsid w:val="003D3BAF"/>
    <w:rsid w:val="003D3ED7"/>
    <w:rsid w:val="003D41DF"/>
    <w:rsid w:val="003D43B9"/>
    <w:rsid w:val="003D453D"/>
    <w:rsid w:val="003D49F8"/>
    <w:rsid w:val="003D4DA0"/>
    <w:rsid w:val="003D4E8E"/>
    <w:rsid w:val="003D4E91"/>
    <w:rsid w:val="003D4EDD"/>
    <w:rsid w:val="003D4F1C"/>
    <w:rsid w:val="003D4F4E"/>
    <w:rsid w:val="003D558D"/>
    <w:rsid w:val="003D579C"/>
    <w:rsid w:val="003D59A0"/>
    <w:rsid w:val="003D5A2A"/>
    <w:rsid w:val="003D5CE3"/>
    <w:rsid w:val="003D5D1E"/>
    <w:rsid w:val="003D60C1"/>
    <w:rsid w:val="003D635C"/>
    <w:rsid w:val="003D6803"/>
    <w:rsid w:val="003D681A"/>
    <w:rsid w:val="003D6A21"/>
    <w:rsid w:val="003D7564"/>
    <w:rsid w:val="003D75FF"/>
    <w:rsid w:val="003D78FF"/>
    <w:rsid w:val="003D7AEA"/>
    <w:rsid w:val="003E0199"/>
    <w:rsid w:val="003E0A59"/>
    <w:rsid w:val="003E0F07"/>
    <w:rsid w:val="003E128E"/>
    <w:rsid w:val="003E1378"/>
    <w:rsid w:val="003E1C2F"/>
    <w:rsid w:val="003E1CD1"/>
    <w:rsid w:val="003E1D26"/>
    <w:rsid w:val="003E20A2"/>
    <w:rsid w:val="003E2198"/>
    <w:rsid w:val="003E24CE"/>
    <w:rsid w:val="003E272C"/>
    <w:rsid w:val="003E2A15"/>
    <w:rsid w:val="003E2AB3"/>
    <w:rsid w:val="003E2ECC"/>
    <w:rsid w:val="003E3322"/>
    <w:rsid w:val="003E39E6"/>
    <w:rsid w:val="003E403E"/>
    <w:rsid w:val="003E4216"/>
    <w:rsid w:val="003E4395"/>
    <w:rsid w:val="003E450E"/>
    <w:rsid w:val="003E4D92"/>
    <w:rsid w:val="003E527D"/>
    <w:rsid w:val="003E547B"/>
    <w:rsid w:val="003E54AC"/>
    <w:rsid w:val="003E58AC"/>
    <w:rsid w:val="003E5A1C"/>
    <w:rsid w:val="003E5A35"/>
    <w:rsid w:val="003E5FAE"/>
    <w:rsid w:val="003E60CD"/>
    <w:rsid w:val="003E640F"/>
    <w:rsid w:val="003E70FF"/>
    <w:rsid w:val="003E733B"/>
    <w:rsid w:val="003E74BE"/>
    <w:rsid w:val="003E74E3"/>
    <w:rsid w:val="003E7729"/>
    <w:rsid w:val="003E7B21"/>
    <w:rsid w:val="003E7E7B"/>
    <w:rsid w:val="003F0036"/>
    <w:rsid w:val="003F05AA"/>
    <w:rsid w:val="003F07D2"/>
    <w:rsid w:val="003F1582"/>
    <w:rsid w:val="003F1621"/>
    <w:rsid w:val="003F1958"/>
    <w:rsid w:val="003F1966"/>
    <w:rsid w:val="003F19B0"/>
    <w:rsid w:val="003F19D7"/>
    <w:rsid w:val="003F1E70"/>
    <w:rsid w:val="003F2A9A"/>
    <w:rsid w:val="003F2C54"/>
    <w:rsid w:val="003F3136"/>
    <w:rsid w:val="003F3E0C"/>
    <w:rsid w:val="003F4096"/>
    <w:rsid w:val="003F4600"/>
    <w:rsid w:val="003F47E5"/>
    <w:rsid w:val="003F4865"/>
    <w:rsid w:val="003F4894"/>
    <w:rsid w:val="003F4A25"/>
    <w:rsid w:val="003F4B63"/>
    <w:rsid w:val="003F4BA9"/>
    <w:rsid w:val="003F4D23"/>
    <w:rsid w:val="003F547A"/>
    <w:rsid w:val="003F58DE"/>
    <w:rsid w:val="003F5C4B"/>
    <w:rsid w:val="003F5D96"/>
    <w:rsid w:val="003F61ED"/>
    <w:rsid w:val="003F621A"/>
    <w:rsid w:val="003F62B8"/>
    <w:rsid w:val="003F64F5"/>
    <w:rsid w:val="003F719B"/>
    <w:rsid w:val="003F7647"/>
    <w:rsid w:val="004004D5"/>
    <w:rsid w:val="00400517"/>
    <w:rsid w:val="00400572"/>
    <w:rsid w:val="004006A7"/>
    <w:rsid w:val="004006E2"/>
    <w:rsid w:val="00400B3A"/>
    <w:rsid w:val="00400C49"/>
    <w:rsid w:val="00400CE5"/>
    <w:rsid w:val="00400DFD"/>
    <w:rsid w:val="00400F50"/>
    <w:rsid w:val="00401225"/>
    <w:rsid w:val="004016A0"/>
    <w:rsid w:val="00401B0E"/>
    <w:rsid w:val="00402792"/>
    <w:rsid w:val="00402A3A"/>
    <w:rsid w:val="004030AB"/>
    <w:rsid w:val="004031EF"/>
    <w:rsid w:val="0040323C"/>
    <w:rsid w:val="00403D15"/>
    <w:rsid w:val="00403E7B"/>
    <w:rsid w:val="00404077"/>
    <w:rsid w:val="004040A1"/>
    <w:rsid w:val="00404121"/>
    <w:rsid w:val="004041D4"/>
    <w:rsid w:val="00404390"/>
    <w:rsid w:val="004043EF"/>
    <w:rsid w:val="004047AB"/>
    <w:rsid w:val="00404C13"/>
    <w:rsid w:val="00404DA0"/>
    <w:rsid w:val="00404E81"/>
    <w:rsid w:val="004055BF"/>
    <w:rsid w:val="0040578A"/>
    <w:rsid w:val="00405973"/>
    <w:rsid w:val="00405B5C"/>
    <w:rsid w:val="00405BEC"/>
    <w:rsid w:val="00405C46"/>
    <w:rsid w:val="0040636D"/>
    <w:rsid w:val="00406924"/>
    <w:rsid w:val="00406A11"/>
    <w:rsid w:val="00406EC1"/>
    <w:rsid w:val="0040718A"/>
    <w:rsid w:val="004073BA"/>
    <w:rsid w:val="00407DA2"/>
    <w:rsid w:val="00407E63"/>
    <w:rsid w:val="00407F62"/>
    <w:rsid w:val="00410320"/>
    <w:rsid w:val="004106A3"/>
    <w:rsid w:val="00410793"/>
    <w:rsid w:val="00410BF7"/>
    <w:rsid w:val="00410FCD"/>
    <w:rsid w:val="00411111"/>
    <w:rsid w:val="004112BC"/>
    <w:rsid w:val="004116A0"/>
    <w:rsid w:val="00411736"/>
    <w:rsid w:val="00411D17"/>
    <w:rsid w:val="004120BB"/>
    <w:rsid w:val="004123BC"/>
    <w:rsid w:val="00412488"/>
    <w:rsid w:val="00412612"/>
    <w:rsid w:val="00412632"/>
    <w:rsid w:val="004127C6"/>
    <w:rsid w:val="00412995"/>
    <w:rsid w:val="00412A32"/>
    <w:rsid w:val="00412C81"/>
    <w:rsid w:val="00412E8A"/>
    <w:rsid w:val="00413500"/>
    <w:rsid w:val="00413701"/>
    <w:rsid w:val="00413881"/>
    <w:rsid w:val="00413D14"/>
    <w:rsid w:val="0041416E"/>
    <w:rsid w:val="00414249"/>
    <w:rsid w:val="004143F6"/>
    <w:rsid w:val="00414772"/>
    <w:rsid w:val="00414A8E"/>
    <w:rsid w:val="00414C0A"/>
    <w:rsid w:val="004155B6"/>
    <w:rsid w:val="004159E3"/>
    <w:rsid w:val="00415B34"/>
    <w:rsid w:val="0041608C"/>
    <w:rsid w:val="0041644C"/>
    <w:rsid w:val="00416807"/>
    <w:rsid w:val="004168DB"/>
    <w:rsid w:val="004170B1"/>
    <w:rsid w:val="004178C7"/>
    <w:rsid w:val="00417E2B"/>
    <w:rsid w:val="00417FC4"/>
    <w:rsid w:val="004203C0"/>
    <w:rsid w:val="00420D3A"/>
    <w:rsid w:val="00420DA3"/>
    <w:rsid w:val="00420F87"/>
    <w:rsid w:val="0042101E"/>
    <w:rsid w:val="00421F16"/>
    <w:rsid w:val="00421F51"/>
    <w:rsid w:val="004222D7"/>
    <w:rsid w:val="00422420"/>
    <w:rsid w:val="004225CC"/>
    <w:rsid w:val="004226FC"/>
    <w:rsid w:val="00422F83"/>
    <w:rsid w:val="00423235"/>
    <w:rsid w:val="004233EA"/>
    <w:rsid w:val="0042368B"/>
    <w:rsid w:val="0042374B"/>
    <w:rsid w:val="00423989"/>
    <w:rsid w:val="00423B48"/>
    <w:rsid w:val="00423C2B"/>
    <w:rsid w:val="00423DDD"/>
    <w:rsid w:val="00424064"/>
    <w:rsid w:val="004242A0"/>
    <w:rsid w:val="0042430F"/>
    <w:rsid w:val="0042442A"/>
    <w:rsid w:val="00424D22"/>
    <w:rsid w:val="00424EDC"/>
    <w:rsid w:val="00425403"/>
    <w:rsid w:val="004254E9"/>
    <w:rsid w:val="00425759"/>
    <w:rsid w:val="00425820"/>
    <w:rsid w:val="00425BDA"/>
    <w:rsid w:val="00425CFE"/>
    <w:rsid w:val="00425E25"/>
    <w:rsid w:val="0042606F"/>
    <w:rsid w:val="00426163"/>
    <w:rsid w:val="004269BD"/>
    <w:rsid w:val="00426DA1"/>
    <w:rsid w:val="00426EE4"/>
    <w:rsid w:val="0042717C"/>
    <w:rsid w:val="00427442"/>
    <w:rsid w:val="004274DE"/>
    <w:rsid w:val="00430425"/>
    <w:rsid w:val="004304BA"/>
    <w:rsid w:val="00430601"/>
    <w:rsid w:val="0043066A"/>
    <w:rsid w:val="0043071B"/>
    <w:rsid w:val="004314CE"/>
    <w:rsid w:val="0043193C"/>
    <w:rsid w:val="00432176"/>
    <w:rsid w:val="00432187"/>
    <w:rsid w:val="00432371"/>
    <w:rsid w:val="00432627"/>
    <w:rsid w:val="00432932"/>
    <w:rsid w:val="00432A75"/>
    <w:rsid w:val="00432B5E"/>
    <w:rsid w:val="00432B95"/>
    <w:rsid w:val="00432FCA"/>
    <w:rsid w:val="0043314C"/>
    <w:rsid w:val="00433224"/>
    <w:rsid w:val="00433581"/>
    <w:rsid w:val="0043366D"/>
    <w:rsid w:val="00433724"/>
    <w:rsid w:val="004338BA"/>
    <w:rsid w:val="00433907"/>
    <w:rsid w:val="00433917"/>
    <w:rsid w:val="00433A95"/>
    <w:rsid w:val="00433DCD"/>
    <w:rsid w:val="00433E50"/>
    <w:rsid w:val="00433E79"/>
    <w:rsid w:val="004341FB"/>
    <w:rsid w:val="0043432F"/>
    <w:rsid w:val="004343EA"/>
    <w:rsid w:val="0043445E"/>
    <w:rsid w:val="00434AC3"/>
    <w:rsid w:val="00434FEE"/>
    <w:rsid w:val="004352E6"/>
    <w:rsid w:val="004353FD"/>
    <w:rsid w:val="004354C1"/>
    <w:rsid w:val="0043559C"/>
    <w:rsid w:val="00435639"/>
    <w:rsid w:val="00435FA6"/>
    <w:rsid w:val="0043603C"/>
    <w:rsid w:val="004361CF"/>
    <w:rsid w:val="00436211"/>
    <w:rsid w:val="0043682C"/>
    <w:rsid w:val="004369DB"/>
    <w:rsid w:val="00436EAD"/>
    <w:rsid w:val="0043710B"/>
    <w:rsid w:val="0043712A"/>
    <w:rsid w:val="004373DC"/>
    <w:rsid w:val="004376A7"/>
    <w:rsid w:val="00437983"/>
    <w:rsid w:val="00437ABC"/>
    <w:rsid w:val="00437BA7"/>
    <w:rsid w:val="00437BED"/>
    <w:rsid w:val="0044009E"/>
    <w:rsid w:val="004400FF"/>
    <w:rsid w:val="0044023E"/>
    <w:rsid w:val="004406F9"/>
    <w:rsid w:val="004409D0"/>
    <w:rsid w:val="00440ACC"/>
    <w:rsid w:val="0044125D"/>
    <w:rsid w:val="00441273"/>
    <w:rsid w:val="00441B9D"/>
    <w:rsid w:val="00441E08"/>
    <w:rsid w:val="00441EF9"/>
    <w:rsid w:val="00442137"/>
    <w:rsid w:val="00442138"/>
    <w:rsid w:val="00442405"/>
    <w:rsid w:val="00442AC9"/>
    <w:rsid w:val="00442C2A"/>
    <w:rsid w:val="00442C78"/>
    <w:rsid w:val="00442D7D"/>
    <w:rsid w:val="00442E2B"/>
    <w:rsid w:val="00442E81"/>
    <w:rsid w:val="00442EBC"/>
    <w:rsid w:val="00443597"/>
    <w:rsid w:val="004439E4"/>
    <w:rsid w:val="004444FF"/>
    <w:rsid w:val="00444CC8"/>
    <w:rsid w:val="00444F48"/>
    <w:rsid w:val="00444FF7"/>
    <w:rsid w:val="0044502F"/>
    <w:rsid w:val="004451C5"/>
    <w:rsid w:val="004451F2"/>
    <w:rsid w:val="0044683B"/>
    <w:rsid w:val="00446DFA"/>
    <w:rsid w:val="0044760F"/>
    <w:rsid w:val="00447A52"/>
    <w:rsid w:val="00447B53"/>
    <w:rsid w:val="004501E6"/>
    <w:rsid w:val="00450A80"/>
    <w:rsid w:val="00450B3F"/>
    <w:rsid w:val="00450CD1"/>
    <w:rsid w:val="00450FA9"/>
    <w:rsid w:val="00451183"/>
    <w:rsid w:val="004512A9"/>
    <w:rsid w:val="00451849"/>
    <w:rsid w:val="004520C8"/>
    <w:rsid w:val="00452196"/>
    <w:rsid w:val="0045326F"/>
    <w:rsid w:val="00453770"/>
    <w:rsid w:val="00453DDF"/>
    <w:rsid w:val="00453E20"/>
    <w:rsid w:val="00454390"/>
    <w:rsid w:val="004548D2"/>
    <w:rsid w:val="0045491C"/>
    <w:rsid w:val="00454A0E"/>
    <w:rsid w:val="00454C51"/>
    <w:rsid w:val="00454CDC"/>
    <w:rsid w:val="004561AE"/>
    <w:rsid w:val="004565C1"/>
    <w:rsid w:val="004566C7"/>
    <w:rsid w:val="0045682E"/>
    <w:rsid w:val="00456A6F"/>
    <w:rsid w:val="00456B05"/>
    <w:rsid w:val="00457404"/>
    <w:rsid w:val="00457671"/>
    <w:rsid w:val="00457BE7"/>
    <w:rsid w:val="004605C3"/>
    <w:rsid w:val="0046060F"/>
    <w:rsid w:val="00461513"/>
    <w:rsid w:val="00461D80"/>
    <w:rsid w:val="00461E9F"/>
    <w:rsid w:val="0046214F"/>
    <w:rsid w:val="004623DF"/>
    <w:rsid w:val="00462C84"/>
    <w:rsid w:val="00463050"/>
    <w:rsid w:val="0046318C"/>
    <w:rsid w:val="00463685"/>
    <w:rsid w:val="0046377F"/>
    <w:rsid w:val="0046397A"/>
    <w:rsid w:val="00463B67"/>
    <w:rsid w:val="00463C70"/>
    <w:rsid w:val="00463D2F"/>
    <w:rsid w:val="00464406"/>
    <w:rsid w:val="004645DD"/>
    <w:rsid w:val="00464619"/>
    <w:rsid w:val="00464BC4"/>
    <w:rsid w:val="00465348"/>
    <w:rsid w:val="004655AA"/>
    <w:rsid w:val="00465674"/>
    <w:rsid w:val="00465BCF"/>
    <w:rsid w:val="004661C1"/>
    <w:rsid w:val="004664F3"/>
    <w:rsid w:val="0046662A"/>
    <w:rsid w:val="004666C5"/>
    <w:rsid w:val="0046672B"/>
    <w:rsid w:val="004668D9"/>
    <w:rsid w:val="00466A5A"/>
    <w:rsid w:val="00466A79"/>
    <w:rsid w:val="00467228"/>
    <w:rsid w:val="00467312"/>
    <w:rsid w:val="0046794C"/>
    <w:rsid w:val="00467D05"/>
    <w:rsid w:val="00467E0E"/>
    <w:rsid w:val="00470070"/>
    <w:rsid w:val="004701D7"/>
    <w:rsid w:val="00470212"/>
    <w:rsid w:val="0047056F"/>
    <w:rsid w:val="004707C2"/>
    <w:rsid w:val="0047080E"/>
    <w:rsid w:val="00470830"/>
    <w:rsid w:val="00471781"/>
    <w:rsid w:val="004717B0"/>
    <w:rsid w:val="004717CB"/>
    <w:rsid w:val="004719F3"/>
    <w:rsid w:val="00471B2D"/>
    <w:rsid w:val="00471C8C"/>
    <w:rsid w:val="00471CB3"/>
    <w:rsid w:val="00471D7D"/>
    <w:rsid w:val="00471E26"/>
    <w:rsid w:val="004722CE"/>
    <w:rsid w:val="004724EB"/>
    <w:rsid w:val="00472510"/>
    <w:rsid w:val="00472BD3"/>
    <w:rsid w:val="00472C34"/>
    <w:rsid w:val="00472F31"/>
    <w:rsid w:val="00473298"/>
    <w:rsid w:val="004733F9"/>
    <w:rsid w:val="004734E2"/>
    <w:rsid w:val="004739C0"/>
    <w:rsid w:val="00473FD1"/>
    <w:rsid w:val="00474350"/>
    <w:rsid w:val="00474730"/>
    <w:rsid w:val="00474B7D"/>
    <w:rsid w:val="00474CBB"/>
    <w:rsid w:val="00474D9C"/>
    <w:rsid w:val="004750F5"/>
    <w:rsid w:val="0047557A"/>
    <w:rsid w:val="00475BA9"/>
    <w:rsid w:val="00475D46"/>
    <w:rsid w:val="00476134"/>
    <w:rsid w:val="00476A14"/>
    <w:rsid w:val="00476F3B"/>
    <w:rsid w:val="004770E6"/>
    <w:rsid w:val="0047756A"/>
    <w:rsid w:val="00477757"/>
    <w:rsid w:val="00477C03"/>
    <w:rsid w:val="00477C88"/>
    <w:rsid w:val="00477D29"/>
    <w:rsid w:val="00477E84"/>
    <w:rsid w:val="00480104"/>
    <w:rsid w:val="00480469"/>
    <w:rsid w:val="004805DC"/>
    <w:rsid w:val="00480CFF"/>
    <w:rsid w:val="00480DC1"/>
    <w:rsid w:val="00480EE7"/>
    <w:rsid w:val="00480F4A"/>
    <w:rsid w:val="00480F92"/>
    <w:rsid w:val="004810BA"/>
    <w:rsid w:val="00481841"/>
    <w:rsid w:val="00481B3E"/>
    <w:rsid w:val="00481D7E"/>
    <w:rsid w:val="00481DC6"/>
    <w:rsid w:val="00481F2B"/>
    <w:rsid w:val="0048221E"/>
    <w:rsid w:val="004826F4"/>
    <w:rsid w:val="004827FE"/>
    <w:rsid w:val="004828D9"/>
    <w:rsid w:val="0048394D"/>
    <w:rsid w:val="00483CD2"/>
    <w:rsid w:val="00483D44"/>
    <w:rsid w:val="004842FD"/>
    <w:rsid w:val="00484A47"/>
    <w:rsid w:val="004853E0"/>
    <w:rsid w:val="00485584"/>
    <w:rsid w:val="00485A78"/>
    <w:rsid w:val="00485B5B"/>
    <w:rsid w:val="004861FB"/>
    <w:rsid w:val="0048657F"/>
    <w:rsid w:val="00486C3A"/>
    <w:rsid w:val="004870A9"/>
    <w:rsid w:val="0048720D"/>
    <w:rsid w:val="004876ED"/>
    <w:rsid w:val="00487F3B"/>
    <w:rsid w:val="004903BE"/>
    <w:rsid w:val="004905C9"/>
    <w:rsid w:val="00490845"/>
    <w:rsid w:val="004909CB"/>
    <w:rsid w:val="0049106D"/>
    <w:rsid w:val="00491137"/>
    <w:rsid w:val="0049151D"/>
    <w:rsid w:val="004918FE"/>
    <w:rsid w:val="0049194C"/>
    <w:rsid w:val="00491B9A"/>
    <w:rsid w:val="00491BDC"/>
    <w:rsid w:val="00491CB2"/>
    <w:rsid w:val="00491DCC"/>
    <w:rsid w:val="0049253F"/>
    <w:rsid w:val="004925A5"/>
    <w:rsid w:val="004927EE"/>
    <w:rsid w:val="00492C96"/>
    <w:rsid w:val="00492D0C"/>
    <w:rsid w:val="00492EF6"/>
    <w:rsid w:val="004934BE"/>
    <w:rsid w:val="004934E1"/>
    <w:rsid w:val="00493A47"/>
    <w:rsid w:val="00493ED2"/>
    <w:rsid w:val="004941A7"/>
    <w:rsid w:val="00494377"/>
    <w:rsid w:val="00494ADF"/>
    <w:rsid w:val="0049521C"/>
    <w:rsid w:val="00495265"/>
    <w:rsid w:val="004953CD"/>
    <w:rsid w:val="00495483"/>
    <w:rsid w:val="0049577C"/>
    <w:rsid w:val="0049580A"/>
    <w:rsid w:val="00495832"/>
    <w:rsid w:val="00495F33"/>
    <w:rsid w:val="00496168"/>
    <w:rsid w:val="00496553"/>
    <w:rsid w:val="00496863"/>
    <w:rsid w:val="00496AE5"/>
    <w:rsid w:val="00496F5C"/>
    <w:rsid w:val="00497059"/>
    <w:rsid w:val="00497495"/>
    <w:rsid w:val="004976B4"/>
    <w:rsid w:val="004977C0"/>
    <w:rsid w:val="00497A81"/>
    <w:rsid w:val="00497F82"/>
    <w:rsid w:val="004A0150"/>
    <w:rsid w:val="004A04BF"/>
    <w:rsid w:val="004A05DD"/>
    <w:rsid w:val="004A0869"/>
    <w:rsid w:val="004A0C1E"/>
    <w:rsid w:val="004A0DA1"/>
    <w:rsid w:val="004A0F7E"/>
    <w:rsid w:val="004A1647"/>
    <w:rsid w:val="004A16BA"/>
    <w:rsid w:val="004A1868"/>
    <w:rsid w:val="004A2444"/>
    <w:rsid w:val="004A2446"/>
    <w:rsid w:val="004A2870"/>
    <w:rsid w:val="004A29A8"/>
    <w:rsid w:val="004A2CBC"/>
    <w:rsid w:val="004A3543"/>
    <w:rsid w:val="004A3631"/>
    <w:rsid w:val="004A397D"/>
    <w:rsid w:val="004A3D7C"/>
    <w:rsid w:val="004A3E61"/>
    <w:rsid w:val="004A422F"/>
    <w:rsid w:val="004A42B3"/>
    <w:rsid w:val="004A4848"/>
    <w:rsid w:val="004A4CE9"/>
    <w:rsid w:val="004A5113"/>
    <w:rsid w:val="004A5C10"/>
    <w:rsid w:val="004A5C56"/>
    <w:rsid w:val="004A5D6D"/>
    <w:rsid w:val="004A5F20"/>
    <w:rsid w:val="004A5FD0"/>
    <w:rsid w:val="004A68A9"/>
    <w:rsid w:val="004A70B4"/>
    <w:rsid w:val="004A7683"/>
    <w:rsid w:val="004A76F0"/>
    <w:rsid w:val="004A77B8"/>
    <w:rsid w:val="004A78FB"/>
    <w:rsid w:val="004A7E1F"/>
    <w:rsid w:val="004B0590"/>
    <w:rsid w:val="004B06DE"/>
    <w:rsid w:val="004B089D"/>
    <w:rsid w:val="004B0A83"/>
    <w:rsid w:val="004B0B30"/>
    <w:rsid w:val="004B0B3F"/>
    <w:rsid w:val="004B0BF7"/>
    <w:rsid w:val="004B122E"/>
    <w:rsid w:val="004B133A"/>
    <w:rsid w:val="004B1997"/>
    <w:rsid w:val="004B1C14"/>
    <w:rsid w:val="004B1F94"/>
    <w:rsid w:val="004B27D6"/>
    <w:rsid w:val="004B3380"/>
    <w:rsid w:val="004B3597"/>
    <w:rsid w:val="004B3615"/>
    <w:rsid w:val="004B365B"/>
    <w:rsid w:val="004B39A3"/>
    <w:rsid w:val="004B3B8A"/>
    <w:rsid w:val="004B3C25"/>
    <w:rsid w:val="004B3E2F"/>
    <w:rsid w:val="004B40A9"/>
    <w:rsid w:val="004B4257"/>
    <w:rsid w:val="004B460C"/>
    <w:rsid w:val="004B4A8B"/>
    <w:rsid w:val="004B4D53"/>
    <w:rsid w:val="004B4FE4"/>
    <w:rsid w:val="004B5277"/>
    <w:rsid w:val="004B53B6"/>
    <w:rsid w:val="004B548E"/>
    <w:rsid w:val="004B58F8"/>
    <w:rsid w:val="004B5D3D"/>
    <w:rsid w:val="004B5FF3"/>
    <w:rsid w:val="004B605B"/>
    <w:rsid w:val="004B605C"/>
    <w:rsid w:val="004B6405"/>
    <w:rsid w:val="004B6420"/>
    <w:rsid w:val="004B65D9"/>
    <w:rsid w:val="004B6B42"/>
    <w:rsid w:val="004B6C07"/>
    <w:rsid w:val="004B6D28"/>
    <w:rsid w:val="004B7091"/>
    <w:rsid w:val="004B7283"/>
    <w:rsid w:val="004B7341"/>
    <w:rsid w:val="004B73DC"/>
    <w:rsid w:val="004B76AC"/>
    <w:rsid w:val="004B7D2B"/>
    <w:rsid w:val="004B7DB5"/>
    <w:rsid w:val="004C0358"/>
    <w:rsid w:val="004C1168"/>
    <w:rsid w:val="004C12D8"/>
    <w:rsid w:val="004C18B1"/>
    <w:rsid w:val="004C2266"/>
    <w:rsid w:val="004C29BF"/>
    <w:rsid w:val="004C2A7F"/>
    <w:rsid w:val="004C2E7F"/>
    <w:rsid w:val="004C2F6C"/>
    <w:rsid w:val="004C3015"/>
    <w:rsid w:val="004C3319"/>
    <w:rsid w:val="004C3BCE"/>
    <w:rsid w:val="004C3CDC"/>
    <w:rsid w:val="004C3F8A"/>
    <w:rsid w:val="004C4352"/>
    <w:rsid w:val="004C4392"/>
    <w:rsid w:val="004C4548"/>
    <w:rsid w:val="004C4574"/>
    <w:rsid w:val="004C4607"/>
    <w:rsid w:val="004C4A35"/>
    <w:rsid w:val="004C4B3C"/>
    <w:rsid w:val="004C4B89"/>
    <w:rsid w:val="004C5559"/>
    <w:rsid w:val="004C594C"/>
    <w:rsid w:val="004C5AA8"/>
    <w:rsid w:val="004C5CF4"/>
    <w:rsid w:val="004C5E90"/>
    <w:rsid w:val="004C62CF"/>
    <w:rsid w:val="004C66E1"/>
    <w:rsid w:val="004C67F4"/>
    <w:rsid w:val="004C71BA"/>
    <w:rsid w:val="004C71F2"/>
    <w:rsid w:val="004C72A6"/>
    <w:rsid w:val="004C75FF"/>
    <w:rsid w:val="004C77DC"/>
    <w:rsid w:val="004C7937"/>
    <w:rsid w:val="004C7AAB"/>
    <w:rsid w:val="004C7F2B"/>
    <w:rsid w:val="004D03BD"/>
    <w:rsid w:val="004D07BB"/>
    <w:rsid w:val="004D0EC1"/>
    <w:rsid w:val="004D0F05"/>
    <w:rsid w:val="004D14CF"/>
    <w:rsid w:val="004D1720"/>
    <w:rsid w:val="004D1971"/>
    <w:rsid w:val="004D1D9B"/>
    <w:rsid w:val="004D221C"/>
    <w:rsid w:val="004D2A6B"/>
    <w:rsid w:val="004D2A83"/>
    <w:rsid w:val="004D372B"/>
    <w:rsid w:val="004D3A3F"/>
    <w:rsid w:val="004D3B79"/>
    <w:rsid w:val="004D44D5"/>
    <w:rsid w:val="004D44F9"/>
    <w:rsid w:val="004D453C"/>
    <w:rsid w:val="004D495E"/>
    <w:rsid w:val="004D4F4A"/>
    <w:rsid w:val="004D5467"/>
    <w:rsid w:val="004D5715"/>
    <w:rsid w:val="004D5C09"/>
    <w:rsid w:val="004D6245"/>
    <w:rsid w:val="004D6968"/>
    <w:rsid w:val="004D6C91"/>
    <w:rsid w:val="004D6F28"/>
    <w:rsid w:val="004D6F81"/>
    <w:rsid w:val="004D713C"/>
    <w:rsid w:val="004D741E"/>
    <w:rsid w:val="004D7627"/>
    <w:rsid w:val="004D7659"/>
    <w:rsid w:val="004D7E4C"/>
    <w:rsid w:val="004E014A"/>
    <w:rsid w:val="004E044B"/>
    <w:rsid w:val="004E0602"/>
    <w:rsid w:val="004E097B"/>
    <w:rsid w:val="004E0B39"/>
    <w:rsid w:val="004E0BA6"/>
    <w:rsid w:val="004E0D3C"/>
    <w:rsid w:val="004E1734"/>
    <w:rsid w:val="004E19DF"/>
    <w:rsid w:val="004E1D26"/>
    <w:rsid w:val="004E2239"/>
    <w:rsid w:val="004E2630"/>
    <w:rsid w:val="004E2BCD"/>
    <w:rsid w:val="004E2EFA"/>
    <w:rsid w:val="004E320E"/>
    <w:rsid w:val="004E3D39"/>
    <w:rsid w:val="004E445B"/>
    <w:rsid w:val="004E4C80"/>
    <w:rsid w:val="004E4CE4"/>
    <w:rsid w:val="004E4F25"/>
    <w:rsid w:val="004E4FE8"/>
    <w:rsid w:val="004E596E"/>
    <w:rsid w:val="004E5E93"/>
    <w:rsid w:val="004E63D7"/>
    <w:rsid w:val="004E64E5"/>
    <w:rsid w:val="004E6843"/>
    <w:rsid w:val="004E6C3D"/>
    <w:rsid w:val="004E6FE6"/>
    <w:rsid w:val="004E703E"/>
    <w:rsid w:val="004E740F"/>
    <w:rsid w:val="004E7D8B"/>
    <w:rsid w:val="004F0091"/>
    <w:rsid w:val="004F01F2"/>
    <w:rsid w:val="004F0389"/>
    <w:rsid w:val="004F046B"/>
    <w:rsid w:val="004F0532"/>
    <w:rsid w:val="004F062D"/>
    <w:rsid w:val="004F071E"/>
    <w:rsid w:val="004F071F"/>
    <w:rsid w:val="004F079A"/>
    <w:rsid w:val="004F0816"/>
    <w:rsid w:val="004F098E"/>
    <w:rsid w:val="004F0C0E"/>
    <w:rsid w:val="004F16AC"/>
    <w:rsid w:val="004F175C"/>
    <w:rsid w:val="004F1824"/>
    <w:rsid w:val="004F18F3"/>
    <w:rsid w:val="004F1949"/>
    <w:rsid w:val="004F1BC5"/>
    <w:rsid w:val="004F1C09"/>
    <w:rsid w:val="004F24F6"/>
    <w:rsid w:val="004F2832"/>
    <w:rsid w:val="004F2AF7"/>
    <w:rsid w:val="004F2F2D"/>
    <w:rsid w:val="004F34D0"/>
    <w:rsid w:val="004F374E"/>
    <w:rsid w:val="004F3927"/>
    <w:rsid w:val="004F3E86"/>
    <w:rsid w:val="004F459E"/>
    <w:rsid w:val="004F57C0"/>
    <w:rsid w:val="004F6257"/>
    <w:rsid w:val="004F63C4"/>
    <w:rsid w:val="004F63D6"/>
    <w:rsid w:val="004F670D"/>
    <w:rsid w:val="004F74B5"/>
    <w:rsid w:val="004F7899"/>
    <w:rsid w:val="004F79AF"/>
    <w:rsid w:val="004F7A98"/>
    <w:rsid w:val="004F7C33"/>
    <w:rsid w:val="004F7E55"/>
    <w:rsid w:val="005001F7"/>
    <w:rsid w:val="005006B9"/>
    <w:rsid w:val="00500811"/>
    <w:rsid w:val="005015FE"/>
    <w:rsid w:val="0050167B"/>
    <w:rsid w:val="005017B2"/>
    <w:rsid w:val="005018DA"/>
    <w:rsid w:val="00501CB7"/>
    <w:rsid w:val="00502006"/>
    <w:rsid w:val="00502177"/>
    <w:rsid w:val="00502711"/>
    <w:rsid w:val="005028EE"/>
    <w:rsid w:val="005029AD"/>
    <w:rsid w:val="00502B51"/>
    <w:rsid w:val="00502B71"/>
    <w:rsid w:val="00502E57"/>
    <w:rsid w:val="00502FE6"/>
    <w:rsid w:val="00503124"/>
    <w:rsid w:val="00503170"/>
    <w:rsid w:val="00503222"/>
    <w:rsid w:val="00503278"/>
    <w:rsid w:val="005034D1"/>
    <w:rsid w:val="005036A3"/>
    <w:rsid w:val="00503770"/>
    <w:rsid w:val="005037BA"/>
    <w:rsid w:val="00503A9E"/>
    <w:rsid w:val="00503E08"/>
    <w:rsid w:val="005042B8"/>
    <w:rsid w:val="0050436B"/>
    <w:rsid w:val="005044CF"/>
    <w:rsid w:val="00504690"/>
    <w:rsid w:val="00504700"/>
    <w:rsid w:val="00504863"/>
    <w:rsid w:val="00504BA6"/>
    <w:rsid w:val="005050B2"/>
    <w:rsid w:val="00505360"/>
    <w:rsid w:val="0050541C"/>
    <w:rsid w:val="00505585"/>
    <w:rsid w:val="00505BB1"/>
    <w:rsid w:val="00506049"/>
    <w:rsid w:val="005061D3"/>
    <w:rsid w:val="00506241"/>
    <w:rsid w:val="00506565"/>
    <w:rsid w:val="005065CA"/>
    <w:rsid w:val="005068B7"/>
    <w:rsid w:val="005069C1"/>
    <w:rsid w:val="00506B90"/>
    <w:rsid w:val="00506E34"/>
    <w:rsid w:val="00507A66"/>
    <w:rsid w:val="00510700"/>
    <w:rsid w:val="00510A3C"/>
    <w:rsid w:val="00510D73"/>
    <w:rsid w:val="00511000"/>
    <w:rsid w:val="0051113D"/>
    <w:rsid w:val="005115AE"/>
    <w:rsid w:val="00511711"/>
    <w:rsid w:val="00511F3B"/>
    <w:rsid w:val="00511FBD"/>
    <w:rsid w:val="005121E1"/>
    <w:rsid w:val="0051259F"/>
    <w:rsid w:val="00512BD9"/>
    <w:rsid w:val="00513FF7"/>
    <w:rsid w:val="0051415B"/>
    <w:rsid w:val="00514925"/>
    <w:rsid w:val="00514AA4"/>
    <w:rsid w:val="00514CB9"/>
    <w:rsid w:val="00514D33"/>
    <w:rsid w:val="00515082"/>
    <w:rsid w:val="00515BED"/>
    <w:rsid w:val="00515DEE"/>
    <w:rsid w:val="00516977"/>
    <w:rsid w:val="005170DE"/>
    <w:rsid w:val="0051714C"/>
    <w:rsid w:val="00517E67"/>
    <w:rsid w:val="00517F7A"/>
    <w:rsid w:val="005200FA"/>
    <w:rsid w:val="00520300"/>
    <w:rsid w:val="005204F8"/>
    <w:rsid w:val="0052062C"/>
    <w:rsid w:val="0052076E"/>
    <w:rsid w:val="00520D38"/>
    <w:rsid w:val="00520E57"/>
    <w:rsid w:val="00521065"/>
    <w:rsid w:val="0052112C"/>
    <w:rsid w:val="00521271"/>
    <w:rsid w:val="00521E44"/>
    <w:rsid w:val="00521EAF"/>
    <w:rsid w:val="00521FCC"/>
    <w:rsid w:val="00522251"/>
    <w:rsid w:val="005224B7"/>
    <w:rsid w:val="0052278C"/>
    <w:rsid w:val="005228A1"/>
    <w:rsid w:val="00522E45"/>
    <w:rsid w:val="00522E86"/>
    <w:rsid w:val="00522F7C"/>
    <w:rsid w:val="005232BB"/>
    <w:rsid w:val="005234CB"/>
    <w:rsid w:val="00523663"/>
    <w:rsid w:val="00523688"/>
    <w:rsid w:val="00523AF8"/>
    <w:rsid w:val="00523C37"/>
    <w:rsid w:val="005240D4"/>
    <w:rsid w:val="00524132"/>
    <w:rsid w:val="00524150"/>
    <w:rsid w:val="005249EB"/>
    <w:rsid w:val="005249F7"/>
    <w:rsid w:val="00524BA7"/>
    <w:rsid w:val="00524DE5"/>
    <w:rsid w:val="00525A99"/>
    <w:rsid w:val="00525CB0"/>
    <w:rsid w:val="00525FBA"/>
    <w:rsid w:val="005265E9"/>
    <w:rsid w:val="005265EC"/>
    <w:rsid w:val="0052694D"/>
    <w:rsid w:val="00526CB2"/>
    <w:rsid w:val="00526D9C"/>
    <w:rsid w:val="005271E2"/>
    <w:rsid w:val="0052722C"/>
    <w:rsid w:val="0052740D"/>
    <w:rsid w:val="00527569"/>
    <w:rsid w:val="005276ED"/>
    <w:rsid w:val="00527A67"/>
    <w:rsid w:val="00527B43"/>
    <w:rsid w:val="00527EE4"/>
    <w:rsid w:val="00530462"/>
    <w:rsid w:val="0053050B"/>
    <w:rsid w:val="005307BD"/>
    <w:rsid w:val="00530F62"/>
    <w:rsid w:val="00530FC4"/>
    <w:rsid w:val="0053158F"/>
    <w:rsid w:val="005315F8"/>
    <w:rsid w:val="00531826"/>
    <w:rsid w:val="00531D8D"/>
    <w:rsid w:val="005320BB"/>
    <w:rsid w:val="0053223E"/>
    <w:rsid w:val="00532AFE"/>
    <w:rsid w:val="00532C06"/>
    <w:rsid w:val="005330C5"/>
    <w:rsid w:val="00533796"/>
    <w:rsid w:val="00533E15"/>
    <w:rsid w:val="005340ED"/>
    <w:rsid w:val="00534C64"/>
    <w:rsid w:val="00534E09"/>
    <w:rsid w:val="0053536E"/>
    <w:rsid w:val="005353E6"/>
    <w:rsid w:val="0053554D"/>
    <w:rsid w:val="005357AE"/>
    <w:rsid w:val="005358AC"/>
    <w:rsid w:val="00535924"/>
    <w:rsid w:val="00535C28"/>
    <w:rsid w:val="00535E07"/>
    <w:rsid w:val="00535E7B"/>
    <w:rsid w:val="0053647D"/>
    <w:rsid w:val="005368F9"/>
    <w:rsid w:val="00536987"/>
    <w:rsid w:val="00536BAA"/>
    <w:rsid w:val="00536C51"/>
    <w:rsid w:val="00536CDE"/>
    <w:rsid w:val="00536E83"/>
    <w:rsid w:val="00536FD8"/>
    <w:rsid w:val="005370DE"/>
    <w:rsid w:val="0053740A"/>
    <w:rsid w:val="00537735"/>
    <w:rsid w:val="0053785B"/>
    <w:rsid w:val="005379E4"/>
    <w:rsid w:val="00537A0B"/>
    <w:rsid w:val="005402CF"/>
    <w:rsid w:val="0054041C"/>
    <w:rsid w:val="0054069C"/>
    <w:rsid w:val="00540855"/>
    <w:rsid w:val="0054089B"/>
    <w:rsid w:val="00540929"/>
    <w:rsid w:val="00540BD7"/>
    <w:rsid w:val="00541064"/>
    <w:rsid w:val="0054111D"/>
    <w:rsid w:val="00541492"/>
    <w:rsid w:val="005415D6"/>
    <w:rsid w:val="005418CD"/>
    <w:rsid w:val="00541A12"/>
    <w:rsid w:val="00541C68"/>
    <w:rsid w:val="00541E75"/>
    <w:rsid w:val="005426D4"/>
    <w:rsid w:val="00542941"/>
    <w:rsid w:val="00542999"/>
    <w:rsid w:val="00542A29"/>
    <w:rsid w:val="00542B8B"/>
    <w:rsid w:val="00542CBB"/>
    <w:rsid w:val="00542CCB"/>
    <w:rsid w:val="00542FD0"/>
    <w:rsid w:val="005430AA"/>
    <w:rsid w:val="005433EA"/>
    <w:rsid w:val="00543655"/>
    <w:rsid w:val="00543733"/>
    <w:rsid w:val="00543A57"/>
    <w:rsid w:val="00543FE0"/>
    <w:rsid w:val="005446EF"/>
    <w:rsid w:val="00544B85"/>
    <w:rsid w:val="005450C5"/>
    <w:rsid w:val="005454F8"/>
    <w:rsid w:val="005456EF"/>
    <w:rsid w:val="00545A2F"/>
    <w:rsid w:val="00546AD4"/>
    <w:rsid w:val="005471EA"/>
    <w:rsid w:val="00547C41"/>
    <w:rsid w:val="00547C4B"/>
    <w:rsid w:val="00547C9A"/>
    <w:rsid w:val="00547CAC"/>
    <w:rsid w:val="00550283"/>
    <w:rsid w:val="00550A39"/>
    <w:rsid w:val="00550A9A"/>
    <w:rsid w:val="00550AB6"/>
    <w:rsid w:val="00550B83"/>
    <w:rsid w:val="00551439"/>
    <w:rsid w:val="00551734"/>
    <w:rsid w:val="005517A6"/>
    <w:rsid w:val="005518F6"/>
    <w:rsid w:val="00551986"/>
    <w:rsid w:val="005520DC"/>
    <w:rsid w:val="0055218D"/>
    <w:rsid w:val="005521ED"/>
    <w:rsid w:val="00552465"/>
    <w:rsid w:val="005525CD"/>
    <w:rsid w:val="00552A39"/>
    <w:rsid w:val="00552ABA"/>
    <w:rsid w:val="00552D9F"/>
    <w:rsid w:val="00552F0A"/>
    <w:rsid w:val="005531D6"/>
    <w:rsid w:val="0055325A"/>
    <w:rsid w:val="005532E9"/>
    <w:rsid w:val="00553517"/>
    <w:rsid w:val="005538DA"/>
    <w:rsid w:val="005542CE"/>
    <w:rsid w:val="0055484A"/>
    <w:rsid w:val="00554DA0"/>
    <w:rsid w:val="00554E80"/>
    <w:rsid w:val="00554EF9"/>
    <w:rsid w:val="005551E1"/>
    <w:rsid w:val="00555242"/>
    <w:rsid w:val="005556C3"/>
    <w:rsid w:val="00555888"/>
    <w:rsid w:val="00555E8E"/>
    <w:rsid w:val="0055607F"/>
    <w:rsid w:val="005561D2"/>
    <w:rsid w:val="005561F7"/>
    <w:rsid w:val="00556901"/>
    <w:rsid w:val="0055746A"/>
    <w:rsid w:val="0055791D"/>
    <w:rsid w:val="005579F9"/>
    <w:rsid w:val="00557CD5"/>
    <w:rsid w:val="0056012F"/>
    <w:rsid w:val="00560A05"/>
    <w:rsid w:val="00560AFC"/>
    <w:rsid w:val="00560C47"/>
    <w:rsid w:val="00560C8A"/>
    <w:rsid w:val="00560CAC"/>
    <w:rsid w:val="005615D2"/>
    <w:rsid w:val="00561904"/>
    <w:rsid w:val="00561ECB"/>
    <w:rsid w:val="00561ECD"/>
    <w:rsid w:val="005637DD"/>
    <w:rsid w:val="00563968"/>
    <w:rsid w:val="00564683"/>
    <w:rsid w:val="0056501B"/>
    <w:rsid w:val="005653F7"/>
    <w:rsid w:val="0056552C"/>
    <w:rsid w:val="00565563"/>
    <w:rsid w:val="00565615"/>
    <w:rsid w:val="005657F5"/>
    <w:rsid w:val="00565AC4"/>
    <w:rsid w:val="00566047"/>
    <w:rsid w:val="005662E6"/>
    <w:rsid w:val="00566711"/>
    <w:rsid w:val="005668B5"/>
    <w:rsid w:val="0056699C"/>
    <w:rsid w:val="00566CE5"/>
    <w:rsid w:val="00566F67"/>
    <w:rsid w:val="0056740C"/>
    <w:rsid w:val="00567453"/>
    <w:rsid w:val="005675BC"/>
    <w:rsid w:val="005677BA"/>
    <w:rsid w:val="00567830"/>
    <w:rsid w:val="00567D3C"/>
    <w:rsid w:val="00567E9A"/>
    <w:rsid w:val="005704BF"/>
    <w:rsid w:val="005706AE"/>
    <w:rsid w:val="00570B37"/>
    <w:rsid w:val="00570FDF"/>
    <w:rsid w:val="005713EE"/>
    <w:rsid w:val="005714B0"/>
    <w:rsid w:val="00571A94"/>
    <w:rsid w:val="00571B8E"/>
    <w:rsid w:val="00571FAE"/>
    <w:rsid w:val="005725F6"/>
    <w:rsid w:val="005728B3"/>
    <w:rsid w:val="0057296E"/>
    <w:rsid w:val="00572B38"/>
    <w:rsid w:val="00572E98"/>
    <w:rsid w:val="0057312D"/>
    <w:rsid w:val="005733C4"/>
    <w:rsid w:val="005736FA"/>
    <w:rsid w:val="00573C8F"/>
    <w:rsid w:val="00573CD2"/>
    <w:rsid w:val="00573E8D"/>
    <w:rsid w:val="005745D1"/>
    <w:rsid w:val="005747BE"/>
    <w:rsid w:val="0057498C"/>
    <w:rsid w:val="00574ADB"/>
    <w:rsid w:val="00574D75"/>
    <w:rsid w:val="00575770"/>
    <w:rsid w:val="00575B6A"/>
    <w:rsid w:val="00575CF6"/>
    <w:rsid w:val="00575E68"/>
    <w:rsid w:val="0057637F"/>
    <w:rsid w:val="00576535"/>
    <w:rsid w:val="00576B23"/>
    <w:rsid w:val="00576CBC"/>
    <w:rsid w:val="00576CCF"/>
    <w:rsid w:val="0057748D"/>
    <w:rsid w:val="005774CE"/>
    <w:rsid w:val="00577C38"/>
    <w:rsid w:val="00577DF0"/>
    <w:rsid w:val="00577F84"/>
    <w:rsid w:val="00577FAE"/>
    <w:rsid w:val="00577FE6"/>
    <w:rsid w:val="00580300"/>
    <w:rsid w:val="005803B7"/>
    <w:rsid w:val="00580437"/>
    <w:rsid w:val="00580D6F"/>
    <w:rsid w:val="0058133C"/>
    <w:rsid w:val="00581B56"/>
    <w:rsid w:val="005828EE"/>
    <w:rsid w:val="00582B18"/>
    <w:rsid w:val="00582B45"/>
    <w:rsid w:val="00582BE9"/>
    <w:rsid w:val="00582DAF"/>
    <w:rsid w:val="0058358D"/>
    <w:rsid w:val="00583746"/>
    <w:rsid w:val="00583840"/>
    <w:rsid w:val="00583C29"/>
    <w:rsid w:val="00583D76"/>
    <w:rsid w:val="00583E61"/>
    <w:rsid w:val="005841AA"/>
    <w:rsid w:val="005846A7"/>
    <w:rsid w:val="0058495E"/>
    <w:rsid w:val="005849C5"/>
    <w:rsid w:val="00584A09"/>
    <w:rsid w:val="00584C93"/>
    <w:rsid w:val="00585394"/>
    <w:rsid w:val="00585AC7"/>
    <w:rsid w:val="00585D7E"/>
    <w:rsid w:val="005862DE"/>
    <w:rsid w:val="005865AB"/>
    <w:rsid w:val="00586611"/>
    <w:rsid w:val="005866F9"/>
    <w:rsid w:val="005867EB"/>
    <w:rsid w:val="005869B5"/>
    <w:rsid w:val="00586A8E"/>
    <w:rsid w:val="00586EC9"/>
    <w:rsid w:val="00586F44"/>
    <w:rsid w:val="00586FF7"/>
    <w:rsid w:val="005870F7"/>
    <w:rsid w:val="005875E6"/>
    <w:rsid w:val="00587C69"/>
    <w:rsid w:val="00587D0E"/>
    <w:rsid w:val="005901C0"/>
    <w:rsid w:val="005902C3"/>
    <w:rsid w:val="005904DA"/>
    <w:rsid w:val="0059077F"/>
    <w:rsid w:val="00590AD6"/>
    <w:rsid w:val="005912BA"/>
    <w:rsid w:val="00591670"/>
    <w:rsid w:val="005918B0"/>
    <w:rsid w:val="00591D93"/>
    <w:rsid w:val="00591F49"/>
    <w:rsid w:val="00591FA4"/>
    <w:rsid w:val="00592070"/>
    <w:rsid w:val="0059210A"/>
    <w:rsid w:val="005929D9"/>
    <w:rsid w:val="00593390"/>
    <w:rsid w:val="005933D2"/>
    <w:rsid w:val="00593442"/>
    <w:rsid w:val="00593482"/>
    <w:rsid w:val="0059368D"/>
    <w:rsid w:val="00593C36"/>
    <w:rsid w:val="00593E25"/>
    <w:rsid w:val="0059412D"/>
    <w:rsid w:val="005942EB"/>
    <w:rsid w:val="005943EA"/>
    <w:rsid w:val="00594668"/>
    <w:rsid w:val="005948B2"/>
    <w:rsid w:val="00594AA2"/>
    <w:rsid w:val="005951A1"/>
    <w:rsid w:val="00595543"/>
    <w:rsid w:val="00595DA0"/>
    <w:rsid w:val="0059625B"/>
    <w:rsid w:val="00596DBA"/>
    <w:rsid w:val="00596F91"/>
    <w:rsid w:val="00597324"/>
    <w:rsid w:val="0059757B"/>
    <w:rsid w:val="00597851"/>
    <w:rsid w:val="0059792F"/>
    <w:rsid w:val="00597B6E"/>
    <w:rsid w:val="00597DAC"/>
    <w:rsid w:val="00597E71"/>
    <w:rsid w:val="00597F5A"/>
    <w:rsid w:val="005A01BB"/>
    <w:rsid w:val="005A033B"/>
    <w:rsid w:val="005A035E"/>
    <w:rsid w:val="005A07EA"/>
    <w:rsid w:val="005A0849"/>
    <w:rsid w:val="005A0FD0"/>
    <w:rsid w:val="005A147A"/>
    <w:rsid w:val="005A1C80"/>
    <w:rsid w:val="005A261A"/>
    <w:rsid w:val="005A2A4F"/>
    <w:rsid w:val="005A2A6C"/>
    <w:rsid w:val="005A2C19"/>
    <w:rsid w:val="005A2CA6"/>
    <w:rsid w:val="005A305F"/>
    <w:rsid w:val="005A3137"/>
    <w:rsid w:val="005A3BD5"/>
    <w:rsid w:val="005A43D2"/>
    <w:rsid w:val="005A4677"/>
    <w:rsid w:val="005A47D0"/>
    <w:rsid w:val="005A488E"/>
    <w:rsid w:val="005A4A6A"/>
    <w:rsid w:val="005A4B77"/>
    <w:rsid w:val="005A4E2A"/>
    <w:rsid w:val="005A50F0"/>
    <w:rsid w:val="005A5B33"/>
    <w:rsid w:val="005A5D09"/>
    <w:rsid w:val="005A5D0F"/>
    <w:rsid w:val="005A603C"/>
    <w:rsid w:val="005A60FC"/>
    <w:rsid w:val="005A6387"/>
    <w:rsid w:val="005A689A"/>
    <w:rsid w:val="005A70A3"/>
    <w:rsid w:val="005A73CA"/>
    <w:rsid w:val="005A756E"/>
    <w:rsid w:val="005A797B"/>
    <w:rsid w:val="005A7D89"/>
    <w:rsid w:val="005A7D8C"/>
    <w:rsid w:val="005A7F9D"/>
    <w:rsid w:val="005B0465"/>
    <w:rsid w:val="005B075D"/>
    <w:rsid w:val="005B07E9"/>
    <w:rsid w:val="005B0FE1"/>
    <w:rsid w:val="005B1348"/>
    <w:rsid w:val="005B1415"/>
    <w:rsid w:val="005B180C"/>
    <w:rsid w:val="005B18E3"/>
    <w:rsid w:val="005B277F"/>
    <w:rsid w:val="005B2E4D"/>
    <w:rsid w:val="005B2E93"/>
    <w:rsid w:val="005B2ED7"/>
    <w:rsid w:val="005B322C"/>
    <w:rsid w:val="005B3476"/>
    <w:rsid w:val="005B3575"/>
    <w:rsid w:val="005B3609"/>
    <w:rsid w:val="005B3819"/>
    <w:rsid w:val="005B382B"/>
    <w:rsid w:val="005B3D4B"/>
    <w:rsid w:val="005B413A"/>
    <w:rsid w:val="005B42AF"/>
    <w:rsid w:val="005B4482"/>
    <w:rsid w:val="005B4A70"/>
    <w:rsid w:val="005B4B18"/>
    <w:rsid w:val="005B5059"/>
    <w:rsid w:val="005B5093"/>
    <w:rsid w:val="005B52FD"/>
    <w:rsid w:val="005B5455"/>
    <w:rsid w:val="005B54DE"/>
    <w:rsid w:val="005B5B81"/>
    <w:rsid w:val="005B5E9A"/>
    <w:rsid w:val="005B65C1"/>
    <w:rsid w:val="005B6819"/>
    <w:rsid w:val="005B68EB"/>
    <w:rsid w:val="005B6C3E"/>
    <w:rsid w:val="005B6DD2"/>
    <w:rsid w:val="005B73BE"/>
    <w:rsid w:val="005B78D4"/>
    <w:rsid w:val="005B7986"/>
    <w:rsid w:val="005B7A02"/>
    <w:rsid w:val="005B7A0C"/>
    <w:rsid w:val="005B7A1A"/>
    <w:rsid w:val="005B7C19"/>
    <w:rsid w:val="005C050F"/>
    <w:rsid w:val="005C062C"/>
    <w:rsid w:val="005C0686"/>
    <w:rsid w:val="005C074D"/>
    <w:rsid w:val="005C09DD"/>
    <w:rsid w:val="005C11EF"/>
    <w:rsid w:val="005C1526"/>
    <w:rsid w:val="005C1F36"/>
    <w:rsid w:val="005C250E"/>
    <w:rsid w:val="005C2603"/>
    <w:rsid w:val="005C2969"/>
    <w:rsid w:val="005C2B2B"/>
    <w:rsid w:val="005C388E"/>
    <w:rsid w:val="005C3AB6"/>
    <w:rsid w:val="005C3FF9"/>
    <w:rsid w:val="005C409F"/>
    <w:rsid w:val="005C429D"/>
    <w:rsid w:val="005C46E4"/>
    <w:rsid w:val="005C4D8E"/>
    <w:rsid w:val="005C502B"/>
    <w:rsid w:val="005C5694"/>
    <w:rsid w:val="005C56C1"/>
    <w:rsid w:val="005C57FD"/>
    <w:rsid w:val="005C5845"/>
    <w:rsid w:val="005C5F10"/>
    <w:rsid w:val="005C6204"/>
    <w:rsid w:val="005C6465"/>
    <w:rsid w:val="005C6E41"/>
    <w:rsid w:val="005C73F6"/>
    <w:rsid w:val="005C76CC"/>
    <w:rsid w:val="005C7E84"/>
    <w:rsid w:val="005C7EFC"/>
    <w:rsid w:val="005D0118"/>
    <w:rsid w:val="005D03B6"/>
    <w:rsid w:val="005D0796"/>
    <w:rsid w:val="005D0910"/>
    <w:rsid w:val="005D1435"/>
    <w:rsid w:val="005D143B"/>
    <w:rsid w:val="005D1B39"/>
    <w:rsid w:val="005D29D4"/>
    <w:rsid w:val="005D2C2C"/>
    <w:rsid w:val="005D2FC9"/>
    <w:rsid w:val="005D3114"/>
    <w:rsid w:val="005D32CF"/>
    <w:rsid w:val="005D33B0"/>
    <w:rsid w:val="005D33C2"/>
    <w:rsid w:val="005D37EE"/>
    <w:rsid w:val="005D3DE5"/>
    <w:rsid w:val="005D3FA2"/>
    <w:rsid w:val="005D4292"/>
    <w:rsid w:val="005D44B1"/>
    <w:rsid w:val="005D45E3"/>
    <w:rsid w:val="005D47EA"/>
    <w:rsid w:val="005D4A70"/>
    <w:rsid w:val="005D4ABB"/>
    <w:rsid w:val="005D5349"/>
    <w:rsid w:val="005D5395"/>
    <w:rsid w:val="005D583E"/>
    <w:rsid w:val="005D5B57"/>
    <w:rsid w:val="005D5D59"/>
    <w:rsid w:val="005D5D5B"/>
    <w:rsid w:val="005D5FAD"/>
    <w:rsid w:val="005D60C5"/>
    <w:rsid w:val="005D6368"/>
    <w:rsid w:val="005D6A6D"/>
    <w:rsid w:val="005D7365"/>
    <w:rsid w:val="005D780D"/>
    <w:rsid w:val="005D7A29"/>
    <w:rsid w:val="005D7B90"/>
    <w:rsid w:val="005D7C15"/>
    <w:rsid w:val="005D7CB5"/>
    <w:rsid w:val="005D7CF9"/>
    <w:rsid w:val="005E0542"/>
    <w:rsid w:val="005E05E4"/>
    <w:rsid w:val="005E0730"/>
    <w:rsid w:val="005E0A7D"/>
    <w:rsid w:val="005E1171"/>
    <w:rsid w:val="005E1469"/>
    <w:rsid w:val="005E18A9"/>
    <w:rsid w:val="005E1AEF"/>
    <w:rsid w:val="005E1B10"/>
    <w:rsid w:val="005E1E4E"/>
    <w:rsid w:val="005E1EEB"/>
    <w:rsid w:val="005E1F0A"/>
    <w:rsid w:val="005E1FAE"/>
    <w:rsid w:val="005E2215"/>
    <w:rsid w:val="005E2563"/>
    <w:rsid w:val="005E2983"/>
    <w:rsid w:val="005E2BD1"/>
    <w:rsid w:val="005E2D52"/>
    <w:rsid w:val="005E2EB1"/>
    <w:rsid w:val="005E2FFA"/>
    <w:rsid w:val="005E3112"/>
    <w:rsid w:val="005E34A0"/>
    <w:rsid w:val="005E3B0B"/>
    <w:rsid w:val="005E3E66"/>
    <w:rsid w:val="005E42B9"/>
    <w:rsid w:val="005E4EBA"/>
    <w:rsid w:val="005E4EE2"/>
    <w:rsid w:val="005E5A62"/>
    <w:rsid w:val="005E68CF"/>
    <w:rsid w:val="005E6C0E"/>
    <w:rsid w:val="005E6C7D"/>
    <w:rsid w:val="005E6E8E"/>
    <w:rsid w:val="005E6F80"/>
    <w:rsid w:val="005E7B2C"/>
    <w:rsid w:val="005E7DE6"/>
    <w:rsid w:val="005E7E39"/>
    <w:rsid w:val="005F0224"/>
    <w:rsid w:val="005F0300"/>
    <w:rsid w:val="005F0682"/>
    <w:rsid w:val="005F0772"/>
    <w:rsid w:val="005F0A0A"/>
    <w:rsid w:val="005F0B64"/>
    <w:rsid w:val="005F0B92"/>
    <w:rsid w:val="005F0C82"/>
    <w:rsid w:val="005F0E09"/>
    <w:rsid w:val="005F0FAA"/>
    <w:rsid w:val="005F127B"/>
    <w:rsid w:val="005F1355"/>
    <w:rsid w:val="005F18F0"/>
    <w:rsid w:val="005F1ECF"/>
    <w:rsid w:val="005F248D"/>
    <w:rsid w:val="005F2C76"/>
    <w:rsid w:val="005F2DA3"/>
    <w:rsid w:val="005F3652"/>
    <w:rsid w:val="005F36DF"/>
    <w:rsid w:val="005F3CDE"/>
    <w:rsid w:val="005F4347"/>
    <w:rsid w:val="005F43DA"/>
    <w:rsid w:val="005F4892"/>
    <w:rsid w:val="005F49BF"/>
    <w:rsid w:val="005F528F"/>
    <w:rsid w:val="005F5702"/>
    <w:rsid w:val="005F5B9B"/>
    <w:rsid w:val="005F5D1B"/>
    <w:rsid w:val="005F5D4C"/>
    <w:rsid w:val="005F5D79"/>
    <w:rsid w:val="005F5EE8"/>
    <w:rsid w:val="005F5F0D"/>
    <w:rsid w:val="005F5FF1"/>
    <w:rsid w:val="005F5FF4"/>
    <w:rsid w:val="005F6094"/>
    <w:rsid w:val="005F6568"/>
    <w:rsid w:val="005F65D2"/>
    <w:rsid w:val="005F6B36"/>
    <w:rsid w:val="005F6E2C"/>
    <w:rsid w:val="005F6F17"/>
    <w:rsid w:val="005F7168"/>
    <w:rsid w:val="005F722D"/>
    <w:rsid w:val="005F77BD"/>
    <w:rsid w:val="005F796E"/>
    <w:rsid w:val="005F7B6D"/>
    <w:rsid w:val="00600175"/>
    <w:rsid w:val="00600419"/>
    <w:rsid w:val="00600437"/>
    <w:rsid w:val="006004CB"/>
    <w:rsid w:val="006005D3"/>
    <w:rsid w:val="006008C2"/>
    <w:rsid w:val="006008D2"/>
    <w:rsid w:val="00600B2B"/>
    <w:rsid w:val="006011E0"/>
    <w:rsid w:val="006013E0"/>
    <w:rsid w:val="00601E4E"/>
    <w:rsid w:val="0060202D"/>
    <w:rsid w:val="006023AA"/>
    <w:rsid w:val="006024B4"/>
    <w:rsid w:val="006024F1"/>
    <w:rsid w:val="00602581"/>
    <w:rsid w:val="006027D5"/>
    <w:rsid w:val="00602B57"/>
    <w:rsid w:val="00603004"/>
    <w:rsid w:val="00603026"/>
    <w:rsid w:val="0060325F"/>
    <w:rsid w:val="006037F5"/>
    <w:rsid w:val="00603821"/>
    <w:rsid w:val="00603964"/>
    <w:rsid w:val="006039F3"/>
    <w:rsid w:val="00603C50"/>
    <w:rsid w:val="00603F3F"/>
    <w:rsid w:val="00604102"/>
    <w:rsid w:val="00604371"/>
    <w:rsid w:val="00604902"/>
    <w:rsid w:val="00605465"/>
    <w:rsid w:val="00605490"/>
    <w:rsid w:val="00605524"/>
    <w:rsid w:val="00605A51"/>
    <w:rsid w:val="006060A0"/>
    <w:rsid w:val="0060625E"/>
    <w:rsid w:val="0060655D"/>
    <w:rsid w:val="00606BCC"/>
    <w:rsid w:val="00606D97"/>
    <w:rsid w:val="00607196"/>
    <w:rsid w:val="00607D2D"/>
    <w:rsid w:val="00610050"/>
    <w:rsid w:val="0061020B"/>
    <w:rsid w:val="00610355"/>
    <w:rsid w:val="006107E4"/>
    <w:rsid w:val="00610B2D"/>
    <w:rsid w:val="00610C79"/>
    <w:rsid w:val="00611035"/>
    <w:rsid w:val="00611801"/>
    <w:rsid w:val="0061197A"/>
    <w:rsid w:val="00611A58"/>
    <w:rsid w:val="00611B21"/>
    <w:rsid w:val="00611BC7"/>
    <w:rsid w:val="006121D3"/>
    <w:rsid w:val="00612304"/>
    <w:rsid w:val="00612636"/>
    <w:rsid w:val="006127DF"/>
    <w:rsid w:val="00612852"/>
    <w:rsid w:val="00612E12"/>
    <w:rsid w:val="00613227"/>
    <w:rsid w:val="0061375D"/>
    <w:rsid w:val="00613968"/>
    <w:rsid w:val="006139C6"/>
    <w:rsid w:val="00614401"/>
    <w:rsid w:val="00614B0F"/>
    <w:rsid w:val="00614F45"/>
    <w:rsid w:val="0061517C"/>
    <w:rsid w:val="00615486"/>
    <w:rsid w:val="006154A8"/>
    <w:rsid w:val="006155B6"/>
    <w:rsid w:val="00615928"/>
    <w:rsid w:val="006159CA"/>
    <w:rsid w:val="00615C3D"/>
    <w:rsid w:val="00615EC8"/>
    <w:rsid w:val="00616D3C"/>
    <w:rsid w:val="00617A34"/>
    <w:rsid w:val="00617AD4"/>
    <w:rsid w:val="006202DE"/>
    <w:rsid w:val="006203CF"/>
    <w:rsid w:val="00620D27"/>
    <w:rsid w:val="00620DCF"/>
    <w:rsid w:val="00620F5B"/>
    <w:rsid w:val="006215B6"/>
    <w:rsid w:val="006215C0"/>
    <w:rsid w:val="00621733"/>
    <w:rsid w:val="00621A01"/>
    <w:rsid w:val="00621A49"/>
    <w:rsid w:val="00621B07"/>
    <w:rsid w:val="00621BA6"/>
    <w:rsid w:val="00621CF5"/>
    <w:rsid w:val="00621E5F"/>
    <w:rsid w:val="00622AD2"/>
    <w:rsid w:val="00622EB5"/>
    <w:rsid w:val="00622F5F"/>
    <w:rsid w:val="00623400"/>
    <w:rsid w:val="0062343E"/>
    <w:rsid w:val="00623937"/>
    <w:rsid w:val="00623AB8"/>
    <w:rsid w:val="00623BE9"/>
    <w:rsid w:val="00623FC7"/>
    <w:rsid w:val="00624182"/>
    <w:rsid w:val="006244E6"/>
    <w:rsid w:val="0062459B"/>
    <w:rsid w:val="00624D20"/>
    <w:rsid w:val="006250C7"/>
    <w:rsid w:val="00625162"/>
    <w:rsid w:val="00625AA5"/>
    <w:rsid w:val="00625C18"/>
    <w:rsid w:val="00625C34"/>
    <w:rsid w:val="00626139"/>
    <w:rsid w:val="00626381"/>
    <w:rsid w:val="0062655E"/>
    <w:rsid w:val="00626A27"/>
    <w:rsid w:val="00626A42"/>
    <w:rsid w:val="00626ABC"/>
    <w:rsid w:val="00626E9D"/>
    <w:rsid w:val="00627573"/>
    <w:rsid w:val="006277A8"/>
    <w:rsid w:val="006306F7"/>
    <w:rsid w:val="006306FA"/>
    <w:rsid w:val="00630AAA"/>
    <w:rsid w:val="0063114B"/>
    <w:rsid w:val="006312ED"/>
    <w:rsid w:val="006314E2"/>
    <w:rsid w:val="006315C3"/>
    <w:rsid w:val="00631622"/>
    <w:rsid w:val="00631808"/>
    <w:rsid w:val="00631B65"/>
    <w:rsid w:val="00631DD3"/>
    <w:rsid w:val="00632205"/>
    <w:rsid w:val="006324DC"/>
    <w:rsid w:val="0063255A"/>
    <w:rsid w:val="006327CF"/>
    <w:rsid w:val="006328ED"/>
    <w:rsid w:val="006329DF"/>
    <w:rsid w:val="00632BBE"/>
    <w:rsid w:val="00632C83"/>
    <w:rsid w:val="00632E6D"/>
    <w:rsid w:val="00632F89"/>
    <w:rsid w:val="006330B2"/>
    <w:rsid w:val="0063318F"/>
    <w:rsid w:val="006335AA"/>
    <w:rsid w:val="00633650"/>
    <w:rsid w:val="00633781"/>
    <w:rsid w:val="00633BD9"/>
    <w:rsid w:val="00633DE3"/>
    <w:rsid w:val="00633EBB"/>
    <w:rsid w:val="00634138"/>
    <w:rsid w:val="00634180"/>
    <w:rsid w:val="0063446B"/>
    <w:rsid w:val="006348D6"/>
    <w:rsid w:val="006349C6"/>
    <w:rsid w:val="00634B9F"/>
    <w:rsid w:val="00635A2E"/>
    <w:rsid w:val="00635C94"/>
    <w:rsid w:val="00636311"/>
    <w:rsid w:val="006365D8"/>
    <w:rsid w:val="006365E4"/>
    <w:rsid w:val="0063669A"/>
    <w:rsid w:val="0063687E"/>
    <w:rsid w:val="00636BC9"/>
    <w:rsid w:val="00636CAE"/>
    <w:rsid w:val="00636FC1"/>
    <w:rsid w:val="006379C0"/>
    <w:rsid w:val="00637AE9"/>
    <w:rsid w:val="00637ED3"/>
    <w:rsid w:val="00637FAA"/>
    <w:rsid w:val="0064016C"/>
    <w:rsid w:val="00640409"/>
    <w:rsid w:val="00640654"/>
    <w:rsid w:val="00640BB3"/>
    <w:rsid w:val="00640EB6"/>
    <w:rsid w:val="006411A4"/>
    <w:rsid w:val="006411B2"/>
    <w:rsid w:val="006415F6"/>
    <w:rsid w:val="00641B9C"/>
    <w:rsid w:val="00641E80"/>
    <w:rsid w:val="0064230C"/>
    <w:rsid w:val="006423BC"/>
    <w:rsid w:val="00642572"/>
    <w:rsid w:val="0064269D"/>
    <w:rsid w:val="006428B0"/>
    <w:rsid w:val="006428E0"/>
    <w:rsid w:val="00642914"/>
    <w:rsid w:val="00642CDD"/>
    <w:rsid w:val="00642D80"/>
    <w:rsid w:val="006430B2"/>
    <w:rsid w:val="006434EF"/>
    <w:rsid w:val="00643D7D"/>
    <w:rsid w:val="0064409C"/>
    <w:rsid w:val="006440B9"/>
    <w:rsid w:val="0064419E"/>
    <w:rsid w:val="006445A0"/>
    <w:rsid w:val="0064464E"/>
    <w:rsid w:val="00644717"/>
    <w:rsid w:val="00644791"/>
    <w:rsid w:val="0064485B"/>
    <w:rsid w:val="00645066"/>
    <w:rsid w:val="0064508B"/>
    <w:rsid w:val="006450A6"/>
    <w:rsid w:val="00645169"/>
    <w:rsid w:val="0064531A"/>
    <w:rsid w:val="00645353"/>
    <w:rsid w:val="00645582"/>
    <w:rsid w:val="006459D1"/>
    <w:rsid w:val="00645B24"/>
    <w:rsid w:val="00645F5C"/>
    <w:rsid w:val="00646163"/>
    <w:rsid w:val="00646AD8"/>
    <w:rsid w:val="00647260"/>
    <w:rsid w:val="00647355"/>
    <w:rsid w:val="006479DE"/>
    <w:rsid w:val="00647A86"/>
    <w:rsid w:val="00647D54"/>
    <w:rsid w:val="00647E50"/>
    <w:rsid w:val="0065001F"/>
    <w:rsid w:val="006500A8"/>
    <w:rsid w:val="00650322"/>
    <w:rsid w:val="006507BD"/>
    <w:rsid w:val="006508DD"/>
    <w:rsid w:val="006508E7"/>
    <w:rsid w:val="00650BDF"/>
    <w:rsid w:val="0065119F"/>
    <w:rsid w:val="006511D6"/>
    <w:rsid w:val="0065124D"/>
    <w:rsid w:val="0065134E"/>
    <w:rsid w:val="00651C7C"/>
    <w:rsid w:val="00651FA3"/>
    <w:rsid w:val="0065233D"/>
    <w:rsid w:val="006524F1"/>
    <w:rsid w:val="006525D2"/>
    <w:rsid w:val="006527CF"/>
    <w:rsid w:val="00652C4E"/>
    <w:rsid w:val="00652EB9"/>
    <w:rsid w:val="00652EBF"/>
    <w:rsid w:val="00652F2D"/>
    <w:rsid w:val="00652F93"/>
    <w:rsid w:val="006533AA"/>
    <w:rsid w:val="006538DF"/>
    <w:rsid w:val="00653AC3"/>
    <w:rsid w:val="00653C31"/>
    <w:rsid w:val="00653DB8"/>
    <w:rsid w:val="00654163"/>
    <w:rsid w:val="00654542"/>
    <w:rsid w:val="00654604"/>
    <w:rsid w:val="00654C0F"/>
    <w:rsid w:val="006552B6"/>
    <w:rsid w:val="00655333"/>
    <w:rsid w:val="00655525"/>
    <w:rsid w:val="006556A4"/>
    <w:rsid w:val="00655C7B"/>
    <w:rsid w:val="0065614A"/>
    <w:rsid w:val="00656A53"/>
    <w:rsid w:val="0065730B"/>
    <w:rsid w:val="0065751A"/>
    <w:rsid w:val="00657BB1"/>
    <w:rsid w:val="00657BE0"/>
    <w:rsid w:val="00657F3F"/>
    <w:rsid w:val="00660210"/>
    <w:rsid w:val="006602EA"/>
    <w:rsid w:val="00661104"/>
    <w:rsid w:val="006614A6"/>
    <w:rsid w:val="00661824"/>
    <w:rsid w:val="00661B2E"/>
    <w:rsid w:val="00661E5E"/>
    <w:rsid w:val="00662136"/>
    <w:rsid w:val="00662442"/>
    <w:rsid w:val="00662C8B"/>
    <w:rsid w:val="00662E20"/>
    <w:rsid w:val="0066305A"/>
    <w:rsid w:val="00663933"/>
    <w:rsid w:val="00663C8E"/>
    <w:rsid w:val="00663CCC"/>
    <w:rsid w:val="00663F79"/>
    <w:rsid w:val="006643EF"/>
    <w:rsid w:val="006644E6"/>
    <w:rsid w:val="00664704"/>
    <w:rsid w:val="0066486E"/>
    <w:rsid w:val="00664A14"/>
    <w:rsid w:val="00664AC9"/>
    <w:rsid w:val="00664EF7"/>
    <w:rsid w:val="00665BD5"/>
    <w:rsid w:val="00665EAD"/>
    <w:rsid w:val="00666134"/>
    <w:rsid w:val="00666286"/>
    <w:rsid w:val="006665AD"/>
    <w:rsid w:val="0066660C"/>
    <w:rsid w:val="00666B89"/>
    <w:rsid w:val="00666C00"/>
    <w:rsid w:val="006672C2"/>
    <w:rsid w:val="0066783F"/>
    <w:rsid w:val="00667AD9"/>
    <w:rsid w:val="00667CA9"/>
    <w:rsid w:val="00670421"/>
    <w:rsid w:val="00670513"/>
    <w:rsid w:val="00670B43"/>
    <w:rsid w:val="00670FE6"/>
    <w:rsid w:val="006710C4"/>
    <w:rsid w:val="0067113B"/>
    <w:rsid w:val="0067114C"/>
    <w:rsid w:val="006713C6"/>
    <w:rsid w:val="006716DE"/>
    <w:rsid w:val="00671B9F"/>
    <w:rsid w:val="00671BFF"/>
    <w:rsid w:val="00671E6F"/>
    <w:rsid w:val="00671F8E"/>
    <w:rsid w:val="0067203A"/>
    <w:rsid w:val="006722F4"/>
    <w:rsid w:val="0067230A"/>
    <w:rsid w:val="0067233F"/>
    <w:rsid w:val="006727E0"/>
    <w:rsid w:val="00672C96"/>
    <w:rsid w:val="00672DE2"/>
    <w:rsid w:val="006733AE"/>
    <w:rsid w:val="0067340B"/>
    <w:rsid w:val="006734A2"/>
    <w:rsid w:val="006734E4"/>
    <w:rsid w:val="0067387A"/>
    <w:rsid w:val="00673BF0"/>
    <w:rsid w:val="00674465"/>
    <w:rsid w:val="00674541"/>
    <w:rsid w:val="0067494F"/>
    <w:rsid w:val="00674B08"/>
    <w:rsid w:val="00674C94"/>
    <w:rsid w:val="00674CF0"/>
    <w:rsid w:val="00675A0F"/>
    <w:rsid w:val="00675B00"/>
    <w:rsid w:val="00675C3A"/>
    <w:rsid w:val="00675D83"/>
    <w:rsid w:val="00675FFD"/>
    <w:rsid w:val="00676BF3"/>
    <w:rsid w:val="006771C4"/>
    <w:rsid w:val="00677512"/>
    <w:rsid w:val="006776C1"/>
    <w:rsid w:val="00677D7E"/>
    <w:rsid w:val="00677DDE"/>
    <w:rsid w:val="00680050"/>
    <w:rsid w:val="006800FB"/>
    <w:rsid w:val="00680194"/>
    <w:rsid w:val="00680275"/>
    <w:rsid w:val="006804BD"/>
    <w:rsid w:val="00680500"/>
    <w:rsid w:val="006805A2"/>
    <w:rsid w:val="006806E1"/>
    <w:rsid w:val="0068075F"/>
    <w:rsid w:val="00680898"/>
    <w:rsid w:val="00680AEA"/>
    <w:rsid w:val="00680CE9"/>
    <w:rsid w:val="00680FD4"/>
    <w:rsid w:val="00681101"/>
    <w:rsid w:val="006812D2"/>
    <w:rsid w:val="006813D4"/>
    <w:rsid w:val="006818A6"/>
    <w:rsid w:val="00681C45"/>
    <w:rsid w:val="00681CF6"/>
    <w:rsid w:val="00681DCD"/>
    <w:rsid w:val="00681E32"/>
    <w:rsid w:val="00681FCE"/>
    <w:rsid w:val="006823F0"/>
    <w:rsid w:val="0068261F"/>
    <w:rsid w:val="00682B51"/>
    <w:rsid w:val="00682CAC"/>
    <w:rsid w:val="00682D05"/>
    <w:rsid w:val="006832D4"/>
    <w:rsid w:val="00683551"/>
    <w:rsid w:val="006839AC"/>
    <w:rsid w:val="00683B06"/>
    <w:rsid w:val="00683E47"/>
    <w:rsid w:val="00684170"/>
    <w:rsid w:val="00684629"/>
    <w:rsid w:val="00684801"/>
    <w:rsid w:val="00684BA9"/>
    <w:rsid w:val="00684C41"/>
    <w:rsid w:val="00684D50"/>
    <w:rsid w:val="00684E50"/>
    <w:rsid w:val="00685422"/>
    <w:rsid w:val="00685984"/>
    <w:rsid w:val="00685E0F"/>
    <w:rsid w:val="0068617A"/>
    <w:rsid w:val="00686289"/>
    <w:rsid w:val="00686A13"/>
    <w:rsid w:val="00686BF0"/>
    <w:rsid w:val="00687521"/>
    <w:rsid w:val="00687642"/>
    <w:rsid w:val="006876BD"/>
    <w:rsid w:val="006878A6"/>
    <w:rsid w:val="00687EDC"/>
    <w:rsid w:val="00687F15"/>
    <w:rsid w:val="00690189"/>
    <w:rsid w:val="00690EAC"/>
    <w:rsid w:val="00690F58"/>
    <w:rsid w:val="006911C1"/>
    <w:rsid w:val="006912EA"/>
    <w:rsid w:val="00691745"/>
    <w:rsid w:val="00691BA9"/>
    <w:rsid w:val="00691C90"/>
    <w:rsid w:val="0069206A"/>
    <w:rsid w:val="006925B9"/>
    <w:rsid w:val="00692985"/>
    <w:rsid w:val="00692A69"/>
    <w:rsid w:val="00692A7D"/>
    <w:rsid w:val="00692AA6"/>
    <w:rsid w:val="00692CBC"/>
    <w:rsid w:val="00692FA3"/>
    <w:rsid w:val="00693400"/>
    <w:rsid w:val="0069385F"/>
    <w:rsid w:val="006938E8"/>
    <w:rsid w:val="00693A66"/>
    <w:rsid w:val="00693F46"/>
    <w:rsid w:val="0069434D"/>
    <w:rsid w:val="0069485F"/>
    <w:rsid w:val="0069498A"/>
    <w:rsid w:val="00694D1D"/>
    <w:rsid w:val="00694D8B"/>
    <w:rsid w:val="00695246"/>
    <w:rsid w:val="0069570F"/>
    <w:rsid w:val="00695B07"/>
    <w:rsid w:val="00695C6B"/>
    <w:rsid w:val="006960B2"/>
    <w:rsid w:val="00696328"/>
    <w:rsid w:val="006964D5"/>
    <w:rsid w:val="00696766"/>
    <w:rsid w:val="00696C71"/>
    <w:rsid w:val="00696CB0"/>
    <w:rsid w:val="006970A6"/>
    <w:rsid w:val="00697245"/>
    <w:rsid w:val="006972FA"/>
    <w:rsid w:val="006976E6"/>
    <w:rsid w:val="00697854"/>
    <w:rsid w:val="00697B39"/>
    <w:rsid w:val="00697F2B"/>
    <w:rsid w:val="006A01FF"/>
    <w:rsid w:val="006A02D9"/>
    <w:rsid w:val="006A0319"/>
    <w:rsid w:val="006A03DF"/>
    <w:rsid w:val="006A040D"/>
    <w:rsid w:val="006A057A"/>
    <w:rsid w:val="006A06CC"/>
    <w:rsid w:val="006A09E6"/>
    <w:rsid w:val="006A0C16"/>
    <w:rsid w:val="006A0C3B"/>
    <w:rsid w:val="006A0D20"/>
    <w:rsid w:val="006A0EAE"/>
    <w:rsid w:val="006A0FEF"/>
    <w:rsid w:val="006A10E3"/>
    <w:rsid w:val="006A125D"/>
    <w:rsid w:val="006A1480"/>
    <w:rsid w:val="006A18DB"/>
    <w:rsid w:val="006A1A62"/>
    <w:rsid w:val="006A1E49"/>
    <w:rsid w:val="006A1E8E"/>
    <w:rsid w:val="006A1FDD"/>
    <w:rsid w:val="006A2351"/>
    <w:rsid w:val="006A237A"/>
    <w:rsid w:val="006A23B4"/>
    <w:rsid w:val="006A2584"/>
    <w:rsid w:val="006A281C"/>
    <w:rsid w:val="006A2C92"/>
    <w:rsid w:val="006A3212"/>
    <w:rsid w:val="006A33EC"/>
    <w:rsid w:val="006A3763"/>
    <w:rsid w:val="006A376F"/>
    <w:rsid w:val="006A3E0F"/>
    <w:rsid w:val="006A3EAF"/>
    <w:rsid w:val="006A40F7"/>
    <w:rsid w:val="006A4548"/>
    <w:rsid w:val="006A4578"/>
    <w:rsid w:val="006A4805"/>
    <w:rsid w:val="006A4949"/>
    <w:rsid w:val="006A49D6"/>
    <w:rsid w:val="006A4AD8"/>
    <w:rsid w:val="006A4D0D"/>
    <w:rsid w:val="006A4E7B"/>
    <w:rsid w:val="006A4EC8"/>
    <w:rsid w:val="006A56A8"/>
    <w:rsid w:val="006A570A"/>
    <w:rsid w:val="006A5F23"/>
    <w:rsid w:val="006A63AB"/>
    <w:rsid w:val="006A6915"/>
    <w:rsid w:val="006A6926"/>
    <w:rsid w:val="006A698B"/>
    <w:rsid w:val="006A69A1"/>
    <w:rsid w:val="006A6BC3"/>
    <w:rsid w:val="006A6C8A"/>
    <w:rsid w:val="006A6DEA"/>
    <w:rsid w:val="006A7891"/>
    <w:rsid w:val="006A79D4"/>
    <w:rsid w:val="006A7E6B"/>
    <w:rsid w:val="006B0041"/>
    <w:rsid w:val="006B0099"/>
    <w:rsid w:val="006B0471"/>
    <w:rsid w:val="006B0A24"/>
    <w:rsid w:val="006B0CA0"/>
    <w:rsid w:val="006B0D9A"/>
    <w:rsid w:val="006B0FEC"/>
    <w:rsid w:val="006B110D"/>
    <w:rsid w:val="006B1984"/>
    <w:rsid w:val="006B1EC0"/>
    <w:rsid w:val="006B21DB"/>
    <w:rsid w:val="006B225F"/>
    <w:rsid w:val="006B2865"/>
    <w:rsid w:val="006B2FBF"/>
    <w:rsid w:val="006B30F5"/>
    <w:rsid w:val="006B321F"/>
    <w:rsid w:val="006B3332"/>
    <w:rsid w:val="006B3D90"/>
    <w:rsid w:val="006B52C5"/>
    <w:rsid w:val="006B5E96"/>
    <w:rsid w:val="006B6183"/>
    <w:rsid w:val="006B6571"/>
    <w:rsid w:val="006B67EC"/>
    <w:rsid w:val="006B6BA0"/>
    <w:rsid w:val="006B6E42"/>
    <w:rsid w:val="006B7159"/>
    <w:rsid w:val="006B7215"/>
    <w:rsid w:val="006B77CD"/>
    <w:rsid w:val="006B782C"/>
    <w:rsid w:val="006B7D58"/>
    <w:rsid w:val="006C005F"/>
    <w:rsid w:val="006C00BC"/>
    <w:rsid w:val="006C0411"/>
    <w:rsid w:val="006C07AD"/>
    <w:rsid w:val="006C0913"/>
    <w:rsid w:val="006C0C51"/>
    <w:rsid w:val="006C13D8"/>
    <w:rsid w:val="006C1503"/>
    <w:rsid w:val="006C157B"/>
    <w:rsid w:val="006C1897"/>
    <w:rsid w:val="006C1F73"/>
    <w:rsid w:val="006C1FB5"/>
    <w:rsid w:val="006C232F"/>
    <w:rsid w:val="006C27C9"/>
    <w:rsid w:val="006C2E90"/>
    <w:rsid w:val="006C32C6"/>
    <w:rsid w:val="006C3C1F"/>
    <w:rsid w:val="006C48AE"/>
    <w:rsid w:val="006C49A2"/>
    <w:rsid w:val="006C49AA"/>
    <w:rsid w:val="006C4D61"/>
    <w:rsid w:val="006C4DF5"/>
    <w:rsid w:val="006C5290"/>
    <w:rsid w:val="006C5639"/>
    <w:rsid w:val="006C593B"/>
    <w:rsid w:val="006C6085"/>
    <w:rsid w:val="006C6514"/>
    <w:rsid w:val="006C6577"/>
    <w:rsid w:val="006C65EF"/>
    <w:rsid w:val="006C6846"/>
    <w:rsid w:val="006C6912"/>
    <w:rsid w:val="006C6AC2"/>
    <w:rsid w:val="006C6B9C"/>
    <w:rsid w:val="006C6CF9"/>
    <w:rsid w:val="006C6EE6"/>
    <w:rsid w:val="006C71DC"/>
    <w:rsid w:val="006C7202"/>
    <w:rsid w:val="006C745C"/>
    <w:rsid w:val="006C74C2"/>
    <w:rsid w:val="006C74EB"/>
    <w:rsid w:val="006C7673"/>
    <w:rsid w:val="006C7DD2"/>
    <w:rsid w:val="006D113C"/>
    <w:rsid w:val="006D18C9"/>
    <w:rsid w:val="006D191A"/>
    <w:rsid w:val="006D1B9C"/>
    <w:rsid w:val="006D1D5B"/>
    <w:rsid w:val="006D22B4"/>
    <w:rsid w:val="006D23DD"/>
    <w:rsid w:val="006D2447"/>
    <w:rsid w:val="006D2C1F"/>
    <w:rsid w:val="006D2ECF"/>
    <w:rsid w:val="006D2F3D"/>
    <w:rsid w:val="006D339F"/>
    <w:rsid w:val="006D40B7"/>
    <w:rsid w:val="006D458A"/>
    <w:rsid w:val="006D4630"/>
    <w:rsid w:val="006D4766"/>
    <w:rsid w:val="006D4A56"/>
    <w:rsid w:val="006D4C18"/>
    <w:rsid w:val="006D5205"/>
    <w:rsid w:val="006D5614"/>
    <w:rsid w:val="006D58A2"/>
    <w:rsid w:val="006D5B4D"/>
    <w:rsid w:val="006D5BD0"/>
    <w:rsid w:val="006D60E7"/>
    <w:rsid w:val="006D626A"/>
    <w:rsid w:val="006D6E2E"/>
    <w:rsid w:val="006D6EA2"/>
    <w:rsid w:val="006D701F"/>
    <w:rsid w:val="006D7355"/>
    <w:rsid w:val="006D7858"/>
    <w:rsid w:val="006D7B47"/>
    <w:rsid w:val="006D7EF3"/>
    <w:rsid w:val="006D7F7B"/>
    <w:rsid w:val="006E039C"/>
    <w:rsid w:val="006E044B"/>
    <w:rsid w:val="006E062D"/>
    <w:rsid w:val="006E0F39"/>
    <w:rsid w:val="006E18E0"/>
    <w:rsid w:val="006E1948"/>
    <w:rsid w:val="006E1B48"/>
    <w:rsid w:val="006E1B60"/>
    <w:rsid w:val="006E1E6C"/>
    <w:rsid w:val="006E1EEA"/>
    <w:rsid w:val="006E2090"/>
    <w:rsid w:val="006E2B0A"/>
    <w:rsid w:val="006E2D70"/>
    <w:rsid w:val="006E337C"/>
    <w:rsid w:val="006E372F"/>
    <w:rsid w:val="006E3D03"/>
    <w:rsid w:val="006E44AE"/>
    <w:rsid w:val="006E45DD"/>
    <w:rsid w:val="006E47A2"/>
    <w:rsid w:val="006E4844"/>
    <w:rsid w:val="006E4A9A"/>
    <w:rsid w:val="006E4FE9"/>
    <w:rsid w:val="006E5100"/>
    <w:rsid w:val="006E510E"/>
    <w:rsid w:val="006E5271"/>
    <w:rsid w:val="006E536F"/>
    <w:rsid w:val="006E5416"/>
    <w:rsid w:val="006E54D0"/>
    <w:rsid w:val="006E5E00"/>
    <w:rsid w:val="006E5EBF"/>
    <w:rsid w:val="006E5F7A"/>
    <w:rsid w:val="006E71E1"/>
    <w:rsid w:val="006E7326"/>
    <w:rsid w:val="006E79E1"/>
    <w:rsid w:val="006E7A05"/>
    <w:rsid w:val="006E7CCD"/>
    <w:rsid w:val="006E7E27"/>
    <w:rsid w:val="006E7EA7"/>
    <w:rsid w:val="006E7FD6"/>
    <w:rsid w:val="006F0085"/>
    <w:rsid w:val="006F0693"/>
    <w:rsid w:val="006F06B6"/>
    <w:rsid w:val="006F0857"/>
    <w:rsid w:val="006F0A9D"/>
    <w:rsid w:val="006F0FBB"/>
    <w:rsid w:val="006F14DE"/>
    <w:rsid w:val="006F224C"/>
    <w:rsid w:val="006F26DB"/>
    <w:rsid w:val="006F2A81"/>
    <w:rsid w:val="006F3199"/>
    <w:rsid w:val="006F3418"/>
    <w:rsid w:val="006F36E1"/>
    <w:rsid w:val="006F38BF"/>
    <w:rsid w:val="006F3FDB"/>
    <w:rsid w:val="006F4281"/>
    <w:rsid w:val="006F47BC"/>
    <w:rsid w:val="006F48A3"/>
    <w:rsid w:val="006F4DA6"/>
    <w:rsid w:val="006F51B0"/>
    <w:rsid w:val="006F543B"/>
    <w:rsid w:val="006F5471"/>
    <w:rsid w:val="006F5C58"/>
    <w:rsid w:val="006F60CE"/>
    <w:rsid w:val="006F6539"/>
    <w:rsid w:val="006F69CC"/>
    <w:rsid w:val="006F6B54"/>
    <w:rsid w:val="006F6B5D"/>
    <w:rsid w:val="006F6DFE"/>
    <w:rsid w:val="006F6EDF"/>
    <w:rsid w:val="006F6F6C"/>
    <w:rsid w:val="006F716C"/>
    <w:rsid w:val="006F71C1"/>
    <w:rsid w:val="006F735F"/>
    <w:rsid w:val="006F7586"/>
    <w:rsid w:val="006F75FA"/>
    <w:rsid w:val="006F7640"/>
    <w:rsid w:val="006F7666"/>
    <w:rsid w:val="006F7A10"/>
    <w:rsid w:val="006F7A38"/>
    <w:rsid w:val="006F7CF6"/>
    <w:rsid w:val="00700557"/>
    <w:rsid w:val="0070063D"/>
    <w:rsid w:val="00700842"/>
    <w:rsid w:val="00700AA2"/>
    <w:rsid w:val="0070121B"/>
    <w:rsid w:val="007014C4"/>
    <w:rsid w:val="007018A9"/>
    <w:rsid w:val="007019F8"/>
    <w:rsid w:val="00701C59"/>
    <w:rsid w:val="00702171"/>
    <w:rsid w:val="007024D6"/>
    <w:rsid w:val="00702C2E"/>
    <w:rsid w:val="00702DB5"/>
    <w:rsid w:val="00702F03"/>
    <w:rsid w:val="0070314A"/>
    <w:rsid w:val="0070368B"/>
    <w:rsid w:val="00703851"/>
    <w:rsid w:val="00703C6F"/>
    <w:rsid w:val="00703CE3"/>
    <w:rsid w:val="00704339"/>
    <w:rsid w:val="00704866"/>
    <w:rsid w:val="00704962"/>
    <w:rsid w:val="00704DF8"/>
    <w:rsid w:val="0070513F"/>
    <w:rsid w:val="00705146"/>
    <w:rsid w:val="007056DD"/>
    <w:rsid w:val="007056FF"/>
    <w:rsid w:val="00705CA7"/>
    <w:rsid w:val="00706146"/>
    <w:rsid w:val="007062E2"/>
    <w:rsid w:val="007067BE"/>
    <w:rsid w:val="00706A8E"/>
    <w:rsid w:val="00706DBB"/>
    <w:rsid w:val="00706E96"/>
    <w:rsid w:val="00707620"/>
    <w:rsid w:val="0070763A"/>
    <w:rsid w:val="00707A82"/>
    <w:rsid w:val="00707C64"/>
    <w:rsid w:val="00707DBB"/>
    <w:rsid w:val="00707F11"/>
    <w:rsid w:val="007101C4"/>
    <w:rsid w:val="00710228"/>
    <w:rsid w:val="0071035C"/>
    <w:rsid w:val="007105BE"/>
    <w:rsid w:val="00710814"/>
    <w:rsid w:val="007110DD"/>
    <w:rsid w:val="007111BE"/>
    <w:rsid w:val="007116AF"/>
    <w:rsid w:val="0071177E"/>
    <w:rsid w:val="00711C71"/>
    <w:rsid w:val="0071201E"/>
    <w:rsid w:val="00712178"/>
    <w:rsid w:val="007121A2"/>
    <w:rsid w:val="007121FF"/>
    <w:rsid w:val="00712442"/>
    <w:rsid w:val="00712783"/>
    <w:rsid w:val="00712B67"/>
    <w:rsid w:val="00713811"/>
    <w:rsid w:val="007139C3"/>
    <w:rsid w:val="00713D92"/>
    <w:rsid w:val="00714027"/>
    <w:rsid w:val="007140BC"/>
    <w:rsid w:val="00714345"/>
    <w:rsid w:val="0071448B"/>
    <w:rsid w:val="00714785"/>
    <w:rsid w:val="00714D9A"/>
    <w:rsid w:val="00714F90"/>
    <w:rsid w:val="0071547B"/>
    <w:rsid w:val="0071547F"/>
    <w:rsid w:val="0071555E"/>
    <w:rsid w:val="0071563A"/>
    <w:rsid w:val="007156B0"/>
    <w:rsid w:val="007156BF"/>
    <w:rsid w:val="007157A8"/>
    <w:rsid w:val="0071592C"/>
    <w:rsid w:val="00715BFF"/>
    <w:rsid w:val="00715E29"/>
    <w:rsid w:val="00715E7F"/>
    <w:rsid w:val="00715EB3"/>
    <w:rsid w:val="00715F49"/>
    <w:rsid w:val="00716529"/>
    <w:rsid w:val="007166DC"/>
    <w:rsid w:val="00716CC2"/>
    <w:rsid w:val="00716CFC"/>
    <w:rsid w:val="00716DB8"/>
    <w:rsid w:val="007170CE"/>
    <w:rsid w:val="0071717D"/>
    <w:rsid w:val="00717479"/>
    <w:rsid w:val="0071768E"/>
    <w:rsid w:val="007200AD"/>
    <w:rsid w:val="0072014F"/>
    <w:rsid w:val="00720191"/>
    <w:rsid w:val="007201F5"/>
    <w:rsid w:val="00720BE9"/>
    <w:rsid w:val="00720D58"/>
    <w:rsid w:val="00720F25"/>
    <w:rsid w:val="0072178A"/>
    <w:rsid w:val="0072217C"/>
    <w:rsid w:val="00722895"/>
    <w:rsid w:val="00722902"/>
    <w:rsid w:val="00722B67"/>
    <w:rsid w:val="00722FFF"/>
    <w:rsid w:val="00723EF0"/>
    <w:rsid w:val="00723F17"/>
    <w:rsid w:val="0072414C"/>
    <w:rsid w:val="007241FF"/>
    <w:rsid w:val="0072430B"/>
    <w:rsid w:val="00724397"/>
    <w:rsid w:val="0072451F"/>
    <w:rsid w:val="0072474A"/>
    <w:rsid w:val="00724788"/>
    <w:rsid w:val="00724975"/>
    <w:rsid w:val="00724C54"/>
    <w:rsid w:val="00724C8C"/>
    <w:rsid w:val="00724C9B"/>
    <w:rsid w:val="00724CFE"/>
    <w:rsid w:val="00724E0B"/>
    <w:rsid w:val="007253EE"/>
    <w:rsid w:val="007253F0"/>
    <w:rsid w:val="00725403"/>
    <w:rsid w:val="00725877"/>
    <w:rsid w:val="00725A7E"/>
    <w:rsid w:val="00725CB9"/>
    <w:rsid w:val="00725D07"/>
    <w:rsid w:val="00725E4D"/>
    <w:rsid w:val="0072662F"/>
    <w:rsid w:val="00726749"/>
    <w:rsid w:val="007268EF"/>
    <w:rsid w:val="0072742F"/>
    <w:rsid w:val="0072776C"/>
    <w:rsid w:val="00727D22"/>
    <w:rsid w:val="00730014"/>
    <w:rsid w:val="0073050B"/>
    <w:rsid w:val="00730891"/>
    <w:rsid w:val="00730F64"/>
    <w:rsid w:val="007313F5"/>
    <w:rsid w:val="007319CF"/>
    <w:rsid w:val="00731BFB"/>
    <w:rsid w:val="00732087"/>
    <w:rsid w:val="00732208"/>
    <w:rsid w:val="0073237B"/>
    <w:rsid w:val="007323F7"/>
    <w:rsid w:val="0073298D"/>
    <w:rsid w:val="007329E9"/>
    <w:rsid w:val="00732B13"/>
    <w:rsid w:val="00732B8C"/>
    <w:rsid w:val="0073306C"/>
    <w:rsid w:val="007332A7"/>
    <w:rsid w:val="007332F4"/>
    <w:rsid w:val="0073392D"/>
    <w:rsid w:val="00733C64"/>
    <w:rsid w:val="00733EC5"/>
    <w:rsid w:val="00733F77"/>
    <w:rsid w:val="0073437E"/>
    <w:rsid w:val="0073463C"/>
    <w:rsid w:val="00734A9E"/>
    <w:rsid w:val="00734DC1"/>
    <w:rsid w:val="00735461"/>
    <w:rsid w:val="007356E5"/>
    <w:rsid w:val="00735B3A"/>
    <w:rsid w:val="00735D66"/>
    <w:rsid w:val="00735FB4"/>
    <w:rsid w:val="0073632E"/>
    <w:rsid w:val="007367A0"/>
    <w:rsid w:val="00736AAA"/>
    <w:rsid w:val="00736B05"/>
    <w:rsid w:val="0073729B"/>
    <w:rsid w:val="00737507"/>
    <w:rsid w:val="00737928"/>
    <w:rsid w:val="00737DB0"/>
    <w:rsid w:val="007401C3"/>
    <w:rsid w:val="00740257"/>
    <w:rsid w:val="00740275"/>
    <w:rsid w:val="00740355"/>
    <w:rsid w:val="00740CCD"/>
    <w:rsid w:val="00740DA2"/>
    <w:rsid w:val="00740DC8"/>
    <w:rsid w:val="007414E9"/>
    <w:rsid w:val="00741717"/>
    <w:rsid w:val="0074190F"/>
    <w:rsid w:val="0074196A"/>
    <w:rsid w:val="007420F4"/>
    <w:rsid w:val="00742257"/>
    <w:rsid w:val="007425BB"/>
    <w:rsid w:val="00742839"/>
    <w:rsid w:val="0074293A"/>
    <w:rsid w:val="0074295D"/>
    <w:rsid w:val="00742AB8"/>
    <w:rsid w:val="00743036"/>
    <w:rsid w:val="00743A9E"/>
    <w:rsid w:val="00743E2F"/>
    <w:rsid w:val="00743F65"/>
    <w:rsid w:val="00744277"/>
    <w:rsid w:val="00744A39"/>
    <w:rsid w:val="00744B21"/>
    <w:rsid w:val="007452F7"/>
    <w:rsid w:val="007458DF"/>
    <w:rsid w:val="00745A4E"/>
    <w:rsid w:val="00745AA1"/>
    <w:rsid w:val="00745BC7"/>
    <w:rsid w:val="0074620E"/>
    <w:rsid w:val="007462BB"/>
    <w:rsid w:val="007466E7"/>
    <w:rsid w:val="00746F50"/>
    <w:rsid w:val="00747121"/>
    <w:rsid w:val="007476E5"/>
    <w:rsid w:val="00747710"/>
    <w:rsid w:val="00747CB0"/>
    <w:rsid w:val="00747FD5"/>
    <w:rsid w:val="007505DB"/>
    <w:rsid w:val="007506C2"/>
    <w:rsid w:val="007506E4"/>
    <w:rsid w:val="00750B69"/>
    <w:rsid w:val="00750CA1"/>
    <w:rsid w:val="00751034"/>
    <w:rsid w:val="00751670"/>
    <w:rsid w:val="00751C60"/>
    <w:rsid w:val="00751F8C"/>
    <w:rsid w:val="00752079"/>
    <w:rsid w:val="00752A56"/>
    <w:rsid w:val="00752DC6"/>
    <w:rsid w:val="00752F9B"/>
    <w:rsid w:val="00753245"/>
    <w:rsid w:val="00753DF1"/>
    <w:rsid w:val="0075401C"/>
    <w:rsid w:val="007546C2"/>
    <w:rsid w:val="00754A2F"/>
    <w:rsid w:val="00754D95"/>
    <w:rsid w:val="00754DB2"/>
    <w:rsid w:val="00754F15"/>
    <w:rsid w:val="007553D8"/>
    <w:rsid w:val="007555DF"/>
    <w:rsid w:val="0075592F"/>
    <w:rsid w:val="00755E93"/>
    <w:rsid w:val="00755FAA"/>
    <w:rsid w:val="007568D4"/>
    <w:rsid w:val="00756E99"/>
    <w:rsid w:val="00756EC4"/>
    <w:rsid w:val="00756F07"/>
    <w:rsid w:val="00757947"/>
    <w:rsid w:val="0075794E"/>
    <w:rsid w:val="00757A74"/>
    <w:rsid w:val="00757A76"/>
    <w:rsid w:val="00757FDD"/>
    <w:rsid w:val="007604FB"/>
    <w:rsid w:val="0076084E"/>
    <w:rsid w:val="00760A52"/>
    <w:rsid w:val="00760FC8"/>
    <w:rsid w:val="007611E3"/>
    <w:rsid w:val="0076150D"/>
    <w:rsid w:val="0076182B"/>
    <w:rsid w:val="007618B2"/>
    <w:rsid w:val="0076200D"/>
    <w:rsid w:val="0076265F"/>
    <w:rsid w:val="0076296D"/>
    <w:rsid w:val="00762CE5"/>
    <w:rsid w:val="00762F40"/>
    <w:rsid w:val="00763107"/>
    <w:rsid w:val="00763B95"/>
    <w:rsid w:val="00763F2F"/>
    <w:rsid w:val="00764806"/>
    <w:rsid w:val="00764F4E"/>
    <w:rsid w:val="00765134"/>
    <w:rsid w:val="007654BE"/>
    <w:rsid w:val="00765C21"/>
    <w:rsid w:val="00765E1B"/>
    <w:rsid w:val="00765EA4"/>
    <w:rsid w:val="007661EB"/>
    <w:rsid w:val="00766CA9"/>
    <w:rsid w:val="007670B1"/>
    <w:rsid w:val="00767199"/>
    <w:rsid w:val="007672F5"/>
    <w:rsid w:val="00767341"/>
    <w:rsid w:val="0076756A"/>
    <w:rsid w:val="00767A18"/>
    <w:rsid w:val="00767A54"/>
    <w:rsid w:val="00767DAA"/>
    <w:rsid w:val="00770115"/>
    <w:rsid w:val="0077015E"/>
    <w:rsid w:val="00770311"/>
    <w:rsid w:val="0077045B"/>
    <w:rsid w:val="007706DF"/>
    <w:rsid w:val="007706FA"/>
    <w:rsid w:val="00770967"/>
    <w:rsid w:val="007709C8"/>
    <w:rsid w:val="00770C09"/>
    <w:rsid w:val="00770C73"/>
    <w:rsid w:val="00770E45"/>
    <w:rsid w:val="00771225"/>
    <w:rsid w:val="00771EF6"/>
    <w:rsid w:val="00773139"/>
    <w:rsid w:val="007731EE"/>
    <w:rsid w:val="007732C2"/>
    <w:rsid w:val="00773A74"/>
    <w:rsid w:val="00773C1C"/>
    <w:rsid w:val="00773E9A"/>
    <w:rsid w:val="00774075"/>
    <w:rsid w:val="0077441D"/>
    <w:rsid w:val="007744B0"/>
    <w:rsid w:val="00774537"/>
    <w:rsid w:val="0077475A"/>
    <w:rsid w:val="007747F4"/>
    <w:rsid w:val="00774B6B"/>
    <w:rsid w:val="00775B4A"/>
    <w:rsid w:val="00775FB8"/>
    <w:rsid w:val="00776022"/>
    <w:rsid w:val="0077624F"/>
    <w:rsid w:val="0077645B"/>
    <w:rsid w:val="00776C90"/>
    <w:rsid w:val="00776CB2"/>
    <w:rsid w:val="00776F3C"/>
    <w:rsid w:val="00776F96"/>
    <w:rsid w:val="00777931"/>
    <w:rsid w:val="00777A9E"/>
    <w:rsid w:val="00777B08"/>
    <w:rsid w:val="00777D65"/>
    <w:rsid w:val="00777F9A"/>
    <w:rsid w:val="00780380"/>
    <w:rsid w:val="00780440"/>
    <w:rsid w:val="00780677"/>
    <w:rsid w:val="007806D6"/>
    <w:rsid w:val="0078076D"/>
    <w:rsid w:val="00780988"/>
    <w:rsid w:val="00780C02"/>
    <w:rsid w:val="00780D24"/>
    <w:rsid w:val="00780D97"/>
    <w:rsid w:val="00780DF6"/>
    <w:rsid w:val="00780EA6"/>
    <w:rsid w:val="00781109"/>
    <w:rsid w:val="007813A4"/>
    <w:rsid w:val="007818DC"/>
    <w:rsid w:val="00781AB5"/>
    <w:rsid w:val="007821C6"/>
    <w:rsid w:val="007825E6"/>
    <w:rsid w:val="0078261A"/>
    <w:rsid w:val="00782686"/>
    <w:rsid w:val="007827E8"/>
    <w:rsid w:val="007829BF"/>
    <w:rsid w:val="00782A15"/>
    <w:rsid w:val="00782CC3"/>
    <w:rsid w:val="00782E42"/>
    <w:rsid w:val="0078305A"/>
    <w:rsid w:val="00783C7F"/>
    <w:rsid w:val="00783D23"/>
    <w:rsid w:val="0078410F"/>
    <w:rsid w:val="00784161"/>
    <w:rsid w:val="007845D3"/>
    <w:rsid w:val="00784637"/>
    <w:rsid w:val="00784AF9"/>
    <w:rsid w:val="00784BC0"/>
    <w:rsid w:val="00784FEB"/>
    <w:rsid w:val="00785134"/>
    <w:rsid w:val="007853F8"/>
    <w:rsid w:val="00785762"/>
    <w:rsid w:val="00785C33"/>
    <w:rsid w:val="00786171"/>
    <w:rsid w:val="0078632C"/>
    <w:rsid w:val="007865A9"/>
    <w:rsid w:val="007867D9"/>
    <w:rsid w:val="007867EF"/>
    <w:rsid w:val="007868C4"/>
    <w:rsid w:val="00787066"/>
    <w:rsid w:val="0078749B"/>
    <w:rsid w:val="00787DCF"/>
    <w:rsid w:val="00790A2B"/>
    <w:rsid w:val="00790FFD"/>
    <w:rsid w:val="00791241"/>
    <w:rsid w:val="007915E2"/>
    <w:rsid w:val="00791FE3"/>
    <w:rsid w:val="00792173"/>
    <w:rsid w:val="007921C0"/>
    <w:rsid w:val="007923E9"/>
    <w:rsid w:val="007923FE"/>
    <w:rsid w:val="007924A0"/>
    <w:rsid w:val="007925B3"/>
    <w:rsid w:val="007929F6"/>
    <w:rsid w:val="00792AAB"/>
    <w:rsid w:val="00792B65"/>
    <w:rsid w:val="007930F7"/>
    <w:rsid w:val="00793198"/>
    <w:rsid w:val="00793369"/>
    <w:rsid w:val="00793840"/>
    <w:rsid w:val="00793DAC"/>
    <w:rsid w:val="007943A5"/>
    <w:rsid w:val="007945B0"/>
    <w:rsid w:val="00794913"/>
    <w:rsid w:val="00794DC0"/>
    <w:rsid w:val="0079600D"/>
    <w:rsid w:val="007962BE"/>
    <w:rsid w:val="0079649F"/>
    <w:rsid w:val="007964C4"/>
    <w:rsid w:val="00796F2C"/>
    <w:rsid w:val="00797430"/>
    <w:rsid w:val="00797683"/>
    <w:rsid w:val="007A01AB"/>
    <w:rsid w:val="007A04E7"/>
    <w:rsid w:val="007A0978"/>
    <w:rsid w:val="007A0985"/>
    <w:rsid w:val="007A0CC4"/>
    <w:rsid w:val="007A0E17"/>
    <w:rsid w:val="007A0E18"/>
    <w:rsid w:val="007A0E8A"/>
    <w:rsid w:val="007A0F7C"/>
    <w:rsid w:val="007A10BB"/>
    <w:rsid w:val="007A11B4"/>
    <w:rsid w:val="007A153C"/>
    <w:rsid w:val="007A16A3"/>
    <w:rsid w:val="007A16D7"/>
    <w:rsid w:val="007A1811"/>
    <w:rsid w:val="007A1932"/>
    <w:rsid w:val="007A1BE4"/>
    <w:rsid w:val="007A1CBF"/>
    <w:rsid w:val="007A1CCB"/>
    <w:rsid w:val="007A1D30"/>
    <w:rsid w:val="007A1E73"/>
    <w:rsid w:val="007A1F98"/>
    <w:rsid w:val="007A1FA8"/>
    <w:rsid w:val="007A2196"/>
    <w:rsid w:val="007A26AF"/>
    <w:rsid w:val="007A2738"/>
    <w:rsid w:val="007A2982"/>
    <w:rsid w:val="007A3122"/>
    <w:rsid w:val="007A3328"/>
    <w:rsid w:val="007A383F"/>
    <w:rsid w:val="007A38D2"/>
    <w:rsid w:val="007A3958"/>
    <w:rsid w:val="007A3BFA"/>
    <w:rsid w:val="007A3CBD"/>
    <w:rsid w:val="007A415C"/>
    <w:rsid w:val="007A432E"/>
    <w:rsid w:val="007A4681"/>
    <w:rsid w:val="007A48C8"/>
    <w:rsid w:val="007A51C5"/>
    <w:rsid w:val="007A5387"/>
    <w:rsid w:val="007A5F3F"/>
    <w:rsid w:val="007A6420"/>
    <w:rsid w:val="007A6887"/>
    <w:rsid w:val="007A69E6"/>
    <w:rsid w:val="007A6B62"/>
    <w:rsid w:val="007A7092"/>
    <w:rsid w:val="007A727E"/>
    <w:rsid w:val="007A76E2"/>
    <w:rsid w:val="007A774C"/>
    <w:rsid w:val="007A7F65"/>
    <w:rsid w:val="007B01E8"/>
    <w:rsid w:val="007B02DC"/>
    <w:rsid w:val="007B0648"/>
    <w:rsid w:val="007B0DA1"/>
    <w:rsid w:val="007B0E53"/>
    <w:rsid w:val="007B12DF"/>
    <w:rsid w:val="007B17C4"/>
    <w:rsid w:val="007B1930"/>
    <w:rsid w:val="007B197D"/>
    <w:rsid w:val="007B19E8"/>
    <w:rsid w:val="007B1AA5"/>
    <w:rsid w:val="007B1AE1"/>
    <w:rsid w:val="007B24C3"/>
    <w:rsid w:val="007B259A"/>
    <w:rsid w:val="007B285C"/>
    <w:rsid w:val="007B2E9B"/>
    <w:rsid w:val="007B2F16"/>
    <w:rsid w:val="007B3239"/>
    <w:rsid w:val="007B3309"/>
    <w:rsid w:val="007B3858"/>
    <w:rsid w:val="007B3E00"/>
    <w:rsid w:val="007B3FDE"/>
    <w:rsid w:val="007B43E1"/>
    <w:rsid w:val="007B4440"/>
    <w:rsid w:val="007B48BD"/>
    <w:rsid w:val="007B4913"/>
    <w:rsid w:val="007B5483"/>
    <w:rsid w:val="007B5977"/>
    <w:rsid w:val="007B59B0"/>
    <w:rsid w:val="007B59BD"/>
    <w:rsid w:val="007B5A5F"/>
    <w:rsid w:val="007B5ECA"/>
    <w:rsid w:val="007B5F2C"/>
    <w:rsid w:val="007B6181"/>
    <w:rsid w:val="007B6307"/>
    <w:rsid w:val="007B66C2"/>
    <w:rsid w:val="007B66CE"/>
    <w:rsid w:val="007B67F1"/>
    <w:rsid w:val="007B681E"/>
    <w:rsid w:val="007B690C"/>
    <w:rsid w:val="007B6CAE"/>
    <w:rsid w:val="007B6D8A"/>
    <w:rsid w:val="007B7032"/>
    <w:rsid w:val="007B71D7"/>
    <w:rsid w:val="007B724C"/>
    <w:rsid w:val="007B757E"/>
    <w:rsid w:val="007B7B6C"/>
    <w:rsid w:val="007B7FFD"/>
    <w:rsid w:val="007C01E1"/>
    <w:rsid w:val="007C0259"/>
    <w:rsid w:val="007C02C5"/>
    <w:rsid w:val="007C055F"/>
    <w:rsid w:val="007C05A6"/>
    <w:rsid w:val="007C07BE"/>
    <w:rsid w:val="007C0E0E"/>
    <w:rsid w:val="007C0EDD"/>
    <w:rsid w:val="007C0EEB"/>
    <w:rsid w:val="007C1905"/>
    <w:rsid w:val="007C1906"/>
    <w:rsid w:val="007C1B31"/>
    <w:rsid w:val="007C1EE3"/>
    <w:rsid w:val="007C232D"/>
    <w:rsid w:val="007C2BF1"/>
    <w:rsid w:val="007C2ED6"/>
    <w:rsid w:val="007C30F5"/>
    <w:rsid w:val="007C340F"/>
    <w:rsid w:val="007C34AC"/>
    <w:rsid w:val="007C36B8"/>
    <w:rsid w:val="007C3867"/>
    <w:rsid w:val="007C3C01"/>
    <w:rsid w:val="007C3EFD"/>
    <w:rsid w:val="007C4569"/>
    <w:rsid w:val="007C4988"/>
    <w:rsid w:val="007C49AC"/>
    <w:rsid w:val="007C49B2"/>
    <w:rsid w:val="007C4B0F"/>
    <w:rsid w:val="007C4B76"/>
    <w:rsid w:val="007C56B3"/>
    <w:rsid w:val="007C5CD4"/>
    <w:rsid w:val="007C630F"/>
    <w:rsid w:val="007C6667"/>
    <w:rsid w:val="007C68EB"/>
    <w:rsid w:val="007C6B16"/>
    <w:rsid w:val="007C6F19"/>
    <w:rsid w:val="007C77E1"/>
    <w:rsid w:val="007C788A"/>
    <w:rsid w:val="007C7A11"/>
    <w:rsid w:val="007C7FA9"/>
    <w:rsid w:val="007D006F"/>
    <w:rsid w:val="007D00BC"/>
    <w:rsid w:val="007D04DD"/>
    <w:rsid w:val="007D064D"/>
    <w:rsid w:val="007D0915"/>
    <w:rsid w:val="007D0B78"/>
    <w:rsid w:val="007D0BA5"/>
    <w:rsid w:val="007D105D"/>
    <w:rsid w:val="007D1922"/>
    <w:rsid w:val="007D194D"/>
    <w:rsid w:val="007D1D01"/>
    <w:rsid w:val="007D1D9E"/>
    <w:rsid w:val="007D1EBC"/>
    <w:rsid w:val="007D1F68"/>
    <w:rsid w:val="007D1FEA"/>
    <w:rsid w:val="007D273B"/>
    <w:rsid w:val="007D2807"/>
    <w:rsid w:val="007D2E0D"/>
    <w:rsid w:val="007D33CB"/>
    <w:rsid w:val="007D3517"/>
    <w:rsid w:val="007D3617"/>
    <w:rsid w:val="007D39F2"/>
    <w:rsid w:val="007D4288"/>
    <w:rsid w:val="007D42B4"/>
    <w:rsid w:val="007D4364"/>
    <w:rsid w:val="007D4A4A"/>
    <w:rsid w:val="007D4A7C"/>
    <w:rsid w:val="007D4F40"/>
    <w:rsid w:val="007D5105"/>
    <w:rsid w:val="007D5922"/>
    <w:rsid w:val="007D5EAF"/>
    <w:rsid w:val="007D5FAB"/>
    <w:rsid w:val="007D6496"/>
    <w:rsid w:val="007D6632"/>
    <w:rsid w:val="007D66E7"/>
    <w:rsid w:val="007D6D81"/>
    <w:rsid w:val="007D6E85"/>
    <w:rsid w:val="007D7017"/>
    <w:rsid w:val="007D7057"/>
    <w:rsid w:val="007D74D7"/>
    <w:rsid w:val="007D7581"/>
    <w:rsid w:val="007D7778"/>
    <w:rsid w:val="007D7EDB"/>
    <w:rsid w:val="007E01C0"/>
    <w:rsid w:val="007E0796"/>
    <w:rsid w:val="007E0945"/>
    <w:rsid w:val="007E0A2C"/>
    <w:rsid w:val="007E0B45"/>
    <w:rsid w:val="007E0E66"/>
    <w:rsid w:val="007E0EE3"/>
    <w:rsid w:val="007E16BA"/>
    <w:rsid w:val="007E1B8C"/>
    <w:rsid w:val="007E213A"/>
    <w:rsid w:val="007E21F9"/>
    <w:rsid w:val="007E3566"/>
    <w:rsid w:val="007E3731"/>
    <w:rsid w:val="007E379F"/>
    <w:rsid w:val="007E3834"/>
    <w:rsid w:val="007E38B9"/>
    <w:rsid w:val="007E3A2B"/>
    <w:rsid w:val="007E3C9C"/>
    <w:rsid w:val="007E3DB3"/>
    <w:rsid w:val="007E4583"/>
    <w:rsid w:val="007E4CA9"/>
    <w:rsid w:val="007E4F06"/>
    <w:rsid w:val="007E5323"/>
    <w:rsid w:val="007E546A"/>
    <w:rsid w:val="007E54B4"/>
    <w:rsid w:val="007E5574"/>
    <w:rsid w:val="007E5ABF"/>
    <w:rsid w:val="007E5BE4"/>
    <w:rsid w:val="007E5D1F"/>
    <w:rsid w:val="007E5D41"/>
    <w:rsid w:val="007E5FB4"/>
    <w:rsid w:val="007E62A9"/>
    <w:rsid w:val="007E6CC9"/>
    <w:rsid w:val="007E6F36"/>
    <w:rsid w:val="007E6FE1"/>
    <w:rsid w:val="007E7093"/>
    <w:rsid w:val="007E732E"/>
    <w:rsid w:val="007F0007"/>
    <w:rsid w:val="007F01DD"/>
    <w:rsid w:val="007F0A30"/>
    <w:rsid w:val="007F0D45"/>
    <w:rsid w:val="007F12E8"/>
    <w:rsid w:val="007F166E"/>
    <w:rsid w:val="007F16B5"/>
    <w:rsid w:val="007F1721"/>
    <w:rsid w:val="007F187A"/>
    <w:rsid w:val="007F2656"/>
    <w:rsid w:val="007F2713"/>
    <w:rsid w:val="007F287A"/>
    <w:rsid w:val="007F339F"/>
    <w:rsid w:val="007F3432"/>
    <w:rsid w:val="007F3732"/>
    <w:rsid w:val="007F3915"/>
    <w:rsid w:val="007F3A9D"/>
    <w:rsid w:val="007F3BC6"/>
    <w:rsid w:val="007F3EFB"/>
    <w:rsid w:val="007F3F95"/>
    <w:rsid w:val="007F440C"/>
    <w:rsid w:val="007F44AF"/>
    <w:rsid w:val="007F4705"/>
    <w:rsid w:val="007F5225"/>
    <w:rsid w:val="007F56B9"/>
    <w:rsid w:val="007F5884"/>
    <w:rsid w:val="007F5A70"/>
    <w:rsid w:val="007F60BF"/>
    <w:rsid w:val="007F60EE"/>
    <w:rsid w:val="007F619E"/>
    <w:rsid w:val="007F6593"/>
    <w:rsid w:val="007F681A"/>
    <w:rsid w:val="007F6F22"/>
    <w:rsid w:val="007F6FED"/>
    <w:rsid w:val="007F71DE"/>
    <w:rsid w:val="007F7228"/>
    <w:rsid w:val="007F7531"/>
    <w:rsid w:val="007F76BD"/>
    <w:rsid w:val="007F77C6"/>
    <w:rsid w:val="007F7FFD"/>
    <w:rsid w:val="00800A3D"/>
    <w:rsid w:val="00800B07"/>
    <w:rsid w:val="00800E9B"/>
    <w:rsid w:val="00800F81"/>
    <w:rsid w:val="00801205"/>
    <w:rsid w:val="008012F8"/>
    <w:rsid w:val="008013BD"/>
    <w:rsid w:val="008014C6"/>
    <w:rsid w:val="00801692"/>
    <w:rsid w:val="00801E6F"/>
    <w:rsid w:val="00801F34"/>
    <w:rsid w:val="00802011"/>
    <w:rsid w:val="008027D8"/>
    <w:rsid w:val="0080285B"/>
    <w:rsid w:val="00802E43"/>
    <w:rsid w:val="00803128"/>
    <w:rsid w:val="00803146"/>
    <w:rsid w:val="008031BC"/>
    <w:rsid w:val="008036B2"/>
    <w:rsid w:val="00803787"/>
    <w:rsid w:val="008043A3"/>
    <w:rsid w:val="008044F8"/>
    <w:rsid w:val="008045DF"/>
    <w:rsid w:val="0080465B"/>
    <w:rsid w:val="00804752"/>
    <w:rsid w:val="008048B8"/>
    <w:rsid w:val="00804FA4"/>
    <w:rsid w:val="00805011"/>
    <w:rsid w:val="00805937"/>
    <w:rsid w:val="00805B14"/>
    <w:rsid w:val="00805B9F"/>
    <w:rsid w:val="00805BCB"/>
    <w:rsid w:val="00806075"/>
    <w:rsid w:val="0080648B"/>
    <w:rsid w:val="008067AD"/>
    <w:rsid w:val="00806814"/>
    <w:rsid w:val="008068C9"/>
    <w:rsid w:val="008069BC"/>
    <w:rsid w:val="00806BCF"/>
    <w:rsid w:val="00806D8B"/>
    <w:rsid w:val="008075CC"/>
    <w:rsid w:val="008076C6"/>
    <w:rsid w:val="00807E82"/>
    <w:rsid w:val="0081070E"/>
    <w:rsid w:val="008109AA"/>
    <w:rsid w:val="00810A78"/>
    <w:rsid w:val="00810D64"/>
    <w:rsid w:val="0081108A"/>
    <w:rsid w:val="00811950"/>
    <w:rsid w:val="00811C57"/>
    <w:rsid w:val="00811D7B"/>
    <w:rsid w:val="00812000"/>
    <w:rsid w:val="00812006"/>
    <w:rsid w:val="008122D2"/>
    <w:rsid w:val="008125FA"/>
    <w:rsid w:val="00812717"/>
    <w:rsid w:val="00812852"/>
    <w:rsid w:val="00812AC1"/>
    <w:rsid w:val="00813234"/>
    <w:rsid w:val="00813414"/>
    <w:rsid w:val="008135B2"/>
    <w:rsid w:val="008138AF"/>
    <w:rsid w:val="00813B04"/>
    <w:rsid w:val="00813FC1"/>
    <w:rsid w:val="00814135"/>
    <w:rsid w:val="008141DB"/>
    <w:rsid w:val="008142F1"/>
    <w:rsid w:val="0081431C"/>
    <w:rsid w:val="00814599"/>
    <w:rsid w:val="0081461C"/>
    <w:rsid w:val="008146CC"/>
    <w:rsid w:val="00814890"/>
    <w:rsid w:val="00814892"/>
    <w:rsid w:val="00815101"/>
    <w:rsid w:val="00815488"/>
    <w:rsid w:val="00815908"/>
    <w:rsid w:val="00815A0B"/>
    <w:rsid w:val="00815A3B"/>
    <w:rsid w:val="00815BB2"/>
    <w:rsid w:val="00815CB5"/>
    <w:rsid w:val="00815F8C"/>
    <w:rsid w:val="0081619A"/>
    <w:rsid w:val="008162CA"/>
    <w:rsid w:val="008163C3"/>
    <w:rsid w:val="008169F4"/>
    <w:rsid w:val="00816DA6"/>
    <w:rsid w:val="00817521"/>
    <w:rsid w:val="008176AE"/>
    <w:rsid w:val="0081771D"/>
    <w:rsid w:val="00817B1B"/>
    <w:rsid w:val="00817EBC"/>
    <w:rsid w:val="00820172"/>
    <w:rsid w:val="008201BA"/>
    <w:rsid w:val="008205BC"/>
    <w:rsid w:val="00820A0B"/>
    <w:rsid w:val="00820D10"/>
    <w:rsid w:val="00821842"/>
    <w:rsid w:val="00821F9A"/>
    <w:rsid w:val="0082222A"/>
    <w:rsid w:val="00822360"/>
    <w:rsid w:val="0082242D"/>
    <w:rsid w:val="00822A9B"/>
    <w:rsid w:val="00822CC8"/>
    <w:rsid w:val="00822DCC"/>
    <w:rsid w:val="008231E5"/>
    <w:rsid w:val="008234C9"/>
    <w:rsid w:val="008235C9"/>
    <w:rsid w:val="00823708"/>
    <w:rsid w:val="00823AA0"/>
    <w:rsid w:val="00823B7F"/>
    <w:rsid w:val="00823B9B"/>
    <w:rsid w:val="00823D0C"/>
    <w:rsid w:val="00824126"/>
    <w:rsid w:val="0082425B"/>
    <w:rsid w:val="008242C9"/>
    <w:rsid w:val="008242F9"/>
    <w:rsid w:val="00824493"/>
    <w:rsid w:val="008244AF"/>
    <w:rsid w:val="00824F2F"/>
    <w:rsid w:val="00825446"/>
    <w:rsid w:val="0082545D"/>
    <w:rsid w:val="00825CAA"/>
    <w:rsid w:val="00825D3C"/>
    <w:rsid w:val="008262A1"/>
    <w:rsid w:val="0082634C"/>
    <w:rsid w:val="008263A8"/>
    <w:rsid w:val="00826787"/>
    <w:rsid w:val="00826811"/>
    <w:rsid w:val="008268FA"/>
    <w:rsid w:val="00826ACB"/>
    <w:rsid w:val="00826B92"/>
    <w:rsid w:val="00826C89"/>
    <w:rsid w:val="00826FF1"/>
    <w:rsid w:val="008273AC"/>
    <w:rsid w:val="0082776A"/>
    <w:rsid w:val="008305C0"/>
    <w:rsid w:val="008306DD"/>
    <w:rsid w:val="0083072D"/>
    <w:rsid w:val="00830861"/>
    <w:rsid w:val="008308DD"/>
    <w:rsid w:val="008308F8"/>
    <w:rsid w:val="00830A34"/>
    <w:rsid w:val="00830BC2"/>
    <w:rsid w:val="00831384"/>
    <w:rsid w:val="0083144C"/>
    <w:rsid w:val="00831662"/>
    <w:rsid w:val="008318E5"/>
    <w:rsid w:val="008319F0"/>
    <w:rsid w:val="00831A5D"/>
    <w:rsid w:val="00831E87"/>
    <w:rsid w:val="00831FC7"/>
    <w:rsid w:val="008323DC"/>
    <w:rsid w:val="008324F0"/>
    <w:rsid w:val="0083285C"/>
    <w:rsid w:val="008328FC"/>
    <w:rsid w:val="00832D3A"/>
    <w:rsid w:val="00832E0B"/>
    <w:rsid w:val="008332E9"/>
    <w:rsid w:val="008333B5"/>
    <w:rsid w:val="00833904"/>
    <w:rsid w:val="00833B6A"/>
    <w:rsid w:val="00833CC6"/>
    <w:rsid w:val="008343B6"/>
    <w:rsid w:val="0083469E"/>
    <w:rsid w:val="008348EC"/>
    <w:rsid w:val="00834B3A"/>
    <w:rsid w:val="00834B49"/>
    <w:rsid w:val="00834DE6"/>
    <w:rsid w:val="008350DC"/>
    <w:rsid w:val="00835579"/>
    <w:rsid w:val="00835592"/>
    <w:rsid w:val="00835835"/>
    <w:rsid w:val="0083586C"/>
    <w:rsid w:val="00835D98"/>
    <w:rsid w:val="00835E37"/>
    <w:rsid w:val="00835EFB"/>
    <w:rsid w:val="00835FF5"/>
    <w:rsid w:val="00836679"/>
    <w:rsid w:val="00836A92"/>
    <w:rsid w:val="00836B75"/>
    <w:rsid w:val="008370EE"/>
    <w:rsid w:val="00837450"/>
    <w:rsid w:val="00837700"/>
    <w:rsid w:val="008406CF"/>
    <w:rsid w:val="008407D1"/>
    <w:rsid w:val="00840BA5"/>
    <w:rsid w:val="00841064"/>
    <w:rsid w:val="00841685"/>
    <w:rsid w:val="008417C0"/>
    <w:rsid w:val="0084181B"/>
    <w:rsid w:val="008419D2"/>
    <w:rsid w:val="00841C50"/>
    <w:rsid w:val="00841C86"/>
    <w:rsid w:val="00842181"/>
    <w:rsid w:val="00842185"/>
    <w:rsid w:val="00842255"/>
    <w:rsid w:val="00842484"/>
    <w:rsid w:val="0084250E"/>
    <w:rsid w:val="0084252B"/>
    <w:rsid w:val="008426C0"/>
    <w:rsid w:val="00842C01"/>
    <w:rsid w:val="00842C77"/>
    <w:rsid w:val="00842E5E"/>
    <w:rsid w:val="0084302A"/>
    <w:rsid w:val="008431D9"/>
    <w:rsid w:val="008432F0"/>
    <w:rsid w:val="00843631"/>
    <w:rsid w:val="00843D32"/>
    <w:rsid w:val="00843DF8"/>
    <w:rsid w:val="008442D7"/>
    <w:rsid w:val="008445A4"/>
    <w:rsid w:val="00844999"/>
    <w:rsid w:val="008449B4"/>
    <w:rsid w:val="00844C92"/>
    <w:rsid w:val="00844F26"/>
    <w:rsid w:val="00844F5C"/>
    <w:rsid w:val="00845276"/>
    <w:rsid w:val="008456A9"/>
    <w:rsid w:val="0084616B"/>
    <w:rsid w:val="0084785F"/>
    <w:rsid w:val="00847CA4"/>
    <w:rsid w:val="00847EEA"/>
    <w:rsid w:val="00850312"/>
    <w:rsid w:val="008504C9"/>
    <w:rsid w:val="00850551"/>
    <w:rsid w:val="008506C3"/>
    <w:rsid w:val="008509E7"/>
    <w:rsid w:val="00850B53"/>
    <w:rsid w:val="00850BFD"/>
    <w:rsid w:val="00851442"/>
    <w:rsid w:val="00851474"/>
    <w:rsid w:val="00851777"/>
    <w:rsid w:val="0085190D"/>
    <w:rsid w:val="00851AC4"/>
    <w:rsid w:val="00851D52"/>
    <w:rsid w:val="00852106"/>
    <w:rsid w:val="00852302"/>
    <w:rsid w:val="008525DA"/>
    <w:rsid w:val="00852988"/>
    <w:rsid w:val="00852B1F"/>
    <w:rsid w:val="00852B87"/>
    <w:rsid w:val="00852C74"/>
    <w:rsid w:val="008531A8"/>
    <w:rsid w:val="0085356B"/>
    <w:rsid w:val="00853779"/>
    <w:rsid w:val="0085391F"/>
    <w:rsid w:val="00853961"/>
    <w:rsid w:val="00853D51"/>
    <w:rsid w:val="00853FB3"/>
    <w:rsid w:val="008540F7"/>
    <w:rsid w:val="008548F9"/>
    <w:rsid w:val="00854D54"/>
    <w:rsid w:val="00854D9C"/>
    <w:rsid w:val="00855081"/>
    <w:rsid w:val="008550D5"/>
    <w:rsid w:val="008554D6"/>
    <w:rsid w:val="00855516"/>
    <w:rsid w:val="008556CB"/>
    <w:rsid w:val="00855884"/>
    <w:rsid w:val="00855A40"/>
    <w:rsid w:val="00855B44"/>
    <w:rsid w:val="00856272"/>
    <w:rsid w:val="008562C6"/>
    <w:rsid w:val="00856D00"/>
    <w:rsid w:val="00856D11"/>
    <w:rsid w:val="00856DEE"/>
    <w:rsid w:val="00856E9D"/>
    <w:rsid w:val="00857014"/>
    <w:rsid w:val="008570F6"/>
    <w:rsid w:val="008573AE"/>
    <w:rsid w:val="00857491"/>
    <w:rsid w:val="008574AA"/>
    <w:rsid w:val="00857571"/>
    <w:rsid w:val="008575AD"/>
    <w:rsid w:val="008575C1"/>
    <w:rsid w:val="0085767B"/>
    <w:rsid w:val="00857743"/>
    <w:rsid w:val="00857D86"/>
    <w:rsid w:val="00857E53"/>
    <w:rsid w:val="00857F1E"/>
    <w:rsid w:val="00857F39"/>
    <w:rsid w:val="00857F52"/>
    <w:rsid w:val="00860164"/>
    <w:rsid w:val="0086027E"/>
    <w:rsid w:val="00860341"/>
    <w:rsid w:val="00860E87"/>
    <w:rsid w:val="008612E3"/>
    <w:rsid w:val="0086137A"/>
    <w:rsid w:val="0086137C"/>
    <w:rsid w:val="00861A04"/>
    <w:rsid w:val="00861F02"/>
    <w:rsid w:val="0086222C"/>
    <w:rsid w:val="00862547"/>
    <w:rsid w:val="008625C0"/>
    <w:rsid w:val="0086290F"/>
    <w:rsid w:val="008629E6"/>
    <w:rsid w:val="00862D77"/>
    <w:rsid w:val="00862ED0"/>
    <w:rsid w:val="00862EF3"/>
    <w:rsid w:val="00863225"/>
    <w:rsid w:val="00863315"/>
    <w:rsid w:val="00863976"/>
    <w:rsid w:val="00863EF1"/>
    <w:rsid w:val="008644DC"/>
    <w:rsid w:val="00864711"/>
    <w:rsid w:val="00864EE6"/>
    <w:rsid w:val="00865130"/>
    <w:rsid w:val="008651EC"/>
    <w:rsid w:val="0086530E"/>
    <w:rsid w:val="00865959"/>
    <w:rsid w:val="00865A37"/>
    <w:rsid w:val="00865DC1"/>
    <w:rsid w:val="00866190"/>
    <w:rsid w:val="008663BE"/>
    <w:rsid w:val="008667EF"/>
    <w:rsid w:val="00866AE3"/>
    <w:rsid w:val="00866DD8"/>
    <w:rsid w:val="00867180"/>
    <w:rsid w:val="008671B6"/>
    <w:rsid w:val="00867529"/>
    <w:rsid w:val="0086759A"/>
    <w:rsid w:val="008678E7"/>
    <w:rsid w:val="00867A0A"/>
    <w:rsid w:val="0087005D"/>
    <w:rsid w:val="0087005E"/>
    <w:rsid w:val="008700DF"/>
    <w:rsid w:val="008705D4"/>
    <w:rsid w:val="008706F3"/>
    <w:rsid w:val="00870710"/>
    <w:rsid w:val="008707A6"/>
    <w:rsid w:val="00870858"/>
    <w:rsid w:val="00870959"/>
    <w:rsid w:val="00870F06"/>
    <w:rsid w:val="00871262"/>
    <w:rsid w:val="0087144E"/>
    <w:rsid w:val="00871465"/>
    <w:rsid w:val="00871DA8"/>
    <w:rsid w:val="0087218E"/>
    <w:rsid w:val="00872267"/>
    <w:rsid w:val="008723C7"/>
    <w:rsid w:val="008727E0"/>
    <w:rsid w:val="008727F7"/>
    <w:rsid w:val="0087303F"/>
    <w:rsid w:val="0087311D"/>
    <w:rsid w:val="008734B9"/>
    <w:rsid w:val="0087356D"/>
    <w:rsid w:val="008735E9"/>
    <w:rsid w:val="00873610"/>
    <w:rsid w:val="0087363E"/>
    <w:rsid w:val="0087366D"/>
    <w:rsid w:val="00873A05"/>
    <w:rsid w:val="008743C0"/>
    <w:rsid w:val="008745D1"/>
    <w:rsid w:val="0087470A"/>
    <w:rsid w:val="00874A1A"/>
    <w:rsid w:val="00874B3B"/>
    <w:rsid w:val="00874D3B"/>
    <w:rsid w:val="00875444"/>
    <w:rsid w:val="008756E3"/>
    <w:rsid w:val="00875C11"/>
    <w:rsid w:val="008761E0"/>
    <w:rsid w:val="00876615"/>
    <w:rsid w:val="00876673"/>
    <w:rsid w:val="008766AC"/>
    <w:rsid w:val="00876F35"/>
    <w:rsid w:val="00877A1A"/>
    <w:rsid w:val="00877D79"/>
    <w:rsid w:val="00877E69"/>
    <w:rsid w:val="00877F48"/>
    <w:rsid w:val="00877F92"/>
    <w:rsid w:val="0088008E"/>
    <w:rsid w:val="0088015F"/>
    <w:rsid w:val="00880422"/>
    <w:rsid w:val="0088076C"/>
    <w:rsid w:val="00880803"/>
    <w:rsid w:val="00880D1C"/>
    <w:rsid w:val="00880EEC"/>
    <w:rsid w:val="0088143A"/>
    <w:rsid w:val="008815FE"/>
    <w:rsid w:val="0088167B"/>
    <w:rsid w:val="0088183C"/>
    <w:rsid w:val="0088191D"/>
    <w:rsid w:val="00881CFB"/>
    <w:rsid w:val="00881D27"/>
    <w:rsid w:val="00881EB8"/>
    <w:rsid w:val="00881EE9"/>
    <w:rsid w:val="00882269"/>
    <w:rsid w:val="00882AC5"/>
    <w:rsid w:val="00882B60"/>
    <w:rsid w:val="0088302A"/>
    <w:rsid w:val="0088327A"/>
    <w:rsid w:val="0088330F"/>
    <w:rsid w:val="0088365C"/>
    <w:rsid w:val="00883943"/>
    <w:rsid w:val="0088399C"/>
    <w:rsid w:val="008839AF"/>
    <w:rsid w:val="008839E6"/>
    <w:rsid w:val="00883B69"/>
    <w:rsid w:val="00883EA4"/>
    <w:rsid w:val="008841BB"/>
    <w:rsid w:val="0088424C"/>
    <w:rsid w:val="008844D4"/>
    <w:rsid w:val="0088456F"/>
    <w:rsid w:val="008847D9"/>
    <w:rsid w:val="00884983"/>
    <w:rsid w:val="00884985"/>
    <w:rsid w:val="00885197"/>
    <w:rsid w:val="00885A8A"/>
    <w:rsid w:val="00885AFC"/>
    <w:rsid w:val="00885D52"/>
    <w:rsid w:val="00885DBF"/>
    <w:rsid w:val="00885DF5"/>
    <w:rsid w:val="008865D6"/>
    <w:rsid w:val="00886845"/>
    <w:rsid w:val="0088699F"/>
    <w:rsid w:val="00886A54"/>
    <w:rsid w:val="00886B41"/>
    <w:rsid w:val="00886E65"/>
    <w:rsid w:val="00886E7A"/>
    <w:rsid w:val="008871AA"/>
    <w:rsid w:val="008874A3"/>
    <w:rsid w:val="00887501"/>
    <w:rsid w:val="0088757E"/>
    <w:rsid w:val="008879EA"/>
    <w:rsid w:val="00890172"/>
    <w:rsid w:val="0089028D"/>
    <w:rsid w:val="0089078F"/>
    <w:rsid w:val="00890DC1"/>
    <w:rsid w:val="00890E3D"/>
    <w:rsid w:val="00890E3E"/>
    <w:rsid w:val="008910C4"/>
    <w:rsid w:val="00891163"/>
    <w:rsid w:val="008911EA"/>
    <w:rsid w:val="0089183B"/>
    <w:rsid w:val="00891E7C"/>
    <w:rsid w:val="00892850"/>
    <w:rsid w:val="00892CA0"/>
    <w:rsid w:val="00892F0B"/>
    <w:rsid w:val="00892F7F"/>
    <w:rsid w:val="00893055"/>
    <w:rsid w:val="008936CA"/>
    <w:rsid w:val="00893C59"/>
    <w:rsid w:val="00893D27"/>
    <w:rsid w:val="00893FA0"/>
    <w:rsid w:val="00893FF3"/>
    <w:rsid w:val="008940B1"/>
    <w:rsid w:val="00894156"/>
    <w:rsid w:val="008942C4"/>
    <w:rsid w:val="008944CC"/>
    <w:rsid w:val="008945B0"/>
    <w:rsid w:val="0089485D"/>
    <w:rsid w:val="00894925"/>
    <w:rsid w:val="008949D9"/>
    <w:rsid w:val="00895671"/>
    <w:rsid w:val="0089596A"/>
    <w:rsid w:val="00895A91"/>
    <w:rsid w:val="00895D7E"/>
    <w:rsid w:val="00895DD2"/>
    <w:rsid w:val="00896445"/>
    <w:rsid w:val="0089646D"/>
    <w:rsid w:val="008964AC"/>
    <w:rsid w:val="00896702"/>
    <w:rsid w:val="00896B3A"/>
    <w:rsid w:val="00896CB1"/>
    <w:rsid w:val="0089712C"/>
    <w:rsid w:val="00897439"/>
    <w:rsid w:val="008974C2"/>
    <w:rsid w:val="008977A8"/>
    <w:rsid w:val="008978A8"/>
    <w:rsid w:val="00897ECF"/>
    <w:rsid w:val="008A01BB"/>
    <w:rsid w:val="008A0610"/>
    <w:rsid w:val="008A0B58"/>
    <w:rsid w:val="008A0CDC"/>
    <w:rsid w:val="008A10BB"/>
    <w:rsid w:val="008A1115"/>
    <w:rsid w:val="008A1767"/>
    <w:rsid w:val="008A195B"/>
    <w:rsid w:val="008A1A4B"/>
    <w:rsid w:val="008A22A5"/>
    <w:rsid w:val="008A255C"/>
    <w:rsid w:val="008A2790"/>
    <w:rsid w:val="008A286D"/>
    <w:rsid w:val="008A2889"/>
    <w:rsid w:val="008A2C6F"/>
    <w:rsid w:val="008A2E1F"/>
    <w:rsid w:val="008A3588"/>
    <w:rsid w:val="008A3B3E"/>
    <w:rsid w:val="008A3B5E"/>
    <w:rsid w:val="008A3B9D"/>
    <w:rsid w:val="008A4722"/>
    <w:rsid w:val="008A485A"/>
    <w:rsid w:val="008A48AB"/>
    <w:rsid w:val="008A49CF"/>
    <w:rsid w:val="008A4A80"/>
    <w:rsid w:val="008A4B00"/>
    <w:rsid w:val="008A5004"/>
    <w:rsid w:val="008A5218"/>
    <w:rsid w:val="008A531E"/>
    <w:rsid w:val="008A5A93"/>
    <w:rsid w:val="008A5C00"/>
    <w:rsid w:val="008A6AA9"/>
    <w:rsid w:val="008A6D59"/>
    <w:rsid w:val="008A70D0"/>
    <w:rsid w:val="008A79D8"/>
    <w:rsid w:val="008A7C78"/>
    <w:rsid w:val="008B005E"/>
    <w:rsid w:val="008B0311"/>
    <w:rsid w:val="008B06C1"/>
    <w:rsid w:val="008B08F8"/>
    <w:rsid w:val="008B0981"/>
    <w:rsid w:val="008B0E81"/>
    <w:rsid w:val="008B12F2"/>
    <w:rsid w:val="008B13DE"/>
    <w:rsid w:val="008B1553"/>
    <w:rsid w:val="008B15B1"/>
    <w:rsid w:val="008B1810"/>
    <w:rsid w:val="008B1A5A"/>
    <w:rsid w:val="008B1CAA"/>
    <w:rsid w:val="008B1D1F"/>
    <w:rsid w:val="008B1D80"/>
    <w:rsid w:val="008B1EAA"/>
    <w:rsid w:val="008B1FF6"/>
    <w:rsid w:val="008B20CC"/>
    <w:rsid w:val="008B21F1"/>
    <w:rsid w:val="008B2C3E"/>
    <w:rsid w:val="008B2F2A"/>
    <w:rsid w:val="008B2F3E"/>
    <w:rsid w:val="008B31C7"/>
    <w:rsid w:val="008B353E"/>
    <w:rsid w:val="008B3919"/>
    <w:rsid w:val="008B392D"/>
    <w:rsid w:val="008B3B48"/>
    <w:rsid w:val="008B3D1C"/>
    <w:rsid w:val="008B3DAD"/>
    <w:rsid w:val="008B4023"/>
    <w:rsid w:val="008B4085"/>
    <w:rsid w:val="008B4779"/>
    <w:rsid w:val="008B489C"/>
    <w:rsid w:val="008B4B39"/>
    <w:rsid w:val="008B4EC1"/>
    <w:rsid w:val="008B525F"/>
    <w:rsid w:val="008B53E4"/>
    <w:rsid w:val="008B5963"/>
    <w:rsid w:val="008B5D79"/>
    <w:rsid w:val="008B5E95"/>
    <w:rsid w:val="008B614A"/>
    <w:rsid w:val="008B67BD"/>
    <w:rsid w:val="008B6BAB"/>
    <w:rsid w:val="008B6CA7"/>
    <w:rsid w:val="008B72D4"/>
    <w:rsid w:val="008B7D1D"/>
    <w:rsid w:val="008B7F33"/>
    <w:rsid w:val="008B7F75"/>
    <w:rsid w:val="008C059D"/>
    <w:rsid w:val="008C0797"/>
    <w:rsid w:val="008C0AC0"/>
    <w:rsid w:val="008C0B36"/>
    <w:rsid w:val="008C0D40"/>
    <w:rsid w:val="008C0E92"/>
    <w:rsid w:val="008C1370"/>
    <w:rsid w:val="008C1C81"/>
    <w:rsid w:val="008C1E2E"/>
    <w:rsid w:val="008C225B"/>
    <w:rsid w:val="008C2417"/>
    <w:rsid w:val="008C2CC3"/>
    <w:rsid w:val="008C2FEE"/>
    <w:rsid w:val="008C3909"/>
    <w:rsid w:val="008C40A2"/>
    <w:rsid w:val="008C4143"/>
    <w:rsid w:val="008C4292"/>
    <w:rsid w:val="008C48A2"/>
    <w:rsid w:val="008C48A3"/>
    <w:rsid w:val="008C4AC3"/>
    <w:rsid w:val="008C4CA0"/>
    <w:rsid w:val="008C4D8E"/>
    <w:rsid w:val="008C4E9D"/>
    <w:rsid w:val="008C5186"/>
    <w:rsid w:val="008C53BB"/>
    <w:rsid w:val="008C53D2"/>
    <w:rsid w:val="008C5CDE"/>
    <w:rsid w:val="008C5CE6"/>
    <w:rsid w:val="008C5F46"/>
    <w:rsid w:val="008C5FDF"/>
    <w:rsid w:val="008C65BC"/>
    <w:rsid w:val="008C677A"/>
    <w:rsid w:val="008C6D05"/>
    <w:rsid w:val="008C6E05"/>
    <w:rsid w:val="008C7406"/>
    <w:rsid w:val="008C742D"/>
    <w:rsid w:val="008C7D03"/>
    <w:rsid w:val="008D0434"/>
    <w:rsid w:val="008D0794"/>
    <w:rsid w:val="008D07A2"/>
    <w:rsid w:val="008D07A6"/>
    <w:rsid w:val="008D07D7"/>
    <w:rsid w:val="008D095A"/>
    <w:rsid w:val="008D0C13"/>
    <w:rsid w:val="008D1092"/>
    <w:rsid w:val="008D1097"/>
    <w:rsid w:val="008D1187"/>
    <w:rsid w:val="008D13C6"/>
    <w:rsid w:val="008D1476"/>
    <w:rsid w:val="008D16A5"/>
    <w:rsid w:val="008D19D9"/>
    <w:rsid w:val="008D1F04"/>
    <w:rsid w:val="008D24E3"/>
    <w:rsid w:val="008D2BD3"/>
    <w:rsid w:val="008D3771"/>
    <w:rsid w:val="008D3837"/>
    <w:rsid w:val="008D39E5"/>
    <w:rsid w:val="008D41C7"/>
    <w:rsid w:val="008D4203"/>
    <w:rsid w:val="008D435F"/>
    <w:rsid w:val="008D43EF"/>
    <w:rsid w:val="008D4468"/>
    <w:rsid w:val="008D46E7"/>
    <w:rsid w:val="008D534F"/>
    <w:rsid w:val="008D55E2"/>
    <w:rsid w:val="008D5882"/>
    <w:rsid w:val="008D5B61"/>
    <w:rsid w:val="008D5DA4"/>
    <w:rsid w:val="008D64B1"/>
    <w:rsid w:val="008D65EC"/>
    <w:rsid w:val="008D663C"/>
    <w:rsid w:val="008D7338"/>
    <w:rsid w:val="008D78A0"/>
    <w:rsid w:val="008D78D3"/>
    <w:rsid w:val="008D7B80"/>
    <w:rsid w:val="008D7CCE"/>
    <w:rsid w:val="008D7D37"/>
    <w:rsid w:val="008D7E74"/>
    <w:rsid w:val="008E00BB"/>
    <w:rsid w:val="008E00E4"/>
    <w:rsid w:val="008E1185"/>
    <w:rsid w:val="008E120C"/>
    <w:rsid w:val="008E1257"/>
    <w:rsid w:val="008E1642"/>
    <w:rsid w:val="008E1A6E"/>
    <w:rsid w:val="008E1D3E"/>
    <w:rsid w:val="008E20E7"/>
    <w:rsid w:val="008E26E8"/>
    <w:rsid w:val="008E2787"/>
    <w:rsid w:val="008E2A5D"/>
    <w:rsid w:val="008E2DB3"/>
    <w:rsid w:val="008E2EA5"/>
    <w:rsid w:val="008E2F90"/>
    <w:rsid w:val="008E30BD"/>
    <w:rsid w:val="008E3300"/>
    <w:rsid w:val="008E3398"/>
    <w:rsid w:val="008E34C2"/>
    <w:rsid w:val="008E37D4"/>
    <w:rsid w:val="008E3D6B"/>
    <w:rsid w:val="008E4810"/>
    <w:rsid w:val="008E4BDA"/>
    <w:rsid w:val="008E500D"/>
    <w:rsid w:val="008E5082"/>
    <w:rsid w:val="008E516C"/>
    <w:rsid w:val="008E54A7"/>
    <w:rsid w:val="008E5C3B"/>
    <w:rsid w:val="008E5C88"/>
    <w:rsid w:val="008E5F97"/>
    <w:rsid w:val="008E641D"/>
    <w:rsid w:val="008E64D1"/>
    <w:rsid w:val="008E6BE0"/>
    <w:rsid w:val="008E6C92"/>
    <w:rsid w:val="008E6E5C"/>
    <w:rsid w:val="008E6E70"/>
    <w:rsid w:val="008E6F17"/>
    <w:rsid w:val="008E70F1"/>
    <w:rsid w:val="008E7402"/>
    <w:rsid w:val="008E7691"/>
    <w:rsid w:val="008E76AC"/>
    <w:rsid w:val="008E7BE7"/>
    <w:rsid w:val="008E7D58"/>
    <w:rsid w:val="008E7D63"/>
    <w:rsid w:val="008E7DC3"/>
    <w:rsid w:val="008F0881"/>
    <w:rsid w:val="008F09F8"/>
    <w:rsid w:val="008F0B24"/>
    <w:rsid w:val="008F1455"/>
    <w:rsid w:val="008F1543"/>
    <w:rsid w:val="008F2121"/>
    <w:rsid w:val="008F225B"/>
    <w:rsid w:val="008F22A4"/>
    <w:rsid w:val="008F23D1"/>
    <w:rsid w:val="008F2409"/>
    <w:rsid w:val="008F2584"/>
    <w:rsid w:val="008F273C"/>
    <w:rsid w:val="008F287E"/>
    <w:rsid w:val="008F28A0"/>
    <w:rsid w:val="008F36FB"/>
    <w:rsid w:val="008F3DD9"/>
    <w:rsid w:val="008F3F29"/>
    <w:rsid w:val="008F3FA6"/>
    <w:rsid w:val="008F4449"/>
    <w:rsid w:val="008F44E6"/>
    <w:rsid w:val="008F467C"/>
    <w:rsid w:val="008F46D7"/>
    <w:rsid w:val="008F4818"/>
    <w:rsid w:val="008F4B1B"/>
    <w:rsid w:val="008F4CCC"/>
    <w:rsid w:val="008F4F0D"/>
    <w:rsid w:val="008F5235"/>
    <w:rsid w:val="008F5286"/>
    <w:rsid w:val="008F5410"/>
    <w:rsid w:val="008F55BA"/>
    <w:rsid w:val="008F5DB8"/>
    <w:rsid w:val="008F5EC5"/>
    <w:rsid w:val="008F620C"/>
    <w:rsid w:val="008F6293"/>
    <w:rsid w:val="008F68CE"/>
    <w:rsid w:val="008F6F63"/>
    <w:rsid w:val="008F6FAE"/>
    <w:rsid w:val="008F7054"/>
    <w:rsid w:val="008F7065"/>
    <w:rsid w:val="008F71D3"/>
    <w:rsid w:val="008F7263"/>
    <w:rsid w:val="008F7820"/>
    <w:rsid w:val="008F7A8B"/>
    <w:rsid w:val="008F7C29"/>
    <w:rsid w:val="008F7C47"/>
    <w:rsid w:val="008F7F98"/>
    <w:rsid w:val="0090004F"/>
    <w:rsid w:val="0090005D"/>
    <w:rsid w:val="009003EA"/>
    <w:rsid w:val="0090043D"/>
    <w:rsid w:val="009008ED"/>
    <w:rsid w:val="00900B91"/>
    <w:rsid w:val="00901014"/>
    <w:rsid w:val="009014FA"/>
    <w:rsid w:val="0090175E"/>
    <w:rsid w:val="00901841"/>
    <w:rsid w:val="00901936"/>
    <w:rsid w:val="009019E7"/>
    <w:rsid w:val="00901DDE"/>
    <w:rsid w:val="00901FCD"/>
    <w:rsid w:val="00902059"/>
    <w:rsid w:val="009020FE"/>
    <w:rsid w:val="009022A1"/>
    <w:rsid w:val="009023BA"/>
    <w:rsid w:val="00902633"/>
    <w:rsid w:val="009027B1"/>
    <w:rsid w:val="00902BBB"/>
    <w:rsid w:val="00902CAF"/>
    <w:rsid w:val="00902CF8"/>
    <w:rsid w:val="00902DDD"/>
    <w:rsid w:val="00903018"/>
    <w:rsid w:val="009030F2"/>
    <w:rsid w:val="009031F3"/>
    <w:rsid w:val="009032A0"/>
    <w:rsid w:val="0090378D"/>
    <w:rsid w:val="00903921"/>
    <w:rsid w:val="00903B29"/>
    <w:rsid w:val="009044C4"/>
    <w:rsid w:val="009044C7"/>
    <w:rsid w:val="00904D94"/>
    <w:rsid w:val="00904E75"/>
    <w:rsid w:val="009052AC"/>
    <w:rsid w:val="0090532F"/>
    <w:rsid w:val="009053D3"/>
    <w:rsid w:val="009054AD"/>
    <w:rsid w:val="009055E9"/>
    <w:rsid w:val="009057B5"/>
    <w:rsid w:val="00905A53"/>
    <w:rsid w:val="00905CF2"/>
    <w:rsid w:val="00905EFE"/>
    <w:rsid w:val="00905F74"/>
    <w:rsid w:val="0090649B"/>
    <w:rsid w:val="00906616"/>
    <w:rsid w:val="009067A6"/>
    <w:rsid w:val="0090686A"/>
    <w:rsid w:val="00906DB7"/>
    <w:rsid w:val="00906FCD"/>
    <w:rsid w:val="009079F1"/>
    <w:rsid w:val="00907C0D"/>
    <w:rsid w:val="00907DB0"/>
    <w:rsid w:val="009105B9"/>
    <w:rsid w:val="009107B2"/>
    <w:rsid w:val="00911355"/>
    <w:rsid w:val="0091164B"/>
    <w:rsid w:val="00911A3C"/>
    <w:rsid w:val="00911C30"/>
    <w:rsid w:val="00911F85"/>
    <w:rsid w:val="00912426"/>
    <w:rsid w:val="00912563"/>
    <w:rsid w:val="00912B43"/>
    <w:rsid w:val="00912FC5"/>
    <w:rsid w:val="009130D3"/>
    <w:rsid w:val="0091337B"/>
    <w:rsid w:val="00913520"/>
    <w:rsid w:val="00913773"/>
    <w:rsid w:val="00913A89"/>
    <w:rsid w:val="00913ACF"/>
    <w:rsid w:val="00913D5D"/>
    <w:rsid w:val="00913DD4"/>
    <w:rsid w:val="0091402A"/>
    <w:rsid w:val="00914181"/>
    <w:rsid w:val="009144E8"/>
    <w:rsid w:val="0091452D"/>
    <w:rsid w:val="00914B10"/>
    <w:rsid w:val="00914E91"/>
    <w:rsid w:val="00914F65"/>
    <w:rsid w:val="00915495"/>
    <w:rsid w:val="009157F0"/>
    <w:rsid w:val="00915824"/>
    <w:rsid w:val="00915B2E"/>
    <w:rsid w:val="00915BD7"/>
    <w:rsid w:val="00915D85"/>
    <w:rsid w:val="0091609F"/>
    <w:rsid w:val="00916109"/>
    <w:rsid w:val="00916293"/>
    <w:rsid w:val="00916BA6"/>
    <w:rsid w:val="00916CAF"/>
    <w:rsid w:val="00916E07"/>
    <w:rsid w:val="0091708E"/>
    <w:rsid w:val="009202D6"/>
    <w:rsid w:val="00920ADE"/>
    <w:rsid w:val="00920E05"/>
    <w:rsid w:val="0092107B"/>
    <w:rsid w:val="009216E8"/>
    <w:rsid w:val="00921921"/>
    <w:rsid w:val="00921F39"/>
    <w:rsid w:val="00921FE2"/>
    <w:rsid w:val="00922110"/>
    <w:rsid w:val="009221D5"/>
    <w:rsid w:val="009223BE"/>
    <w:rsid w:val="009228B6"/>
    <w:rsid w:val="00922FC7"/>
    <w:rsid w:val="00923139"/>
    <w:rsid w:val="009232D7"/>
    <w:rsid w:val="00923674"/>
    <w:rsid w:val="00923A64"/>
    <w:rsid w:val="00923CA9"/>
    <w:rsid w:val="0092414F"/>
    <w:rsid w:val="009242F0"/>
    <w:rsid w:val="009244B8"/>
    <w:rsid w:val="00924698"/>
    <w:rsid w:val="009246E0"/>
    <w:rsid w:val="00924959"/>
    <w:rsid w:val="00924EB4"/>
    <w:rsid w:val="00924FDC"/>
    <w:rsid w:val="00924FF3"/>
    <w:rsid w:val="00925584"/>
    <w:rsid w:val="00925611"/>
    <w:rsid w:val="0092590F"/>
    <w:rsid w:val="0092593F"/>
    <w:rsid w:val="00925EF6"/>
    <w:rsid w:val="0092607E"/>
    <w:rsid w:val="009265FC"/>
    <w:rsid w:val="00926A84"/>
    <w:rsid w:val="00926D91"/>
    <w:rsid w:val="00926FCF"/>
    <w:rsid w:val="009271F2"/>
    <w:rsid w:val="00927EFF"/>
    <w:rsid w:val="00927FE4"/>
    <w:rsid w:val="00930102"/>
    <w:rsid w:val="009301E0"/>
    <w:rsid w:val="009302C1"/>
    <w:rsid w:val="0093038F"/>
    <w:rsid w:val="0093051D"/>
    <w:rsid w:val="0093053A"/>
    <w:rsid w:val="00930BEB"/>
    <w:rsid w:val="00930DBF"/>
    <w:rsid w:val="00930F35"/>
    <w:rsid w:val="009312AF"/>
    <w:rsid w:val="00931574"/>
    <w:rsid w:val="009315D4"/>
    <w:rsid w:val="00931837"/>
    <w:rsid w:val="00931D6C"/>
    <w:rsid w:val="0093230E"/>
    <w:rsid w:val="0093234B"/>
    <w:rsid w:val="00932A5E"/>
    <w:rsid w:val="00932A72"/>
    <w:rsid w:val="00932AE4"/>
    <w:rsid w:val="00932BEC"/>
    <w:rsid w:val="009333C6"/>
    <w:rsid w:val="00933567"/>
    <w:rsid w:val="00933851"/>
    <w:rsid w:val="0093387B"/>
    <w:rsid w:val="00933A33"/>
    <w:rsid w:val="00933AD5"/>
    <w:rsid w:val="00933CA2"/>
    <w:rsid w:val="00934462"/>
    <w:rsid w:val="00934C4A"/>
    <w:rsid w:val="009352BA"/>
    <w:rsid w:val="0093544A"/>
    <w:rsid w:val="009356CE"/>
    <w:rsid w:val="00935AEF"/>
    <w:rsid w:val="00935EC7"/>
    <w:rsid w:val="00935F5C"/>
    <w:rsid w:val="00936378"/>
    <w:rsid w:val="009363DA"/>
    <w:rsid w:val="0093655C"/>
    <w:rsid w:val="009367B9"/>
    <w:rsid w:val="009368CA"/>
    <w:rsid w:val="00936A76"/>
    <w:rsid w:val="00936BC6"/>
    <w:rsid w:val="00937B9C"/>
    <w:rsid w:val="009403E5"/>
    <w:rsid w:val="00940C99"/>
    <w:rsid w:val="00940FA1"/>
    <w:rsid w:val="00941644"/>
    <w:rsid w:val="00941812"/>
    <w:rsid w:val="00941C6E"/>
    <w:rsid w:val="00942011"/>
    <w:rsid w:val="0094240E"/>
    <w:rsid w:val="009431B0"/>
    <w:rsid w:val="0094325F"/>
    <w:rsid w:val="00943766"/>
    <w:rsid w:val="0094389B"/>
    <w:rsid w:val="00943C3A"/>
    <w:rsid w:val="00943D45"/>
    <w:rsid w:val="0094407A"/>
    <w:rsid w:val="00944405"/>
    <w:rsid w:val="0094466D"/>
    <w:rsid w:val="00944C4A"/>
    <w:rsid w:val="00944EBC"/>
    <w:rsid w:val="0094502B"/>
    <w:rsid w:val="0094506D"/>
    <w:rsid w:val="009459AD"/>
    <w:rsid w:val="00945C39"/>
    <w:rsid w:val="00945C47"/>
    <w:rsid w:val="00945FCA"/>
    <w:rsid w:val="009462B4"/>
    <w:rsid w:val="009463C0"/>
    <w:rsid w:val="00946593"/>
    <w:rsid w:val="00946971"/>
    <w:rsid w:val="00946E13"/>
    <w:rsid w:val="00946FFE"/>
    <w:rsid w:val="0094752E"/>
    <w:rsid w:val="00947794"/>
    <w:rsid w:val="00947A4F"/>
    <w:rsid w:val="00947AB0"/>
    <w:rsid w:val="00947B29"/>
    <w:rsid w:val="00950323"/>
    <w:rsid w:val="00950484"/>
    <w:rsid w:val="00950576"/>
    <w:rsid w:val="00950F35"/>
    <w:rsid w:val="00951093"/>
    <w:rsid w:val="009511B1"/>
    <w:rsid w:val="009511FF"/>
    <w:rsid w:val="00951C82"/>
    <w:rsid w:val="0095249C"/>
    <w:rsid w:val="00952513"/>
    <w:rsid w:val="0095256D"/>
    <w:rsid w:val="00952915"/>
    <w:rsid w:val="009532C9"/>
    <w:rsid w:val="0095357F"/>
    <w:rsid w:val="00953619"/>
    <w:rsid w:val="00953A92"/>
    <w:rsid w:val="00953ED3"/>
    <w:rsid w:val="009540D3"/>
    <w:rsid w:val="009542CD"/>
    <w:rsid w:val="0095432E"/>
    <w:rsid w:val="0095435E"/>
    <w:rsid w:val="009548AB"/>
    <w:rsid w:val="00954CCD"/>
    <w:rsid w:val="00954D2C"/>
    <w:rsid w:val="00954DCD"/>
    <w:rsid w:val="00954F73"/>
    <w:rsid w:val="0095501E"/>
    <w:rsid w:val="009554A9"/>
    <w:rsid w:val="009555A8"/>
    <w:rsid w:val="00955742"/>
    <w:rsid w:val="009558A5"/>
    <w:rsid w:val="00956023"/>
    <w:rsid w:val="00956063"/>
    <w:rsid w:val="00956365"/>
    <w:rsid w:val="0095659F"/>
    <w:rsid w:val="009565E3"/>
    <w:rsid w:val="00956616"/>
    <w:rsid w:val="009567AB"/>
    <w:rsid w:val="00956967"/>
    <w:rsid w:val="00956C91"/>
    <w:rsid w:val="00956D2D"/>
    <w:rsid w:val="0095769F"/>
    <w:rsid w:val="009578AD"/>
    <w:rsid w:val="00957A2A"/>
    <w:rsid w:val="0096103B"/>
    <w:rsid w:val="00961129"/>
    <w:rsid w:val="00961353"/>
    <w:rsid w:val="00961363"/>
    <w:rsid w:val="009613BD"/>
    <w:rsid w:val="009613F2"/>
    <w:rsid w:val="0096157F"/>
    <w:rsid w:val="009615B8"/>
    <w:rsid w:val="00961623"/>
    <w:rsid w:val="00961824"/>
    <w:rsid w:val="00961DC6"/>
    <w:rsid w:val="00962E3C"/>
    <w:rsid w:val="009632CC"/>
    <w:rsid w:val="009635EA"/>
    <w:rsid w:val="009637F9"/>
    <w:rsid w:val="00963DAA"/>
    <w:rsid w:val="00963DB7"/>
    <w:rsid w:val="009641FD"/>
    <w:rsid w:val="009643BA"/>
    <w:rsid w:val="00964808"/>
    <w:rsid w:val="00964CBE"/>
    <w:rsid w:val="00965933"/>
    <w:rsid w:val="00965E93"/>
    <w:rsid w:val="00965F63"/>
    <w:rsid w:val="00965FF1"/>
    <w:rsid w:val="00966224"/>
    <w:rsid w:val="009663CB"/>
    <w:rsid w:val="00966414"/>
    <w:rsid w:val="009666AA"/>
    <w:rsid w:val="0096680E"/>
    <w:rsid w:val="00966C50"/>
    <w:rsid w:val="0096737D"/>
    <w:rsid w:val="009673FC"/>
    <w:rsid w:val="00967715"/>
    <w:rsid w:val="00967E3B"/>
    <w:rsid w:val="00967FB6"/>
    <w:rsid w:val="00970018"/>
    <w:rsid w:val="009700A0"/>
    <w:rsid w:val="00970671"/>
    <w:rsid w:val="00970673"/>
    <w:rsid w:val="0097068B"/>
    <w:rsid w:val="00970F87"/>
    <w:rsid w:val="009714B8"/>
    <w:rsid w:val="009719BE"/>
    <w:rsid w:val="00971A33"/>
    <w:rsid w:val="00971A5A"/>
    <w:rsid w:val="00971CFB"/>
    <w:rsid w:val="00972319"/>
    <w:rsid w:val="009726DA"/>
    <w:rsid w:val="00972788"/>
    <w:rsid w:val="00972842"/>
    <w:rsid w:val="00972D3D"/>
    <w:rsid w:val="00972E61"/>
    <w:rsid w:val="00973491"/>
    <w:rsid w:val="009735B7"/>
    <w:rsid w:val="009736FB"/>
    <w:rsid w:val="0097398E"/>
    <w:rsid w:val="00973A94"/>
    <w:rsid w:val="00973E09"/>
    <w:rsid w:val="00974162"/>
    <w:rsid w:val="0097538E"/>
    <w:rsid w:val="009754C7"/>
    <w:rsid w:val="00975569"/>
    <w:rsid w:val="0097559B"/>
    <w:rsid w:val="0097605E"/>
    <w:rsid w:val="00976427"/>
    <w:rsid w:val="009766D7"/>
    <w:rsid w:val="009767BF"/>
    <w:rsid w:val="0097695E"/>
    <w:rsid w:val="00976A42"/>
    <w:rsid w:val="00976B05"/>
    <w:rsid w:val="00976ED1"/>
    <w:rsid w:val="00976EF7"/>
    <w:rsid w:val="00977058"/>
    <w:rsid w:val="009770C3"/>
    <w:rsid w:val="009771C6"/>
    <w:rsid w:val="0097732C"/>
    <w:rsid w:val="009773F0"/>
    <w:rsid w:val="0097755E"/>
    <w:rsid w:val="0097782D"/>
    <w:rsid w:val="009778FA"/>
    <w:rsid w:val="0097794B"/>
    <w:rsid w:val="00977A53"/>
    <w:rsid w:val="00977CB6"/>
    <w:rsid w:val="00977DF8"/>
    <w:rsid w:val="00980122"/>
    <w:rsid w:val="0098027E"/>
    <w:rsid w:val="009802BF"/>
    <w:rsid w:val="009803D1"/>
    <w:rsid w:val="0098044D"/>
    <w:rsid w:val="00980575"/>
    <w:rsid w:val="00981156"/>
    <w:rsid w:val="00981517"/>
    <w:rsid w:val="00981882"/>
    <w:rsid w:val="00981CA1"/>
    <w:rsid w:val="00981DBC"/>
    <w:rsid w:val="00982240"/>
    <w:rsid w:val="009829EE"/>
    <w:rsid w:val="00982A21"/>
    <w:rsid w:val="00982C93"/>
    <w:rsid w:val="00982D64"/>
    <w:rsid w:val="009831BC"/>
    <w:rsid w:val="00983B0D"/>
    <w:rsid w:val="00983C8E"/>
    <w:rsid w:val="00983E12"/>
    <w:rsid w:val="0098414C"/>
    <w:rsid w:val="00984430"/>
    <w:rsid w:val="009844FB"/>
    <w:rsid w:val="00984656"/>
    <w:rsid w:val="009847DA"/>
    <w:rsid w:val="009849DE"/>
    <w:rsid w:val="00984F2A"/>
    <w:rsid w:val="0098522C"/>
    <w:rsid w:val="0098560F"/>
    <w:rsid w:val="0098563A"/>
    <w:rsid w:val="00985D63"/>
    <w:rsid w:val="009861B9"/>
    <w:rsid w:val="0098668D"/>
    <w:rsid w:val="00986956"/>
    <w:rsid w:val="00986AF5"/>
    <w:rsid w:val="0098705E"/>
    <w:rsid w:val="009870A3"/>
    <w:rsid w:val="00987443"/>
    <w:rsid w:val="00987544"/>
    <w:rsid w:val="00987BD2"/>
    <w:rsid w:val="00987DB3"/>
    <w:rsid w:val="0099083A"/>
    <w:rsid w:val="00990CBB"/>
    <w:rsid w:val="00990E04"/>
    <w:rsid w:val="00990FA1"/>
    <w:rsid w:val="00991BE6"/>
    <w:rsid w:val="009926DD"/>
    <w:rsid w:val="009926FA"/>
    <w:rsid w:val="009928FA"/>
    <w:rsid w:val="00992A44"/>
    <w:rsid w:val="00993214"/>
    <w:rsid w:val="009932B7"/>
    <w:rsid w:val="009938F3"/>
    <w:rsid w:val="00994004"/>
    <w:rsid w:val="009943B9"/>
    <w:rsid w:val="009947EA"/>
    <w:rsid w:val="00994BD4"/>
    <w:rsid w:val="0099518D"/>
    <w:rsid w:val="0099549E"/>
    <w:rsid w:val="00995526"/>
    <w:rsid w:val="00995E19"/>
    <w:rsid w:val="00995E90"/>
    <w:rsid w:val="00995FFC"/>
    <w:rsid w:val="00996458"/>
    <w:rsid w:val="00996618"/>
    <w:rsid w:val="00996937"/>
    <w:rsid w:val="00997057"/>
    <w:rsid w:val="00997242"/>
    <w:rsid w:val="00997283"/>
    <w:rsid w:val="009972E7"/>
    <w:rsid w:val="009974AE"/>
    <w:rsid w:val="0099762D"/>
    <w:rsid w:val="00997C6D"/>
    <w:rsid w:val="00997E3A"/>
    <w:rsid w:val="009A0461"/>
    <w:rsid w:val="009A0782"/>
    <w:rsid w:val="009A0871"/>
    <w:rsid w:val="009A1270"/>
    <w:rsid w:val="009A12AA"/>
    <w:rsid w:val="009A13AF"/>
    <w:rsid w:val="009A199C"/>
    <w:rsid w:val="009A1A04"/>
    <w:rsid w:val="009A1AF8"/>
    <w:rsid w:val="009A20B3"/>
    <w:rsid w:val="009A215E"/>
    <w:rsid w:val="009A224A"/>
    <w:rsid w:val="009A23B9"/>
    <w:rsid w:val="009A3105"/>
    <w:rsid w:val="009A39D7"/>
    <w:rsid w:val="009A3B56"/>
    <w:rsid w:val="009A3E1B"/>
    <w:rsid w:val="009A4332"/>
    <w:rsid w:val="009A465A"/>
    <w:rsid w:val="009A4A13"/>
    <w:rsid w:val="009A4B97"/>
    <w:rsid w:val="009A4DD4"/>
    <w:rsid w:val="009A4DF1"/>
    <w:rsid w:val="009A5323"/>
    <w:rsid w:val="009A5752"/>
    <w:rsid w:val="009A5812"/>
    <w:rsid w:val="009A5D26"/>
    <w:rsid w:val="009A6091"/>
    <w:rsid w:val="009A6A4A"/>
    <w:rsid w:val="009A6C2E"/>
    <w:rsid w:val="009A7327"/>
    <w:rsid w:val="009A74C8"/>
    <w:rsid w:val="009A7EFF"/>
    <w:rsid w:val="009A7FCA"/>
    <w:rsid w:val="009B0224"/>
    <w:rsid w:val="009B0761"/>
    <w:rsid w:val="009B0A7D"/>
    <w:rsid w:val="009B0FF8"/>
    <w:rsid w:val="009B1107"/>
    <w:rsid w:val="009B127B"/>
    <w:rsid w:val="009B1790"/>
    <w:rsid w:val="009B25EA"/>
    <w:rsid w:val="009B26E1"/>
    <w:rsid w:val="009B282E"/>
    <w:rsid w:val="009B2A73"/>
    <w:rsid w:val="009B2B4D"/>
    <w:rsid w:val="009B2CA2"/>
    <w:rsid w:val="009B309E"/>
    <w:rsid w:val="009B366B"/>
    <w:rsid w:val="009B36D7"/>
    <w:rsid w:val="009B3B0F"/>
    <w:rsid w:val="009B3B31"/>
    <w:rsid w:val="009B3E33"/>
    <w:rsid w:val="009B402A"/>
    <w:rsid w:val="009B4079"/>
    <w:rsid w:val="009B409A"/>
    <w:rsid w:val="009B43C6"/>
    <w:rsid w:val="009B43D4"/>
    <w:rsid w:val="009B43E2"/>
    <w:rsid w:val="009B454D"/>
    <w:rsid w:val="009B49F7"/>
    <w:rsid w:val="009B4A1C"/>
    <w:rsid w:val="009B4AA4"/>
    <w:rsid w:val="009B4C5A"/>
    <w:rsid w:val="009B4F6B"/>
    <w:rsid w:val="009B53ED"/>
    <w:rsid w:val="009B557F"/>
    <w:rsid w:val="009B55D8"/>
    <w:rsid w:val="009B55DD"/>
    <w:rsid w:val="009B5843"/>
    <w:rsid w:val="009B5897"/>
    <w:rsid w:val="009B5AC6"/>
    <w:rsid w:val="009B5D7C"/>
    <w:rsid w:val="009B67F4"/>
    <w:rsid w:val="009B68BD"/>
    <w:rsid w:val="009B6BA5"/>
    <w:rsid w:val="009B6E7A"/>
    <w:rsid w:val="009B71A7"/>
    <w:rsid w:val="009B7351"/>
    <w:rsid w:val="009B74A3"/>
    <w:rsid w:val="009B74DD"/>
    <w:rsid w:val="009B76AA"/>
    <w:rsid w:val="009B7A1E"/>
    <w:rsid w:val="009B7C6D"/>
    <w:rsid w:val="009B7FD0"/>
    <w:rsid w:val="009C01CF"/>
    <w:rsid w:val="009C0217"/>
    <w:rsid w:val="009C064D"/>
    <w:rsid w:val="009C0690"/>
    <w:rsid w:val="009C0A48"/>
    <w:rsid w:val="009C0BC6"/>
    <w:rsid w:val="009C0C03"/>
    <w:rsid w:val="009C0F3D"/>
    <w:rsid w:val="009C1333"/>
    <w:rsid w:val="009C196A"/>
    <w:rsid w:val="009C2457"/>
    <w:rsid w:val="009C27A5"/>
    <w:rsid w:val="009C2ADA"/>
    <w:rsid w:val="009C2AE4"/>
    <w:rsid w:val="009C2D9A"/>
    <w:rsid w:val="009C370A"/>
    <w:rsid w:val="009C3843"/>
    <w:rsid w:val="009C3C90"/>
    <w:rsid w:val="009C49E3"/>
    <w:rsid w:val="009C4A25"/>
    <w:rsid w:val="009C4C1D"/>
    <w:rsid w:val="009C4DA2"/>
    <w:rsid w:val="009C4DFB"/>
    <w:rsid w:val="009C590D"/>
    <w:rsid w:val="009C5A27"/>
    <w:rsid w:val="009C5AA3"/>
    <w:rsid w:val="009C5DCF"/>
    <w:rsid w:val="009C5F36"/>
    <w:rsid w:val="009C62EB"/>
    <w:rsid w:val="009C631E"/>
    <w:rsid w:val="009C682F"/>
    <w:rsid w:val="009C692C"/>
    <w:rsid w:val="009C7011"/>
    <w:rsid w:val="009C713E"/>
    <w:rsid w:val="009C72AC"/>
    <w:rsid w:val="009C7918"/>
    <w:rsid w:val="009C7A2B"/>
    <w:rsid w:val="009C7E9A"/>
    <w:rsid w:val="009C7F40"/>
    <w:rsid w:val="009D05E4"/>
    <w:rsid w:val="009D090F"/>
    <w:rsid w:val="009D0C88"/>
    <w:rsid w:val="009D1CD4"/>
    <w:rsid w:val="009D21B4"/>
    <w:rsid w:val="009D281B"/>
    <w:rsid w:val="009D2B32"/>
    <w:rsid w:val="009D2E0A"/>
    <w:rsid w:val="009D323C"/>
    <w:rsid w:val="009D379F"/>
    <w:rsid w:val="009D384E"/>
    <w:rsid w:val="009D3854"/>
    <w:rsid w:val="009D3872"/>
    <w:rsid w:val="009D3886"/>
    <w:rsid w:val="009D39BA"/>
    <w:rsid w:val="009D3C37"/>
    <w:rsid w:val="009D4243"/>
    <w:rsid w:val="009D44C2"/>
    <w:rsid w:val="009D48AD"/>
    <w:rsid w:val="009D497A"/>
    <w:rsid w:val="009D4A65"/>
    <w:rsid w:val="009D4C5C"/>
    <w:rsid w:val="009D4EB0"/>
    <w:rsid w:val="009D652C"/>
    <w:rsid w:val="009D6A00"/>
    <w:rsid w:val="009D6B5E"/>
    <w:rsid w:val="009D6C15"/>
    <w:rsid w:val="009D6C1C"/>
    <w:rsid w:val="009D6FBA"/>
    <w:rsid w:val="009D72F7"/>
    <w:rsid w:val="009D7662"/>
    <w:rsid w:val="009D7746"/>
    <w:rsid w:val="009D782A"/>
    <w:rsid w:val="009D79C0"/>
    <w:rsid w:val="009E0252"/>
    <w:rsid w:val="009E02D2"/>
    <w:rsid w:val="009E0418"/>
    <w:rsid w:val="009E0447"/>
    <w:rsid w:val="009E053C"/>
    <w:rsid w:val="009E08C0"/>
    <w:rsid w:val="009E08E3"/>
    <w:rsid w:val="009E0CA9"/>
    <w:rsid w:val="009E1235"/>
    <w:rsid w:val="009E161C"/>
    <w:rsid w:val="009E19D6"/>
    <w:rsid w:val="009E21F4"/>
    <w:rsid w:val="009E24AD"/>
    <w:rsid w:val="009E2518"/>
    <w:rsid w:val="009E26F5"/>
    <w:rsid w:val="009E2FA5"/>
    <w:rsid w:val="009E31BC"/>
    <w:rsid w:val="009E3AC9"/>
    <w:rsid w:val="009E3EE3"/>
    <w:rsid w:val="009E4135"/>
    <w:rsid w:val="009E455A"/>
    <w:rsid w:val="009E45E5"/>
    <w:rsid w:val="009E4600"/>
    <w:rsid w:val="009E4775"/>
    <w:rsid w:val="009E4BB8"/>
    <w:rsid w:val="009E4CD5"/>
    <w:rsid w:val="009E5035"/>
    <w:rsid w:val="009E5172"/>
    <w:rsid w:val="009E565D"/>
    <w:rsid w:val="009E5C49"/>
    <w:rsid w:val="009E5D88"/>
    <w:rsid w:val="009E63FD"/>
    <w:rsid w:val="009E6F09"/>
    <w:rsid w:val="009E6F45"/>
    <w:rsid w:val="009E71B9"/>
    <w:rsid w:val="009E7584"/>
    <w:rsid w:val="009E76CF"/>
    <w:rsid w:val="009E7837"/>
    <w:rsid w:val="009E7E34"/>
    <w:rsid w:val="009F025E"/>
    <w:rsid w:val="009F0717"/>
    <w:rsid w:val="009F0891"/>
    <w:rsid w:val="009F0A02"/>
    <w:rsid w:val="009F0A17"/>
    <w:rsid w:val="009F0A70"/>
    <w:rsid w:val="009F0C7C"/>
    <w:rsid w:val="009F0CFD"/>
    <w:rsid w:val="009F0D4B"/>
    <w:rsid w:val="009F1268"/>
    <w:rsid w:val="009F143B"/>
    <w:rsid w:val="009F158D"/>
    <w:rsid w:val="009F1835"/>
    <w:rsid w:val="009F18DF"/>
    <w:rsid w:val="009F1D5C"/>
    <w:rsid w:val="009F1E5B"/>
    <w:rsid w:val="009F224F"/>
    <w:rsid w:val="009F317E"/>
    <w:rsid w:val="009F31F2"/>
    <w:rsid w:val="009F35CF"/>
    <w:rsid w:val="009F36DB"/>
    <w:rsid w:val="009F3A0E"/>
    <w:rsid w:val="009F4064"/>
    <w:rsid w:val="009F40E9"/>
    <w:rsid w:val="009F4238"/>
    <w:rsid w:val="009F4281"/>
    <w:rsid w:val="009F430C"/>
    <w:rsid w:val="009F4468"/>
    <w:rsid w:val="009F4753"/>
    <w:rsid w:val="009F4C30"/>
    <w:rsid w:val="009F4E54"/>
    <w:rsid w:val="009F4FCB"/>
    <w:rsid w:val="009F5007"/>
    <w:rsid w:val="009F5049"/>
    <w:rsid w:val="009F523A"/>
    <w:rsid w:val="009F593F"/>
    <w:rsid w:val="009F599C"/>
    <w:rsid w:val="009F5BFA"/>
    <w:rsid w:val="009F5C27"/>
    <w:rsid w:val="009F6583"/>
    <w:rsid w:val="009F6628"/>
    <w:rsid w:val="009F6894"/>
    <w:rsid w:val="009F6F1E"/>
    <w:rsid w:val="009F7726"/>
    <w:rsid w:val="009F7E7F"/>
    <w:rsid w:val="00A000AD"/>
    <w:rsid w:val="00A00393"/>
    <w:rsid w:val="00A00952"/>
    <w:rsid w:val="00A011EA"/>
    <w:rsid w:val="00A015A7"/>
    <w:rsid w:val="00A01822"/>
    <w:rsid w:val="00A0185C"/>
    <w:rsid w:val="00A01B90"/>
    <w:rsid w:val="00A02655"/>
    <w:rsid w:val="00A02C15"/>
    <w:rsid w:val="00A03644"/>
    <w:rsid w:val="00A03C89"/>
    <w:rsid w:val="00A03D68"/>
    <w:rsid w:val="00A03FBA"/>
    <w:rsid w:val="00A0419D"/>
    <w:rsid w:val="00A04A5F"/>
    <w:rsid w:val="00A04BAA"/>
    <w:rsid w:val="00A04C6C"/>
    <w:rsid w:val="00A04D36"/>
    <w:rsid w:val="00A04F32"/>
    <w:rsid w:val="00A05161"/>
    <w:rsid w:val="00A052C0"/>
    <w:rsid w:val="00A05BBC"/>
    <w:rsid w:val="00A05D21"/>
    <w:rsid w:val="00A05E6D"/>
    <w:rsid w:val="00A0609E"/>
    <w:rsid w:val="00A06241"/>
    <w:rsid w:val="00A064DE"/>
    <w:rsid w:val="00A068E6"/>
    <w:rsid w:val="00A069E2"/>
    <w:rsid w:val="00A06B6E"/>
    <w:rsid w:val="00A06E55"/>
    <w:rsid w:val="00A06EDC"/>
    <w:rsid w:val="00A0703B"/>
    <w:rsid w:val="00A07043"/>
    <w:rsid w:val="00A07085"/>
    <w:rsid w:val="00A07149"/>
    <w:rsid w:val="00A07204"/>
    <w:rsid w:val="00A073D7"/>
    <w:rsid w:val="00A07479"/>
    <w:rsid w:val="00A0762A"/>
    <w:rsid w:val="00A1041B"/>
    <w:rsid w:val="00A10F29"/>
    <w:rsid w:val="00A10FFE"/>
    <w:rsid w:val="00A112DE"/>
    <w:rsid w:val="00A115FF"/>
    <w:rsid w:val="00A11813"/>
    <w:rsid w:val="00A118BB"/>
    <w:rsid w:val="00A118EB"/>
    <w:rsid w:val="00A1195E"/>
    <w:rsid w:val="00A11962"/>
    <w:rsid w:val="00A119AD"/>
    <w:rsid w:val="00A119FA"/>
    <w:rsid w:val="00A11C5C"/>
    <w:rsid w:val="00A11E07"/>
    <w:rsid w:val="00A11FA6"/>
    <w:rsid w:val="00A1224C"/>
    <w:rsid w:val="00A1226F"/>
    <w:rsid w:val="00A12275"/>
    <w:rsid w:val="00A1246A"/>
    <w:rsid w:val="00A13191"/>
    <w:rsid w:val="00A131EE"/>
    <w:rsid w:val="00A13499"/>
    <w:rsid w:val="00A13C7B"/>
    <w:rsid w:val="00A13D02"/>
    <w:rsid w:val="00A13D0D"/>
    <w:rsid w:val="00A13D97"/>
    <w:rsid w:val="00A13E39"/>
    <w:rsid w:val="00A13EB1"/>
    <w:rsid w:val="00A13F4D"/>
    <w:rsid w:val="00A14303"/>
    <w:rsid w:val="00A1438C"/>
    <w:rsid w:val="00A1466C"/>
    <w:rsid w:val="00A1506B"/>
    <w:rsid w:val="00A15233"/>
    <w:rsid w:val="00A15B9B"/>
    <w:rsid w:val="00A16490"/>
    <w:rsid w:val="00A164A6"/>
    <w:rsid w:val="00A16568"/>
    <w:rsid w:val="00A16A25"/>
    <w:rsid w:val="00A16B1A"/>
    <w:rsid w:val="00A16B48"/>
    <w:rsid w:val="00A16F3D"/>
    <w:rsid w:val="00A17453"/>
    <w:rsid w:val="00A1755B"/>
    <w:rsid w:val="00A1795E"/>
    <w:rsid w:val="00A17C48"/>
    <w:rsid w:val="00A20468"/>
    <w:rsid w:val="00A20612"/>
    <w:rsid w:val="00A2069F"/>
    <w:rsid w:val="00A2084F"/>
    <w:rsid w:val="00A208AD"/>
    <w:rsid w:val="00A209BB"/>
    <w:rsid w:val="00A20AF8"/>
    <w:rsid w:val="00A20B6C"/>
    <w:rsid w:val="00A21342"/>
    <w:rsid w:val="00A21577"/>
    <w:rsid w:val="00A21953"/>
    <w:rsid w:val="00A21BEC"/>
    <w:rsid w:val="00A221B3"/>
    <w:rsid w:val="00A229AC"/>
    <w:rsid w:val="00A22CC8"/>
    <w:rsid w:val="00A231F7"/>
    <w:rsid w:val="00A233A3"/>
    <w:rsid w:val="00A23948"/>
    <w:rsid w:val="00A24024"/>
    <w:rsid w:val="00A240FA"/>
    <w:rsid w:val="00A24258"/>
    <w:rsid w:val="00A24A37"/>
    <w:rsid w:val="00A24A3C"/>
    <w:rsid w:val="00A24DCD"/>
    <w:rsid w:val="00A25431"/>
    <w:rsid w:val="00A25938"/>
    <w:rsid w:val="00A26261"/>
    <w:rsid w:val="00A265D8"/>
    <w:rsid w:val="00A2675B"/>
    <w:rsid w:val="00A267E4"/>
    <w:rsid w:val="00A2689D"/>
    <w:rsid w:val="00A26D1A"/>
    <w:rsid w:val="00A26E81"/>
    <w:rsid w:val="00A26EB3"/>
    <w:rsid w:val="00A2707E"/>
    <w:rsid w:val="00A270F8"/>
    <w:rsid w:val="00A271CD"/>
    <w:rsid w:val="00A2736F"/>
    <w:rsid w:val="00A273BF"/>
    <w:rsid w:val="00A27687"/>
    <w:rsid w:val="00A27813"/>
    <w:rsid w:val="00A27B93"/>
    <w:rsid w:val="00A27D9A"/>
    <w:rsid w:val="00A3029E"/>
    <w:rsid w:val="00A307D0"/>
    <w:rsid w:val="00A30D1E"/>
    <w:rsid w:val="00A30FCF"/>
    <w:rsid w:val="00A314CD"/>
    <w:rsid w:val="00A3164E"/>
    <w:rsid w:val="00A318DD"/>
    <w:rsid w:val="00A31D36"/>
    <w:rsid w:val="00A31D88"/>
    <w:rsid w:val="00A32114"/>
    <w:rsid w:val="00A3225B"/>
    <w:rsid w:val="00A32331"/>
    <w:rsid w:val="00A3257D"/>
    <w:rsid w:val="00A326ED"/>
    <w:rsid w:val="00A32C56"/>
    <w:rsid w:val="00A33452"/>
    <w:rsid w:val="00A3358C"/>
    <w:rsid w:val="00A337CA"/>
    <w:rsid w:val="00A3484A"/>
    <w:rsid w:val="00A3489A"/>
    <w:rsid w:val="00A348CA"/>
    <w:rsid w:val="00A34B75"/>
    <w:rsid w:val="00A3504A"/>
    <w:rsid w:val="00A350A7"/>
    <w:rsid w:val="00A35A2F"/>
    <w:rsid w:val="00A35C45"/>
    <w:rsid w:val="00A35D52"/>
    <w:rsid w:val="00A35DF2"/>
    <w:rsid w:val="00A3618E"/>
    <w:rsid w:val="00A36437"/>
    <w:rsid w:val="00A365AA"/>
    <w:rsid w:val="00A36633"/>
    <w:rsid w:val="00A36AFA"/>
    <w:rsid w:val="00A36C27"/>
    <w:rsid w:val="00A36C7E"/>
    <w:rsid w:val="00A36F94"/>
    <w:rsid w:val="00A37DBA"/>
    <w:rsid w:val="00A37E5F"/>
    <w:rsid w:val="00A37F69"/>
    <w:rsid w:val="00A40099"/>
    <w:rsid w:val="00A40BF6"/>
    <w:rsid w:val="00A40C18"/>
    <w:rsid w:val="00A40C85"/>
    <w:rsid w:val="00A41199"/>
    <w:rsid w:val="00A4156C"/>
    <w:rsid w:val="00A41584"/>
    <w:rsid w:val="00A41D5C"/>
    <w:rsid w:val="00A41F4E"/>
    <w:rsid w:val="00A423CA"/>
    <w:rsid w:val="00A424E1"/>
    <w:rsid w:val="00A425B4"/>
    <w:rsid w:val="00A42D77"/>
    <w:rsid w:val="00A43372"/>
    <w:rsid w:val="00A434C2"/>
    <w:rsid w:val="00A435BF"/>
    <w:rsid w:val="00A441A6"/>
    <w:rsid w:val="00A44616"/>
    <w:rsid w:val="00A4493E"/>
    <w:rsid w:val="00A44FF4"/>
    <w:rsid w:val="00A450DF"/>
    <w:rsid w:val="00A45405"/>
    <w:rsid w:val="00A46095"/>
    <w:rsid w:val="00A46190"/>
    <w:rsid w:val="00A46241"/>
    <w:rsid w:val="00A46799"/>
    <w:rsid w:val="00A46A36"/>
    <w:rsid w:val="00A46B28"/>
    <w:rsid w:val="00A46F0D"/>
    <w:rsid w:val="00A4700A"/>
    <w:rsid w:val="00A47570"/>
    <w:rsid w:val="00A47717"/>
    <w:rsid w:val="00A477CE"/>
    <w:rsid w:val="00A477D1"/>
    <w:rsid w:val="00A47B48"/>
    <w:rsid w:val="00A47FC6"/>
    <w:rsid w:val="00A50378"/>
    <w:rsid w:val="00A50C59"/>
    <w:rsid w:val="00A50C6E"/>
    <w:rsid w:val="00A515ED"/>
    <w:rsid w:val="00A51784"/>
    <w:rsid w:val="00A51A5D"/>
    <w:rsid w:val="00A51CED"/>
    <w:rsid w:val="00A51E30"/>
    <w:rsid w:val="00A5220D"/>
    <w:rsid w:val="00A52342"/>
    <w:rsid w:val="00A5245C"/>
    <w:rsid w:val="00A5292D"/>
    <w:rsid w:val="00A52BAD"/>
    <w:rsid w:val="00A52D2B"/>
    <w:rsid w:val="00A53027"/>
    <w:rsid w:val="00A5316E"/>
    <w:rsid w:val="00A538CA"/>
    <w:rsid w:val="00A53A79"/>
    <w:rsid w:val="00A5405E"/>
    <w:rsid w:val="00A5440C"/>
    <w:rsid w:val="00A5449F"/>
    <w:rsid w:val="00A546F2"/>
    <w:rsid w:val="00A54A8F"/>
    <w:rsid w:val="00A54AD9"/>
    <w:rsid w:val="00A54C82"/>
    <w:rsid w:val="00A5521C"/>
    <w:rsid w:val="00A5532D"/>
    <w:rsid w:val="00A55A23"/>
    <w:rsid w:val="00A55D8E"/>
    <w:rsid w:val="00A55E89"/>
    <w:rsid w:val="00A56235"/>
    <w:rsid w:val="00A5638A"/>
    <w:rsid w:val="00A56638"/>
    <w:rsid w:val="00A56641"/>
    <w:rsid w:val="00A56669"/>
    <w:rsid w:val="00A568D3"/>
    <w:rsid w:val="00A56BCD"/>
    <w:rsid w:val="00A56C44"/>
    <w:rsid w:val="00A570D1"/>
    <w:rsid w:val="00A571FD"/>
    <w:rsid w:val="00A57637"/>
    <w:rsid w:val="00A5793B"/>
    <w:rsid w:val="00A57B3A"/>
    <w:rsid w:val="00A57BB2"/>
    <w:rsid w:val="00A57DB3"/>
    <w:rsid w:val="00A60A7F"/>
    <w:rsid w:val="00A614CA"/>
    <w:rsid w:val="00A614E9"/>
    <w:rsid w:val="00A61690"/>
    <w:rsid w:val="00A617D0"/>
    <w:rsid w:val="00A61B6D"/>
    <w:rsid w:val="00A62021"/>
    <w:rsid w:val="00A6221E"/>
    <w:rsid w:val="00A623AA"/>
    <w:rsid w:val="00A62E9E"/>
    <w:rsid w:val="00A63668"/>
    <w:rsid w:val="00A63721"/>
    <w:rsid w:val="00A637BD"/>
    <w:rsid w:val="00A63963"/>
    <w:rsid w:val="00A63AC7"/>
    <w:rsid w:val="00A63B9A"/>
    <w:rsid w:val="00A63E2C"/>
    <w:rsid w:val="00A63ECD"/>
    <w:rsid w:val="00A64778"/>
    <w:rsid w:val="00A648B8"/>
    <w:rsid w:val="00A64942"/>
    <w:rsid w:val="00A64AE5"/>
    <w:rsid w:val="00A64CD2"/>
    <w:rsid w:val="00A650B9"/>
    <w:rsid w:val="00A651BD"/>
    <w:rsid w:val="00A65376"/>
    <w:rsid w:val="00A6561E"/>
    <w:rsid w:val="00A65813"/>
    <w:rsid w:val="00A65D4A"/>
    <w:rsid w:val="00A660B2"/>
    <w:rsid w:val="00A665A3"/>
    <w:rsid w:val="00A66AAD"/>
    <w:rsid w:val="00A66B45"/>
    <w:rsid w:val="00A670B7"/>
    <w:rsid w:val="00A671BD"/>
    <w:rsid w:val="00A67AC4"/>
    <w:rsid w:val="00A67AE7"/>
    <w:rsid w:val="00A67E47"/>
    <w:rsid w:val="00A7086E"/>
    <w:rsid w:val="00A70990"/>
    <w:rsid w:val="00A70F30"/>
    <w:rsid w:val="00A70F48"/>
    <w:rsid w:val="00A71855"/>
    <w:rsid w:val="00A71957"/>
    <w:rsid w:val="00A71A4D"/>
    <w:rsid w:val="00A71AE1"/>
    <w:rsid w:val="00A71B1B"/>
    <w:rsid w:val="00A71C2E"/>
    <w:rsid w:val="00A71C92"/>
    <w:rsid w:val="00A720D9"/>
    <w:rsid w:val="00A723A2"/>
    <w:rsid w:val="00A72E5D"/>
    <w:rsid w:val="00A73632"/>
    <w:rsid w:val="00A73A0B"/>
    <w:rsid w:val="00A73BE0"/>
    <w:rsid w:val="00A73F9D"/>
    <w:rsid w:val="00A743DF"/>
    <w:rsid w:val="00A74697"/>
    <w:rsid w:val="00A74949"/>
    <w:rsid w:val="00A74B8F"/>
    <w:rsid w:val="00A74EED"/>
    <w:rsid w:val="00A751CD"/>
    <w:rsid w:val="00A752D3"/>
    <w:rsid w:val="00A753C1"/>
    <w:rsid w:val="00A75AAD"/>
    <w:rsid w:val="00A75B56"/>
    <w:rsid w:val="00A75D14"/>
    <w:rsid w:val="00A75E1B"/>
    <w:rsid w:val="00A760F0"/>
    <w:rsid w:val="00A766D9"/>
    <w:rsid w:val="00A76A44"/>
    <w:rsid w:val="00A76A92"/>
    <w:rsid w:val="00A76F38"/>
    <w:rsid w:val="00A774C6"/>
    <w:rsid w:val="00A77DA9"/>
    <w:rsid w:val="00A8001A"/>
    <w:rsid w:val="00A80CE8"/>
    <w:rsid w:val="00A80FF9"/>
    <w:rsid w:val="00A8184D"/>
    <w:rsid w:val="00A818E7"/>
    <w:rsid w:val="00A81BB3"/>
    <w:rsid w:val="00A81DBB"/>
    <w:rsid w:val="00A81E70"/>
    <w:rsid w:val="00A820A5"/>
    <w:rsid w:val="00A8218F"/>
    <w:rsid w:val="00A8273E"/>
    <w:rsid w:val="00A82A62"/>
    <w:rsid w:val="00A83072"/>
    <w:rsid w:val="00A83FCC"/>
    <w:rsid w:val="00A841B3"/>
    <w:rsid w:val="00A84978"/>
    <w:rsid w:val="00A85003"/>
    <w:rsid w:val="00A85060"/>
    <w:rsid w:val="00A85320"/>
    <w:rsid w:val="00A85703"/>
    <w:rsid w:val="00A86300"/>
    <w:rsid w:val="00A865A4"/>
    <w:rsid w:val="00A866E9"/>
    <w:rsid w:val="00A8679A"/>
    <w:rsid w:val="00A86A3F"/>
    <w:rsid w:val="00A86D4F"/>
    <w:rsid w:val="00A86DE3"/>
    <w:rsid w:val="00A87206"/>
    <w:rsid w:val="00A8722D"/>
    <w:rsid w:val="00A87490"/>
    <w:rsid w:val="00A87558"/>
    <w:rsid w:val="00A90170"/>
    <w:rsid w:val="00A9075A"/>
    <w:rsid w:val="00A90939"/>
    <w:rsid w:val="00A90DE3"/>
    <w:rsid w:val="00A90FAB"/>
    <w:rsid w:val="00A91037"/>
    <w:rsid w:val="00A9134D"/>
    <w:rsid w:val="00A9152C"/>
    <w:rsid w:val="00A91736"/>
    <w:rsid w:val="00A91B8E"/>
    <w:rsid w:val="00A91F14"/>
    <w:rsid w:val="00A91FF4"/>
    <w:rsid w:val="00A925A7"/>
    <w:rsid w:val="00A926C4"/>
    <w:rsid w:val="00A927B3"/>
    <w:rsid w:val="00A92A5A"/>
    <w:rsid w:val="00A92B1B"/>
    <w:rsid w:val="00A92EE2"/>
    <w:rsid w:val="00A939BE"/>
    <w:rsid w:val="00A93B9B"/>
    <w:rsid w:val="00A93D15"/>
    <w:rsid w:val="00A9404D"/>
    <w:rsid w:val="00A9441C"/>
    <w:rsid w:val="00A94465"/>
    <w:rsid w:val="00A94684"/>
    <w:rsid w:val="00A947D4"/>
    <w:rsid w:val="00A947D5"/>
    <w:rsid w:val="00A94963"/>
    <w:rsid w:val="00A949BE"/>
    <w:rsid w:val="00A94F0D"/>
    <w:rsid w:val="00A95177"/>
    <w:rsid w:val="00A9526F"/>
    <w:rsid w:val="00A95270"/>
    <w:rsid w:val="00A95C65"/>
    <w:rsid w:val="00A95D54"/>
    <w:rsid w:val="00A95D78"/>
    <w:rsid w:val="00A96214"/>
    <w:rsid w:val="00A9692B"/>
    <w:rsid w:val="00A96C80"/>
    <w:rsid w:val="00A96D71"/>
    <w:rsid w:val="00A96E94"/>
    <w:rsid w:val="00A971AC"/>
    <w:rsid w:val="00A971E2"/>
    <w:rsid w:val="00A971E8"/>
    <w:rsid w:val="00A9745F"/>
    <w:rsid w:val="00A97479"/>
    <w:rsid w:val="00A97582"/>
    <w:rsid w:val="00A97706"/>
    <w:rsid w:val="00A977E9"/>
    <w:rsid w:val="00A978D2"/>
    <w:rsid w:val="00A97A9F"/>
    <w:rsid w:val="00A97C1B"/>
    <w:rsid w:val="00A97D6A"/>
    <w:rsid w:val="00AA0006"/>
    <w:rsid w:val="00AA011F"/>
    <w:rsid w:val="00AA023F"/>
    <w:rsid w:val="00AA07AB"/>
    <w:rsid w:val="00AA0939"/>
    <w:rsid w:val="00AA0983"/>
    <w:rsid w:val="00AA0A17"/>
    <w:rsid w:val="00AA0A9A"/>
    <w:rsid w:val="00AA135C"/>
    <w:rsid w:val="00AA16E1"/>
    <w:rsid w:val="00AA1746"/>
    <w:rsid w:val="00AA17D3"/>
    <w:rsid w:val="00AA185F"/>
    <w:rsid w:val="00AA2024"/>
    <w:rsid w:val="00AA20F6"/>
    <w:rsid w:val="00AA21F1"/>
    <w:rsid w:val="00AA223D"/>
    <w:rsid w:val="00AA26C1"/>
    <w:rsid w:val="00AA28CF"/>
    <w:rsid w:val="00AA354E"/>
    <w:rsid w:val="00AA358E"/>
    <w:rsid w:val="00AA367C"/>
    <w:rsid w:val="00AA36BD"/>
    <w:rsid w:val="00AA383B"/>
    <w:rsid w:val="00AA3A19"/>
    <w:rsid w:val="00AA4325"/>
    <w:rsid w:val="00AA4DF1"/>
    <w:rsid w:val="00AA5132"/>
    <w:rsid w:val="00AA5283"/>
    <w:rsid w:val="00AA52FA"/>
    <w:rsid w:val="00AA5604"/>
    <w:rsid w:val="00AA5983"/>
    <w:rsid w:val="00AA640D"/>
    <w:rsid w:val="00AA66A1"/>
    <w:rsid w:val="00AA68E0"/>
    <w:rsid w:val="00AA6A34"/>
    <w:rsid w:val="00AA6C9D"/>
    <w:rsid w:val="00AA6DC4"/>
    <w:rsid w:val="00AA727C"/>
    <w:rsid w:val="00AA7316"/>
    <w:rsid w:val="00AA761C"/>
    <w:rsid w:val="00AA76CC"/>
    <w:rsid w:val="00AA783C"/>
    <w:rsid w:val="00AA7862"/>
    <w:rsid w:val="00AA7BD3"/>
    <w:rsid w:val="00AA7C7A"/>
    <w:rsid w:val="00AB005C"/>
    <w:rsid w:val="00AB041A"/>
    <w:rsid w:val="00AB0430"/>
    <w:rsid w:val="00AB0979"/>
    <w:rsid w:val="00AB0E4A"/>
    <w:rsid w:val="00AB0ED6"/>
    <w:rsid w:val="00AB0F92"/>
    <w:rsid w:val="00AB10EF"/>
    <w:rsid w:val="00AB1560"/>
    <w:rsid w:val="00AB1621"/>
    <w:rsid w:val="00AB1EB6"/>
    <w:rsid w:val="00AB2073"/>
    <w:rsid w:val="00AB2652"/>
    <w:rsid w:val="00AB27E3"/>
    <w:rsid w:val="00AB27EA"/>
    <w:rsid w:val="00AB2942"/>
    <w:rsid w:val="00AB2E76"/>
    <w:rsid w:val="00AB3227"/>
    <w:rsid w:val="00AB326C"/>
    <w:rsid w:val="00AB3377"/>
    <w:rsid w:val="00AB37B7"/>
    <w:rsid w:val="00AB3F87"/>
    <w:rsid w:val="00AB428F"/>
    <w:rsid w:val="00AB4353"/>
    <w:rsid w:val="00AB4B7A"/>
    <w:rsid w:val="00AB4CD8"/>
    <w:rsid w:val="00AB4E68"/>
    <w:rsid w:val="00AB5033"/>
    <w:rsid w:val="00AB5390"/>
    <w:rsid w:val="00AB59E3"/>
    <w:rsid w:val="00AB5B2C"/>
    <w:rsid w:val="00AB5B7B"/>
    <w:rsid w:val="00AB5D57"/>
    <w:rsid w:val="00AB5E8C"/>
    <w:rsid w:val="00AB6032"/>
    <w:rsid w:val="00AB64D4"/>
    <w:rsid w:val="00AB6D73"/>
    <w:rsid w:val="00AB7175"/>
    <w:rsid w:val="00AB72E2"/>
    <w:rsid w:val="00AB7455"/>
    <w:rsid w:val="00AB79FF"/>
    <w:rsid w:val="00AB7B4D"/>
    <w:rsid w:val="00AB7F5F"/>
    <w:rsid w:val="00AC0196"/>
    <w:rsid w:val="00AC0812"/>
    <w:rsid w:val="00AC09CC"/>
    <w:rsid w:val="00AC0AAE"/>
    <w:rsid w:val="00AC0BCD"/>
    <w:rsid w:val="00AC1399"/>
    <w:rsid w:val="00AC187C"/>
    <w:rsid w:val="00AC192D"/>
    <w:rsid w:val="00AC1DEF"/>
    <w:rsid w:val="00AC1EA0"/>
    <w:rsid w:val="00AC1EA5"/>
    <w:rsid w:val="00AC20CE"/>
    <w:rsid w:val="00AC2780"/>
    <w:rsid w:val="00AC2B2C"/>
    <w:rsid w:val="00AC2CFF"/>
    <w:rsid w:val="00AC301E"/>
    <w:rsid w:val="00AC3066"/>
    <w:rsid w:val="00AC3392"/>
    <w:rsid w:val="00AC3723"/>
    <w:rsid w:val="00AC43D4"/>
    <w:rsid w:val="00AC4525"/>
    <w:rsid w:val="00AC4E6B"/>
    <w:rsid w:val="00AC4E9C"/>
    <w:rsid w:val="00AC4F8E"/>
    <w:rsid w:val="00AC52A6"/>
    <w:rsid w:val="00AC52C2"/>
    <w:rsid w:val="00AC54D6"/>
    <w:rsid w:val="00AC5652"/>
    <w:rsid w:val="00AC584A"/>
    <w:rsid w:val="00AC5A47"/>
    <w:rsid w:val="00AC603F"/>
    <w:rsid w:val="00AC6150"/>
    <w:rsid w:val="00AC67C6"/>
    <w:rsid w:val="00AC682B"/>
    <w:rsid w:val="00AC68EA"/>
    <w:rsid w:val="00AC6F6A"/>
    <w:rsid w:val="00AC727F"/>
    <w:rsid w:val="00AC7496"/>
    <w:rsid w:val="00AC7B8E"/>
    <w:rsid w:val="00AC7E34"/>
    <w:rsid w:val="00AC7FA0"/>
    <w:rsid w:val="00AD003C"/>
    <w:rsid w:val="00AD00C0"/>
    <w:rsid w:val="00AD00D9"/>
    <w:rsid w:val="00AD0EAA"/>
    <w:rsid w:val="00AD1221"/>
    <w:rsid w:val="00AD1379"/>
    <w:rsid w:val="00AD140D"/>
    <w:rsid w:val="00AD1511"/>
    <w:rsid w:val="00AD17B6"/>
    <w:rsid w:val="00AD18D5"/>
    <w:rsid w:val="00AD262A"/>
    <w:rsid w:val="00AD2C75"/>
    <w:rsid w:val="00AD3047"/>
    <w:rsid w:val="00AD3AD4"/>
    <w:rsid w:val="00AD3AF9"/>
    <w:rsid w:val="00AD3BE6"/>
    <w:rsid w:val="00AD4652"/>
    <w:rsid w:val="00AD4655"/>
    <w:rsid w:val="00AD48E1"/>
    <w:rsid w:val="00AD4A19"/>
    <w:rsid w:val="00AD4B82"/>
    <w:rsid w:val="00AD4E3D"/>
    <w:rsid w:val="00AD4E77"/>
    <w:rsid w:val="00AD4EBA"/>
    <w:rsid w:val="00AD56DF"/>
    <w:rsid w:val="00AD571D"/>
    <w:rsid w:val="00AD5910"/>
    <w:rsid w:val="00AD59C1"/>
    <w:rsid w:val="00AD5A0B"/>
    <w:rsid w:val="00AD5C76"/>
    <w:rsid w:val="00AD5D70"/>
    <w:rsid w:val="00AD5F68"/>
    <w:rsid w:val="00AD602F"/>
    <w:rsid w:val="00AD6188"/>
    <w:rsid w:val="00AD6277"/>
    <w:rsid w:val="00AD62EE"/>
    <w:rsid w:val="00AD658B"/>
    <w:rsid w:val="00AD6ED7"/>
    <w:rsid w:val="00AD72DD"/>
    <w:rsid w:val="00AD7730"/>
    <w:rsid w:val="00AD7AB4"/>
    <w:rsid w:val="00AD7B3C"/>
    <w:rsid w:val="00AD7D7B"/>
    <w:rsid w:val="00AD7DE1"/>
    <w:rsid w:val="00AD7DE2"/>
    <w:rsid w:val="00AD7E5F"/>
    <w:rsid w:val="00AD7ED9"/>
    <w:rsid w:val="00AE0051"/>
    <w:rsid w:val="00AE0734"/>
    <w:rsid w:val="00AE09CD"/>
    <w:rsid w:val="00AE0D66"/>
    <w:rsid w:val="00AE0E79"/>
    <w:rsid w:val="00AE0FD7"/>
    <w:rsid w:val="00AE10B4"/>
    <w:rsid w:val="00AE1299"/>
    <w:rsid w:val="00AE1376"/>
    <w:rsid w:val="00AE195C"/>
    <w:rsid w:val="00AE1A0B"/>
    <w:rsid w:val="00AE1F70"/>
    <w:rsid w:val="00AE20C4"/>
    <w:rsid w:val="00AE23AA"/>
    <w:rsid w:val="00AE24A3"/>
    <w:rsid w:val="00AE254C"/>
    <w:rsid w:val="00AE2628"/>
    <w:rsid w:val="00AE2BC2"/>
    <w:rsid w:val="00AE348A"/>
    <w:rsid w:val="00AE34FC"/>
    <w:rsid w:val="00AE39AB"/>
    <w:rsid w:val="00AE3AA2"/>
    <w:rsid w:val="00AE3B6D"/>
    <w:rsid w:val="00AE3E46"/>
    <w:rsid w:val="00AE4214"/>
    <w:rsid w:val="00AE4EA9"/>
    <w:rsid w:val="00AE4ECE"/>
    <w:rsid w:val="00AE57BE"/>
    <w:rsid w:val="00AE58C5"/>
    <w:rsid w:val="00AE5CCF"/>
    <w:rsid w:val="00AE6118"/>
    <w:rsid w:val="00AE6DE9"/>
    <w:rsid w:val="00AE7B15"/>
    <w:rsid w:val="00AE7B1C"/>
    <w:rsid w:val="00AE7E32"/>
    <w:rsid w:val="00AF0046"/>
    <w:rsid w:val="00AF0303"/>
    <w:rsid w:val="00AF033A"/>
    <w:rsid w:val="00AF0547"/>
    <w:rsid w:val="00AF0D8A"/>
    <w:rsid w:val="00AF1647"/>
    <w:rsid w:val="00AF16CC"/>
    <w:rsid w:val="00AF1802"/>
    <w:rsid w:val="00AF1DED"/>
    <w:rsid w:val="00AF1EF2"/>
    <w:rsid w:val="00AF1F2B"/>
    <w:rsid w:val="00AF2708"/>
    <w:rsid w:val="00AF2A4D"/>
    <w:rsid w:val="00AF2AD6"/>
    <w:rsid w:val="00AF2C42"/>
    <w:rsid w:val="00AF3325"/>
    <w:rsid w:val="00AF3339"/>
    <w:rsid w:val="00AF3817"/>
    <w:rsid w:val="00AF3BF3"/>
    <w:rsid w:val="00AF3EF7"/>
    <w:rsid w:val="00AF41F2"/>
    <w:rsid w:val="00AF437C"/>
    <w:rsid w:val="00AF476E"/>
    <w:rsid w:val="00AF4A3E"/>
    <w:rsid w:val="00AF4B9F"/>
    <w:rsid w:val="00AF50B0"/>
    <w:rsid w:val="00AF50D1"/>
    <w:rsid w:val="00AF58C2"/>
    <w:rsid w:val="00AF5AE4"/>
    <w:rsid w:val="00AF5F9E"/>
    <w:rsid w:val="00AF63D6"/>
    <w:rsid w:val="00AF660D"/>
    <w:rsid w:val="00AF66C8"/>
    <w:rsid w:val="00AF6A0A"/>
    <w:rsid w:val="00AF6B9E"/>
    <w:rsid w:val="00AF6D44"/>
    <w:rsid w:val="00AF7584"/>
    <w:rsid w:val="00AF766F"/>
    <w:rsid w:val="00AF78BF"/>
    <w:rsid w:val="00AF7A5B"/>
    <w:rsid w:val="00AF7D5E"/>
    <w:rsid w:val="00B00216"/>
    <w:rsid w:val="00B004EE"/>
    <w:rsid w:val="00B0061B"/>
    <w:rsid w:val="00B007AA"/>
    <w:rsid w:val="00B009FF"/>
    <w:rsid w:val="00B00FAC"/>
    <w:rsid w:val="00B00FC7"/>
    <w:rsid w:val="00B0158C"/>
    <w:rsid w:val="00B0166D"/>
    <w:rsid w:val="00B01BD5"/>
    <w:rsid w:val="00B01C44"/>
    <w:rsid w:val="00B01D84"/>
    <w:rsid w:val="00B01FBE"/>
    <w:rsid w:val="00B0257E"/>
    <w:rsid w:val="00B0265F"/>
    <w:rsid w:val="00B02B57"/>
    <w:rsid w:val="00B02D34"/>
    <w:rsid w:val="00B0303D"/>
    <w:rsid w:val="00B0311A"/>
    <w:rsid w:val="00B03156"/>
    <w:rsid w:val="00B03A91"/>
    <w:rsid w:val="00B03F64"/>
    <w:rsid w:val="00B04016"/>
    <w:rsid w:val="00B0441F"/>
    <w:rsid w:val="00B045A1"/>
    <w:rsid w:val="00B045E6"/>
    <w:rsid w:val="00B04683"/>
    <w:rsid w:val="00B046B6"/>
    <w:rsid w:val="00B04764"/>
    <w:rsid w:val="00B047A7"/>
    <w:rsid w:val="00B0492B"/>
    <w:rsid w:val="00B0492F"/>
    <w:rsid w:val="00B04CF5"/>
    <w:rsid w:val="00B04E32"/>
    <w:rsid w:val="00B04EAC"/>
    <w:rsid w:val="00B04F20"/>
    <w:rsid w:val="00B05127"/>
    <w:rsid w:val="00B0541A"/>
    <w:rsid w:val="00B0551B"/>
    <w:rsid w:val="00B059AF"/>
    <w:rsid w:val="00B05BD0"/>
    <w:rsid w:val="00B05E33"/>
    <w:rsid w:val="00B060BE"/>
    <w:rsid w:val="00B06568"/>
    <w:rsid w:val="00B0678E"/>
    <w:rsid w:val="00B06BDD"/>
    <w:rsid w:val="00B06CC7"/>
    <w:rsid w:val="00B0703B"/>
    <w:rsid w:val="00B070DA"/>
    <w:rsid w:val="00B070F7"/>
    <w:rsid w:val="00B07264"/>
    <w:rsid w:val="00B07312"/>
    <w:rsid w:val="00B0732C"/>
    <w:rsid w:val="00B074E7"/>
    <w:rsid w:val="00B0770D"/>
    <w:rsid w:val="00B07AF1"/>
    <w:rsid w:val="00B10A0B"/>
    <w:rsid w:val="00B10CC0"/>
    <w:rsid w:val="00B11164"/>
    <w:rsid w:val="00B1238D"/>
    <w:rsid w:val="00B123C9"/>
    <w:rsid w:val="00B12952"/>
    <w:rsid w:val="00B12B85"/>
    <w:rsid w:val="00B12BED"/>
    <w:rsid w:val="00B12D00"/>
    <w:rsid w:val="00B13022"/>
    <w:rsid w:val="00B1328E"/>
    <w:rsid w:val="00B1330C"/>
    <w:rsid w:val="00B135E6"/>
    <w:rsid w:val="00B1386B"/>
    <w:rsid w:val="00B13A69"/>
    <w:rsid w:val="00B13B9B"/>
    <w:rsid w:val="00B13D76"/>
    <w:rsid w:val="00B13EC3"/>
    <w:rsid w:val="00B14387"/>
    <w:rsid w:val="00B14588"/>
    <w:rsid w:val="00B145B9"/>
    <w:rsid w:val="00B145D4"/>
    <w:rsid w:val="00B14816"/>
    <w:rsid w:val="00B14A7C"/>
    <w:rsid w:val="00B14AF4"/>
    <w:rsid w:val="00B14D07"/>
    <w:rsid w:val="00B15121"/>
    <w:rsid w:val="00B154CF"/>
    <w:rsid w:val="00B1557E"/>
    <w:rsid w:val="00B1567C"/>
    <w:rsid w:val="00B15CEF"/>
    <w:rsid w:val="00B15F1F"/>
    <w:rsid w:val="00B15F49"/>
    <w:rsid w:val="00B16175"/>
    <w:rsid w:val="00B164A9"/>
    <w:rsid w:val="00B16610"/>
    <w:rsid w:val="00B1663E"/>
    <w:rsid w:val="00B167B8"/>
    <w:rsid w:val="00B16D10"/>
    <w:rsid w:val="00B17288"/>
    <w:rsid w:val="00B1734C"/>
    <w:rsid w:val="00B177B1"/>
    <w:rsid w:val="00B177B8"/>
    <w:rsid w:val="00B177EC"/>
    <w:rsid w:val="00B179A5"/>
    <w:rsid w:val="00B17C06"/>
    <w:rsid w:val="00B17E77"/>
    <w:rsid w:val="00B201E3"/>
    <w:rsid w:val="00B2034D"/>
    <w:rsid w:val="00B2058A"/>
    <w:rsid w:val="00B20590"/>
    <w:rsid w:val="00B20616"/>
    <w:rsid w:val="00B208D4"/>
    <w:rsid w:val="00B20A85"/>
    <w:rsid w:val="00B20BCF"/>
    <w:rsid w:val="00B210F2"/>
    <w:rsid w:val="00B21476"/>
    <w:rsid w:val="00B2170C"/>
    <w:rsid w:val="00B21983"/>
    <w:rsid w:val="00B21D47"/>
    <w:rsid w:val="00B2211D"/>
    <w:rsid w:val="00B222B0"/>
    <w:rsid w:val="00B222C1"/>
    <w:rsid w:val="00B222DD"/>
    <w:rsid w:val="00B22334"/>
    <w:rsid w:val="00B22A06"/>
    <w:rsid w:val="00B22A7C"/>
    <w:rsid w:val="00B22F72"/>
    <w:rsid w:val="00B23189"/>
    <w:rsid w:val="00B23202"/>
    <w:rsid w:val="00B2331A"/>
    <w:rsid w:val="00B23478"/>
    <w:rsid w:val="00B23552"/>
    <w:rsid w:val="00B23976"/>
    <w:rsid w:val="00B24116"/>
    <w:rsid w:val="00B24ABE"/>
    <w:rsid w:val="00B24B5F"/>
    <w:rsid w:val="00B24DCF"/>
    <w:rsid w:val="00B25299"/>
    <w:rsid w:val="00B25636"/>
    <w:rsid w:val="00B257E4"/>
    <w:rsid w:val="00B25C5B"/>
    <w:rsid w:val="00B25CAB"/>
    <w:rsid w:val="00B26123"/>
    <w:rsid w:val="00B26196"/>
    <w:rsid w:val="00B263E4"/>
    <w:rsid w:val="00B26652"/>
    <w:rsid w:val="00B267C3"/>
    <w:rsid w:val="00B26A63"/>
    <w:rsid w:val="00B26F1D"/>
    <w:rsid w:val="00B273B5"/>
    <w:rsid w:val="00B27611"/>
    <w:rsid w:val="00B27852"/>
    <w:rsid w:val="00B27A49"/>
    <w:rsid w:val="00B27A82"/>
    <w:rsid w:val="00B27CC7"/>
    <w:rsid w:val="00B30344"/>
    <w:rsid w:val="00B312CB"/>
    <w:rsid w:val="00B3142A"/>
    <w:rsid w:val="00B31536"/>
    <w:rsid w:val="00B31570"/>
    <w:rsid w:val="00B31844"/>
    <w:rsid w:val="00B31876"/>
    <w:rsid w:val="00B31A3D"/>
    <w:rsid w:val="00B31C42"/>
    <w:rsid w:val="00B32037"/>
    <w:rsid w:val="00B3243B"/>
    <w:rsid w:val="00B32758"/>
    <w:rsid w:val="00B3279F"/>
    <w:rsid w:val="00B32A2D"/>
    <w:rsid w:val="00B32AEF"/>
    <w:rsid w:val="00B32B6B"/>
    <w:rsid w:val="00B32B8B"/>
    <w:rsid w:val="00B32BB0"/>
    <w:rsid w:val="00B32C9D"/>
    <w:rsid w:val="00B32CDB"/>
    <w:rsid w:val="00B32DEA"/>
    <w:rsid w:val="00B33154"/>
    <w:rsid w:val="00B34137"/>
    <w:rsid w:val="00B34919"/>
    <w:rsid w:val="00B34965"/>
    <w:rsid w:val="00B34DCB"/>
    <w:rsid w:val="00B3576B"/>
    <w:rsid w:val="00B358B3"/>
    <w:rsid w:val="00B35ADD"/>
    <w:rsid w:val="00B35E3F"/>
    <w:rsid w:val="00B36138"/>
    <w:rsid w:val="00B361EC"/>
    <w:rsid w:val="00B365DF"/>
    <w:rsid w:val="00B36B08"/>
    <w:rsid w:val="00B36B83"/>
    <w:rsid w:val="00B371C8"/>
    <w:rsid w:val="00B37753"/>
    <w:rsid w:val="00B37B31"/>
    <w:rsid w:val="00B37B5D"/>
    <w:rsid w:val="00B37FDA"/>
    <w:rsid w:val="00B40A2B"/>
    <w:rsid w:val="00B40A9D"/>
    <w:rsid w:val="00B40AD9"/>
    <w:rsid w:val="00B40BBD"/>
    <w:rsid w:val="00B40DB3"/>
    <w:rsid w:val="00B40DE0"/>
    <w:rsid w:val="00B416A7"/>
    <w:rsid w:val="00B4170D"/>
    <w:rsid w:val="00B42054"/>
    <w:rsid w:val="00B4218E"/>
    <w:rsid w:val="00B4246C"/>
    <w:rsid w:val="00B42541"/>
    <w:rsid w:val="00B42757"/>
    <w:rsid w:val="00B4275F"/>
    <w:rsid w:val="00B42C36"/>
    <w:rsid w:val="00B42E30"/>
    <w:rsid w:val="00B42EC6"/>
    <w:rsid w:val="00B42F10"/>
    <w:rsid w:val="00B43129"/>
    <w:rsid w:val="00B433AA"/>
    <w:rsid w:val="00B436F7"/>
    <w:rsid w:val="00B438E5"/>
    <w:rsid w:val="00B4394C"/>
    <w:rsid w:val="00B43AF5"/>
    <w:rsid w:val="00B43C80"/>
    <w:rsid w:val="00B43D39"/>
    <w:rsid w:val="00B43F4B"/>
    <w:rsid w:val="00B4434B"/>
    <w:rsid w:val="00B4496C"/>
    <w:rsid w:val="00B44DC0"/>
    <w:rsid w:val="00B451AE"/>
    <w:rsid w:val="00B4525D"/>
    <w:rsid w:val="00B45A79"/>
    <w:rsid w:val="00B45B01"/>
    <w:rsid w:val="00B45F61"/>
    <w:rsid w:val="00B4642F"/>
    <w:rsid w:val="00B46447"/>
    <w:rsid w:val="00B4653C"/>
    <w:rsid w:val="00B46B3B"/>
    <w:rsid w:val="00B46C4B"/>
    <w:rsid w:val="00B46CD9"/>
    <w:rsid w:val="00B47010"/>
    <w:rsid w:val="00B474EA"/>
    <w:rsid w:val="00B47AB8"/>
    <w:rsid w:val="00B47C2E"/>
    <w:rsid w:val="00B47F74"/>
    <w:rsid w:val="00B50561"/>
    <w:rsid w:val="00B509AA"/>
    <w:rsid w:val="00B50F63"/>
    <w:rsid w:val="00B51A24"/>
    <w:rsid w:val="00B51F0C"/>
    <w:rsid w:val="00B52470"/>
    <w:rsid w:val="00B528B8"/>
    <w:rsid w:val="00B5297C"/>
    <w:rsid w:val="00B52ED8"/>
    <w:rsid w:val="00B533C0"/>
    <w:rsid w:val="00B53988"/>
    <w:rsid w:val="00B53A93"/>
    <w:rsid w:val="00B53B14"/>
    <w:rsid w:val="00B54000"/>
    <w:rsid w:val="00B5436E"/>
    <w:rsid w:val="00B54389"/>
    <w:rsid w:val="00B54445"/>
    <w:rsid w:val="00B5485B"/>
    <w:rsid w:val="00B548C4"/>
    <w:rsid w:val="00B54E71"/>
    <w:rsid w:val="00B55BC4"/>
    <w:rsid w:val="00B55F86"/>
    <w:rsid w:val="00B569DF"/>
    <w:rsid w:val="00B56BC2"/>
    <w:rsid w:val="00B56BEF"/>
    <w:rsid w:val="00B56D6B"/>
    <w:rsid w:val="00B56E23"/>
    <w:rsid w:val="00B57622"/>
    <w:rsid w:val="00B57A38"/>
    <w:rsid w:val="00B57B93"/>
    <w:rsid w:val="00B60031"/>
    <w:rsid w:val="00B604D7"/>
    <w:rsid w:val="00B6056F"/>
    <w:rsid w:val="00B60672"/>
    <w:rsid w:val="00B60B24"/>
    <w:rsid w:val="00B60B3E"/>
    <w:rsid w:val="00B60BE2"/>
    <w:rsid w:val="00B610F2"/>
    <w:rsid w:val="00B61360"/>
    <w:rsid w:val="00B61D3C"/>
    <w:rsid w:val="00B621C7"/>
    <w:rsid w:val="00B6226F"/>
    <w:rsid w:val="00B623BE"/>
    <w:rsid w:val="00B626E4"/>
    <w:rsid w:val="00B62766"/>
    <w:rsid w:val="00B628FD"/>
    <w:rsid w:val="00B62B93"/>
    <w:rsid w:val="00B62C0B"/>
    <w:rsid w:val="00B6317D"/>
    <w:rsid w:val="00B63938"/>
    <w:rsid w:val="00B639F0"/>
    <w:rsid w:val="00B63DDD"/>
    <w:rsid w:val="00B640ED"/>
    <w:rsid w:val="00B64250"/>
    <w:rsid w:val="00B64302"/>
    <w:rsid w:val="00B6471B"/>
    <w:rsid w:val="00B64A5D"/>
    <w:rsid w:val="00B64B4D"/>
    <w:rsid w:val="00B64C28"/>
    <w:rsid w:val="00B64E4F"/>
    <w:rsid w:val="00B65392"/>
    <w:rsid w:val="00B65643"/>
    <w:rsid w:val="00B6579C"/>
    <w:rsid w:val="00B65B02"/>
    <w:rsid w:val="00B65ED4"/>
    <w:rsid w:val="00B65FF7"/>
    <w:rsid w:val="00B66053"/>
    <w:rsid w:val="00B66234"/>
    <w:rsid w:val="00B6632C"/>
    <w:rsid w:val="00B66977"/>
    <w:rsid w:val="00B66DFE"/>
    <w:rsid w:val="00B66E37"/>
    <w:rsid w:val="00B6750B"/>
    <w:rsid w:val="00B67666"/>
    <w:rsid w:val="00B677D0"/>
    <w:rsid w:val="00B6783F"/>
    <w:rsid w:val="00B67FCE"/>
    <w:rsid w:val="00B702EA"/>
    <w:rsid w:val="00B705CA"/>
    <w:rsid w:val="00B707DE"/>
    <w:rsid w:val="00B7112A"/>
    <w:rsid w:val="00B7132D"/>
    <w:rsid w:val="00B715FA"/>
    <w:rsid w:val="00B71678"/>
    <w:rsid w:val="00B71910"/>
    <w:rsid w:val="00B724C8"/>
    <w:rsid w:val="00B72708"/>
    <w:rsid w:val="00B72C6E"/>
    <w:rsid w:val="00B72FC7"/>
    <w:rsid w:val="00B730ED"/>
    <w:rsid w:val="00B7326B"/>
    <w:rsid w:val="00B73999"/>
    <w:rsid w:val="00B73EB9"/>
    <w:rsid w:val="00B73F22"/>
    <w:rsid w:val="00B74679"/>
    <w:rsid w:val="00B74696"/>
    <w:rsid w:val="00B749D7"/>
    <w:rsid w:val="00B74F4F"/>
    <w:rsid w:val="00B75427"/>
    <w:rsid w:val="00B755A3"/>
    <w:rsid w:val="00B75AE1"/>
    <w:rsid w:val="00B75EAD"/>
    <w:rsid w:val="00B75FFA"/>
    <w:rsid w:val="00B760A2"/>
    <w:rsid w:val="00B76432"/>
    <w:rsid w:val="00B76BD9"/>
    <w:rsid w:val="00B771B3"/>
    <w:rsid w:val="00B771F0"/>
    <w:rsid w:val="00B77641"/>
    <w:rsid w:val="00B77646"/>
    <w:rsid w:val="00B77878"/>
    <w:rsid w:val="00B779B0"/>
    <w:rsid w:val="00B77A70"/>
    <w:rsid w:val="00B77AF8"/>
    <w:rsid w:val="00B80D68"/>
    <w:rsid w:val="00B80D8A"/>
    <w:rsid w:val="00B812DC"/>
    <w:rsid w:val="00B81FF2"/>
    <w:rsid w:val="00B82471"/>
    <w:rsid w:val="00B824C5"/>
    <w:rsid w:val="00B826B1"/>
    <w:rsid w:val="00B829D8"/>
    <w:rsid w:val="00B82BC4"/>
    <w:rsid w:val="00B82F75"/>
    <w:rsid w:val="00B8301B"/>
    <w:rsid w:val="00B83095"/>
    <w:rsid w:val="00B831CC"/>
    <w:rsid w:val="00B83775"/>
    <w:rsid w:val="00B83FA7"/>
    <w:rsid w:val="00B845BB"/>
    <w:rsid w:val="00B84687"/>
    <w:rsid w:val="00B84ACC"/>
    <w:rsid w:val="00B84C47"/>
    <w:rsid w:val="00B84FF0"/>
    <w:rsid w:val="00B851BF"/>
    <w:rsid w:val="00B853B9"/>
    <w:rsid w:val="00B856E9"/>
    <w:rsid w:val="00B85C4E"/>
    <w:rsid w:val="00B8611C"/>
    <w:rsid w:val="00B8664D"/>
    <w:rsid w:val="00B86AAA"/>
    <w:rsid w:val="00B86AEC"/>
    <w:rsid w:val="00B874EA"/>
    <w:rsid w:val="00B875CD"/>
    <w:rsid w:val="00B876AB"/>
    <w:rsid w:val="00B8791B"/>
    <w:rsid w:val="00B87BD6"/>
    <w:rsid w:val="00B90251"/>
    <w:rsid w:val="00B90FB6"/>
    <w:rsid w:val="00B912AC"/>
    <w:rsid w:val="00B91626"/>
    <w:rsid w:val="00B9183E"/>
    <w:rsid w:val="00B91CE5"/>
    <w:rsid w:val="00B91D53"/>
    <w:rsid w:val="00B91D96"/>
    <w:rsid w:val="00B9214C"/>
    <w:rsid w:val="00B92600"/>
    <w:rsid w:val="00B92909"/>
    <w:rsid w:val="00B92C27"/>
    <w:rsid w:val="00B92E7D"/>
    <w:rsid w:val="00B92FA4"/>
    <w:rsid w:val="00B93175"/>
    <w:rsid w:val="00B93CA7"/>
    <w:rsid w:val="00B9414C"/>
    <w:rsid w:val="00B943A8"/>
    <w:rsid w:val="00B9443A"/>
    <w:rsid w:val="00B94635"/>
    <w:rsid w:val="00B94840"/>
    <w:rsid w:val="00B94BDB"/>
    <w:rsid w:val="00B94DDA"/>
    <w:rsid w:val="00B95036"/>
    <w:rsid w:val="00B95703"/>
    <w:rsid w:val="00B9587B"/>
    <w:rsid w:val="00B95891"/>
    <w:rsid w:val="00B959F5"/>
    <w:rsid w:val="00B95C24"/>
    <w:rsid w:val="00B95C32"/>
    <w:rsid w:val="00B95F16"/>
    <w:rsid w:val="00B960CB"/>
    <w:rsid w:val="00B9631D"/>
    <w:rsid w:val="00B965DB"/>
    <w:rsid w:val="00B96634"/>
    <w:rsid w:val="00B966BC"/>
    <w:rsid w:val="00B9676E"/>
    <w:rsid w:val="00B9676F"/>
    <w:rsid w:val="00B96792"/>
    <w:rsid w:val="00B967E7"/>
    <w:rsid w:val="00B968B2"/>
    <w:rsid w:val="00B96C0D"/>
    <w:rsid w:val="00B96C1C"/>
    <w:rsid w:val="00B970C5"/>
    <w:rsid w:val="00B97500"/>
    <w:rsid w:val="00B9779D"/>
    <w:rsid w:val="00B97B49"/>
    <w:rsid w:val="00B97C25"/>
    <w:rsid w:val="00B97D61"/>
    <w:rsid w:val="00B97F3B"/>
    <w:rsid w:val="00BA01A9"/>
    <w:rsid w:val="00BA0717"/>
    <w:rsid w:val="00BA0772"/>
    <w:rsid w:val="00BA09FC"/>
    <w:rsid w:val="00BA0C13"/>
    <w:rsid w:val="00BA0C74"/>
    <w:rsid w:val="00BA106E"/>
    <w:rsid w:val="00BA1658"/>
    <w:rsid w:val="00BA1DDB"/>
    <w:rsid w:val="00BA209B"/>
    <w:rsid w:val="00BA22AC"/>
    <w:rsid w:val="00BA2333"/>
    <w:rsid w:val="00BA2426"/>
    <w:rsid w:val="00BA2614"/>
    <w:rsid w:val="00BA2647"/>
    <w:rsid w:val="00BA264C"/>
    <w:rsid w:val="00BA2694"/>
    <w:rsid w:val="00BA2BF1"/>
    <w:rsid w:val="00BA2CEF"/>
    <w:rsid w:val="00BA2FE8"/>
    <w:rsid w:val="00BA38AC"/>
    <w:rsid w:val="00BA39B3"/>
    <w:rsid w:val="00BA3BBA"/>
    <w:rsid w:val="00BA3D00"/>
    <w:rsid w:val="00BA3D16"/>
    <w:rsid w:val="00BA52D5"/>
    <w:rsid w:val="00BA54E9"/>
    <w:rsid w:val="00BA5531"/>
    <w:rsid w:val="00BA55E7"/>
    <w:rsid w:val="00BA5D2E"/>
    <w:rsid w:val="00BA63E0"/>
    <w:rsid w:val="00BA689D"/>
    <w:rsid w:val="00BA6956"/>
    <w:rsid w:val="00BA6D6C"/>
    <w:rsid w:val="00BA714A"/>
    <w:rsid w:val="00BA7D85"/>
    <w:rsid w:val="00BB00EA"/>
    <w:rsid w:val="00BB02D9"/>
    <w:rsid w:val="00BB03F1"/>
    <w:rsid w:val="00BB07BB"/>
    <w:rsid w:val="00BB084B"/>
    <w:rsid w:val="00BB096A"/>
    <w:rsid w:val="00BB0C69"/>
    <w:rsid w:val="00BB0FA2"/>
    <w:rsid w:val="00BB10D4"/>
    <w:rsid w:val="00BB16BC"/>
    <w:rsid w:val="00BB17F4"/>
    <w:rsid w:val="00BB1B8A"/>
    <w:rsid w:val="00BB1E42"/>
    <w:rsid w:val="00BB206C"/>
    <w:rsid w:val="00BB2867"/>
    <w:rsid w:val="00BB2CC5"/>
    <w:rsid w:val="00BB3326"/>
    <w:rsid w:val="00BB3427"/>
    <w:rsid w:val="00BB35B0"/>
    <w:rsid w:val="00BB39AB"/>
    <w:rsid w:val="00BB39E7"/>
    <w:rsid w:val="00BB47C4"/>
    <w:rsid w:val="00BB4970"/>
    <w:rsid w:val="00BB4AF7"/>
    <w:rsid w:val="00BB4C53"/>
    <w:rsid w:val="00BB4C69"/>
    <w:rsid w:val="00BB5238"/>
    <w:rsid w:val="00BB545D"/>
    <w:rsid w:val="00BB55FF"/>
    <w:rsid w:val="00BB58FE"/>
    <w:rsid w:val="00BB5A0E"/>
    <w:rsid w:val="00BB6234"/>
    <w:rsid w:val="00BB6489"/>
    <w:rsid w:val="00BB668C"/>
    <w:rsid w:val="00BB67DA"/>
    <w:rsid w:val="00BB6C26"/>
    <w:rsid w:val="00BB6C2B"/>
    <w:rsid w:val="00BB6D29"/>
    <w:rsid w:val="00BB7520"/>
    <w:rsid w:val="00BB75F9"/>
    <w:rsid w:val="00BB7942"/>
    <w:rsid w:val="00BC03C6"/>
    <w:rsid w:val="00BC064A"/>
    <w:rsid w:val="00BC09D5"/>
    <w:rsid w:val="00BC0AFA"/>
    <w:rsid w:val="00BC0EB3"/>
    <w:rsid w:val="00BC1589"/>
    <w:rsid w:val="00BC1946"/>
    <w:rsid w:val="00BC1A1A"/>
    <w:rsid w:val="00BC2370"/>
    <w:rsid w:val="00BC2711"/>
    <w:rsid w:val="00BC2AA8"/>
    <w:rsid w:val="00BC2B28"/>
    <w:rsid w:val="00BC2C9A"/>
    <w:rsid w:val="00BC2D17"/>
    <w:rsid w:val="00BC2E0B"/>
    <w:rsid w:val="00BC31BE"/>
    <w:rsid w:val="00BC3466"/>
    <w:rsid w:val="00BC45ED"/>
    <w:rsid w:val="00BC4D67"/>
    <w:rsid w:val="00BC58DF"/>
    <w:rsid w:val="00BC5D52"/>
    <w:rsid w:val="00BC615C"/>
    <w:rsid w:val="00BC6316"/>
    <w:rsid w:val="00BC6576"/>
    <w:rsid w:val="00BC65D3"/>
    <w:rsid w:val="00BC683F"/>
    <w:rsid w:val="00BC6B48"/>
    <w:rsid w:val="00BC6C6F"/>
    <w:rsid w:val="00BC6F04"/>
    <w:rsid w:val="00BC738B"/>
    <w:rsid w:val="00BC743E"/>
    <w:rsid w:val="00BC745A"/>
    <w:rsid w:val="00BC74CD"/>
    <w:rsid w:val="00BC77A8"/>
    <w:rsid w:val="00BC7889"/>
    <w:rsid w:val="00BC79DC"/>
    <w:rsid w:val="00BC7D2E"/>
    <w:rsid w:val="00BC7F98"/>
    <w:rsid w:val="00BD01A3"/>
    <w:rsid w:val="00BD0377"/>
    <w:rsid w:val="00BD0685"/>
    <w:rsid w:val="00BD068A"/>
    <w:rsid w:val="00BD0BD8"/>
    <w:rsid w:val="00BD1010"/>
    <w:rsid w:val="00BD1327"/>
    <w:rsid w:val="00BD1598"/>
    <w:rsid w:val="00BD180E"/>
    <w:rsid w:val="00BD1B99"/>
    <w:rsid w:val="00BD1E1F"/>
    <w:rsid w:val="00BD1F30"/>
    <w:rsid w:val="00BD1FB2"/>
    <w:rsid w:val="00BD215F"/>
    <w:rsid w:val="00BD289A"/>
    <w:rsid w:val="00BD28F9"/>
    <w:rsid w:val="00BD2A49"/>
    <w:rsid w:val="00BD36EC"/>
    <w:rsid w:val="00BD3AFA"/>
    <w:rsid w:val="00BD3C83"/>
    <w:rsid w:val="00BD3DF8"/>
    <w:rsid w:val="00BD4274"/>
    <w:rsid w:val="00BD4A43"/>
    <w:rsid w:val="00BD4B01"/>
    <w:rsid w:val="00BD4C68"/>
    <w:rsid w:val="00BD4CAB"/>
    <w:rsid w:val="00BD4CB9"/>
    <w:rsid w:val="00BD4D50"/>
    <w:rsid w:val="00BD4F72"/>
    <w:rsid w:val="00BD4FFE"/>
    <w:rsid w:val="00BD501E"/>
    <w:rsid w:val="00BD531C"/>
    <w:rsid w:val="00BD53CB"/>
    <w:rsid w:val="00BD5900"/>
    <w:rsid w:val="00BD5B7E"/>
    <w:rsid w:val="00BD5DFC"/>
    <w:rsid w:val="00BD5F55"/>
    <w:rsid w:val="00BD653D"/>
    <w:rsid w:val="00BD673A"/>
    <w:rsid w:val="00BD6DEB"/>
    <w:rsid w:val="00BD6E8B"/>
    <w:rsid w:val="00BD6E93"/>
    <w:rsid w:val="00BD726D"/>
    <w:rsid w:val="00BD7A20"/>
    <w:rsid w:val="00BD7BB4"/>
    <w:rsid w:val="00BD7D8D"/>
    <w:rsid w:val="00BE0060"/>
    <w:rsid w:val="00BE0091"/>
    <w:rsid w:val="00BE0169"/>
    <w:rsid w:val="00BE04BE"/>
    <w:rsid w:val="00BE058A"/>
    <w:rsid w:val="00BE059A"/>
    <w:rsid w:val="00BE0861"/>
    <w:rsid w:val="00BE1070"/>
    <w:rsid w:val="00BE1774"/>
    <w:rsid w:val="00BE1899"/>
    <w:rsid w:val="00BE202E"/>
    <w:rsid w:val="00BE2061"/>
    <w:rsid w:val="00BE223B"/>
    <w:rsid w:val="00BE2541"/>
    <w:rsid w:val="00BE2862"/>
    <w:rsid w:val="00BE2925"/>
    <w:rsid w:val="00BE2C8C"/>
    <w:rsid w:val="00BE2F30"/>
    <w:rsid w:val="00BE319E"/>
    <w:rsid w:val="00BE3235"/>
    <w:rsid w:val="00BE35F6"/>
    <w:rsid w:val="00BE3AAA"/>
    <w:rsid w:val="00BE3CA8"/>
    <w:rsid w:val="00BE3DDD"/>
    <w:rsid w:val="00BE431A"/>
    <w:rsid w:val="00BE44C7"/>
    <w:rsid w:val="00BE4969"/>
    <w:rsid w:val="00BE4AA5"/>
    <w:rsid w:val="00BE4AC1"/>
    <w:rsid w:val="00BE4FE5"/>
    <w:rsid w:val="00BE51E9"/>
    <w:rsid w:val="00BE52E9"/>
    <w:rsid w:val="00BE56F1"/>
    <w:rsid w:val="00BE59DF"/>
    <w:rsid w:val="00BE5A85"/>
    <w:rsid w:val="00BE60BB"/>
    <w:rsid w:val="00BE6149"/>
    <w:rsid w:val="00BE62A4"/>
    <w:rsid w:val="00BE646A"/>
    <w:rsid w:val="00BE64AA"/>
    <w:rsid w:val="00BE64FC"/>
    <w:rsid w:val="00BE659A"/>
    <w:rsid w:val="00BE6C5F"/>
    <w:rsid w:val="00BE73F6"/>
    <w:rsid w:val="00BE799D"/>
    <w:rsid w:val="00BE7E92"/>
    <w:rsid w:val="00BE7EA9"/>
    <w:rsid w:val="00BF00B9"/>
    <w:rsid w:val="00BF040E"/>
    <w:rsid w:val="00BF0ADC"/>
    <w:rsid w:val="00BF0C29"/>
    <w:rsid w:val="00BF0D7B"/>
    <w:rsid w:val="00BF0E76"/>
    <w:rsid w:val="00BF0F04"/>
    <w:rsid w:val="00BF15A2"/>
    <w:rsid w:val="00BF16C4"/>
    <w:rsid w:val="00BF188D"/>
    <w:rsid w:val="00BF1A3F"/>
    <w:rsid w:val="00BF1D10"/>
    <w:rsid w:val="00BF23E5"/>
    <w:rsid w:val="00BF2D63"/>
    <w:rsid w:val="00BF2E6F"/>
    <w:rsid w:val="00BF2EED"/>
    <w:rsid w:val="00BF2FB3"/>
    <w:rsid w:val="00BF3E5D"/>
    <w:rsid w:val="00BF3F4C"/>
    <w:rsid w:val="00BF4039"/>
    <w:rsid w:val="00BF4821"/>
    <w:rsid w:val="00BF4A23"/>
    <w:rsid w:val="00BF4A62"/>
    <w:rsid w:val="00BF52A7"/>
    <w:rsid w:val="00BF550C"/>
    <w:rsid w:val="00BF5A04"/>
    <w:rsid w:val="00BF5ADB"/>
    <w:rsid w:val="00BF5C85"/>
    <w:rsid w:val="00BF6326"/>
    <w:rsid w:val="00BF65EA"/>
    <w:rsid w:val="00BF6609"/>
    <w:rsid w:val="00BF6916"/>
    <w:rsid w:val="00BF6D12"/>
    <w:rsid w:val="00BF7099"/>
    <w:rsid w:val="00BF718C"/>
    <w:rsid w:val="00BF71B8"/>
    <w:rsid w:val="00BF73DB"/>
    <w:rsid w:val="00BF73F7"/>
    <w:rsid w:val="00BF76FB"/>
    <w:rsid w:val="00BF798F"/>
    <w:rsid w:val="00BF79D0"/>
    <w:rsid w:val="00BF7A02"/>
    <w:rsid w:val="00BF7C26"/>
    <w:rsid w:val="00BF7C53"/>
    <w:rsid w:val="00C0039C"/>
    <w:rsid w:val="00C0055F"/>
    <w:rsid w:val="00C006BD"/>
    <w:rsid w:val="00C00728"/>
    <w:rsid w:val="00C0103F"/>
    <w:rsid w:val="00C01197"/>
    <w:rsid w:val="00C01567"/>
    <w:rsid w:val="00C018F5"/>
    <w:rsid w:val="00C019C0"/>
    <w:rsid w:val="00C01B1E"/>
    <w:rsid w:val="00C01DBA"/>
    <w:rsid w:val="00C023D1"/>
    <w:rsid w:val="00C02470"/>
    <w:rsid w:val="00C02D85"/>
    <w:rsid w:val="00C035C2"/>
    <w:rsid w:val="00C035EA"/>
    <w:rsid w:val="00C0364B"/>
    <w:rsid w:val="00C039F8"/>
    <w:rsid w:val="00C043A7"/>
    <w:rsid w:val="00C0467F"/>
    <w:rsid w:val="00C04A69"/>
    <w:rsid w:val="00C04D56"/>
    <w:rsid w:val="00C04DBA"/>
    <w:rsid w:val="00C04E46"/>
    <w:rsid w:val="00C04EBA"/>
    <w:rsid w:val="00C0505A"/>
    <w:rsid w:val="00C051B0"/>
    <w:rsid w:val="00C05A00"/>
    <w:rsid w:val="00C0678B"/>
    <w:rsid w:val="00C0678D"/>
    <w:rsid w:val="00C070C5"/>
    <w:rsid w:val="00C070CD"/>
    <w:rsid w:val="00C070D7"/>
    <w:rsid w:val="00C075BF"/>
    <w:rsid w:val="00C07F62"/>
    <w:rsid w:val="00C100D8"/>
    <w:rsid w:val="00C103C5"/>
    <w:rsid w:val="00C10EA1"/>
    <w:rsid w:val="00C112EE"/>
    <w:rsid w:val="00C11401"/>
    <w:rsid w:val="00C11A11"/>
    <w:rsid w:val="00C11CB8"/>
    <w:rsid w:val="00C11D55"/>
    <w:rsid w:val="00C120E8"/>
    <w:rsid w:val="00C12515"/>
    <w:rsid w:val="00C12857"/>
    <w:rsid w:val="00C128C3"/>
    <w:rsid w:val="00C12D6F"/>
    <w:rsid w:val="00C132A8"/>
    <w:rsid w:val="00C132B1"/>
    <w:rsid w:val="00C1368E"/>
    <w:rsid w:val="00C1392D"/>
    <w:rsid w:val="00C13E3D"/>
    <w:rsid w:val="00C13FF2"/>
    <w:rsid w:val="00C14178"/>
    <w:rsid w:val="00C143B2"/>
    <w:rsid w:val="00C14445"/>
    <w:rsid w:val="00C146BD"/>
    <w:rsid w:val="00C14A48"/>
    <w:rsid w:val="00C15113"/>
    <w:rsid w:val="00C15697"/>
    <w:rsid w:val="00C1577B"/>
    <w:rsid w:val="00C15ED7"/>
    <w:rsid w:val="00C1621E"/>
    <w:rsid w:val="00C1625D"/>
    <w:rsid w:val="00C162EB"/>
    <w:rsid w:val="00C165E9"/>
    <w:rsid w:val="00C1688A"/>
    <w:rsid w:val="00C1690B"/>
    <w:rsid w:val="00C16A58"/>
    <w:rsid w:val="00C16D5C"/>
    <w:rsid w:val="00C17330"/>
    <w:rsid w:val="00C17398"/>
    <w:rsid w:val="00C17AD3"/>
    <w:rsid w:val="00C17D99"/>
    <w:rsid w:val="00C201F8"/>
    <w:rsid w:val="00C20379"/>
    <w:rsid w:val="00C2071E"/>
    <w:rsid w:val="00C207F8"/>
    <w:rsid w:val="00C2092D"/>
    <w:rsid w:val="00C20C20"/>
    <w:rsid w:val="00C216D6"/>
    <w:rsid w:val="00C21AA6"/>
    <w:rsid w:val="00C21BCF"/>
    <w:rsid w:val="00C22528"/>
    <w:rsid w:val="00C225DF"/>
    <w:rsid w:val="00C2285D"/>
    <w:rsid w:val="00C229CC"/>
    <w:rsid w:val="00C22AF0"/>
    <w:rsid w:val="00C22EBE"/>
    <w:rsid w:val="00C232DA"/>
    <w:rsid w:val="00C23757"/>
    <w:rsid w:val="00C23860"/>
    <w:rsid w:val="00C2389F"/>
    <w:rsid w:val="00C23E59"/>
    <w:rsid w:val="00C24497"/>
    <w:rsid w:val="00C244F0"/>
    <w:rsid w:val="00C24542"/>
    <w:rsid w:val="00C246C4"/>
    <w:rsid w:val="00C24D2E"/>
    <w:rsid w:val="00C24DFF"/>
    <w:rsid w:val="00C2524A"/>
    <w:rsid w:val="00C256EA"/>
    <w:rsid w:val="00C26031"/>
    <w:rsid w:val="00C26213"/>
    <w:rsid w:val="00C26404"/>
    <w:rsid w:val="00C2684A"/>
    <w:rsid w:val="00C2724A"/>
    <w:rsid w:val="00C272EF"/>
    <w:rsid w:val="00C27601"/>
    <w:rsid w:val="00C276F6"/>
    <w:rsid w:val="00C27A1E"/>
    <w:rsid w:val="00C27D70"/>
    <w:rsid w:val="00C27E7E"/>
    <w:rsid w:val="00C27F5B"/>
    <w:rsid w:val="00C30620"/>
    <w:rsid w:val="00C3067B"/>
    <w:rsid w:val="00C3075A"/>
    <w:rsid w:val="00C309B2"/>
    <w:rsid w:val="00C30EFF"/>
    <w:rsid w:val="00C311CB"/>
    <w:rsid w:val="00C31981"/>
    <w:rsid w:val="00C31F33"/>
    <w:rsid w:val="00C32800"/>
    <w:rsid w:val="00C3285F"/>
    <w:rsid w:val="00C32B0F"/>
    <w:rsid w:val="00C32C28"/>
    <w:rsid w:val="00C33121"/>
    <w:rsid w:val="00C331B5"/>
    <w:rsid w:val="00C331F5"/>
    <w:rsid w:val="00C338F6"/>
    <w:rsid w:val="00C3423F"/>
    <w:rsid w:val="00C346BE"/>
    <w:rsid w:val="00C34C8C"/>
    <w:rsid w:val="00C352FC"/>
    <w:rsid w:val="00C357DC"/>
    <w:rsid w:val="00C35A03"/>
    <w:rsid w:val="00C35A7D"/>
    <w:rsid w:val="00C35E54"/>
    <w:rsid w:val="00C35E87"/>
    <w:rsid w:val="00C363C4"/>
    <w:rsid w:val="00C3727A"/>
    <w:rsid w:val="00C37B2D"/>
    <w:rsid w:val="00C37B53"/>
    <w:rsid w:val="00C37E2F"/>
    <w:rsid w:val="00C37EF7"/>
    <w:rsid w:val="00C40272"/>
    <w:rsid w:val="00C40EA2"/>
    <w:rsid w:val="00C41003"/>
    <w:rsid w:val="00C41079"/>
    <w:rsid w:val="00C411EC"/>
    <w:rsid w:val="00C415E9"/>
    <w:rsid w:val="00C41878"/>
    <w:rsid w:val="00C4190A"/>
    <w:rsid w:val="00C41C41"/>
    <w:rsid w:val="00C41D44"/>
    <w:rsid w:val="00C41E30"/>
    <w:rsid w:val="00C41E4B"/>
    <w:rsid w:val="00C41F79"/>
    <w:rsid w:val="00C42203"/>
    <w:rsid w:val="00C42720"/>
    <w:rsid w:val="00C4301F"/>
    <w:rsid w:val="00C43B53"/>
    <w:rsid w:val="00C43BB5"/>
    <w:rsid w:val="00C43D42"/>
    <w:rsid w:val="00C43EF3"/>
    <w:rsid w:val="00C43FF3"/>
    <w:rsid w:val="00C44105"/>
    <w:rsid w:val="00C441B6"/>
    <w:rsid w:val="00C44223"/>
    <w:rsid w:val="00C44882"/>
    <w:rsid w:val="00C448C0"/>
    <w:rsid w:val="00C44C79"/>
    <w:rsid w:val="00C452C8"/>
    <w:rsid w:val="00C453E9"/>
    <w:rsid w:val="00C4553D"/>
    <w:rsid w:val="00C45628"/>
    <w:rsid w:val="00C45A18"/>
    <w:rsid w:val="00C45D8F"/>
    <w:rsid w:val="00C45DEA"/>
    <w:rsid w:val="00C45E3E"/>
    <w:rsid w:val="00C45F70"/>
    <w:rsid w:val="00C4657A"/>
    <w:rsid w:val="00C465B0"/>
    <w:rsid w:val="00C4672E"/>
    <w:rsid w:val="00C46920"/>
    <w:rsid w:val="00C46A68"/>
    <w:rsid w:val="00C47B1C"/>
    <w:rsid w:val="00C47F6F"/>
    <w:rsid w:val="00C50065"/>
    <w:rsid w:val="00C5093A"/>
    <w:rsid w:val="00C5099D"/>
    <w:rsid w:val="00C50B40"/>
    <w:rsid w:val="00C50CA5"/>
    <w:rsid w:val="00C50E40"/>
    <w:rsid w:val="00C51072"/>
    <w:rsid w:val="00C511EC"/>
    <w:rsid w:val="00C51296"/>
    <w:rsid w:val="00C512E8"/>
    <w:rsid w:val="00C514F5"/>
    <w:rsid w:val="00C5157B"/>
    <w:rsid w:val="00C51966"/>
    <w:rsid w:val="00C51B0E"/>
    <w:rsid w:val="00C51BF8"/>
    <w:rsid w:val="00C520CF"/>
    <w:rsid w:val="00C521F5"/>
    <w:rsid w:val="00C52336"/>
    <w:rsid w:val="00C52375"/>
    <w:rsid w:val="00C527FB"/>
    <w:rsid w:val="00C539EE"/>
    <w:rsid w:val="00C53E46"/>
    <w:rsid w:val="00C541A7"/>
    <w:rsid w:val="00C5433F"/>
    <w:rsid w:val="00C5456A"/>
    <w:rsid w:val="00C54801"/>
    <w:rsid w:val="00C549F8"/>
    <w:rsid w:val="00C54E8F"/>
    <w:rsid w:val="00C552AF"/>
    <w:rsid w:val="00C55B64"/>
    <w:rsid w:val="00C55C83"/>
    <w:rsid w:val="00C56736"/>
    <w:rsid w:val="00C567E3"/>
    <w:rsid w:val="00C5681D"/>
    <w:rsid w:val="00C5684B"/>
    <w:rsid w:val="00C569DD"/>
    <w:rsid w:val="00C56A95"/>
    <w:rsid w:val="00C56AAC"/>
    <w:rsid w:val="00C56BC8"/>
    <w:rsid w:val="00C56E8F"/>
    <w:rsid w:val="00C573C4"/>
    <w:rsid w:val="00C57627"/>
    <w:rsid w:val="00C57757"/>
    <w:rsid w:val="00C578BA"/>
    <w:rsid w:val="00C57A39"/>
    <w:rsid w:val="00C57C2E"/>
    <w:rsid w:val="00C604CA"/>
    <w:rsid w:val="00C605D0"/>
    <w:rsid w:val="00C60918"/>
    <w:rsid w:val="00C60E7E"/>
    <w:rsid w:val="00C61D04"/>
    <w:rsid w:val="00C6252A"/>
    <w:rsid w:val="00C627B9"/>
    <w:rsid w:val="00C6294F"/>
    <w:rsid w:val="00C6298A"/>
    <w:rsid w:val="00C63072"/>
    <w:rsid w:val="00C632A2"/>
    <w:rsid w:val="00C6354B"/>
    <w:rsid w:val="00C63621"/>
    <w:rsid w:val="00C6416A"/>
    <w:rsid w:val="00C64193"/>
    <w:rsid w:val="00C6424B"/>
    <w:rsid w:val="00C6441B"/>
    <w:rsid w:val="00C64460"/>
    <w:rsid w:val="00C646CC"/>
    <w:rsid w:val="00C64ECD"/>
    <w:rsid w:val="00C64FFE"/>
    <w:rsid w:val="00C6517C"/>
    <w:rsid w:val="00C6563C"/>
    <w:rsid w:val="00C65DCE"/>
    <w:rsid w:val="00C65E40"/>
    <w:rsid w:val="00C65F9F"/>
    <w:rsid w:val="00C663D8"/>
    <w:rsid w:val="00C663D9"/>
    <w:rsid w:val="00C6651A"/>
    <w:rsid w:val="00C66ACA"/>
    <w:rsid w:val="00C66B80"/>
    <w:rsid w:val="00C66C7E"/>
    <w:rsid w:val="00C66C97"/>
    <w:rsid w:val="00C66EC7"/>
    <w:rsid w:val="00C6714B"/>
    <w:rsid w:val="00C67885"/>
    <w:rsid w:val="00C67C5C"/>
    <w:rsid w:val="00C67D4B"/>
    <w:rsid w:val="00C67F33"/>
    <w:rsid w:val="00C70375"/>
    <w:rsid w:val="00C703B4"/>
    <w:rsid w:val="00C7062E"/>
    <w:rsid w:val="00C70838"/>
    <w:rsid w:val="00C70D42"/>
    <w:rsid w:val="00C70EF0"/>
    <w:rsid w:val="00C71186"/>
    <w:rsid w:val="00C712A5"/>
    <w:rsid w:val="00C71332"/>
    <w:rsid w:val="00C7165A"/>
    <w:rsid w:val="00C719EA"/>
    <w:rsid w:val="00C71C72"/>
    <w:rsid w:val="00C71EE8"/>
    <w:rsid w:val="00C71F56"/>
    <w:rsid w:val="00C72093"/>
    <w:rsid w:val="00C72342"/>
    <w:rsid w:val="00C72394"/>
    <w:rsid w:val="00C72A06"/>
    <w:rsid w:val="00C7327F"/>
    <w:rsid w:val="00C733C4"/>
    <w:rsid w:val="00C73637"/>
    <w:rsid w:val="00C73985"/>
    <w:rsid w:val="00C747EC"/>
    <w:rsid w:val="00C74A7C"/>
    <w:rsid w:val="00C74B40"/>
    <w:rsid w:val="00C74C38"/>
    <w:rsid w:val="00C74FE9"/>
    <w:rsid w:val="00C74FF9"/>
    <w:rsid w:val="00C75159"/>
    <w:rsid w:val="00C75735"/>
    <w:rsid w:val="00C75AF7"/>
    <w:rsid w:val="00C760CF"/>
    <w:rsid w:val="00C76305"/>
    <w:rsid w:val="00C76690"/>
    <w:rsid w:val="00C76F4D"/>
    <w:rsid w:val="00C7710F"/>
    <w:rsid w:val="00C77500"/>
    <w:rsid w:val="00C77846"/>
    <w:rsid w:val="00C77C1F"/>
    <w:rsid w:val="00C77CFC"/>
    <w:rsid w:val="00C77E1C"/>
    <w:rsid w:val="00C77F6F"/>
    <w:rsid w:val="00C77FBC"/>
    <w:rsid w:val="00C80077"/>
    <w:rsid w:val="00C80359"/>
    <w:rsid w:val="00C80A83"/>
    <w:rsid w:val="00C80C23"/>
    <w:rsid w:val="00C80DD4"/>
    <w:rsid w:val="00C810DF"/>
    <w:rsid w:val="00C81247"/>
    <w:rsid w:val="00C814E2"/>
    <w:rsid w:val="00C816A7"/>
    <w:rsid w:val="00C823CE"/>
    <w:rsid w:val="00C8270D"/>
    <w:rsid w:val="00C82B41"/>
    <w:rsid w:val="00C82BAF"/>
    <w:rsid w:val="00C82ED1"/>
    <w:rsid w:val="00C830BA"/>
    <w:rsid w:val="00C83423"/>
    <w:rsid w:val="00C8359B"/>
    <w:rsid w:val="00C83C4A"/>
    <w:rsid w:val="00C83FBC"/>
    <w:rsid w:val="00C83FD2"/>
    <w:rsid w:val="00C8436B"/>
    <w:rsid w:val="00C8440C"/>
    <w:rsid w:val="00C844E0"/>
    <w:rsid w:val="00C84861"/>
    <w:rsid w:val="00C84910"/>
    <w:rsid w:val="00C85138"/>
    <w:rsid w:val="00C8553D"/>
    <w:rsid w:val="00C85691"/>
    <w:rsid w:val="00C85C6D"/>
    <w:rsid w:val="00C85CFA"/>
    <w:rsid w:val="00C85EFF"/>
    <w:rsid w:val="00C86059"/>
    <w:rsid w:val="00C864E9"/>
    <w:rsid w:val="00C86532"/>
    <w:rsid w:val="00C86635"/>
    <w:rsid w:val="00C86933"/>
    <w:rsid w:val="00C86960"/>
    <w:rsid w:val="00C86A2A"/>
    <w:rsid w:val="00C86A50"/>
    <w:rsid w:val="00C87591"/>
    <w:rsid w:val="00C87C1E"/>
    <w:rsid w:val="00C87D38"/>
    <w:rsid w:val="00C87F2E"/>
    <w:rsid w:val="00C90040"/>
    <w:rsid w:val="00C905CE"/>
    <w:rsid w:val="00C907DE"/>
    <w:rsid w:val="00C90B9B"/>
    <w:rsid w:val="00C90CA5"/>
    <w:rsid w:val="00C90F1F"/>
    <w:rsid w:val="00C9115C"/>
    <w:rsid w:val="00C9192C"/>
    <w:rsid w:val="00C91BCF"/>
    <w:rsid w:val="00C91C36"/>
    <w:rsid w:val="00C91D6D"/>
    <w:rsid w:val="00C91FA4"/>
    <w:rsid w:val="00C91FA6"/>
    <w:rsid w:val="00C9207A"/>
    <w:rsid w:val="00C923DA"/>
    <w:rsid w:val="00C93360"/>
    <w:rsid w:val="00C93379"/>
    <w:rsid w:val="00C935B9"/>
    <w:rsid w:val="00C935BF"/>
    <w:rsid w:val="00C936FD"/>
    <w:rsid w:val="00C937F5"/>
    <w:rsid w:val="00C9387C"/>
    <w:rsid w:val="00C9395F"/>
    <w:rsid w:val="00C94476"/>
    <w:rsid w:val="00C9484B"/>
    <w:rsid w:val="00C94917"/>
    <w:rsid w:val="00C94A50"/>
    <w:rsid w:val="00C953FE"/>
    <w:rsid w:val="00C95830"/>
    <w:rsid w:val="00C95A4D"/>
    <w:rsid w:val="00C95E53"/>
    <w:rsid w:val="00C96418"/>
    <w:rsid w:val="00C964F2"/>
    <w:rsid w:val="00C965C9"/>
    <w:rsid w:val="00C96FF7"/>
    <w:rsid w:val="00C9705C"/>
    <w:rsid w:val="00C97266"/>
    <w:rsid w:val="00C97EB7"/>
    <w:rsid w:val="00CA00BC"/>
    <w:rsid w:val="00CA00F2"/>
    <w:rsid w:val="00CA016F"/>
    <w:rsid w:val="00CA02CC"/>
    <w:rsid w:val="00CA05D6"/>
    <w:rsid w:val="00CA05E4"/>
    <w:rsid w:val="00CA08D3"/>
    <w:rsid w:val="00CA1021"/>
    <w:rsid w:val="00CA107A"/>
    <w:rsid w:val="00CA1452"/>
    <w:rsid w:val="00CA146F"/>
    <w:rsid w:val="00CA1BF6"/>
    <w:rsid w:val="00CA1F69"/>
    <w:rsid w:val="00CA20BA"/>
    <w:rsid w:val="00CA28E3"/>
    <w:rsid w:val="00CA2A75"/>
    <w:rsid w:val="00CA2A81"/>
    <w:rsid w:val="00CA2BB4"/>
    <w:rsid w:val="00CA3652"/>
    <w:rsid w:val="00CA38CC"/>
    <w:rsid w:val="00CA39C3"/>
    <w:rsid w:val="00CA3BDF"/>
    <w:rsid w:val="00CA3E90"/>
    <w:rsid w:val="00CA42A5"/>
    <w:rsid w:val="00CA484E"/>
    <w:rsid w:val="00CA49B3"/>
    <w:rsid w:val="00CA4F17"/>
    <w:rsid w:val="00CA518A"/>
    <w:rsid w:val="00CA5530"/>
    <w:rsid w:val="00CA55A8"/>
    <w:rsid w:val="00CA5FF7"/>
    <w:rsid w:val="00CA601F"/>
    <w:rsid w:val="00CA6087"/>
    <w:rsid w:val="00CA6758"/>
    <w:rsid w:val="00CA6AE2"/>
    <w:rsid w:val="00CA6DB1"/>
    <w:rsid w:val="00CA6F77"/>
    <w:rsid w:val="00CA706E"/>
    <w:rsid w:val="00CA7776"/>
    <w:rsid w:val="00CA7862"/>
    <w:rsid w:val="00CA7AE9"/>
    <w:rsid w:val="00CB0031"/>
    <w:rsid w:val="00CB0279"/>
    <w:rsid w:val="00CB04D2"/>
    <w:rsid w:val="00CB0979"/>
    <w:rsid w:val="00CB0A4E"/>
    <w:rsid w:val="00CB1575"/>
    <w:rsid w:val="00CB15FF"/>
    <w:rsid w:val="00CB1809"/>
    <w:rsid w:val="00CB1A30"/>
    <w:rsid w:val="00CB262F"/>
    <w:rsid w:val="00CB29D1"/>
    <w:rsid w:val="00CB2D21"/>
    <w:rsid w:val="00CB3174"/>
    <w:rsid w:val="00CB34A6"/>
    <w:rsid w:val="00CB369F"/>
    <w:rsid w:val="00CB3BDB"/>
    <w:rsid w:val="00CB3C0F"/>
    <w:rsid w:val="00CB3C72"/>
    <w:rsid w:val="00CB4A00"/>
    <w:rsid w:val="00CB5000"/>
    <w:rsid w:val="00CB53EB"/>
    <w:rsid w:val="00CB5A33"/>
    <w:rsid w:val="00CB5AB4"/>
    <w:rsid w:val="00CB5E99"/>
    <w:rsid w:val="00CB5EE8"/>
    <w:rsid w:val="00CB614D"/>
    <w:rsid w:val="00CB61AA"/>
    <w:rsid w:val="00CB61C7"/>
    <w:rsid w:val="00CB6532"/>
    <w:rsid w:val="00CB66ED"/>
    <w:rsid w:val="00CB67BB"/>
    <w:rsid w:val="00CB69FB"/>
    <w:rsid w:val="00CB6E7A"/>
    <w:rsid w:val="00CB72F2"/>
    <w:rsid w:val="00CB76C7"/>
    <w:rsid w:val="00CB76D7"/>
    <w:rsid w:val="00CB76EF"/>
    <w:rsid w:val="00CB7729"/>
    <w:rsid w:val="00CB798D"/>
    <w:rsid w:val="00CB7B9D"/>
    <w:rsid w:val="00CB7C8F"/>
    <w:rsid w:val="00CC0105"/>
    <w:rsid w:val="00CC0106"/>
    <w:rsid w:val="00CC0425"/>
    <w:rsid w:val="00CC0446"/>
    <w:rsid w:val="00CC0724"/>
    <w:rsid w:val="00CC0D73"/>
    <w:rsid w:val="00CC0E83"/>
    <w:rsid w:val="00CC0EF6"/>
    <w:rsid w:val="00CC1090"/>
    <w:rsid w:val="00CC11D7"/>
    <w:rsid w:val="00CC1334"/>
    <w:rsid w:val="00CC146D"/>
    <w:rsid w:val="00CC1744"/>
    <w:rsid w:val="00CC186A"/>
    <w:rsid w:val="00CC18AA"/>
    <w:rsid w:val="00CC1C55"/>
    <w:rsid w:val="00CC2765"/>
    <w:rsid w:val="00CC27ED"/>
    <w:rsid w:val="00CC2AC8"/>
    <w:rsid w:val="00CC2C1A"/>
    <w:rsid w:val="00CC2F72"/>
    <w:rsid w:val="00CC342D"/>
    <w:rsid w:val="00CC3463"/>
    <w:rsid w:val="00CC35BD"/>
    <w:rsid w:val="00CC3737"/>
    <w:rsid w:val="00CC3E31"/>
    <w:rsid w:val="00CC436B"/>
    <w:rsid w:val="00CC43F3"/>
    <w:rsid w:val="00CC4600"/>
    <w:rsid w:val="00CC4A28"/>
    <w:rsid w:val="00CC4DBE"/>
    <w:rsid w:val="00CC535E"/>
    <w:rsid w:val="00CC563E"/>
    <w:rsid w:val="00CC5D56"/>
    <w:rsid w:val="00CC5F8B"/>
    <w:rsid w:val="00CC6156"/>
    <w:rsid w:val="00CC627A"/>
    <w:rsid w:val="00CC634D"/>
    <w:rsid w:val="00CC6716"/>
    <w:rsid w:val="00CC6946"/>
    <w:rsid w:val="00CC6C7C"/>
    <w:rsid w:val="00CC7117"/>
    <w:rsid w:val="00CC79C2"/>
    <w:rsid w:val="00CC7B43"/>
    <w:rsid w:val="00CC7D00"/>
    <w:rsid w:val="00CD0085"/>
    <w:rsid w:val="00CD036E"/>
    <w:rsid w:val="00CD03D5"/>
    <w:rsid w:val="00CD0486"/>
    <w:rsid w:val="00CD05D0"/>
    <w:rsid w:val="00CD0A0A"/>
    <w:rsid w:val="00CD0ADE"/>
    <w:rsid w:val="00CD0D22"/>
    <w:rsid w:val="00CD0FBF"/>
    <w:rsid w:val="00CD1418"/>
    <w:rsid w:val="00CD1874"/>
    <w:rsid w:val="00CD188C"/>
    <w:rsid w:val="00CD1AA0"/>
    <w:rsid w:val="00CD1E69"/>
    <w:rsid w:val="00CD21ED"/>
    <w:rsid w:val="00CD249F"/>
    <w:rsid w:val="00CD29CB"/>
    <w:rsid w:val="00CD2ACE"/>
    <w:rsid w:val="00CD2C95"/>
    <w:rsid w:val="00CD2EC1"/>
    <w:rsid w:val="00CD304E"/>
    <w:rsid w:val="00CD3397"/>
    <w:rsid w:val="00CD360D"/>
    <w:rsid w:val="00CD36F3"/>
    <w:rsid w:val="00CD492C"/>
    <w:rsid w:val="00CD50DE"/>
    <w:rsid w:val="00CD5419"/>
    <w:rsid w:val="00CD5964"/>
    <w:rsid w:val="00CD59C1"/>
    <w:rsid w:val="00CD6760"/>
    <w:rsid w:val="00CD6D5E"/>
    <w:rsid w:val="00CD7055"/>
    <w:rsid w:val="00CD77C4"/>
    <w:rsid w:val="00CE018A"/>
    <w:rsid w:val="00CE040B"/>
    <w:rsid w:val="00CE0ECA"/>
    <w:rsid w:val="00CE0EF9"/>
    <w:rsid w:val="00CE13AC"/>
    <w:rsid w:val="00CE1765"/>
    <w:rsid w:val="00CE1C1E"/>
    <w:rsid w:val="00CE1CE0"/>
    <w:rsid w:val="00CE218A"/>
    <w:rsid w:val="00CE280B"/>
    <w:rsid w:val="00CE2AC0"/>
    <w:rsid w:val="00CE384D"/>
    <w:rsid w:val="00CE3C30"/>
    <w:rsid w:val="00CE46DC"/>
    <w:rsid w:val="00CE518B"/>
    <w:rsid w:val="00CE5779"/>
    <w:rsid w:val="00CE59ED"/>
    <w:rsid w:val="00CE5B05"/>
    <w:rsid w:val="00CE5B57"/>
    <w:rsid w:val="00CE5C7A"/>
    <w:rsid w:val="00CE60A2"/>
    <w:rsid w:val="00CE60DC"/>
    <w:rsid w:val="00CE6221"/>
    <w:rsid w:val="00CE6BB5"/>
    <w:rsid w:val="00CE72E8"/>
    <w:rsid w:val="00CE7669"/>
    <w:rsid w:val="00CE796D"/>
    <w:rsid w:val="00CE7C27"/>
    <w:rsid w:val="00CE7F27"/>
    <w:rsid w:val="00CE7F8B"/>
    <w:rsid w:val="00CF004C"/>
    <w:rsid w:val="00CF00BA"/>
    <w:rsid w:val="00CF0A16"/>
    <w:rsid w:val="00CF15A4"/>
    <w:rsid w:val="00CF18E6"/>
    <w:rsid w:val="00CF1E29"/>
    <w:rsid w:val="00CF2391"/>
    <w:rsid w:val="00CF25BD"/>
    <w:rsid w:val="00CF27C0"/>
    <w:rsid w:val="00CF2E2E"/>
    <w:rsid w:val="00CF37E3"/>
    <w:rsid w:val="00CF389C"/>
    <w:rsid w:val="00CF38FE"/>
    <w:rsid w:val="00CF3A7B"/>
    <w:rsid w:val="00CF3F20"/>
    <w:rsid w:val="00CF4051"/>
    <w:rsid w:val="00CF4094"/>
    <w:rsid w:val="00CF411F"/>
    <w:rsid w:val="00CF414C"/>
    <w:rsid w:val="00CF42CB"/>
    <w:rsid w:val="00CF4669"/>
    <w:rsid w:val="00CF46B6"/>
    <w:rsid w:val="00CF4964"/>
    <w:rsid w:val="00CF5141"/>
    <w:rsid w:val="00CF56DF"/>
    <w:rsid w:val="00CF576E"/>
    <w:rsid w:val="00CF5946"/>
    <w:rsid w:val="00CF5A14"/>
    <w:rsid w:val="00CF60AE"/>
    <w:rsid w:val="00CF6818"/>
    <w:rsid w:val="00CF68FE"/>
    <w:rsid w:val="00CF6A3A"/>
    <w:rsid w:val="00CF6DF6"/>
    <w:rsid w:val="00CF6F8B"/>
    <w:rsid w:val="00CF6FC1"/>
    <w:rsid w:val="00CF702D"/>
    <w:rsid w:val="00CF7351"/>
    <w:rsid w:val="00D001E1"/>
    <w:rsid w:val="00D004B5"/>
    <w:rsid w:val="00D00644"/>
    <w:rsid w:val="00D00EDC"/>
    <w:rsid w:val="00D015D4"/>
    <w:rsid w:val="00D01B11"/>
    <w:rsid w:val="00D01F62"/>
    <w:rsid w:val="00D01FA3"/>
    <w:rsid w:val="00D0225D"/>
    <w:rsid w:val="00D0262A"/>
    <w:rsid w:val="00D027ED"/>
    <w:rsid w:val="00D02D5C"/>
    <w:rsid w:val="00D02E0F"/>
    <w:rsid w:val="00D034AA"/>
    <w:rsid w:val="00D0365C"/>
    <w:rsid w:val="00D036C5"/>
    <w:rsid w:val="00D03717"/>
    <w:rsid w:val="00D03CCF"/>
    <w:rsid w:val="00D03F3A"/>
    <w:rsid w:val="00D03FCB"/>
    <w:rsid w:val="00D042CB"/>
    <w:rsid w:val="00D04461"/>
    <w:rsid w:val="00D04688"/>
    <w:rsid w:val="00D04D0C"/>
    <w:rsid w:val="00D054AD"/>
    <w:rsid w:val="00D05574"/>
    <w:rsid w:val="00D05CDA"/>
    <w:rsid w:val="00D05D9F"/>
    <w:rsid w:val="00D05E4D"/>
    <w:rsid w:val="00D05FE5"/>
    <w:rsid w:val="00D060AB"/>
    <w:rsid w:val="00D06121"/>
    <w:rsid w:val="00D06978"/>
    <w:rsid w:val="00D06B39"/>
    <w:rsid w:val="00D06C81"/>
    <w:rsid w:val="00D0715C"/>
    <w:rsid w:val="00D07638"/>
    <w:rsid w:val="00D07BF9"/>
    <w:rsid w:val="00D10005"/>
    <w:rsid w:val="00D10036"/>
    <w:rsid w:val="00D102A2"/>
    <w:rsid w:val="00D102E2"/>
    <w:rsid w:val="00D1085F"/>
    <w:rsid w:val="00D10888"/>
    <w:rsid w:val="00D109B4"/>
    <w:rsid w:val="00D10A11"/>
    <w:rsid w:val="00D10AEF"/>
    <w:rsid w:val="00D10B4A"/>
    <w:rsid w:val="00D10C65"/>
    <w:rsid w:val="00D10C82"/>
    <w:rsid w:val="00D11600"/>
    <w:rsid w:val="00D117D5"/>
    <w:rsid w:val="00D1192C"/>
    <w:rsid w:val="00D11A23"/>
    <w:rsid w:val="00D11D1A"/>
    <w:rsid w:val="00D11E03"/>
    <w:rsid w:val="00D11E04"/>
    <w:rsid w:val="00D11F1E"/>
    <w:rsid w:val="00D12566"/>
    <w:rsid w:val="00D125A5"/>
    <w:rsid w:val="00D1268A"/>
    <w:rsid w:val="00D12DDA"/>
    <w:rsid w:val="00D12FBC"/>
    <w:rsid w:val="00D1317E"/>
    <w:rsid w:val="00D131E4"/>
    <w:rsid w:val="00D13225"/>
    <w:rsid w:val="00D13292"/>
    <w:rsid w:val="00D13445"/>
    <w:rsid w:val="00D13729"/>
    <w:rsid w:val="00D1382C"/>
    <w:rsid w:val="00D13CCE"/>
    <w:rsid w:val="00D13DF9"/>
    <w:rsid w:val="00D13FD6"/>
    <w:rsid w:val="00D1401E"/>
    <w:rsid w:val="00D14557"/>
    <w:rsid w:val="00D14CB2"/>
    <w:rsid w:val="00D15297"/>
    <w:rsid w:val="00D15BDA"/>
    <w:rsid w:val="00D15CAE"/>
    <w:rsid w:val="00D16010"/>
    <w:rsid w:val="00D1601F"/>
    <w:rsid w:val="00D162A1"/>
    <w:rsid w:val="00D16A29"/>
    <w:rsid w:val="00D16D64"/>
    <w:rsid w:val="00D16DDE"/>
    <w:rsid w:val="00D17230"/>
    <w:rsid w:val="00D172AC"/>
    <w:rsid w:val="00D173DE"/>
    <w:rsid w:val="00D173F3"/>
    <w:rsid w:val="00D17729"/>
    <w:rsid w:val="00D17A3E"/>
    <w:rsid w:val="00D17B76"/>
    <w:rsid w:val="00D17FA4"/>
    <w:rsid w:val="00D20AF9"/>
    <w:rsid w:val="00D20C27"/>
    <w:rsid w:val="00D20D8C"/>
    <w:rsid w:val="00D21171"/>
    <w:rsid w:val="00D213F9"/>
    <w:rsid w:val="00D217F0"/>
    <w:rsid w:val="00D21816"/>
    <w:rsid w:val="00D21FA9"/>
    <w:rsid w:val="00D221BE"/>
    <w:rsid w:val="00D22374"/>
    <w:rsid w:val="00D226F2"/>
    <w:rsid w:val="00D22F4B"/>
    <w:rsid w:val="00D2300E"/>
    <w:rsid w:val="00D234A8"/>
    <w:rsid w:val="00D23676"/>
    <w:rsid w:val="00D23966"/>
    <w:rsid w:val="00D23AE8"/>
    <w:rsid w:val="00D23CA0"/>
    <w:rsid w:val="00D23DFC"/>
    <w:rsid w:val="00D249DB"/>
    <w:rsid w:val="00D258B0"/>
    <w:rsid w:val="00D25A80"/>
    <w:rsid w:val="00D25AC0"/>
    <w:rsid w:val="00D25D31"/>
    <w:rsid w:val="00D25DCB"/>
    <w:rsid w:val="00D26085"/>
    <w:rsid w:val="00D2628A"/>
    <w:rsid w:val="00D26369"/>
    <w:rsid w:val="00D2694B"/>
    <w:rsid w:val="00D26D8E"/>
    <w:rsid w:val="00D26E02"/>
    <w:rsid w:val="00D27202"/>
    <w:rsid w:val="00D2733C"/>
    <w:rsid w:val="00D275D5"/>
    <w:rsid w:val="00D27931"/>
    <w:rsid w:val="00D279AE"/>
    <w:rsid w:val="00D27BE4"/>
    <w:rsid w:val="00D27D4C"/>
    <w:rsid w:val="00D27EF5"/>
    <w:rsid w:val="00D3037D"/>
    <w:rsid w:val="00D305E3"/>
    <w:rsid w:val="00D3081D"/>
    <w:rsid w:val="00D30850"/>
    <w:rsid w:val="00D31601"/>
    <w:rsid w:val="00D3163B"/>
    <w:rsid w:val="00D31775"/>
    <w:rsid w:val="00D31AC2"/>
    <w:rsid w:val="00D31E61"/>
    <w:rsid w:val="00D327A4"/>
    <w:rsid w:val="00D32997"/>
    <w:rsid w:val="00D32C09"/>
    <w:rsid w:val="00D32CBA"/>
    <w:rsid w:val="00D332FD"/>
    <w:rsid w:val="00D33562"/>
    <w:rsid w:val="00D33666"/>
    <w:rsid w:val="00D33C10"/>
    <w:rsid w:val="00D33D49"/>
    <w:rsid w:val="00D33EBA"/>
    <w:rsid w:val="00D33FB3"/>
    <w:rsid w:val="00D33FBB"/>
    <w:rsid w:val="00D3423C"/>
    <w:rsid w:val="00D345AD"/>
    <w:rsid w:val="00D346D2"/>
    <w:rsid w:val="00D348BD"/>
    <w:rsid w:val="00D35181"/>
    <w:rsid w:val="00D3527C"/>
    <w:rsid w:val="00D35703"/>
    <w:rsid w:val="00D35A75"/>
    <w:rsid w:val="00D35D88"/>
    <w:rsid w:val="00D35E21"/>
    <w:rsid w:val="00D361CE"/>
    <w:rsid w:val="00D36554"/>
    <w:rsid w:val="00D36AB2"/>
    <w:rsid w:val="00D36F76"/>
    <w:rsid w:val="00D37092"/>
    <w:rsid w:val="00D3750D"/>
    <w:rsid w:val="00D37576"/>
    <w:rsid w:val="00D376B2"/>
    <w:rsid w:val="00D377E3"/>
    <w:rsid w:val="00D379DB"/>
    <w:rsid w:val="00D37A36"/>
    <w:rsid w:val="00D37D36"/>
    <w:rsid w:val="00D37E2C"/>
    <w:rsid w:val="00D37E56"/>
    <w:rsid w:val="00D404D6"/>
    <w:rsid w:val="00D41470"/>
    <w:rsid w:val="00D41663"/>
    <w:rsid w:val="00D41ADB"/>
    <w:rsid w:val="00D4246C"/>
    <w:rsid w:val="00D426F3"/>
    <w:rsid w:val="00D42A6B"/>
    <w:rsid w:val="00D42EAC"/>
    <w:rsid w:val="00D42F5C"/>
    <w:rsid w:val="00D42F74"/>
    <w:rsid w:val="00D4322C"/>
    <w:rsid w:val="00D43605"/>
    <w:rsid w:val="00D4361D"/>
    <w:rsid w:val="00D43880"/>
    <w:rsid w:val="00D438DB"/>
    <w:rsid w:val="00D43FBF"/>
    <w:rsid w:val="00D4415B"/>
    <w:rsid w:val="00D441CB"/>
    <w:rsid w:val="00D4462F"/>
    <w:rsid w:val="00D448AF"/>
    <w:rsid w:val="00D448CC"/>
    <w:rsid w:val="00D44D6D"/>
    <w:rsid w:val="00D44D8D"/>
    <w:rsid w:val="00D450E7"/>
    <w:rsid w:val="00D45298"/>
    <w:rsid w:val="00D45757"/>
    <w:rsid w:val="00D45930"/>
    <w:rsid w:val="00D45A40"/>
    <w:rsid w:val="00D45CB7"/>
    <w:rsid w:val="00D45FC1"/>
    <w:rsid w:val="00D46053"/>
    <w:rsid w:val="00D464CB"/>
    <w:rsid w:val="00D46A49"/>
    <w:rsid w:val="00D46B77"/>
    <w:rsid w:val="00D46CB8"/>
    <w:rsid w:val="00D46CC0"/>
    <w:rsid w:val="00D46DD6"/>
    <w:rsid w:val="00D46EBE"/>
    <w:rsid w:val="00D47168"/>
    <w:rsid w:val="00D472FB"/>
    <w:rsid w:val="00D4754B"/>
    <w:rsid w:val="00D4768C"/>
    <w:rsid w:val="00D476B0"/>
    <w:rsid w:val="00D47E6D"/>
    <w:rsid w:val="00D50662"/>
    <w:rsid w:val="00D50BAC"/>
    <w:rsid w:val="00D50EEE"/>
    <w:rsid w:val="00D51473"/>
    <w:rsid w:val="00D51789"/>
    <w:rsid w:val="00D526E7"/>
    <w:rsid w:val="00D52B44"/>
    <w:rsid w:val="00D52E1C"/>
    <w:rsid w:val="00D532C3"/>
    <w:rsid w:val="00D53342"/>
    <w:rsid w:val="00D53556"/>
    <w:rsid w:val="00D53ADD"/>
    <w:rsid w:val="00D53F7B"/>
    <w:rsid w:val="00D53FA0"/>
    <w:rsid w:val="00D545F4"/>
    <w:rsid w:val="00D54E6C"/>
    <w:rsid w:val="00D55304"/>
    <w:rsid w:val="00D5556E"/>
    <w:rsid w:val="00D5559B"/>
    <w:rsid w:val="00D55E16"/>
    <w:rsid w:val="00D55E77"/>
    <w:rsid w:val="00D56492"/>
    <w:rsid w:val="00D56567"/>
    <w:rsid w:val="00D56F2D"/>
    <w:rsid w:val="00D57582"/>
    <w:rsid w:val="00D577BC"/>
    <w:rsid w:val="00D5781A"/>
    <w:rsid w:val="00D57D15"/>
    <w:rsid w:val="00D57EEF"/>
    <w:rsid w:val="00D60176"/>
    <w:rsid w:val="00D603B9"/>
    <w:rsid w:val="00D6084E"/>
    <w:rsid w:val="00D60FCC"/>
    <w:rsid w:val="00D61358"/>
    <w:rsid w:val="00D617DB"/>
    <w:rsid w:val="00D622F5"/>
    <w:rsid w:val="00D6249F"/>
    <w:rsid w:val="00D62683"/>
    <w:rsid w:val="00D62A01"/>
    <w:rsid w:val="00D62DEE"/>
    <w:rsid w:val="00D630E2"/>
    <w:rsid w:val="00D63288"/>
    <w:rsid w:val="00D633A0"/>
    <w:rsid w:val="00D63449"/>
    <w:rsid w:val="00D634B3"/>
    <w:rsid w:val="00D636AD"/>
    <w:rsid w:val="00D636DD"/>
    <w:rsid w:val="00D63AA4"/>
    <w:rsid w:val="00D63BDE"/>
    <w:rsid w:val="00D641C3"/>
    <w:rsid w:val="00D641E1"/>
    <w:rsid w:val="00D64413"/>
    <w:rsid w:val="00D64FF9"/>
    <w:rsid w:val="00D65206"/>
    <w:rsid w:val="00D6573D"/>
    <w:rsid w:val="00D65A2E"/>
    <w:rsid w:val="00D65AD8"/>
    <w:rsid w:val="00D65E09"/>
    <w:rsid w:val="00D65FAA"/>
    <w:rsid w:val="00D65FF2"/>
    <w:rsid w:val="00D667F6"/>
    <w:rsid w:val="00D6696D"/>
    <w:rsid w:val="00D669BF"/>
    <w:rsid w:val="00D66CC4"/>
    <w:rsid w:val="00D66DD2"/>
    <w:rsid w:val="00D67CAC"/>
    <w:rsid w:val="00D67E16"/>
    <w:rsid w:val="00D703D5"/>
    <w:rsid w:val="00D708A3"/>
    <w:rsid w:val="00D70ABD"/>
    <w:rsid w:val="00D70BDF"/>
    <w:rsid w:val="00D70D2C"/>
    <w:rsid w:val="00D70DA0"/>
    <w:rsid w:val="00D70FBD"/>
    <w:rsid w:val="00D712D1"/>
    <w:rsid w:val="00D715D5"/>
    <w:rsid w:val="00D7165D"/>
    <w:rsid w:val="00D716CE"/>
    <w:rsid w:val="00D71780"/>
    <w:rsid w:val="00D71AD1"/>
    <w:rsid w:val="00D71BFD"/>
    <w:rsid w:val="00D71F90"/>
    <w:rsid w:val="00D723C8"/>
    <w:rsid w:val="00D7245A"/>
    <w:rsid w:val="00D725D6"/>
    <w:rsid w:val="00D72D8D"/>
    <w:rsid w:val="00D735FA"/>
    <w:rsid w:val="00D738AF"/>
    <w:rsid w:val="00D7417D"/>
    <w:rsid w:val="00D7431C"/>
    <w:rsid w:val="00D745A3"/>
    <w:rsid w:val="00D7494D"/>
    <w:rsid w:val="00D74E83"/>
    <w:rsid w:val="00D74F22"/>
    <w:rsid w:val="00D755AC"/>
    <w:rsid w:val="00D75BF3"/>
    <w:rsid w:val="00D76101"/>
    <w:rsid w:val="00D76358"/>
    <w:rsid w:val="00D76667"/>
    <w:rsid w:val="00D76BF6"/>
    <w:rsid w:val="00D76E83"/>
    <w:rsid w:val="00D77003"/>
    <w:rsid w:val="00D773B2"/>
    <w:rsid w:val="00D774F1"/>
    <w:rsid w:val="00D77877"/>
    <w:rsid w:val="00D77983"/>
    <w:rsid w:val="00D77C32"/>
    <w:rsid w:val="00D80270"/>
    <w:rsid w:val="00D80271"/>
    <w:rsid w:val="00D80370"/>
    <w:rsid w:val="00D806A3"/>
    <w:rsid w:val="00D80847"/>
    <w:rsid w:val="00D80BB1"/>
    <w:rsid w:val="00D80D48"/>
    <w:rsid w:val="00D811E9"/>
    <w:rsid w:val="00D81271"/>
    <w:rsid w:val="00D81D70"/>
    <w:rsid w:val="00D81FA2"/>
    <w:rsid w:val="00D82401"/>
    <w:rsid w:val="00D82972"/>
    <w:rsid w:val="00D82992"/>
    <w:rsid w:val="00D8327F"/>
    <w:rsid w:val="00D832D8"/>
    <w:rsid w:val="00D83C4A"/>
    <w:rsid w:val="00D83F1B"/>
    <w:rsid w:val="00D84323"/>
    <w:rsid w:val="00D845AE"/>
    <w:rsid w:val="00D84735"/>
    <w:rsid w:val="00D8497D"/>
    <w:rsid w:val="00D849FC"/>
    <w:rsid w:val="00D84C61"/>
    <w:rsid w:val="00D85116"/>
    <w:rsid w:val="00D853EF"/>
    <w:rsid w:val="00D8546B"/>
    <w:rsid w:val="00D8574C"/>
    <w:rsid w:val="00D85CD8"/>
    <w:rsid w:val="00D85F57"/>
    <w:rsid w:val="00D85FE0"/>
    <w:rsid w:val="00D861B5"/>
    <w:rsid w:val="00D86313"/>
    <w:rsid w:val="00D8668E"/>
    <w:rsid w:val="00D869F0"/>
    <w:rsid w:val="00D8719D"/>
    <w:rsid w:val="00D872A2"/>
    <w:rsid w:val="00D8730F"/>
    <w:rsid w:val="00D874C0"/>
    <w:rsid w:val="00D875DE"/>
    <w:rsid w:val="00D87F73"/>
    <w:rsid w:val="00D90359"/>
    <w:rsid w:val="00D906B1"/>
    <w:rsid w:val="00D907CE"/>
    <w:rsid w:val="00D908ED"/>
    <w:rsid w:val="00D90904"/>
    <w:rsid w:val="00D90993"/>
    <w:rsid w:val="00D90B3F"/>
    <w:rsid w:val="00D90C78"/>
    <w:rsid w:val="00D90CB9"/>
    <w:rsid w:val="00D90CDA"/>
    <w:rsid w:val="00D90D75"/>
    <w:rsid w:val="00D90E5F"/>
    <w:rsid w:val="00D90F93"/>
    <w:rsid w:val="00D91051"/>
    <w:rsid w:val="00D91323"/>
    <w:rsid w:val="00D9134D"/>
    <w:rsid w:val="00D91925"/>
    <w:rsid w:val="00D91954"/>
    <w:rsid w:val="00D91D66"/>
    <w:rsid w:val="00D91F7B"/>
    <w:rsid w:val="00D9257D"/>
    <w:rsid w:val="00D9287F"/>
    <w:rsid w:val="00D928B6"/>
    <w:rsid w:val="00D92A43"/>
    <w:rsid w:val="00D92B25"/>
    <w:rsid w:val="00D93202"/>
    <w:rsid w:val="00D932F4"/>
    <w:rsid w:val="00D93637"/>
    <w:rsid w:val="00D93804"/>
    <w:rsid w:val="00D9381B"/>
    <w:rsid w:val="00D93DFF"/>
    <w:rsid w:val="00D9480A"/>
    <w:rsid w:val="00D94E5A"/>
    <w:rsid w:val="00D9505F"/>
    <w:rsid w:val="00D9513E"/>
    <w:rsid w:val="00D9594D"/>
    <w:rsid w:val="00D95EE3"/>
    <w:rsid w:val="00D95EEE"/>
    <w:rsid w:val="00D960FD"/>
    <w:rsid w:val="00D96393"/>
    <w:rsid w:val="00D96412"/>
    <w:rsid w:val="00D96A11"/>
    <w:rsid w:val="00D96A8F"/>
    <w:rsid w:val="00D96BB5"/>
    <w:rsid w:val="00D96CB1"/>
    <w:rsid w:val="00D97172"/>
    <w:rsid w:val="00D974F9"/>
    <w:rsid w:val="00D97537"/>
    <w:rsid w:val="00DA0A8A"/>
    <w:rsid w:val="00DA0AB7"/>
    <w:rsid w:val="00DA0AF4"/>
    <w:rsid w:val="00DA0CA1"/>
    <w:rsid w:val="00DA0DDE"/>
    <w:rsid w:val="00DA2106"/>
    <w:rsid w:val="00DA224E"/>
    <w:rsid w:val="00DA2735"/>
    <w:rsid w:val="00DA2F64"/>
    <w:rsid w:val="00DA3C78"/>
    <w:rsid w:val="00DA415D"/>
    <w:rsid w:val="00DA4D05"/>
    <w:rsid w:val="00DA5011"/>
    <w:rsid w:val="00DA5012"/>
    <w:rsid w:val="00DA532E"/>
    <w:rsid w:val="00DA5898"/>
    <w:rsid w:val="00DA5B13"/>
    <w:rsid w:val="00DA6603"/>
    <w:rsid w:val="00DA6D4D"/>
    <w:rsid w:val="00DA6EDB"/>
    <w:rsid w:val="00DA758C"/>
    <w:rsid w:val="00DA76DD"/>
    <w:rsid w:val="00DA79EB"/>
    <w:rsid w:val="00DA7B17"/>
    <w:rsid w:val="00DA7B3F"/>
    <w:rsid w:val="00DA7E6B"/>
    <w:rsid w:val="00DA7EA6"/>
    <w:rsid w:val="00DA7ECC"/>
    <w:rsid w:val="00DB081B"/>
    <w:rsid w:val="00DB0835"/>
    <w:rsid w:val="00DB092F"/>
    <w:rsid w:val="00DB097A"/>
    <w:rsid w:val="00DB0C22"/>
    <w:rsid w:val="00DB19C7"/>
    <w:rsid w:val="00DB2371"/>
    <w:rsid w:val="00DB267E"/>
    <w:rsid w:val="00DB2C88"/>
    <w:rsid w:val="00DB2F22"/>
    <w:rsid w:val="00DB2FB9"/>
    <w:rsid w:val="00DB3167"/>
    <w:rsid w:val="00DB32DD"/>
    <w:rsid w:val="00DB34A0"/>
    <w:rsid w:val="00DB39B6"/>
    <w:rsid w:val="00DB3AC1"/>
    <w:rsid w:val="00DB3FF2"/>
    <w:rsid w:val="00DB42B0"/>
    <w:rsid w:val="00DB44D8"/>
    <w:rsid w:val="00DB4AAA"/>
    <w:rsid w:val="00DB509D"/>
    <w:rsid w:val="00DB5205"/>
    <w:rsid w:val="00DB5721"/>
    <w:rsid w:val="00DB57D7"/>
    <w:rsid w:val="00DB57EA"/>
    <w:rsid w:val="00DB5970"/>
    <w:rsid w:val="00DB5FF6"/>
    <w:rsid w:val="00DB60A6"/>
    <w:rsid w:val="00DB62FE"/>
    <w:rsid w:val="00DB6324"/>
    <w:rsid w:val="00DB65BF"/>
    <w:rsid w:val="00DB6733"/>
    <w:rsid w:val="00DB6D2C"/>
    <w:rsid w:val="00DB7050"/>
    <w:rsid w:val="00DB7380"/>
    <w:rsid w:val="00DB73D0"/>
    <w:rsid w:val="00DB74BB"/>
    <w:rsid w:val="00DB782B"/>
    <w:rsid w:val="00DB7861"/>
    <w:rsid w:val="00DB7863"/>
    <w:rsid w:val="00DB7B1A"/>
    <w:rsid w:val="00DB7E21"/>
    <w:rsid w:val="00DB7F6C"/>
    <w:rsid w:val="00DC008C"/>
    <w:rsid w:val="00DC057B"/>
    <w:rsid w:val="00DC0636"/>
    <w:rsid w:val="00DC095B"/>
    <w:rsid w:val="00DC0BCF"/>
    <w:rsid w:val="00DC100B"/>
    <w:rsid w:val="00DC1114"/>
    <w:rsid w:val="00DC12E2"/>
    <w:rsid w:val="00DC14F8"/>
    <w:rsid w:val="00DC16AB"/>
    <w:rsid w:val="00DC1B48"/>
    <w:rsid w:val="00DC1D50"/>
    <w:rsid w:val="00DC2022"/>
    <w:rsid w:val="00DC204F"/>
    <w:rsid w:val="00DC208C"/>
    <w:rsid w:val="00DC2744"/>
    <w:rsid w:val="00DC2F9F"/>
    <w:rsid w:val="00DC31FA"/>
    <w:rsid w:val="00DC32B4"/>
    <w:rsid w:val="00DC3964"/>
    <w:rsid w:val="00DC3ABB"/>
    <w:rsid w:val="00DC3B19"/>
    <w:rsid w:val="00DC3C87"/>
    <w:rsid w:val="00DC47AE"/>
    <w:rsid w:val="00DC48A8"/>
    <w:rsid w:val="00DC513F"/>
    <w:rsid w:val="00DC527F"/>
    <w:rsid w:val="00DC54A6"/>
    <w:rsid w:val="00DC61B7"/>
    <w:rsid w:val="00DC62A3"/>
    <w:rsid w:val="00DC647F"/>
    <w:rsid w:val="00DC654A"/>
    <w:rsid w:val="00DC68BC"/>
    <w:rsid w:val="00DC6DA2"/>
    <w:rsid w:val="00DC6DDA"/>
    <w:rsid w:val="00DC6E76"/>
    <w:rsid w:val="00DC7206"/>
    <w:rsid w:val="00DC7225"/>
    <w:rsid w:val="00DC7303"/>
    <w:rsid w:val="00DC7F3B"/>
    <w:rsid w:val="00DD030F"/>
    <w:rsid w:val="00DD0759"/>
    <w:rsid w:val="00DD0954"/>
    <w:rsid w:val="00DD0E23"/>
    <w:rsid w:val="00DD0E7E"/>
    <w:rsid w:val="00DD0EC1"/>
    <w:rsid w:val="00DD1AE8"/>
    <w:rsid w:val="00DD1CA3"/>
    <w:rsid w:val="00DD1D65"/>
    <w:rsid w:val="00DD31BE"/>
    <w:rsid w:val="00DD3220"/>
    <w:rsid w:val="00DD34DD"/>
    <w:rsid w:val="00DD3707"/>
    <w:rsid w:val="00DD3B59"/>
    <w:rsid w:val="00DD3FE1"/>
    <w:rsid w:val="00DD43C6"/>
    <w:rsid w:val="00DD466A"/>
    <w:rsid w:val="00DD4A48"/>
    <w:rsid w:val="00DD4C6A"/>
    <w:rsid w:val="00DD4D68"/>
    <w:rsid w:val="00DD508A"/>
    <w:rsid w:val="00DD5464"/>
    <w:rsid w:val="00DD552F"/>
    <w:rsid w:val="00DD5875"/>
    <w:rsid w:val="00DD5B57"/>
    <w:rsid w:val="00DD5B69"/>
    <w:rsid w:val="00DD602A"/>
    <w:rsid w:val="00DD6186"/>
    <w:rsid w:val="00DD62C6"/>
    <w:rsid w:val="00DD70CC"/>
    <w:rsid w:val="00DD72D3"/>
    <w:rsid w:val="00DD77A1"/>
    <w:rsid w:val="00DD78F3"/>
    <w:rsid w:val="00DD797E"/>
    <w:rsid w:val="00DD7CCC"/>
    <w:rsid w:val="00DD7FE4"/>
    <w:rsid w:val="00DE01B3"/>
    <w:rsid w:val="00DE0382"/>
    <w:rsid w:val="00DE084D"/>
    <w:rsid w:val="00DE0F9C"/>
    <w:rsid w:val="00DE0FD2"/>
    <w:rsid w:val="00DE1430"/>
    <w:rsid w:val="00DE1AB2"/>
    <w:rsid w:val="00DE1C3C"/>
    <w:rsid w:val="00DE1CD3"/>
    <w:rsid w:val="00DE2F3E"/>
    <w:rsid w:val="00DE2F42"/>
    <w:rsid w:val="00DE2F58"/>
    <w:rsid w:val="00DE31B2"/>
    <w:rsid w:val="00DE3806"/>
    <w:rsid w:val="00DE3CBC"/>
    <w:rsid w:val="00DE3ECA"/>
    <w:rsid w:val="00DE4099"/>
    <w:rsid w:val="00DE4C66"/>
    <w:rsid w:val="00DE4D4A"/>
    <w:rsid w:val="00DE537C"/>
    <w:rsid w:val="00DE542D"/>
    <w:rsid w:val="00DE5621"/>
    <w:rsid w:val="00DE56A3"/>
    <w:rsid w:val="00DE58C2"/>
    <w:rsid w:val="00DE5BF6"/>
    <w:rsid w:val="00DE5EE2"/>
    <w:rsid w:val="00DE5F63"/>
    <w:rsid w:val="00DE60B0"/>
    <w:rsid w:val="00DE6152"/>
    <w:rsid w:val="00DE615B"/>
    <w:rsid w:val="00DE648C"/>
    <w:rsid w:val="00DE6624"/>
    <w:rsid w:val="00DE68AF"/>
    <w:rsid w:val="00DE6BB6"/>
    <w:rsid w:val="00DE6BC4"/>
    <w:rsid w:val="00DE6F50"/>
    <w:rsid w:val="00DE7364"/>
    <w:rsid w:val="00DE76F3"/>
    <w:rsid w:val="00DF002D"/>
    <w:rsid w:val="00DF01CF"/>
    <w:rsid w:val="00DF0309"/>
    <w:rsid w:val="00DF0A86"/>
    <w:rsid w:val="00DF0C60"/>
    <w:rsid w:val="00DF0D84"/>
    <w:rsid w:val="00DF0F12"/>
    <w:rsid w:val="00DF1201"/>
    <w:rsid w:val="00DF136E"/>
    <w:rsid w:val="00DF1C42"/>
    <w:rsid w:val="00DF206B"/>
    <w:rsid w:val="00DF23B7"/>
    <w:rsid w:val="00DF27D2"/>
    <w:rsid w:val="00DF2DC9"/>
    <w:rsid w:val="00DF3843"/>
    <w:rsid w:val="00DF3A4F"/>
    <w:rsid w:val="00DF3D59"/>
    <w:rsid w:val="00DF406A"/>
    <w:rsid w:val="00DF40AE"/>
    <w:rsid w:val="00DF44E9"/>
    <w:rsid w:val="00DF46F3"/>
    <w:rsid w:val="00DF5053"/>
    <w:rsid w:val="00DF51C9"/>
    <w:rsid w:val="00DF538F"/>
    <w:rsid w:val="00DF59B3"/>
    <w:rsid w:val="00DF5B1C"/>
    <w:rsid w:val="00DF6259"/>
    <w:rsid w:val="00DF6395"/>
    <w:rsid w:val="00DF6AB9"/>
    <w:rsid w:val="00DF6ABA"/>
    <w:rsid w:val="00DF6B39"/>
    <w:rsid w:val="00DF6D4C"/>
    <w:rsid w:val="00DF72C7"/>
    <w:rsid w:val="00DF72D1"/>
    <w:rsid w:val="00DF7A45"/>
    <w:rsid w:val="00E0020C"/>
    <w:rsid w:val="00E00211"/>
    <w:rsid w:val="00E002CC"/>
    <w:rsid w:val="00E00413"/>
    <w:rsid w:val="00E00683"/>
    <w:rsid w:val="00E00A46"/>
    <w:rsid w:val="00E00C27"/>
    <w:rsid w:val="00E01100"/>
    <w:rsid w:val="00E0117C"/>
    <w:rsid w:val="00E0138E"/>
    <w:rsid w:val="00E013E3"/>
    <w:rsid w:val="00E01734"/>
    <w:rsid w:val="00E01A5E"/>
    <w:rsid w:val="00E01F07"/>
    <w:rsid w:val="00E022B8"/>
    <w:rsid w:val="00E02581"/>
    <w:rsid w:val="00E025EC"/>
    <w:rsid w:val="00E02703"/>
    <w:rsid w:val="00E02BB8"/>
    <w:rsid w:val="00E02C9C"/>
    <w:rsid w:val="00E02D25"/>
    <w:rsid w:val="00E02DD0"/>
    <w:rsid w:val="00E02EE8"/>
    <w:rsid w:val="00E031ED"/>
    <w:rsid w:val="00E03257"/>
    <w:rsid w:val="00E03285"/>
    <w:rsid w:val="00E0346B"/>
    <w:rsid w:val="00E034B9"/>
    <w:rsid w:val="00E034DF"/>
    <w:rsid w:val="00E0356A"/>
    <w:rsid w:val="00E035D7"/>
    <w:rsid w:val="00E03621"/>
    <w:rsid w:val="00E03C26"/>
    <w:rsid w:val="00E03D13"/>
    <w:rsid w:val="00E03EA8"/>
    <w:rsid w:val="00E03F5E"/>
    <w:rsid w:val="00E0413B"/>
    <w:rsid w:val="00E045FA"/>
    <w:rsid w:val="00E04666"/>
    <w:rsid w:val="00E04877"/>
    <w:rsid w:val="00E04948"/>
    <w:rsid w:val="00E049B7"/>
    <w:rsid w:val="00E049C5"/>
    <w:rsid w:val="00E04E9E"/>
    <w:rsid w:val="00E0549F"/>
    <w:rsid w:val="00E054DC"/>
    <w:rsid w:val="00E057E4"/>
    <w:rsid w:val="00E05A6E"/>
    <w:rsid w:val="00E05ACD"/>
    <w:rsid w:val="00E05CE6"/>
    <w:rsid w:val="00E061A9"/>
    <w:rsid w:val="00E0641F"/>
    <w:rsid w:val="00E06501"/>
    <w:rsid w:val="00E06B05"/>
    <w:rsid w:val="00E06BB3"/>
    <w:rsid w:val="00E06BD5"/>
    <w:rsid w:val="00E06D47"/>
    <w:rsid w:val="00E07DBA"/>
    <w:rsid w:val="00E07ED8"/>
    <w:rsid w:val="00E100BA"/>
    <w:rsid w:val="00E101FB"/>
    <w:rsid w:val="00E103FA"/>
    <w:rsid w:val="00E10E39"/>
    <w:rsid w:val="00E10F84"/>
    <w:rsid w:val="00E11149"/>
    <w:rsid w:val="00E1189B"/>
    <w:rsid w:val="00E118F0"/>
    <w:rsid w:val="00E118F5"/>
    <w:rsid w:val="00E119B8"/>
    <w:rsid w:val="00E11C0F"/>
    <w:rsid w:val="00E11D75"/>
    <w:rsid w:val="00E121F9"/>
    <w:rsid w:val="00E12CE2"/>
    <w:rsid w:val="00E13450"/>
    <w:rsid w:val="00E1353D"/>
    <w:rsid w:val="00E139CA"/>
    <w:rsid w:val="00E13C5E"/>
    <w:rsid w:val="00E13DDE"/>
    <w:rsid w:val="00E13EBD"/>
    <w:rsid w:val="00E13FA4"/>
    <w:rsid w:val="00E14255"/>
    <w:rsid w:val="00E1426D"/>
    <w:rsid w:val="00E14538"/>
    <w:rsid w:val="00E14805"/>
    <w:rsid w:val="00E14808"/>
    <w:rsid w:val="00E14C90"/>
    <w:rsid w:val="00E14E3C"/>
    <w:rsid w:val="00E1586F"/>
    <w:rsid w:val="00E15D77"/>
    <w:rsid w:val="00E15E99"/>
    <w:rsid w:val="00E15EAC"/>
    <w:rsid w:val="00E161EE"/>
    <w:rsid w:val="00E16238"/>
    <w:rsid w:val="00E164F6"/>
    <w:rsid w:val="00E16A3B"/>
    <w:rsid w:val="00E16C88"/>
    <w:rsid w:val="00E1710A"/>
    <w:rsid w:val="00E17288"/>
    <w:rsid w:val="00E17615"/>
    <w:rsid w:val="00E17CA8"/>
    <w:rsid w:val="00E17CC3"/>
    <w:rsid w:val="00E17F64"/>
    <w:rsid w:val="00E17FA2"/>
    <w:rsid w:val="00E2067E"/>
    <w:rsid w:val="00E20F18"/>
    <w:rsid w:val="00E20FF3"/>
    <w:rsid w:val="00E21448"/>
    <w:rsid w:val="00E21750"/>
    <w:rsid w:val="00E218F2"/>
    <w:rsid w:val="00E21929"/>
    <w:rsid w:val="00E2210C"/>
    <w:rsid w:val="00E2223F"/>
    <w:rsid w:val="00E22C66"/>
    <w:rsid w:val="00E22D23"/>
    <w:rsid w:val="00E23383"/>
    <w:rsid w:val="00E23DBC"/>
    <w:rsid w:val="00E24570"/>
    <w:rsid w:val="00E2460C"/>
    <w:rsid w:val="00E246DF"/>
    <w:rsid w:val="00E2477C"/>
    <w:rsid w:val="00E247A7"/>
    <w:rsid w:val="00E24826"/>
    <w:rsid w:val="00E24BF1"/>
    <w:rsid w:val="00E24C9C"/>
    <w:rsid w:val="00E24DBA"/>
    <w:rsid w:val="00E24F47"/>
    <w:rsid w:val="00E251B8"/>
    <w:rsid w:val="00E256DE"/>
    <w:rsid w:val="00E25835"/>
    <w:rsid w:val="00E25B03"/>
    <w:rsid w:val="00E25B78"/>
    <w:rsid w:val="00E25E62"/>
    <w:rsid w:val="00E26029"/>
    <w:rsid w:val="00E26069"/>
    <w:rsid w:val="00E2613D"/>
    <w:rsid w:val="00E261CE"/>
    <w:rsid w:val="00E267D4"/>
    <w:rsid w:val="00E26856"/>
    <w:rsid w:val="00E26ABA"/>
    <w:rsid w:val="00E26F78"/>
    <w:rsid w:val="00E27072"/>
    <w:rsid w:val="00E27364"/>
    <w:rsid w:val="00E27381"/>
    <w:rsid w:val="00E274AF"/>
    <w:rsid w:val="00E279F7"/>
    <w:rsid w:val="00E27C26"/>
    <w:rsid w:val="00E27F58"/>
    <w:rsid w:val="00E27F75"/>
    <w:rsid w:val="00E30273"/>
    <w:rsid w:val="00E305C7"/>
    <w:rsid w:val="00E3063D"/>
    <w:rsid w:val="00E30B47"/>
    <w:rsid w:val="00E30CE5"/>
    <w:rsid w:val="00E30F9E"/>
    <w:rsid w:val="00E31045"/>
    <w:rsid w:val="00E31674"/>
    <w:rsid w:val="00E318FA"/>
    <w:rsid w:val="00E319B9"/>
    <w:rsid w:val="00E31A47"/>
    <w:rsid w:val="00E3200C"/>
    <w:rsid w:val="00E3223A"/>
    <w:rsid w:val="00E32329"/>
    <w:rsid w:val="00E3255F"/>
    <w:rsid w:val="00E3292D"/>
    <w:rsid w:val="00E32941"/>
    <w:rsid w:val="00E32C35"/>
    <w:rsid w:val="00E3307C"/>
    <w:rsid w:val="00E330A9"/>
    <w:rsid w:val="00E332CE"/>
    <w:rsid w:val="00E335D4"/>
    <w:rsid w:val="00E337D3"/>
    <w:rsid w:val="00E33CAA"/>
    <w:rsid w:val="00E33D28"/>
    <w:rsid w:val="00E342EA"/>
    <w:rsid w:val="00E34317"/>
    <w:rsid w:val="00E34597"/>
    <w:rsid w:val="00E3460F"/>
    <w:rsid w:val="00E34C8C"/>
    <w:rsid w:val="00E3529F"/>
    <w:rsid w:val="00E35CB5"/>
    <w:rsid w:val="00E35CEA"/>
    <w:rsid w:val="00E361C4"/>
    <w:rsid w:val="00E361F2"/>
    <w:rsid w:val="00E36416"/>
    <w:rsid w:val="00E36531"/>
    <w:rsid w:val="00E36B24"/>
    <w:rsid w:val="00E37013"/>
    <w:rsid w:val="00E37D2E"/>
    <w:rsid w:val="00E37FD8"/>
    <w:rsid w:val="00E40009"/>
    <w:rsid w:val="00E4055B"/>
    <w:rsid w:val="00E406EE"/>
    <w:rsid w:val="00E40E42"/>
    <w:rsid w:val="00E4100D"/>
    <w:rsid w:val="00E41C19"/>
    <w:rsid w:val="00E41C39"/>
    <w:rsid w:val="00E41C9D"/>
    <w:rsid w:val="00E41D1D"/>
    <w:rsid w:val="00E42583"/>
    <w:rsid w:val="00E42830"/>
    <w:rsid w:val="00E42B30"/>
    <w:rsid w:val="00E42D3B"/>
    <w:rsid w:val="00E42F82"/>
    <w:rsid w:val="00E43808"/>
    <w:rsid w:val="00E43F7F"/>
    <w:rsid w:val="00E444BA"/>
    <w:rsid w:val="00E44B6A"/>
    <w:rsid w:val="00E450EB"/>
    <w:rsid w:val="00E4512F"/>
    <w:rsid w:val="00E45365"/>
    <w:rsid w:val="00E45407"/>
    <w:rsid w:val="00E4554D"/>
    <w:rsid w:val="00E45876"/>
    <w:rsid w:val="00E459DA"/>
    <w:rsid w:val="00E460F3"/>
    <w:rsid w:val="00E461BF"/>
    <w:rsid w:val="00E464F5"/>
    <w:rsid w:val="00E464FE"/>
    <w:rsid w:val="00E46574"/>
    <w:rsid w:val="00E4670B"/>
    <w:rsid w:val="00E46827"/>
    <w:rsid w:val="00E46C3A"/>
    <w:rsid w:val="00E46EBE"/>
    <w:rsid w:val="00E46F2B"/>
    <w:rsid w:val="00E479DC"/>
    <w:rsid w:val="00E47E80"/>
    <w:rsid w:val="00E502D3"/>
    <w:rsid w:val="00E506D2"/>
    <w:rsid w:val="00E5093A"/>
    <w:rsid w:val="00E511BB"/>
    <w:rsid w:val="00E51CC9"/>
    <w:rsid w:val="00E52367"/>
    <w:rsid w:val="00E52507"/>
    <w:rsid w:val="00E526F5"/>
    <w:rsid w:val="00E52E78"/>
    <w:rsid w:val="00E52ECD"/>
    <w:rsid w:val="00E53BD4"/>
    <w:rsid w:val="00E53E13"/>
    <w:rsid w:val="00E53E2A"/>
    <w:rsid w:val="00E53E47"/>
    <w:rsid w:val="00E53E87"/>
    <w:rsid w:val="00E53FA4"/>
    <w:rsid w:val="00E54430"/>
    <w:rsid w:val="00E54496"/>
    <w:rsid w:val="00E547BB"/>
    <w:rsid w:val="00E54FD5"/>
    <w:rsid w:val="00E5519C"/>
    <w:rsid w:val="00E554EA"/>
    <w:rsid w:val="00E557CA"/>
    <w:rsid w:val="00E558BD"/>
    <w:rsid w:val="00E55AE3"/>
    <w:rsid w:val="00E55B23"/>
    <w:rsid w:val="00E55B65"/>
    <w:rsid w:val="00E55CC7"/>
    <w:rsid w:val="00E5637A"/>
    <w:rsid w:val="00E56861"/>
    <w:rsid w:val="00E568AC"/>
    <w:rsid w:val="00E568F6"/>
    <w:rsid w:val="00E56948"/>
    <w:rsid w:val="00E56DAB"/>
    <w:rsid w:val="00E56EA6"/>
    <w:rsid w:val="00E56FDD"/>
    <w:rsid w:val="00E574C9"/>
    <w:rsid w:val="00E57A98"/>
    <w:rsid w:val="00E57CD3"/>
    <w:rsid w:val="00E57E1B"/>
    <w:rsid w:val="00E600E6"/>
    <w:rsid w:val="00E6015A"/>
    <w:rsid w:val="00E60427"/>
    <w:rsid w:val="00E60BF6"/>
    <w:rsid w:val="00E611C2"/>
    <w:rsid w:val="00E6151D"/>
    <w:rsid w:val="00E61941"/>
    <w:rsid w:val="00E619A7"/>
    <w:rsid w:val="00E61C74"/>
    <w:rsid w:val="00E61D43"/>
    <w:rsid w:val="00E61D65"/>
    <w:rsid w:val="00E61D7F"/>
    <w:rsid w:val="00E61F36"/>
    <w:rsid w:val="00E61F9C"/>
    <w:rsid w:val="00E62069"/>
    <w:rsid w:val="00E63053"/>
    <w:rsid w:val="00E63376"/>
    <w:rsid w:val="00E6344C"/>
    <w:rsid w:val="00E63595"/>
    <w:rsid w:val="00E635C5"/>
    <w:rsid w:val="00E63C84"/>
    <w:rsid w:val="00E63D37"/>
    <w:rsid w:val="00E63DC0"/>
    <w:rsid w:val="00E644CE"/>
    <w:rsid w:val="00E6485C"/>
    <w:rsid w:val="00E64B17"/>
    <w:rsid w:val="00E64DD5"/>
    <w:rsid w:val="00E64FA0"/>
    <w:rsid w:val="00E64FBF"/>
    <w:rsid w:val="00E652BE"/>
    <w:rsid w:val="00E653CF"/>
    <w:rsid w:val="00E65530"/>
    <w:rsid w:val="00E656D8"/>
    <w:rsid w:val="00E659F6"/>
    <w:rsid w:val="00E65AAD"/>
    <w:rsid w:val="00E65CF1"/>
    <w:rsid w:val="00E65FD8"/>
    <w:rsid w:val="00E66550"/>
    <w:rsid w:val="00E668BE"/>
    <w:rsid w:val="00E66A45"/>
    <w:rsid w:val="00E66EA9"/>
    <w:rsid w:val="00E66F20"/>
    <w:rsid w:val="00E66FF7"/>
    <w:rsid w:val="00E67132"/>
    <w:rsid w:val="00E6784A"/>
    <w:rsid w:val="00E67A6D"/>
    <w:rsid w:val="00E67B90"/>
    <w:rsid w:val="00E7011C"/>
    <w:rsid w:val="00E7034F"/>
    <w:rsid w:val="00E7070A"/>
    <w:rsid w:val="00E707A3"/>
    <w:rsid w:val="00E70999"/>
    <w:rsid w:val="00E70B4A"/>
    <w:rsid w:val="00E70B7E"/>
    <w:rsid w:val="00E71143"/>
    <w:rsid w:val="00E718BF"/>
    <w:rsid w:val="00E71D60"/>
    <w:rsid w:val="00E73168"/>
    <w:rsid w:val="00E7318F"/>
    <w:rsid w:val="00E7325D"/>
    <w:rsid w:val="00E7364F"/>
    <w:rsid w:val="00E73A60"/>
    <w:rsid w:val="00E73B78"/>
    <w:rsid w:val="00E73D5F"/>
    <w:rsid w:val="00E73EC4"/>
    <w:rsid w:val="00E74D07"/>
    <w:rsid w:val="00E75347"/>
    <w:rsid w:val="00E7539A"/>
    <w:rsid w:val="00E75575"/>
    <w:rsid w:val="00E75D48"/>
    <w:rsid w:val="00E75E2B"/>
    <w:rsid w:val="00E762EC"/>
    <w:rsid w:val="00E7676D"/>
    <w:rsid w:val="00E7683D"/>
    <w:rsid w:val="00E76D1B"/>
    <w:rsid w:val="00E771E4"/>
    <w:rsid w:val="00E77577"/>
    <w:rsid w:val="00E7763D"/>
    <w:rsid w:val="00E776A9"/>
    <w:rsid w:val="00E7799E"/>
    <w:rsid w:val="00E77AF7"/>
    <w:rsid w:val="00E77BF1"/>
    <w:rsid w:val="00E77D48"/>
    <w:rsid w:val="00E80100"/>
    <w:rsid w:val="00E801AD"/>
    <w:rsid w:val="00E80297"/>
    <w:rsid w:val="00E80514"/>
    <w:rsid w:val="00E80751"/>
    <w:rsid w:val="00E80868"/>
    <w:rsid w:val="00E80C95"/>
    <w:rsid w:val="00E80DC6"/>
    <w:rsid w:val="00E81107"/>
    <w:rsid w:val="00E81161"/>
    <w:rsid w:val="00E812E7"/>
    <w:rsid w:val="00E81491"/>
    <w:rsid w:val="00E816D9"/>
    <w:rsid w:val="00E819AE"/>
    <w:rsid w:val="00E81B4C"/>
    <w:rsid w:val="00E81E32"/>
    <w:rsid w:val="00E81E4E"/>
    <w:rsid w:val="00E823E8"/>
    <w:rsid w:val="00E82579"/>
    <w:rsid w:val="00E8259C"/>
    <w:rsid w:val="00E82966"/>
    <w:rsid w:val="00E82FE2"/>
    <w:rsid w:val="00E83028"/>
    <w:rsid w:val="00E83527"/>
    <w:rsid w:val="00E83558"/>
    <w:rsid w:val="00E83717"/>
    <w:rsid w:val="00E83F88"/>
    <w:rsid w:val="00E8432D"/>
    <w:rsid w:val="00E84414"/>
    <w:rsid w:val="00E84595"/>
    <w:rsid w:val="00E84646"/>
    <w:rsid w:val="00E84864"/>
    <w:rsid w:val="00E84D2B"/>
    <w:rsid w:val="00E8503D"/>
    <w:rsid w:val="00E85200"/>
    <w:rsid w:val="00E8534C"/>
    <w:rsid w:val="00E85614"/>
    <w:rsid w:val="00E85649"/>
    <w:rsid w:val="00E859D3"/>
    <w:rsid w:val="00E866D9"/>
    <w:rsid w:val="00E86719"/>
    <w:rsid w:val="00E86797"/>
    <w:rsid w:val="00E86BB0"/>
    <w:rsid w:val="00E86EA7"/>
    <w:rsid w:val="00E87174"/>
    <w:rsid w:val="00E8762F"/>
    <w:rsid w:val="00E90147"/>
    <w:rsid w:val="00E90216"/>
    <w:rsid w:val="00E902EE"/>
    <w:rsid w:val="00E90532"/>
    <w:rsid w:val="00E907F9"/>
    <w:rsid w:val="00E90920"/>
    <w:rsid w:val="00E90A43"/>
    <w:rsid w:val="00E9122F"/>
    <w:rsid w:val="00E913A8"/>
    <w:rsid w:val="00E9160E"/>
    <w:rsid w:val="00E919C6"/>
    <w:rsid w:val="00E91FAC"/>
    <w:rsid w:val="00E921FA"/>
    <w:rsid w:val="00E9242A"/>
    <w:rsid w:val="00E92887"/>
    <w:rsid w:val="00E929B7"/>
    <w:rsid w:val="00E92C96"/>
    <w:rsid w:val="00E92F96"/>
    <w:rsid w:val="00E93039"/>
    <w:rsid w:val="00E93BD0"/>
    <w:rsid w:val="00E93C66"/>
    <w:rsid w:val="00E93E5D"/>
    <w:rsid w:val="00E93F18"/>
    <w:rsid w:val="00E93F9B"/>
    <w:rsid w:val="00E94956"/>
    <w:rsid w:val="00E94ABA"/>
    <w:rsid w:val="00E954DD"/>
    <w:rsid w:val="00E95554"/>
    <w:rsid w:val="00E957F6"/>
    <w:rsid w:val="00E95830"/>
    <w:rsid w:val="00E95DF2"/>
    <w:rsid w:val="00E95E36"/>
    <w:rsid w:val="00E9630D"/>
    <w:rsid w:val="00E9632C"/>
    <w:rsid w:val="00E9653E"/>
    <w:rsid w:val="00E965A9"/>
    <w:rsid w:val="00E965C2"/>
    <w:rsid w:val="00E966F5"/>
    <w:rsid w:val="00E96739"/>
    <w:rsid w:val="00E96DB8"/>
    <w:rsid w:val="00E96DD6"/>
    <w:rsid w:val="00E9706E"/>
    <w:rsid w:val="00E9782A"/>
    <w:rsid w:val="00E979E9"/>
    <w:rsid w:val="00E97C87"/>
    <w:rsid w:val="00E97ED5"/>
    <w:rsid w:val="00E97F74"/>
    <w:rsid w:val="00EA0535"/>
    <w:rsid w:val="00EA0924"/>
    <w:rsid w:val="00EA120B"/>
    <w:rsid w:val="00EA1758"/>
    <w:rsid w:val="00EA1ACC"/>
    <w:rsid w:val="00EA2090"/>
    <w:rsid w:val="00EA2604"/>
    <w:rsid w:val="00EA279F"/>
    <w:rsid w:val="00EA2D12"/>
    <w:rsid w:val="00EA363C"/>
    <w:rsid w:val="00EA37F8"/>
    <w:rsid w:val="00EA4522"/>
    <w:rsid w:val="00EA4A41"/>
    <w:rsid w:val="00EA4BD5"/>
    <w:rsid w:val="00EA4FC8"/>
    <w:rsid w:val="00EA519F"/>
    <w:rsid w:val="00EA52D6"/>
    <w:rsid w:val="00EA54B9"/>
    <w:rsid w:val="00EA570E"/>
    <w:rsid w:val="00EA5EA4"/>
    <w:rsid w:val="00EA5EB6"/>
    <w:rsid w:val="00EA6785"/>
    <w:rsid w:val="00EA7593"/>
    <w:rsid w:val="00EA7C56"/>
    <w:rsid w:val="00EA7D5B"/>
    <w:rsid w:val="00EA7F97"/>
    <w:rsid w:val="00EB0AD0"/>
    <w:rsid w:val="00EB0E54"/>
    <w:rsid w:val="00EB1207"/>
    <w:rsid w:val="00EB192E"/>
    <w:rsid w:val="00EB1E67"/>
    <w:rsid w:val="00EB20FA"/>
    <w:rsid w:val="00EB2DA0"/>
    <w:rsid w:val="00EB2E7C"/>
    <w:rsid w:val="00EB30B0"/>
    <w:rsid w:val="00EB335F"/>
    <w:rsid w:val="00EB39DD"/>
    <w:rsid w:val="00EB3A0A"/>
    <w:rsid w:val="00EB3BA3"/>
    <w:rsid w:val="00EB3DF9"/>
    <w:rsid w:val="00EB3E27"/>
    <w:rsid w:val="00EB440E"/>
    <w:rsid w:val="00EB45E0"/>
    <w:rsid w:val="00EB46BB"/>
    <w:rsid w:val="00EB4BF7"/>
    <w:rsid w:val="00EB5400"/>
    <w:rsid w:val="00EB5433"/>
    <w:rsid w:val="00EB5804"/>
    <w:rsid w:val="00EB5CD1"/>
    <w:rsid w:val="00EB5D39"/>
    <w:rsid w:val="00EB5DCF"/>
    <w:rsid w:val="00EB5E7C"/>
    <w:rsid w:val="00EB5EEC"/>
    <w:rsid w:val="00EB6A3F"/>
    <w:rsid w:val="00EB7939"/>
    <w:rsid w:val="00EC0174"/>
    <w:rsid w:val="00EC044B"/>
    <w:rsid w:val="00EC056D"/>
    <w:rsid w:val="00EC058B"/>
    <w:rsid w:val="00EC096A"/>
    <w:rsid w:val="00EC1081"/>
    <w:rsid w:val="00EC14E8"/>
    <w:rsid w:val="00EC1695"/>
    <w:rsid w:val="00EC1D1C"/>
    <w:rsid w:val="00EC224A"/>
    <w:rsid w:val="00EC2982"/>
    <w:rsid w:val="00EC2BA8"/>
    <w:rsid w:val="00EC2C04"/>
    <w:rsid w:val="00EC3294"/>
    <w:rsid w:val="00EC33EC"/>
    <w:rsid w:val="00EC35C5"/>
    <w:rsid w:val="00EC3B92"/>
    <w:rsid w:val="00EC3BB2"/>
    <w:rsid w:val="00EC3DFB"/>
    <w:rsid w:val="00EC3E9F"/>
    <w:rsid w:val="00EC41A6"/>
    <w:rsid w:val="00EC41FA"/>
    <w:rsid w:val="00EC4253"/>
    <w:rsid w:val="00EC4AEB"/>
    <w:rsid w:val="00EC5501"/>
    <w:rsid w:val="00EC55E2"/>
    <w:rsid w:val="00EC5999"/>
    <w:rsid w:val="00EC5A7B"/>
    <w:rsid w:val="00EC5C13"/>
    <w:rsid w:val="00EC5C89"/>
    <w:rsid w:val="00EC5E68"/>
    <w:rsid w:val="00EC5EB8"/>
    <w:rsid w:val="00EC603C"/>
    <w:rsid w:val="00EC62CD"/>
    <w:rsid w:val="00EC63EB"/>
    <w:rsid w:val="00EC6858"/>
    <w:rsid w:val="00EC6A00"/>
    <w:rsid w:val="00EC6A97"/>
    <w:rsid w:val="00EC6AD4"/>
    <w:rsid w:val="00EC6C86"/>
    <w:rsid w:val="00EC6C96"/>
    <w:rsid w:val="00EC6D8F"/>
    <w:rsid w:val="00EC6F24"/>
    <w:rsid w:val="00EC756D"/>
    <w:rsid w:val="00EC762C"/>
    <w:rsid w:val="00EC774D"/>
    <w:rsid w:val="00EC78C4"/>
    <w:rsid w:val="00EC7939"/>
    <w:rsid w:val="00EC7B67"/>
    <w:rsid w:val="00EC7C70"/>
    <w:rsid w:val="00EC7D16"/>
    <w:rsid w:val="00ED00D3"/>
    <w:rsid w:val="00ED00E9"/>
    <w:rsid w:val="00ED0122"/>
    <w:rsid w:val="00ED05E3"/>
    <w:rsid w:val="00ED0694"/>
    <w:rsid w:val="00ED0765"/>
    <w:rsid w:val="00ED0B13"/>
    <w:rsid w:val="00ED0BF5"/>
    <w:rsid w:val="00ED0DB4"/>
    <w:rsid w:val="00ED1039"/>
    <w:rsid w:val="00ED1A49"/>
    <w:rsid w:val="00ED1C9E"/>
    <w:rsid w:val="00ED1F0E"/>
    <w:rsid w:val="00ED2508"/>
    <w:rsid w:val="00ED26F3"/>
    <w:rsid w:val="00ED2AD5"/>
    <w:rsid w:val="00ED2CA0"/>
    <w:rsid w:val="00ED367A"/>
    <w:rsid w:val="00ED36BF"/>
    <w:rsid w:val="00ED3879"/>
    <w:rsid w:val="00ED388F"/>
    <w:rsid w:val="00ED38EF"/>
    <w:rsid w:val="00ED45EB"/>
    <w:rsid w:val="00ED4722"/>
    <w:rsid w:val="00ED492C"/>
    <w:rsid w:val="00ED4C50"/>
    <w:rsid w:val="00ED506E"/>
    <w:rsid w:val="00ED510F"/>
    <w:rsid w:val="00ED5643"/>
    <w:rsid w:val="00ED583A"/>
    <w:rsid w:val="00ED5A12"/>
    <w:rsid w:val="00ED5A68"/>
    <w:rsid w:val="00ED5C92"/>
    <w:rsid w:val="00ED5FAC"/>
    <w:rsid w:val="00ED5FEF"/>
    <w:rsid w:val="00ED62B5"/>
    <w:rsid w:val="00ED6389"/>
    <w:rsid w:val="00ED6541"/>
    <w:rsid w:val="00ED67D3"/>
    <w:rsid w:val="00ED68FA"/>
    <w:rsid w:val="00ED6921"/>
    <w:rsid w:val="00ED6F67"/>
    <w:rsid w:val="00ED6FF8"/>
    <w:rsid w:val="00ED76E6"/>
    <w:rsid w:val="00ED7775"/>
    <w:rsid w:val="00EE021E"/>
    <w:rsid w:val="00EE04DD"/>
    <w:rsid w:val="00EE0902"/>
    <w:rsid w:val="00EE0DE5"/>
    <w:rsid w:val="00EE0E14"/>
    <w:rsid w:val="00EE0F49"/>
    <w:rsid w:val="00EE1034"/>
    <w:rsid w:val="00EE12D7"/>
    <w:rsid w:val="00EE20BC"/>
    <w:rsid w:val="00EE2780"/>
    <w:rsid w:val="00EE28D3"/>
    <w:rsid w:val="00EE2A8E"/>
    <w:rsid w:val="00EE2B39"/>
    <w:rsid w:val="00EE2D8C"/>
    <w:rsid w:val="00EE2DA4"/>
    <w:rsid w:val="00EE2E0B"/>
    <w:rsid w:val="00EE3125"/>
    <w:rsid w:val="00EE37E2"/>
    <w:rsid w:val="00EE4274"/>
    <w:rsid w:val="00EE4AE6"/>
    <w:rsid w:val="00EE4C3F"/>
    <w:rsid w:val="00EE4CCB"/>
    <w:rsid w:val="00EE4DF8"/>
    <w:rsid w:val="00EE4E9D"/>
    <w:rsid w:val="00EE4F63"/>
    <w:rsid w:val="00EE5531"/>
    <w:rsid w:val="00EE58F5"/>
    <w:rsid w:val="00EE5BEF"/>
    <w:rsid w:val="00EE5C26"/>
    <w:rsid w:val="00EE5CC4"/>
    <w:rsid w:val="00EE61D5"/>
    <w:rsid w:val="00EE63C3"/>
    <w:rsid w:val="00EE679E"/>
    <w:rsid w:val="00EE680A"/>
    <w:rsid w:val="00EE6C80"/>
    <w:rsid w:val="00EE6D0E"/>
    <w:rsid w:val="00EE7A82"/>
    <w:rsid w:val="00EE7D95"/>
    <w:rsid w:val="00EE7E22"/>
    <w:rsid w:val="00EF022D"/>
    <w:rsid w:val="00EF0618"/>
    <w:rsid w:val="00EF0954"/>
    <w:rsid w:val="00EF0A8A"/>
    <w:rsid w:val="00EF0DE1"/>
    <w:rsid w:val="00EF0E25"/>
    <w:rsid w:val="00EF0E71"/>
    <w:rsid w:val="00EF0FD1"/>
    <w:rsid w:val="00EF1005"/>
    <w:rsid w:val="00EF1575"/>
    <w:rsid w:val="00EF1DB7"/>
    <w:rsid w:val="00EF2072"/>
    <w:rsid w:val="00EF2333"/>
    <w:rsid w:val="00EF2D65"/>
    <w:rsid w:val="00EF2D80"/>
    <w:rsid w:val="00EF2F4A"/>
    <w:rsid w:val="00EF31F4"/>
    <w:rsid w:val="00EF34B1"/>
    <w:rsid w:val="00EF396C"/>
    <w:rsid w:val="00EF3B0F"/>
    <w:rsid w:val="00EF3BF7"/>
    <w:rsid w:val="00EF3C36"/>
    <w:rsid w:val="00EF3CAD"/>
    <w:rsid w:val="00EF3E0F"/>
    <w:rsid w:val="00EF3E12"/>
    <w:rsid w:val="00EF3E72"/>
    <w:rsid w:val="00EF430F"/>
    <w:rsid w:val="00EF52DD"/>
    <w:rsid w:val="00EF53C1"/>
    <w:rsid w:val="00EF5E0A"/>
    <w:rsid w:val="00EF5E1F"/>
    <w:rsid w:val="00EF5E39"/>
    <w:rsid w:val="00EF6433"/>
    <w:rsid w:val="00EF6864"/>
    <w:rsid w:val="00EF687A"/>
    <w:rsid w:val="00EF694D"/>
    <w:rsid w:val="00EF765E"/>
    <w:rsid w:val="00EF7798"/>
    <w:rsid w:val="00EF7963"/>
    <w:rsid w:val="00F00131"/>
    <w:rsid w:val="00F001F7"/>
    <w:rsid w:val="00F00269"/>
    <w:rsid w:val="00F00537"/>
    <w:rsid w:val="00F0066B"/>
    <w:rsid w:val="00F00EC9"/>
    <w:rsid w:val="00F01003"/>
    <w:rsid w:val="00F01272"/>
    <w:rsid w:val="00F01440"/>
    <w:rsid w:val="00F01777"/>
    <w:rsid w:val="00F0192D"/>
    <w:rsid w:val="00F01E7D"/>
    <w:rsid w:val="00F01ECD"/>
    <w:rsid w:val="00F01F11"/>
    <w:rsid w:val="00F02383"/>
    <w:rsid w:val="00F029F2"/>
    <w:rsid w:val="00F02C04"/>
    <w:rsid w:val="00F030B4"/>
    <w:rsid w:val="00F03482"/>
    <w:rsid w:val="00F0354E"/>
    <w:rsid w:val="00F03CCD"/>
    <w:rsid w:val="00F03E82"/>
    <w:rsid w:val="00F040DE"/>
    <w:rsid w:val="00F04337"/>
    <w:rsid w:val="00F04574"/>
    <w:rsid w:val="00F04BE9"/>
    <w:rsid w:val="00F04D3E"/>
    <w:rsid w:val="00F05082"/>
    <w:rsid w:val="00F0511E"/>
    <w:rsid w:val="00F052C3"/>
    <w:rsid w:val="00F05497"/>
    <w:rsid w:val="00F05578"/>
    <w:rsid w:val="00F055D6"/>
    <w:rsid w:val="00F05C37"/>
    <w:rsid w:val="00F05E55"/>
    <w:rsid w:val="00F06060"/>
    <w:rsid w:val="00F06232"/>
    <w:rsid w:val="00F0653B"/>
    <w:rsid w:val="00F066EC"/>
    <w:rsid w:val="00F067CC"/>
    <w:rsid w:val="00F06989"/>
    <w:rsid w:val="00F06A17"/>
    <w:rsid w:val="00F06BA7"/>
    <w:rsid w:val="00F06E83"/>
    <w:rsid w:val="00F0704B"/>
    <w:rsid w:val="00F075AE"/>
    <w:rsid w:val="00F077F3"/>
    <w:rsid w:val="00F07909"/>
    <w:rsid w:val="00F079CE"/>
    <w:rsid w:val="00F07D51"/>
    <w:rsid w:val="00F100EE"/>
    <w:rsid w:val="00F10401"/>
    <w:rsid w:val="00F10802"/>
    <w:rsid w:val="00F10B5D"/>
    <w:rsid w:val="00F10D56"/>
    <w:rsid w:val="00F11081"/>
    <w:rsid w:val="00F118FE"/>
    <w:rsid w:val="00F11D36"/>
    <w:rsid w:val="00F12112"/>
    <w:rsid w:val="00F125FB"/>
    <w:rsid w:val="00F1267B"/>
    <w:rsid w:val="00F12CBA"/>
    <w:rsid w:val="00F12E9C"/>
    <w:rsid w:val="00F12EC6"/>
    <w:rsid w:val="00F1310A"/>
    <w:rsid w:val="00F131FA"/>
    <w:rsid w:val="00F13219"/>
    <w:rsid w:val="00F134F0"/>
    <w:rsid w:val="00F13766"/>
    <w:rsid w:val="00F139A2"/>
    <w:rsid w:val="00F139CB"/>
    <w:rsid w:val="00F13AE6"/>
    <w:rsid w:val="00F13D0D"/>
    <w:rsid w:val="00F13D18"/>
    <w:rsid w:val="00F13DEE"/>
    <w:rsid w:val="00F14338"/>
    <w:rsid w:val="00F147F1"/>
    <w:rsid w:val="00F14972"/>
    <w:rsid w:val="00F14AE4"/>
    <w:rsid w:val="00F14BEF"/>
    <w:rsid w:val="00F150A9"/>
    <w:rsid w:val="00F15594"/>
    <w:rsid w:val="00F15D17"/>
    <w:rsid w:val="00F16021"/>
    <w:rsid w:val="00F16200"/>
    <w:rsid w:val="00F16384"/>
    <w:rsid w:val="00F16A86"/>
    <w:rsid w:val="00F16AD3"/>
    <w:rsid w:val="00F16DE2"/>
    <w:rsid w:val="00F1747C"/>
    <w:rsid w:val="00F17A96"/>
    <w:rsid w:val="00F201FB"/>
    <w:rsid w:val="00F2048E"/>
    <w:rsid w:val="00F204A7"/>
    <w:rsid w:val="00F20535"/>
    <w:rsid w:val="00F2066A"/>
    <w:rsid w:val="00F207C3"/>
    <w:rsid w:val="00F20AA2"/>
    <w:rsid w:val="00F20BF8"/>
    <w:rsid w:val="00F21126"/>
    <w:rsid w:val="00F2150B"/>
    <w:rsid w:val="00F2179B"/>
    <w:rsid w:val="00F2181D"/>
    <w:rsid w:val="00F21A3E"/>
    <w:rsid w:val="00F21BF3"/>
    <w:rsid w:val="00F21E4B"/>
    <w:rsid w:val="00F2214B"/>
    <w:rsid w:val="00F22164"/>
    <w:rsid w:val="00F224FE"/>
    <w:rsid w:val="00F22680"/>
    <w:rsid w:val="00F227B2"/>
    <w:rsid w:val="00F228C0"/>
    <w:rsid w:val="00F22AC2"/>
    <w:rsid w:val="00F22B68"/>
    <w:rsid w:val="00F23004"/>
    <w:rsid w:val="00F2300B"/>
    <w:rsid w:val="00F232F1"/>
    <w:rsid w:val="00F233EB"/>
    <w:rsid w:val="00F237CB"/>
    <w:rsid w:val="00F23C68"/>
    <w:rsid w:val="00F23F4D"/>
    <w:rsid w:val="00F242EA"/>
    <w:rsid w:val="00F24860"/>
    <w:rsid w:val="00F24C39"/>
    <w:rsid w:val="00F24F0C"/>
    <w:rsid w:val="00F24FF3"/>
    <w:rsid w:val="00F25587"/>
    <w:rsid w:val="00F25864"/>
    <w:rsid w:val="00F25A62"/>
    <w:rsid w:val="00F25DB8"/>
    <w:rsid w:val="00F25E99"/>
    <w:rsid w:val="00F25EE2"/>
    <w:rsid w:val="00F25F69"/>
    <w:rsid w:val="00F260EC"/>
    <w:rsid w:val="00F268E1"/>
    <w:rsid w:val="00F26ABE"/>
    <w:rsid w:val="00F26E3D"/>
    <w:rsid w:val="00F271D8"/>
    <w:rsid w:val="00F27CDB"/>
    <w:rsid w:val="00F27E44"/>
    <w:rsid w:val="00F27E6D"/>
    <w:rsid w:val="00F3008D"/>
    <w:rsid w:val="00F303CA"/>
    <w:rsid w:val="00F30455"/>
    <w:rsid w:val="00F30754"/>
    <w:rsid w:val="00F307C7"/>
    <w:rsid w:val="00F30E7C"/>
    <w:rsid w:val="00F30F27"/>
    <w:rsid w:val="00F314EB"/>
    <w:rsid w:val="00F31671"/>
    <w:rsid w:val="00F317B2"/>
    <w:rsid w:val="00F31D28"/>
    <w:rsid w:val="00F31EA6"/>
    <w:rsid w:val="00F31F21"/>
    <w:rsid w:val="00F323B8"/>
    <w:rsid w:val="00F32492"/>
    <w:rsid w:val="00F328A9"/>
    <w:rsid w:val="00F3333E"/>
    <w:rsid w:val="00F33485"/>
    <w:rsid w:val="00F3376C"/>
    <w:rsid w:val="00F337E8"/>
    <w:rsid w:val="00F33BF6"/>
    <w:rsid w:val="00F34038"/>
    <w:rsid w:val="00F3459C"/>
    <w:rsid w:val="00F345E0"/>
    <w:rsid w:val="00F34A89"/>
    <w:rsid w:val="00F35086"/>
    <w:rsid w:val="00F350B9"/>
    <w:rsid w:val="00F3531F"/>
    <w:rsid w:val="00F35328"/>
    <w:rsid w:val="00F35830"/>
    <w:rsid w:val="00F36452"/>
    <w:rsid w:val="00F364D6"/>
    <w:rsid w:val="00F36560"/>
    <w:rsid w:val="00F36BF7"/>
    <w:rsid w:val="00F36D15"/>
    <w:rsid w:val="00F36FC7"/>
    <w:rsid w:val="00F37587"/>
    <w:rsid w:val="00F37944"/>
    <w:rsid w:val="00F37AF8"/>
    <w:rsid w:val="00F40052"/>
    <w:rsid w:val="00F40223"/>
    <w:rsid w:val="00F40568"/>
    <w:rsid w:val="00F4090C"/>
    <w:rsid w:val="00F409FC"/>
    <w:rsid w:val="00F40C6A"/>
    <w:rsid w:val="00F4131D"/>
    <w:rsid w:val="00F414FC"/>
    <w:rsid w:val="00F4175B"/>
    <w:rsid w:val="00F41A96"/>
    <w:rsid w:val="00F4232A"/>
    <w:rsid w:val="00F4267D"/>
    <w:rsid w:val="00F42837"/>
    <w:rsid w:val="00F4283C"/>
    <w:rsid w:val="00F42C2A"/>
    <w:rsid w:val="00F42CB0"/>
    <w:rsid w:val="00F42DC6"/>
    <w:rsid w:val="00F42E82"/>
    <w:rsid w:val="00F4302E"/>
    <w:rsid w:val="00F430A5"/>
    <w:rsid w:val="00F43927"/>
    <w:rsid w:val="00F43F17"/>
    <w:rsid w:val="00F43F3E"/>
    <w:rsid w:val="00F43FA8"/>
    <w:rsid w:val="00F4404B"/>
    <w:rsid w:val="00F4407C"/>
    <w:rsid w:val="00F4416C"/>
    <w:rsid w:val="00F44311"/>
    <w:rsid w:val="00F44BB6"/>
    <w:rsid w:val="00F44FAA"/>
    <w:rsid w:val="00F45391"/>
    <w:rsid w:val="00F4561E"/>
    <w:rsid w:val="00F457BD"/>
    <w:rsid w:val="00F458EC"/>
    <w:rsid w:val="00F45AB7"/>
    <w:rsid w:val="00F45E72"/>
    <w:rsid w:val="00F461C8"/>
    <w:rsid w:val="00F468EF"/>
    <w:rsid w:val="00F46A67"/>
    <w:rsid w:val="00F46D6D"/>
    <w:rsid w:val="00F46E07"/>
    <w:rsid w:val="00F46E8B"/>
    <w:rsid w:val="00F46F9E"/>
    <w:rsid w:val="00F4728A"/>
    <w:rsid w:val="00F47384"/>
    <w:rsid w:val="00F4758F"/>
    <w:rsid w:val="00F47633"/>
    <w:rsid w:val="00F4791B"/>
    <w:rsid w:val="00F47C9C"/>
    <w:rsid w:val="00F47E62"/>
    <w:rsid w:val="00F5011A"/>
    <w:rsid w:val="00F507AE"/>
    <w:rsid w:val="00F50B91"/>
    <w:rsid w:val="00F50C17"/>
    <w:rsid w:val="00F50EAA"/>
    <w:rsid w:val="00F511B2"/>
    <w:rsid w:val="00F51681"/>
    <w:rsid w:val="00F518F1"/>
    <w:rsid w:val="00F51B81"/>
    <w:rsid w:val="00F51C3B"/>
    <w:rsid w:val="00F5247B"/>
    <w:rsid w:val="00F526B3"/>
    <w:rsid w:val="00F52771"/>
    <w:rsid w:val="00F529A2"/>
    <w:rsid w:val="00F52B8C"/>
    <w:rsid w:val="00F52DDA"/>
    <w:rsid w:val="00F52E65"/>
    <w:rsid w:val="00F53518"/>
    <w:rsid w:val="00F53851"/>
    <w:rsid w:val="00F5386A"/>
    <w:rsid w:val="00F53887"/>
    <w:rsid w:val="00F53B62"/>
    <w:rsid w:val="00F53BC8"/>
    <w:rsid w:val="00F53C23"/>
    <w:rsid w:val="00F53F1D"/>
    <w:rsid w:val="00F53FAE"/>
    <w:rsid w:val="00F54030"/>
    <w:rsid w:val="00F54323"/>
    <w:rsid w:val="00F5450C"/>
    <w:rsid w:val="00F54F8E"/>
    <w:rsid w:val="00F55812"/>
    <w:rsid w:val="00F55892"/>
    <w:rsid w:val="00F559AE"/>
    <w:rsid w:val="00F55EC6"/>
    <w:rsid w:val="00F564AC"/>
    <w:rsid w:val="00F56DC1"/>
    <w:rsid w:val="00F56EAC"/>
    <w:rsid w:val="00F56F13"/>
    <w:rsid w:val="00F5743F"/>
    <w:rsid w:val="00F575A9"/>
    <w:rsid w:val="00F57639"/>
    <w:rsid w:val="00F5786B"/>
    <w:rsid w:val="00F57CBF"/>
    <w:rsid w:val="00F57FDE"/>
    <w:rsid w:val="00F60181"/>
    <w:rsid w:val="00F60362"/>
    <w:rsid w:val="00F60448"/>
    <w:rsid w:val="00F604AD"/>
    <w:rsid w:val="00F60A45"/>
    <w:rsid w:val="00F60C2C"/>
    <w:rsid w:val="00F61762"/>
    <w:rsid w:val="00F61B2A"/>
    <w:rsid w:val="00F61CDA"/>
    <w:rsid w:val="00F62206"/>
    <w:rsid w:val="00F62251"/>
    <w:rsid w:val="00F62405"/>
    <w:rsid w:val="00F626C8"/>
    <w:rsid w:val="00F62816"/>
    <w:rsid w:val="00F62BBB"/>
    <w:rsid w:val="00F63078"/>
    <w:rsid w:val="00F635D5"/>
    <w:rsid w:val="00F63897"/>
    <w:rsid w:val="00F63A83"/>
    <w:rsid w:val="00F63CAC"/>
    <w:rsid w:val="00F63E78"/>
    <w:rsid w:val="00F642CA"/>
    <w:rsid w:val="00F64408"/>
    <w:rsid w:val="00F64566"/>
    <w:rsid w:val="00F64860"/>
    <w:rsid w:val="00F64D41"/>
    <w:rsid w:val="00F64E83"/>
    <w:rsid w:val="00F65145"/>
    <w:rsid w:val="00F654B8"/>
    <w:rsid w:val="00F6562F"/>
    <w:rsid w:val="00F65B95"/>
    <w:rsid w:val="00F65DB5"/>
    <w:rsid w:val="00F65FAC"/>
    <w:rsid w:val="00F65FC3"/>
    <w:rsid w:val="00F6607B"/>
    <w:rsid w:val="00F668E1"/>
    <w:rsid w:val="00F66BDC"/>
    <w:rsid w:val="00F66D04"/>
    <w:rsid w:val="00F67165"/>
    <w:rsid w:val="00F67244"/>
    <w:rsid w:val="00F675D7"/>
    <w:rsid w:val="00F6765F"/>
    <w:rsid w:val="00F67668"/>
    <w:rsid w:val="00F67751"/>
    <w:rsid w:val="00F67B79"/>
    <w:rsid w:val="00F67CDD"/>
    <w:rsid w:val="00F70000"/>
    <w:rsid w:val="00F7001F"/>
    <w:rsid w:val="00F700DB"/>
    <w:rsid w:val="00F70245"/>
    <w:rsid w:val="00F703A0"/>
    <w:rsid w:val="00F703C5"/>
    <w:rsid w:val="00F70977"/>
    <w:rsid w:val="00F70A0A"/>
    <w:rsid w:val="00F70D9F"/>
    <w:rsid w:val="00F70F33"/>
    <w:rsid w:val="00F7113F"/>
    <w:rsid w:val="00F71389"/>
    <w:rsid w:val="00F715AE"/>
    <w:rsid w:val="00F71B5A"/>
    <w:rsid w:val="00F71C36"/>
    <w:rsid w:val="00F71C91"/>
    <w:rsid w:val="00F71E4C"/>
    <w:rsid w:val="00F721A0"/>
    <w:rsid w:val="00F721A5"/>
    <w:rsid w:val="00F72484"/>
    <w:rsid w:val="00F725C1"/>
    <w:rsid w:val="00F73C12"/>
    <w:rsid w:val="00F73C63"/>
    <w:rsid w:val="00F73CAA"/>
    <w:rsid w:val="00F74050"/>
    <w:rsid w:val="00F74547"/>
    <w:rsid w:val="00F74828"/>
    <w:rsid w:val="00F74C29"/>
    <w:rsid w:val="00F74F67"/>
    <w:rsid w:val="00F75110"/>
    <w:rsid w:val="00F75AA1"/>
    <w:rsid w:val="00F75B15"/>
    <w:rsid w:val="00F75C4A"/>
    <w:rsid w:val="00F75DEC"/>
    <w:rsid w:val="00F75FE5"/>
    <w:rsid w:val="00F7610B"/>
    <w:rsid w:val="00F76130"/>
    <w:rsid w:val="00F762DC"/>
    <w:rsid w:val="00F7646B"/>
    <w:rsid w:val="00F766CF"/>
    <w:rsid w:val="00F76AB8"/>
    <w:rsid w:val="00F76C56"/>
    <w:rsid w:val="00F7705B"/>
    <w:rsid w:val="00F7779D"/>
    <w:rsid w:val="00F778B1"/>
    <w:rsid w:val="00F77BD1"/>
    <w:rsid w:val="00F77EC1"/>
    <w:rsid w:val="00F802C5"/>
    <w:rsid w:val="00F8030F"/>
    <w:rsid w:val="00F80588"/>
    <w:rsid w:val="00F808AA"/>
    <w:rsid w:val="00F80AF7"/>
    <w:rsid w:val="00F80CD3"/>
    <w:rsid w:val="00F80DA4"/>
    <w:rsid w:val="00F81258"/>
    <w:rsid w:val="00F812B8"/>
    <w:rsid w:val="00F8131F"/>
    <w:rsid w:val="00F81F82"/>
    <w:rsid w:val="00F82301"/>
    <w:rsid w:val="00F823EB"/>
    <w:rsid w:val="00F828CD"/>
    <w:rsid w:val="00F829D4"/>
    <w:rsid w:val="00F82B0A"/>
    <w:rsid w:val="00F82B84"/>
    <w:rsid w:val="00F82C15"/>
    <w:rsid w:val="00F839F3"/>
    <w:rsid w:val="00F83B5F"/>
    <w:rsid w:val="00F83E84"/>
    <w:rsid w:val="00F84328"/>
    <w:rsid w:val="00F84334"/>
    <w:rsid w:val="00F846A4"/>
    <w:rsid w:val="00F8471D"/>
    <w:rsid w:val="00F84A4E"/>
    <w:rsid w:val="00F84A74"/>
    <w:rsid w:val="00F84C4D"/>
    <w:rsid w:val="00F84CB2"/>
    <w:rsid w:val="00F84CD4"/>
    <w:rsid w:val="00F852A5"/>
    <w:rsid w:val="00F85768"/>
    <w:rsid w:val="00F85848"/>
    <w:rsid w:val="00F859E1"/>
    <w:rsid w:val="00F85A9D"/>
    <w:rsid w:val="00F860C0"/>
    <w:rsid w:val="00F8631F"/>
    <w:rsid w:val="00F86359"/>
    <w:rsid w:val="00F868BE"/>
    <w:rsid w:val="00F86C78"/>
    <w:rsid w:val="00F871F7"/>
    <w:rsid w:val="00F87230"/>
    <w:rsid w:val="00F8739D"/>
    <w:rsid w:val="00F875DE"/>
    <w:rsid w:val="00F8762C"/>
    <w:rsid w:val="00F87731"/>
    <w:rsid w:val="00F87979"/>
    <w:rsid w:val="00F87BCE"/>
    <w:rsid w:val="00F87C0F"/>
    <w:rsid w:val="00F9004E"/>
    <w:rsid w:val="00F90AEA"/>
    <w:rsid w:val="00F90E98"/>
    <w:rsid w:val="00F912DD"/>
    <w:rsid w:val="00F91495"/>
    <w:rsid w:val="00F91919"/>
    <w:rsid w:val="00F91A62"/>
    <w:rsid w:val="00F91C56"/>
    <w:rsid w:val="00F923BA"/>
    <w:rsid w:val="00F93803"/>
    <w:rsid w:val="00F93900"/>
    <w:rsid w:val="00F939E3"/>
    <w:rsid w:val="00F93B5E"/>
    <w:rsid w:val="00F9402D"/>
    <w:rsid w:val="00F94044"/>
    <w:rsid w:val="00F94332"/>
    <w:rsid w:val="00F943FD"/>
    <w:rsid w:val="00F948FB"/>
    <w:rsid w:val="00F94926"/>
    <w:rsid w:val="00F951D2"/>
    <w:rsid w:val="00F957C9"/>
    <w:rsid w:val="00F958EA"/>
    <w:rsid w:val="00F95923"/>
    <w:rsid w:val="00F95B0A"/>
    <w:rsid w:val="00F97014"/>
    <w:rsid w:val="00F97354"/>
    <w:rsid w:val="00F979D5"/>
    <w:rsid w:val="00F97B3F"/>
    <w:rsid w:val="00F97F4F"/>
    <w:rsid w:val="00FA02F7"/>
    <w:rsid w:val="00FA04A1"/>
    <w:rsid w:val="00FA0714"/>
    <w:rsid w:val="00FA075F"/>
    <w:rsid w:val="00FA09D8"/>
    <w:rsid w:val="00FA0AC4"/>
    <w:rsid w:val="00FA0C7E"/>
    <w:rsid w:val="00FA0DF3"/>
    <w:rsid w:val="00FA128F"/>
    <w:rsid w:val="00FA1421"/>
    <w:rsid w:val="00FA2010"/>
    <w:rsid w:val="00FA2026"/>
    <w:rsid w:val="00FA21F0"/>
    <w:rsid w:val="00FA27A1"/>
    <w:rsid w:val="00FA2973"/>
    <w:rsid w:val="00FA2A25"/>
    <w:rsid w:val="00FA2BD5"/>
    <w:rsid w:val="00FA318D"/>
    <w:rsid w:val="00FA31B3"/>
    <w:rsid w:val="00FA35C5"/>
    <w:rsid w:val="00FA3C14"/>
    <w:rsid w:val="00FA3E54"/>
    <w:rsid w:val="00FA421F"/>
    <w:rsid w:val="00FA448E"/>
    <w:rsid w:val="00FA464A"/>
    <w:rsid w:val="00FA4C3A"/>
    <w:rsid w:val="00FA4FD4"/>
    <w:rsid w:val="00FA574D"/>
    <w:rsid w:val="00FA58AA"/>
    <w:rsid w:val="00FA5B7C"/>
    <w:rsid w:val="00FA6575"/>
    <w:rsid w:val="00FA6A0E"/>
    <w:rsid w:val="00FA6D23"/>
    <w:rsid w:val="00FA6EEB"/>
    <w:rsid w:val="00FA73BB"/>
    <w:rsid w:val="00FA75D3"/>
    <w:rsid w:val="00FA76F1"/>
    <w:rsid w:val="00FA77FE"/>
    <w:rsid w:val="00FA7822"/>
    <w:rsid w:val="00FB005A"/>
    <w:rsid w:val="00FB009A"/>
    <w:rsid w:val="00FB010C"/>
    <w:rsid w:val="00FB0310"/>
    <w:rsid w:val="00FB07AE"/>
    <w:rsid w:val="00FB0A88"/>
    <w:rsid w:val="00FB0BB6"/>
    <w:rsid w:val="00FB1422"/>
    <w:rsid w:val="00FB181D"/>
    <w:rsid w:val="00FB1BC6"/>
    <w:rsid w:val="00FB1E06"/>
    <w:rsid w:val="00FB1F17"/>
    <w:rsid w:val="00FB221E"/>
    <w:rsid w:val="00FB2352"/>
    <w:rsid w:val="00FB237F"/>
    <w:rsid w:val="00FB23C5"/>
    <w:rsid w:val="00FB2498"/>
    <w:rsid w:val="00FB2549"/>
    <w:rsid w:val="00FB2652"/>
    <w:rsid w:val="00FB2821"/>
    <w:rsid w:val="00FB2E5E"/>
    <w:rsid w:val="00FB30C1"/>
    <w:rsid w:val="00FB3332"/>
    <w:rsid w:val="00FB364C"/>
    <w:rsid w:val="00FB3A23"/>
    <w:rsid w:val="00FB3FDE"/>
    <w:rsid w:val="00FB46A5"/>
    <w:rsid w:val="00FB4774"/>
    <w:rsid w:val="00FB489E"/>
    <w:rsid w:val="00FB4913"/>
    <w:rsid w:val="00FB49B2"/>
    <w:rsid w:val="00FB52EC"/>
    <w:rsid w:val="00FB55C6"/>
    <w:rsid w:val="00FB5AA2"/>
    <w:rsid w:val="00FB6367"/>
    <w:rsid w:val="00FB67F4"/>
    <w:rsid w:val="00FB6ADC"/>
    <w:rsid w:val="00FB755C"/>
    <w:rsid w:val="00FB7A60"/>
    <w:rsid w:val="00FB7D73"/>
    <w:rsid w:val="00FC0231"/>
    <w:rsid w:val="00FC0312"/>
    <w:rsid w:val="00FC059C"/>
    <w:rsid w:val="00FC09F0"/>
    <w:rsid w:val="00FC1212"/>
    <w:rsid w:val="00FC13D1"/>
    <w:rsid w:val="00FC192E"/>
    <w:rsid w:val="00FC1F67"/>
    <w:rsid w:val="00FC20A9"/>
    <w:rsid w:val="00FC20F0"/>
    <w:rsid w:val="00FC25F9"/>
    <w:rsid w:val="00FC2E20"/>
    <w:rsid w:val="00FC310E"/>
    <w:rsid w:val="00FC3A7E"/>
    <w:rsid w:val="00FC3B68"/>
    <w:rsid w:val="00FC3C36"/>
    <w:rsid w:val="00FC3D79"/>
    <w:rsid w:val="00FC4024"/>
    <w:rsid w:val="00FC4079"/>
    <w:rsid w:val="00FC424D"/>
    <w:rsid w:val="00FC433C"/>
    <w:rsid w:val="00FC4359"/>
    <w:rsid w:val="00FC4598"/>
    <w:rsid w:val="00FC461D"/>
    <w:rsid w:val="00FC4D7A"/>
    <w:rsid w:val="00FC4DB9"/>
    <w:rsid w:val="00FC4F15"/>
    <w:rsid w:val="00FC5147"/>
    <w:rsid w:val="00FC52E8"/>
    <w:rsid w:val="00FC57ED"/>
    <w:rsid w:val="00FC595F"/>
    <w:rsid w:val="00FC5CF4"/>
    <w:rsid w:val="00FC6A23"/>
    <w:rsid w:val="00FC6C08"/>
    <w:rsid w:val="00FC6E8F"/>
    <w:rsid w:val="00FC720B"/>
    <w:rsid w:val="00FC73C2"/>
    <w:rsid w:val="00FC747C"/>
    <w:rsid w:val="00FC74DA"/>
    <w:rsid w:val="00FC74FB"/>
    <w:rsid w:val="00FC7529"/>
    <w:rsid w:val="00FC75A6"/>
    <w:rsid w:val="00FC76B9"/>
    <w:rsid w:val="00FC7ABA"/>
    <w:rsid w:val="00FC7EFE"/>
    <w:rsid w:val="00FD0454"/>
    <w:rsid w:val="00FD08DD"/>
    <w:rsid w:val="00FD0B02"/>
    <w:rsid w:val="00FD0E9C"/>
    <w:rsid w:val="00FD1032"/>
    <w:rsid w:val="00FD1576"/>
    <w:rsid w:val="00FD192B"/>
    <w:rsid w:val="00FD1A1D"/>
    <w:rsid w:val="00FD1A3D"/>
    <w:rsid w:val="00FD1C1D"/>
    <w:rsid w:val="00FD209B"/>
    <w:rsid w:val="00FD24E0"/>
    <w:rsid w:val="00FD2AC2"/>
    <w:rsid w:val="00FD2C6D"/>
    <w:rsid w:val="00FD2DF2"/>
    <w:rsid w:val="00FD305B"/>
    <w:rsid w:val="00FD34CC"/>
    <w:rsid w:val="00FD34FF"/>
    <w:rsid w:val="00FD3589"/>
    <w:rsid w:val="00FD3762"/>
    <w:rsid w:val="00FD3A7F"/>
    <w:rsid w:val="00FD480B"/>
    <w:rsid w:val="00FD4D25"/>
    <w:rsid w:val="00FD55B2"/>
    <w:rsid w:val="00FD5741"/>
    <w:rsid w:val="00FD5E65"/>
    <w:rsid w:val="00FD61CA"/>
    <w:rsid w:val="00FD6408"/>
    <w:rsid w:val="00FD6A63"/>
    <w:rsid w:val="00FD6DAB"/>
    <w:rsid w:val="00FD6F96"/>
    <w:rsid w:val="00FD7073"/>
    <w:rsid w:val="00FD72D8"/>
    <w:rsid w:val="00FD7302"/>
    <w:rsid w:val="00FD746A"/>
    <w:rsid w:val="00FD76A0"/>
    <w:rsid w:val="00FD773A"/>
    <w:rsid w:val="00FD780A"/>
    <w:rsid w:val="00FD7A65"/>
    <w:rsid w:val="00FD7EC5"/>
    <w:rsid w:val="00FE0398"/>
    <w:rsid w:val="00FE072C"/>
    <w:rsid w:val="00FE074D"/>
    <w:rsid w:val="00FE08EF"/>
    <w:rsid w:val="00FE0AF3"/>
    <w:rsid w:val="00FE0BA5"/>
    <w:rsid w:val="00FE0CC2"/>
    <w:rsid w:val="00FE0F35"/>
    <w:rsid w:val="00FE13AA"/>
    <w:rsid w:val="00FE13DE"/>
    <w:rsid w:val="00FE1630"/>
    <w:rsid w:val="00FE197E"/>
    <w:rsid w:val="00FE198A"/>
    <w:rsid w:val="00FE1D1E"/>
    <w:rsid w:val="00FE1D5A"/>
    <w:rsid w:val="00FE22D1"/>
    <w:rsid w:val="00FE26A7"/>
    <w:rsid w:val="00FE2A83"/>
    <w:rsid w:val="00FE2BAA"/>
    <w:rsid w:val="00FE2C09"/>
    <w:rsid w:val="00FE2E0E"/>
    <w:rsid w:val="00FE3650"/>
    <w:rsid w:val="00FE3698"/>
    <w:rsid w:val="00FE38D1"/>
    <w:rsid w:val="00FE43BF"/>
    <w:rsid w:val="00FE47E7"/>
    <w:rsid w:val="00FE4D4B"/>
    <w:rsid w:val="00FE4E22"/>
    <w:rsid w:val="00FE5346"/>
    <w:rsid w:val="00FE5701"/>
    <w:rsid w:val="00FE5E26"/>
    <w:rsid w:val="00FE6045"/>
    <w:rsid w:val="00FE690A"/>
    <w:rsid w:val="00FE6C08"/>
    <w:rsid w:val="00FE7053"/>
    <w:rsid w:val="00FE76FF"/>
    <w:rsid w:val="00FE7765"/>
    <w:rsid w:val="00FF0503"/>
    <w:rsid w:val="00FF0661"/>
    <w:rsid w:val="00FF0824"/>
    <w:rsid w:val="00FF0C1A"/>
    <w:rsid w:val="00FF12C3"/>
    <w:rsid w:val="00FF17E4"/>
    <w:rsid w:val="00FF18DA"/>
    <w:rsid w:val="00FF197A"/>
    <w:rsid w:val="00FF1B64"/>
    <w:rsid w:val="00FF1DAD"/>
    <w:rsid w:val="00FF1E55"/>
    <w:rsid w:val="00FF21DB"/>
    <w:rsid w:val="00FF2567"/>
    <w:rsid w:val="00FF2B6B"/>
    <w:rsid w:val="00FF327D"/>
    <w:rsid w:val="00FF3A38"/>
    <w:rsid w:val="00FF3A91"/>
    <w:rsid w:val="00FF3C04"/>
    <w:rsid w:val="00FF3CA8"/>
    <w:rsid w:val="00FF3DA2"/>
    <w:rsid w:val="00FF469C"/>
    <w:rsid w:val="00FF46A7"/>
    <w:rsid w:val="00FF4BAB"/>
    <w:rsid w:val="00FF4C07"/>
    <w:rsid w:val="00FF4DDA"/>
    <w:rsid w:val="00FF52A2"/>
    <w:rsid w:val="00FF5BF3"/>
    <w:rsid w:val="00FF5E14"/>
    <w:rsid w:val="00FF612A"/>
    <w:rsid w:val="00FF6785"/>
    <w:rsid w:val="00FF6F0F"/>
    <w:rsid w:val="00FF7110"/>
    <w:rsid w:val="00FF798D"/>
    <w:rsid w:val="00FF7AD6"/>
    <w:rsid w:val="00FF7ED9"/>
    <w:rsid w:val="1A47978E"/>
    <w:rsid w:val="212929BE"/>
    <w:rsid w:val="282CA25D"/>
    <w:rsid w:val="2CBE57F1"/>
    <w:rsid w:val="2CD917A9"/>
    <w:rsid w:val="35E7D2E7"/>
    <w:rsid w:val="4BEA61AC"/>
    <w:rsid w:val="64A5EF7B"/>
    <w:rsid w:val="77D3D1D3"/>
    <w:rsid w:val="7D981980"/>
    <w:rsid w:val="7F5E12D3"/>
  </w:rsids>
  <m:mathPr>
    <m:mathFont m:val="Cambria Math"/>
    <m:brkBin m:val="before"/>
    <m:brkBinSub m:val="--"/>
    <m:smallFrac m:val="0"/>
    <m:dispDef/>
    <m:lMargin m:val="0"/>
    <m:rMargin m:val="0"/>
    <m:defJc m:val="centerGroup"/>
    <m:wrapIndent m:val="1440"/>
    <m:intLim m:val="subSup"/>
    <m:naryLim m:val="undOvr"/>
  </m:mathPr>
  <w:themeFontLang w:val="nl-B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A77E7"/>
  <w15:docId w15:val="{7B5C468B-00C7-4255-85CB-55095C3CF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heme="minorBidi"/>
        <w:lang w:val="nl-BE" w:eastAsia="nl-B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qFormat="1"/>
    <w:lsdException w:name="List Bullet 4" w:semiHidden="1" w:unhideWhenUsed="1"/>
    <w:lsdException w:name="List Bullet 5" w:semiHidden="1" w:unhideWhenUsed="1"/>
    <w:lsdException w:name="List Number 2"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qFormat="1"/>
    <w:lsdException w:name="List Continue 2"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63C"/>
    <w:pPr>
      <w:spacing w:after="120"/>
      <w:jc w:val="both"/>
    </w:pPr>
    <w:rPr>
      <w:rFonts w:ascii="Calibri" w:hAnsi="Calibri"/>
      <w:sz w:val="24"/>
      <w:lang w:val="en-GB"/>
    </w:rPr>
  </w:style>
  <w:style w:type="paragraph" w:styleId="Heading1">
    <w:name w:val="heading 1"/>
    <w:basedOn w:val="Normal"/>
    <w:next w:val="Normal"/>
    <w:link w:val="Heading1Char"/>
    <w:uiPriority w:val="9"/>
    <w:qFormat/>
    <w:rsid w:val="009A5D26"/>
    <w:pPr>
      <w:keepNext/>
      <w:keepLines/>
      <w:numPr>
        <w:numId w:val="1"/>
      </w:numPr>
      <w:pBdr>
        <w:bottom w:val="single" w:sz="4" w:space="1" w:color="auto"/>
      </w:pBdr>
      <w:spacing w:after="720"/>
      <w:outlineLvl w:val="0"/>
    </w:pPr>
    <w:rPr>
      <w:rFonts w:asciiTheme="majorHAnsi" w:eastAsiaTheme="majorEastAsia" w:hAnsiTheme="majorHAnsi" w:cstheme="majorHAnsi"/>
      <w:b/>
      <w:bCs/>
      <w:smallCaps/>
      <w:sz w:val="36"/>
      <w:szCs w:val="28"/>
    </w:rPr>
  </w:style>
  <w:style w:type="paragraph" w:styleId="Heading2">
    <w:name w:val="heading 2"/>
    <w:basedOn w:val="Normal"/>
    <w:next w:val="Normal"/>
    <w:link w:val="Heading2Char"/>
    <w:uiPriority w:val="9"/>
    <w:qFormat/>
    <w:rsid w:val="009A5D26"/>
    <w:pPr>
      <w:keepNext/>
      <w:keepLines/>
      <w:numPr>
        <w:ilvl w:val="1"/>
        <w:numId w:val="1"/>
      </w:numPr>
      <w:spacing w:before="720" w:after="240"/>
      <w:outlineLvl w:val="1"/>
    </w:pPr>
    <w:rPr>
      <w:rFonts w:asciiTheme="majorHAnsi" w:eastAsiaTheme="majorEastAsia" w:hAnsiTheme="majorHAnsi" w:cstheme="majorHAnsi"/>
      <w:b/>
      <w:bCs/>
      <w:sz w:val="28"/>
      <w:szCs w:val="26"/>
    </w:rPr>
  </w:style>
  <w:style w:type="paragraph" w:styleId="Heading3">
    <w:name w:val="heading 3"/>
    <w:basedOn w:val="Normal"/>
    <w:next w:val="Normal"/>
    <w:link w:val="Heading3Char"/>
    <w:uiPriority w:val="9"/>
    <w:qFormat/>
    <w:rsid w:val="009A5D26"/>
    <w:pPr>
      <w:keepNext/>
      <w:keepLines/>
      <w:numPr>
        <w:ilvl w:val="2"/>
        <w:numId w:val="1"/>
      </w:numPr>
      <w:spacing w:before="480"/>
      <w:outlineLvl w:val="2"/>
    </w:pPr>
    <w:rPr>
      <w:rFonts w:eastAsiaTheme="majorEastAsia" w:cstheme="majorBidi"/>
      <w:b/>
      <w:bCs/>
    </w:rPr>
  </w:style>
  <w:style w:type="paragraph" w:styleId="Heading4">
    <w:name w:val="heading 4"/>
    <w:basedOn w:val="Normal"/>
    <w:next w:val="Normal"/>
    <w:link w:val="Heading4Char"/>
    <w:uiPriority w:val="9"/>
    <w:qFormat/>
    <w:rsid w:val="003D78FF"/>
    <w:pPr>
      <w:keepNext/>
      <w:keepLines/>
      <w:numPr>
        <w:ilvl w:val="3"/>
        <w:numId w:val="1"/>
      </w:numPr>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002827"/>
    <w:pPr>
      <w:keepNext/>
      <w:keepLines/>
      <w:numPr>
        <w:ilvl w:val="4"/>
        <w:numId w:val="1"/>
      </w:numPr>
      <w:spacing w:before="20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FB52EC"/>
    <w:pPr>
      <w:keepNext/>
      <w:keepLines/>
      <w:numPr>
        <w:ilvl w:val="5"/>
        <w:numId w:val="1"/>
      </w:numPr>
      <w:spacing w:before="200"/>
      <w:outlineLvl w:val="5"/>
    </w:pPr>
    <w:rPr>
      <w:rFonts w:asciiTheme="majorHAnsi" w:eastAsiaTheme="majorEastAsia" w:hAnsiTheme="majorHAnsi" w:cstheme="majorBidi"/>
      <w:i/>
      <w:iCs/>
      <w:color w:val="0E4657" w:themeColor="accent1" w:themeShade="7F"/>
    </w:rPr>
  </w:style>
  <w:style w:type="paragraph" w:styleId="Heading7">
    <w:name w:val="heading 7"/>
    <w:basedOn w:val="Normal"/>
    <w:next w:val="Normal"/>
    <w:link w:val="Heading7Char"/>
    <w:uiPriority w:val="9"/>
    <w:semiHidden/>
    <w:unhideWhenUsed/>
    <w:qFormat/>
    <w:rsid w:val="00FB52EC"/>
    <w:pPr>
      <w:keepNext/>
      <w:keepLines/>
      <w:numPr>
        <w:ilvl w:val="6"/>
        <w:numId w:val="1"/>
      </w:numPr>
      <w:spacing w:before="200"/>
      <w:outlineLvl w:val="6"/>
    </w:pPr>
    <w:rPr>
      <w:rFonts w:asciiTheme="majorHAnsi" w:eastAsiaTheme="majorEastAsia" w:hAnsiTheme="majorHAnsi" w:cstheme="majorBidi"/>
      <w:i/>
      <w:iCs/>
      <w:color w:val="0072DB" w:themeColor="text1" w:themeTint="BF"/>
    </w:rPr>
  </w:style>
  <w:style w:type="paragraph" w:styleId="Heading8">
    <w:name w:val="heading 8"/>
    <w:basedOn w:val="Normal"/>
    <w:next w:val="Normal"/>
    <w:link w:val="Heading8Char"/>
    <w:uiPriority w:val="9"/>
    <w:semiHidden/>
    <w:unhideWhenUsed/>
    <w:qFormat/>
    <w:rsid w:val="00FB52EC"/>
    <w:pPr>
      <w:keepNext/>
      <w:keepLines/>
      <w:numPr>
        <w:ilvl w:val="7"/>
        <w:numId w:val="1"/>
      </w:numPr>
      <w:spacing w:before="200"/>
      <w:outlineLvl w:val="7"/>
    </w:pPr>
    <w:rPr>
      <w:rFonts w:asciiTheme="majorHAnsi" w:eastAsiaTheme="majorEastAsia" w:hAnsiTheme="majorHAnsi" w:cstheme="majorBidi"/>
      <w:color w:val="0072DB" w:themeColor="text1" w:themeTint="BF"/>
    </w:rPr>
  </w:style>
  <w:style w:type="paragraph" w:styleId="Heading9">
    <w:name w:val="heading 9"/>
    <w:basedOn w:val="Normal"/>
    <w:next w:val="Normal"/>
    <w:link w:val="Heading9Char"/>
    <w:uiPriority w:val="9"/>
    <w:semiHidden/>
    <w:unhideWhenUsed/>
    <w:qFormat/>
    <w:rsid w:val="00FB52EC"/>
    <w:pPr>
      <w:keepNext/>
      <w:keepLines/>
      <w:numPr>
        <w:ilvl w:val="8"/>
        <w:numId w:val="1"/>
      </w:numPr>
      <w:spacing w:before="200"/>
      <w:outlineLvl w:val="8"/>
    </w:pPr>
    <w:rPr>
      <w:rFonts w:asciiTheme="majorHAnsi" w:eastAsiaTheme="majorEastAsia" w:hAnsiTheme="majorHAnsi" w:cstheme="majorBidi"/>
      <w:i/>
      <w:iCs/>
      <w:color w:val="0072DB"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4821"/>
    <w:pPr>
      <w:spacing w:line="240" w:lineRule="auto"/>
    </w:pPr>
    <w:tblPr>
      <w:tblBorders>
        <w:top w:val="single" w:sz="4" w:space="0" w:color="00407A" w:themeColor="text1"/>
        <w:left w:val="single" w:sz="4" w:space="0" w:color="00407A" w:themeColor="text1"/>
        <w:bottom w:val="single" w:sz="4" w:space="0" w:color="00407A" w:themeColor="text1"/>
        <w:right w:val="single" w:sz="4" w:space="0" w:color="00407A" w:themeColor="text1"/>
        <w:insideH w:val="single" w:sz="4" w:space="0" w:color="00407A" w:themeColor="text1"/>
        <w:insideV w:val="single" w:sz="4" w:space="0" w:color="00407A" w:themeColor="text1"/>
      </w:tblBorders>
    </w:tblPr>
  </w:style>
  <w:style w:type="paragraph" w:styleId="BalloonText">
    <w:name w:val="Balloon Text"/>
    <w:basedOn w:val="Normal"/>
    <w:link w:val="BalloonTextChar"/>
    <w:uiPriority w:val="99"/>
    <w:semiHidden/>
    <w:unhideWhenUsed/>
    <w:rsid w:val="00BF48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821"/>
    <w:rPr>
      <w:rFonts w:ascii="Tahoma" w:hAnsi="Tahoma" w:cs="Tahoma"/>
      <w:sz w:val="16"/>
      <w:szCs w:val="16"/>
    </w:rPr>
  </w:style>
  <w:style w:type="character" w:styleId="PlaceholderText">
    <w:name w:val="Placeholder Text"/>
    <w:basedOn w:val="DefaultParagraphFont"/>
    <w:uiPriority w:val="99"/>
    <w:semiHidden/>
    <w:rsid w:val="00BF4821"/>
    <w:rPr>
      <w:color w:val="808080"/>
    </w:rPr>
  </w:style>
  <w:style w:type="paragraph" w:styleId="Header">
    <w:name w:val="header"/>
    <w:basedOn w:val="Footer"/>
    <w:link w:val="HeaderChar"/>
    <w:uiPriority w:val="99"/>
    <w:rsid w:val="008D663C"/>
  </w:style>
  <w:style w:type="character" w:customStyle="1" w:styleId="HeaderChar">
    <w:name w:val="Header Char"/>
    <w:basedOn w:val="DefaultParagraphFont"/>
    <w:link w:val="Header"/>
    <w:uiPriority w:val="99"/>
    <w:rsid w:val="00B74F4F"/>
    <w:rPr>
      <w:caps/>
      <w:sz w:val="14"/>
    </w:rPr>
  </w:style>
  <w:style w:type="paragraph" w:styleId="Footer">
    <w:name w:val="footer"/>
    <w:basedOn w:val="Normal"/>
    <w:link w:val="FooterChar"/>
    <w:uiPriority w:val="99"/>
    <w:rsid w:val="000E50CE"/>
    <w:pPr>
      <w:tabs>
        <w:tab w:val="center" w:pos="3969"/>
        <w:tab w:val="right" w:pos="7938"/>
      </w:tabs>
      <w:spacing w:line="240" w:lineRule="auto"/>
      <w:jc w:val="right"/>
    </w:pPr>
    <w:rPr>
      <w:caps/>
      <w:sz w:val="14"/>
    </w:rPr>
  </w:style>
  <w:style w:type="character" w:customStyle="1" w:styleId="FooterChar">
    <w:name w:val="Footer Char"/>
    <w:basedOn w:val="DefaultParagraphFont"/>
    <w:link w:val="Footer"/>
    <w:uiPriority w:val="99"/>
    <w:rsid w:val="00A5245C"/>
    <w:rPr>
      <w:caps/>
      <w:sz w:val="14"/>
    </w:rPr>
  </w:style>
  <w:style w:type="character" w:customStyle="1" w:styleId="Heading1Char">
    <w:name w:val="Heading 1 Char"/>
    <w:basedOn w:val="DefaultParagraphFont"/>
    <w:link w:val="Heading1"/>
    <w:uiPriority w:val="9"/>
    <w:rsid w:val="009A5D26"/>
    <w:rPr>
      <w:rFonts w:asciiTheme="majorHAnsi" w:eastAsiaTheme="majorEastAsia" w:hAnsiTheme="majorHAnsi" w:cstheme="majorHAnsi"/>
      <w:b/>
      <w:bCs/>
      <w:smallCaps/>
      <w:sz w:val="36"/>
      <w:szCs w:val="28"/>
      <w:lang w:val="en-GB"/>
    </w:rPr>
  </w:style>
  <w:style w:type="paragraph" w:styleId="Title">
    <w:name w:val="Title"/>
    <w:basedOn w:val="Normal"/>
    <w:next w:val="Normal"/>
    <w:link w:val="TitleChar"/>
    <w:qFormat/>
    <w:rsid w:val="00B53B14"/>
    <w:pPr>
      <w:tabs>
        <w:tab w:val="left" w:pos="851"/>
      </w:tabs>
      <w:spacing w:after="480"/>
      <w:ind w:left="851" w:hanging="851"/>
      <w:contextualSpacing/>
    </w:pPr>
    <w:rPr>
      <w:rFonts w:eastAsiaTheme="majorEastAsia" w:cstheme="majorBidi"/>
      <w:b/>
      <w:kern w:val="28"/>
      <w:sz w:val="28"/>
      <w:szCs w:val="52"/>
    </w:rPr>
  </w:style>
  <w:style w:type="character" w:customStyle="1" w:styleId="TitleChar">
    <w:name w:val="Title Char"/>
    <w:basedOn w:val="DefaultParagraphFont"/>
    <w:link w:val="Title"/>
    <w:rsid w:val="003712F3"/>
    <w:rPr>
      <w:rFonts w:eastAsiaTheme="majorEastAsia" w:cstheme="majorBidi"/>
      <w:b/>
      <w:kern w:val="28"/>
      <w:sz w:val="28"/>
      <w:szCs w:val="52"/>
    </w:rPr>
  </w:style>
  <w:style w:type="character" w:customStyle="1" w:styleId="Heading2Char">
    <w:name w:val="Heading 2 Char"/>
    <w:basedOn w:val="DefaultParagraphFont"/>
    <w:link w:val="Heading2"/>
    <w:uiPriority w:val="9"/>
    <w:rsid w:val="009A5D26"/>
    <w:rPr>
      <w:rFonts w:asciiTheme="majorHAnsi" w:eastAsiaTheme="majorEastAsia" w:hAnsiTheme="majorHAnsi" w:cstheme="majorHAnsi"/>
      <w:b/>
      <w:bCs/>
      <w:sz w:val="28"/>
      <w:szCs w:val="26"/>
      <w:lang w:val="en-GB"/>
    </w:rPr>
  </w:style>
  <w:style w:type="paragraph" w:styleId="TOCHeading">
    <w:name w:val="TOC Heading"/>
    <w:basedOn w:val="Normal"/>
    <w:next w:val="Normal"/>
    <w:uiPriority w:val="39"/>
    <w:qFormat/>
    <w:rsid w:val="00E52507"/>
    <w:pPr>
      <w:spacing w:after="720"/>
    </w:pPr>
    <w:rPr>
      <w:b/>
      <w:sz w:val="28"/>
      <w:szCs w:val="28"/>
    </w:rPr>
  </w:style>
  <w:style w:type="paragraph" w:styleId="TOC2">
    <w:name w:val="toc 2"/>
    <w:basedOn w:val="Normal"/>
    <w:next w:val="Normal"/>
    <w:autoRedefine/>
    <w:uiPriority w:val="39"/>
    <w:qFormat/>
    <w:rsid w:val="00FB489E"/>
    <w:pPr>
      <w:tabs>
        <w:tab w:val="left" w:pos="1134"/>
        <w:tab w:val="right" w:leader="dot" w:pos="7927"/>
      </w:tabs>
      <w:ind w:left="1134" w:hanging="567"/>
    </w:pPr>
    <w:rPr>
      <w:rFonts w:cs="Arial"/>
      <w:i/>
      <w:noProof/>
      <w:lang w:eastAsia="en-US"/>
    </w:rPr>
  </w:style>
  <w:style w:type="paragraph" w:styleId="TOC1">
    <w:name w:val="toc 1"/>
    <w:basedOn w:val="Normal"/>
    <w:next w:val="Normal"/>
    <w:autoRedefine/>
    <w:uiPriority w:val="39"/>
    <w:qFormat/>
    <w:rsid w:val="00B851BF"/>
    <w:pPr>
      <w:tabs>
        <w:tab w:val="right" w:leader="dot" w:pos="7927"/>
      </w:tabs>
      <w:spacing w:before="120"/>
      <w:ind w:left="567" w:hanging="567"/>
    </w:pPr>
    <w:rPr>
      <w:rFonts w:cs="Arial"/>
      <w:b/>
      <w:noProof/>
      <w:lang w:eastAsia="en-US"/>
    </w:rPr>
  </w:style>
  <w:style w:type="paragraph" w:styleId="TOC3">
    <w:name w:val="toc 3"/>
    <w:basedOn w:val="Normal"/>
    <w:next w:val="Normal"/>
    <w:autoRedefine/>
    <w:uiPriority w:val="39"/>
    <w:qFormat/>
    <w:rsid w:val="00435639"/>
    <w:pPr>
      <w:tabs>
        <w:tab w:val="left" w:pos="1134"/>
        <w:tab w:val="left" w:pos="1985"/>
        <w:tab w:val="right" w:leader="dot" w:pos="7927"/>
      </w:tabs>
      <w:ind w:left="1701" w:hanging="567"/>
      <w:jc w:val="left"/>
    </w:pPr>
    <w:rPr>
      <w:noProof/>
      <w:lang w:eastAsia="en-US"/>
    </w:rPr>
  </w:style>
  <w:style w:type="character" w:styleId="Hyperlink">
    <w:name w:val="Hyperlink"/>
    <w:basedOn w:val="DefaultParagraphFont"/>
    <w:uiPriority w:val="99"/>
    <w:rsid w:val="00110D86"/>
    <w:rPr>
      <w:color w:val="1D8DB0" w:themeColor="hyperlink"/>
      <w:u w:val="single"/>
    </w:rPr>
  </w:style>
  <w:style w:type="character" w:customStyle="1" w:styleId="Heading3Char">
    <w:name w:val="Heading 3 Char"/>
    <w:basedOn w:val="DefaultParagraphFont"/>
    <w:link w:val="Heading3"/>
    <w:uiPriority w:val="9"/>
    <w:rsid w:val="009A5D26"/>
    <w:rPr>
      <w:rFonts w:ascii="Calibri" w:eastAsiaTheme="majorEastAsia" w:hAnsi="Calibri" w:cstheme="majorBidi"/>
      <w:b/>
      <w:bCs/>
      <w:sz w:val="24"/>
      <w:lang w:val="en-GB"/>
    </w:rPr>
  </w:style>
  <w:style w:type="character" w:customStyle="1" w:styleId="Heading4Char">
    <w:name w:val="Heading 4 Char"/>
    <w:basedOn w:val="DefaultParagraphFont"/>
    <w:link w:val="Heading4"/>
    <w:uiPriority w:val="9"/>
    <w:rsid w:val="003D78FF"/>
    <w:rPr>
      <w:rFonts w:ascii="Calibri" w:eastAsiaTheme="majorEastAsia" w:hAnsi="Calibri" w:cstheme="majorBidi"/>
      <w:b/>
      <w:bCs/>
      <w:i/>
      <w:iCs/>
      <w:sz w:val="24"/>
      <w:lang w:val="en-GB"/>
    </w:rPr>
  </w:style>
  <w:style w:type="character" w:customStyle="1" w:styleId="Heading5Char">
    <w:name w:val="Heading 5 Char"/>
    <w:basedOn w:val="DefaultParagraphFont"/>
    <w:link w:val="Heading5"/>
    <w:uiPriority w:val="9"/>
    <w:rsid w:val="00002827"/>
    <w:rPr>
      <w:rFonts w:ascii="Calibri" w:eastAsiaTheme="majorEastAsia" w:hAnsi="Calibri" w:cstheme="majorBidi"/>
      <w:sz w:val="24"/>
      <w:lang w:val="en-GB"/>
    </w:rPr>
  </w:style>
  <w:style w:type="character" w:customStyle="1" w:styleId="Heading6Char">
    <w:name w:val="Heading 6 Char"/>
    <w:basedOn w:val="DefaultParagraphFont"/>
    <w:link w:val="Heading6"/>
    <w:uiPriority w:val="9"/>
    <w:semiHidden/>
    <w:rsid w:val="00FB52EC"/>
    <w:rPr>
      <w:rFonts w:asciiTheme="majorHAnsi" w:eastAsiaTheme="majorEastAsia" w:hAnsiTheme="majorHAnsi" w:cstheme="majorBidi"/>
      <w:i/>
      <w:iCs/>
      <w:color w:val="0E4657" w:themeColor="accent1" w:themeShade="7F"/>
      <w:sz w:val="24"/>
      <w:lang w:val="en-GB"/>
    </w:rPr>
  </w:style>
  <w:style w:type="character" w:customStyle="1" w:styleId="Heading7Char">
    <w:name w:val="Heading 7 Char"/>
    <w:basedOn w:val="DefaultParagraphFont"/>
    <w:link w:val="Heading7"/>
    <w:uiPriority w:val="9"/>
    <w:semiHidden/>
    <w:rsid w:val="00FB52EC"/>
    <w:rPr>
      <w:rFonts w:asciiTheme="majorHAnsi" w:eastAsiaTheme="majorEastAsia" w:hAnsiTheme="majorHAnsi" w:cstheme="majorBidi"/>
      <w:i/>
      <w:iCs/>
      <w:color w:val="0072DB" w:themeColor="text1" w:themeTint="BF"/>
      <w:sz w:val="24"/>
      <w:lang w:val="en-GB"/>
    </w:rPr>
  </w:style>
  <w:style w:type="character" w:customStyle="1" w:styleId="Heading8Char">
    <w:name w:val="Heading 8 Char"/>
    <w:basedOn w:val="DefaultParagraphFont"/>
    <w:link w:val="Heading8"/>
    <w:uiPriority w:val="9"/>
    <w:semiHidden/>
    <w:rsid w:val="00FB52EC"/>
    <w:rPr>
      <w:rFonts w:asciiTheme="majorHAnsi" w:eastAsiaTheme="majorEastAsia" w:hAnsiTheme="majorHAnsi" w:cstheme="majorBidi"/>
      <w:color w:val="0072DB" w:themeColor="text1" w:themeTint="BF"/>
      <w:sz w:val="24"/>
      <w:lang w:val="en-GB"/>
    </w:rPr>
  </w:style>
  <w:style w:type="character" w:customStyle="1" w:styleId="Heading9Char">
    <w:name w:val="Heading 9 Char"/>
    <w:basedOn w:val="DefaultParagraphFont"/>
    <w:link w:val="Heading9"/>
    <w:uiPriority w:val="9"/>
    <w:semiHidden/>
    <w:rsid w:val="00FB52EC"/>
    <w:rPr>
      <w:rFonts w:asciiTheme="majorHAnsi" w:eastAsiaTheme="majorEastAsia" w:hAnsiTheme="majorHAnsi" w:cstheme="majorBidi"/>
      <w:i/>
      <w:iCs/>
      <w:color w:val="0072DB" w:themeColor="text1" w:themeTint="BF"/>
      <w:sz w:val="24"/>
      <w:lang w:val="en-GB"/>
    </w:rPr>
  </w:style>
  <w:style w:type="paragraph" w:styleId="NoSpacing">
    <w:name w:val="No Spacing"/>
    <w:qFormat/>
    <w:rsid w:val="00FB52EC"/>
    <w:pPr>
      <w:spacing w:line="240" w:lineRule="auto"/>
    </w:pPr>
  </w:style>
  <w:style w:type="paragraph" w:styleId="TOC4">
    <w:name w:val="toc 4"/>
    <w:basedOn w:val="Normal"/>
    <w:next w:val="Normal"/>
    <w:autoRedefine/>
    <w:uiPriority w:val="39"/>
    <w:rsid w:val="00BE62A4"/>
    <w:pPr>
      <w:tabs>
        <w:tab w:val="left" w:pos="1418"/>
        <w:tab w:val="right" w:leader="dot" w:pos="7927"/>
      </w:tabs>
      <w:ind w:left="1985" w:hanging="851"/>
    </w:pPr>
    <w:rPr>
      <w:rFonts w:cs="Arial"/>
      <w:noProof/>
    </w:rPr>
  </w:style>
  <w:style w:type="paragraph" w:styleId="Subtitle">
    <w:name w:val="Subtitle"/>
    <w:basedOn w:val="Normal"/>
    <w:next w:val="Normal"/>
    <w:link w:val="SubtitleChar"/>
    <w:uiPriority w:val="11"/>
    <w:semiHidden/>
    <w:qFormat/>
    <w:rsid w:val="00B53B14"/>
    <w:pPr>
      <w:numPr>
        <w:ilvl w:val="1"/>
      </w:numPr>
      <w:spacing w:before="480"/>
    </w:pPr>
    <w:rPr>
      <w:rFonts w:eastAsiaTheme="majorEastAsia" w:cstheme="majorBidi"/>
      <w:b/>
      <w:iCs/>
      <w:szCs w:val="24"/>
    </w:rPr>
  </w:style>
  <w:style w:type="character" w:customStyle="1" w:styleId="SubtitleChar">
    <w:name w:val="Subtitle Char"/>
    <w:basedOn w:val="DefaultParagraphFont"/>
    <w:link w:val="Subtitle"/>
    <w:uiPriority w:val="11"/>
    <w:semiHidden/>
    <w:rsid w:val="003133B0"/>
    <w:rPr>
      <w:rFonts w:eastAsiaTheme="majorEastAsia" w:cstheme="majorBidi"/>
      <w:b/>
      <w:iCs/>
      <w:sz w:val="24"/>
      <w:szCs w:val="24"/>
    </w:rPr>
  </w:style>
  <w:style w:type="paragraph" w:styleId="TableofFigures">
    <w:name w:val="table of figures"/>
    <w:basedOn w:val="Normal"/>
    <w:next w:val="Normal"/>
    <w:uiPriority w:val="99"/>
    <w:rsid w:val="004B3C25"/>
  </w:style>
  <w:style w:type="paragraph" w:styleId="ListBullet">
    <w:name w:val="List Bullet"/>
    <w:basedOn w:val="Normal"/>
    <w:qFormat/>
    <w:rsid w:val="009228B6"/>
    <w:pPr>
      <w:numPr>
        <w:numId w:val="7"/>
      </w:numPr>
      <w:contextualSpacing/>
    </w:pPr>
    <w:rPr>
      <w:lang w:val="nl-NL"/>
    </w:rPr>
  </w:style>
  <w:style w:type="paragraph" w:styleId="ListNumber">
    <w:name w:val="List Number"/>
    <w:basedOn w:val="Normal"/>
    <w:qFormat/>
    <w:rsid w:val="009228B6"/>
    <w:pPr>
      <w:numPr>
        <w:numId w:val="2"/>
      </w:numPr>
      <w:tabs>
        <w:tab w:val="clear" w:pos="360"/>
      </w:tabs>
      <w:contextualSpacing/>
    </w:pPr>
  </w:style>
  <w:style w:type="paragraph" w:styleId="ListNumber2">
    <w:name w:val="List Number 2"/>
    <w:basedOn w:val="Normal"/>
    <w:qFormat/>
    <w:rsid w:val="003712F3"/>
    <w:pPr>
      <w:numPr>
        <w:numId w:val="3"/>
      </w:numPr>
      <w:contextualSpacing/>
    </w:pPr>
  </w:style>
  <w:style w:type="character" w:styleId="FootnoteReference">
    <w:name w:val="footnote reference"/>
    <w:basedOn w:val="DefaultParagraphFont"/>
    <w:uiPriority w:val="99"/>
    <w:semiHidden/>
    <w:rsid w:val="004B3C25"/>
    <w:rPr>
      <w:vertAlign w:val="superscript"/>
    </w:rPr>
  </w:style>
  <w:style w:type="paragraph" w:styleId="FootnoteText">
    <w:name w:val="footnote text"/>
    <w:basedOn w:val="Normal"/>
    <w:link w:val="FootnoteTextChar"/>
    <w:uiPriority w:val="99"/>
    <w:semiHidden/>
    <w:unhideWhenUsed/>
    <w:rsid w:val="004B3C25"/>
    <w:pPr>
      <w:spacing w:line="240" w:lineRule="auto"/>
      <w:ind w:left="284" w:hanging="284"/>
    </w:pPr>
    <w:rPr>
      <w:sz w:val="18"/>
    </w:rPr>
  </w:style>
  <w:style w:type="character" w:customStyle="1" w:styleId="FootnoteTextChar">
    <w:name w:val="Footnote Text Char"/>
    <w:basedOn w:val="DefaultParagraphFont"/>
    <w:link w:val="FootnoteText"/>
    <w:uiPriority w:val="99"/>
    <w:semiHidden/>
    <w:rsid w:val="004B3C25"/>
    <w:rPr>
      <w:rFonts w:ascii="Arial" w:hAnsi="Arial"/>
      <w:sz w:val="18"/>
      <w:szCs w:val="20"/>
    </w:rPr>
  </w:style>
  <w:style w:type="character" w:styleId="FollowedHyperlink">
    <w:name w:val="FollowedHyperlink"/>
    <w:basedOn w:val="DefaultParagraphFont"/>
    <w:semiHidden/>
    <w:rsid w:val="00341B1B"/>
    <w:rPr>
      <w:color w:val="00407A" w:themeColor="followedHyperlink"/>
      <w:u w:val="single"/>
    </w:rPr>
  </w:style>
  <w:style w:type="paragraph" w:styleId="ListBullet2">
    <w:name w:val="List Bullet 2"/>
    <w:basedOn w:val="Normal"/>
    <w:qFormat/>
    <w:rsid w:val="009228B6"/>
    <w:pPr>
      <w:numPr>
        <w:numId w:val="5"/>
      </w:numPr>
      <w:tabs>
        <w:tab w:val="clear" w:pos="720"/>
      </w:tabs>
      <w:contextualSpacing/>
    </w:pPr>
  </w:style>
  <w:style w:type="character" w:styleId="Strong">
    <w:name w:val="Strong"/>
    <w:basedOn w:val="DefaultParagraphFont"/>
    <w:qFormat/>
    <w:rsid w:val="00C71332"/>
    <w:rPr>
      <w:b/>
      <w:bCs/>
    </w:rPr>
  </w:style>
  <w:style w:type="character" w:styleId="Emphasis">
    <w:name w:val="Emphasis"/>
    <w:basedOn w:val="DefaultParagraphFont"/>
    <w:uiPriority w:val="20"/>
    <w:qFormat/>
    <w:rsid w:val="00C71332"/>
    <w:rPr>
      <w:i/>
      <w:iCs/>
    </w:rPr>
  </w:style>
  <w:style w:type="paragraph" w:customStyle="1" w:styleId="CoverTitel">
    <w:name w:val="_CoverTitel"/>
    <w:basedOn w:val="Normal"/>
    <w:semiHidden/>
    <w:qFormat/>
    <w:rsid w:val="00024C11"/>
    <w:pPr>
      <w:spacing w:line="240" w:lineRule="auto"/>
    </w:pPr>
    <w:rPr>
      <w:color w:val="1D8DB0"/>
      <w:sz w:val="80"/>
      <w:szCs w:val="80"/>
    </w:rPr>
  </w:style>
  <w:style w:type="paragraph" w:customStyle="1" w:styleId="CoverSubtitel">
    <w:name w:val="_CoverSubtitel"/>
    <w:basedOn w:val="Normal"/>
    <w:semiHidden/>
    <w:qFormat/>
    <w:rsid w:val="00024C11"/>
    <w:pPr>
      <w:spacing w:line="240" w:lineRule="auto"/>
    </w:pPr>
    <w:rPr>
      <w:sz w:val="40"/>
      <w:szCs w:val="40"/>
    </w:rPr>
  </w:style>
  <w:style w:type="paragraph" w:customStyle="1" w:styleId="BackCoverAdres1">
    <w:name w:val="_BackCover_Adres1"/>
    <w:basedOn w:val="Normal"/>
    <w:semiHidden/>
    <w:qFormat/>
    <w:rsid w:val="009B43E2"/>
    <w:pPr>
      <w:spacing w:line="150" w:lineRule="exact"/>
      <w:jc w:val="right"/>
    </w:pPr>
    <w:rPr>
      <w:caps/>
      <w:sz w:val="14"/>
      <w:szCs w:val="24"/>
    </w:rPr>
  </w:style>
  <w:style w:type="paragraph" w:styleId="ListContinue">
    <w:name w:val="List Continue"/>
    <w:basedOn w:val="Normal"/>
    <w:qFormat/>
    <w:rsid w:val="00CD0085"/>
    <w:pPr>
      <w:ind w:left="357"/>
      <w:contextualSpacing/>
    </w:pPr>
  </w:style>
  <w:style w:type="paragraph" w:styleId="ListContinue2">
    <w:name w:val="List Continue 2"/>
    <w:basedOn w:val="Normal"/>
    <w:qFormat/>
    <w:rsid w:val="00CD0085"/>
    <w:pPr>
      <w:ind w:left="709"/>
      <w:contextualSpacing/>
    </w:pPr>
  </w:style>
  <w:style w:type="paragraph" w:styleId="Quote">
    <w:name w:val="Quote"/>
    <w:basedOn w:val="Normal"/>
    <w:next w:val="Normal"/>
    <w:link w:val="QuoteChar"/>
    <w:uiPriority w:val="29"/>
    <w:semiHidden/>
    <w:qFormat/>
    <w:rsid w:val="00825D3C"/>
    <w:pPr>
      <w:spacing w:before="120"/>
      <w:ind w:left="357"/>
    </w:pPr>
    <w:rPr>
      <w:i/>
      <w:iCs/>
      <w:color w:val="00407A" w:themeColor="text1"/>
    </w:rPr>
  </w:style>
  <w:style w:type="character" w:customStyle="1" w:styleId="QuoteChar">
    <w:name w:val="Quote Char"/>
    <w:basedOn w:val="DefaultParagraphFont"/>
    <w:link w:val="Quote"/>
    <w:uiPriority w:val="29"/>
    <w:semiHidden/>
    <w:rsid w:val="00B74F4F"/>
    <w:rPr>
      <w:i/>
      <w:iCs/>
      <w:color w:val="00407A" w:themeColor="text1"/>
    </w:rPr>
  </w:style>
  <w:style w:type="paragraph" w:customStyle="1" w:styleId="CoverKoptekst">
    <w:name w:val="_CoverKoptekst"/>
    <w:basedOn w:val="Normal"/>
    <w:semiHidden/>
    <w:qFormat/>
    <w:rsid w:val="00F22B68"/>
    <w:pPr>
      <w:spacing w:line="240" w:lineRule="auto"/>
      <w:jc w:val="right"/>
    </w:pPr>
    <w:rPr>
      <w:caps/>
      <w:color w:val="FFFFFF" w:themeColor="background1"/>
    </w:rPr>
  </w:style>
  <w:style w:type="paragraph" w:customStyle="1" w:styleId="BackcoverAdres2">
    <w:name w:val="_Backcover_Adres2"/>
    <w:basedOn w:val="BackCoverAdres1"/>
    <w:semiHidden/>
    <w:qFormat/>
    <w:rsid w:val="00D5781A"/>
    <w:rPr>
      <w:caps w:val="0"/>
    </w:rPr>
  </w:style>
  <w:style w:type="paragraph" w:customStyle="1" w:styleId="CoverAuteur">
    <w:name w:val="_CoverAuteur"/>
    <w:basedOn w:val="Normal"/>
    <w:semiHidden/>
    <w:qFormat/>
    <w:rsid w:val="00024C11"/>
    <w:pPr>
      <w:spacing w:line="240" w:lineRule="auto"/>
      <w:jc w:val="right"/>
    </w:pPr>
    <w:rPr>
      <w:rFonts w:eastAsia="Calibri" w:cs="Arial"/>
      <w:b/>
      <w:bCs/>
      <w:sz w:val="28"/>
      <w:szCs w:val="24"/>
      <w:lang w:eastAsia="en-US"/>
    </w:rPr>
  </w:style>
  <w:style w:type="paragraph" w:customStyle="1" w:styleId="CoverSubtekst">
    <w:name w:val="_CoverSubtekst"/>
    <w:basedOn w:val="Normal"/>
    <w:semiHidden/>
    <w:qFormat/>
    <w:rsid w:val="00024C11"/>
    <w:pPr>
      <w:spacing w:line="240" w:lineRule="auto"/>
      <w:jc w:val="right"/>
    </w:pPr>
    <w:rPr>
      <w:szCs w:val="24"/>
    </w:rPr>
  </w:style>
  <w:style w:type="paragraph" w:styleId="ListBullet3">
    <w:name w:val="List Bullet 3"/>
    <w:basedOn w:val="Normal"/>
    <w:rsid w:val="009228B6"/>
    <w:pPr>
      <w:numPr>
        <w:numId w:val="6"/>
      </w:numPr>
      <w:ind w:left="1071" w:hanging="357"/>
      <w:contextualSpacing/>
    </w:pPr>
    <w:rPr>
      <w:lang w:val="nl-NL"/>
    </w:rPr>
  </w:style>
  <w:style w:type="paragraph" w:styleId="ListContinue3">
    <w:name w:val="List Continue 3"/>
    <w:basedOn w:val="Normal"/>
    <w:rsid w:val="009228B6"/>
    <w:pPr>
      <w:ind w:left="1072"/>
      <w:contextualSpacing/>
    </w:pPr>
  </w:style>
  <w:style w:type="paragraph" w:styleId="ListNumber3">
    <w:name w:val="List Number 3"/>
    <w:basedOn w:val="Normal"/>
    <w:rsid w:val="003712F3"/>
    <w:pPr>
      <w:numPr>
        <w:numId w:val="4"/>
      </w:numPr>
      <w:contextualSpacing/>
    </w:pPr>
    <w:rPr>
      <w:lang w:val="nl-NL"/>
    </w:rPr>
  </w:style>
  <w:style w:type="paragraph" w:customStyle="1" w:styleId="Titel">
    <w:name w:val="_Titel"/>
    <w:basedOn w:val="Normal"/>
    <w:next w:val="Normal"/>
    <w:qFormat/>
    <w:rsid w:val="004031EF"/>
    <w:pPr>
      <w:spacing w:after="720"/>
    </w:pPr>
    <w:rPr>
      <w:rFonts w:asciiTheme="majorHAnsi" w:hAnsiTheme="majorHAnsi" w:cstheme="majorHAnsi"/>
      <w:b/>
      <w:sz w:val="28"/>
    </w:rPr>
  </w:style>
  <w:style w:type="paragraph" w:customStyle="1" w:styleId="Titelinhoudsopgave">
    <w:name w:val="_Titelinhoudsopgave"/>
    <w:basedOn w:val="Titel"/>
    <w:next w:val="Normal"/>
    <w:qFormat/>
    <w:rsid w:val="004203C0"/>
    <w:rPr>
      <w:caps/>
    </w:rPr>
  </w:style>
  <w:style w:type="paragraph" w:customStyle="1" w:styleId="BACKCOVERAdres20">
    <w:name w:val="_BACKCOVER_Adres2"/>
    <w:basedOn w:val="BackCoverAdres1"/>
    <w:semiHidden/>
    <w:qFormat/>
    <w:rsid w:val="00060C9B"/>
    <w:rPr>
      <w:caps w:val="0"/>
    </w:rPr>
  </w:style>
  <w:style w:type="paragraph" w:customStyle="1" w:styleId="Kop1zondernummering">
    <w:name w:val="Kop 1 zonder nummering"/>
    <w:basedOn w:val="Heading1"/>
    <w:next w:val="Normal"/>
    <w:link w:val="Kop1zondernummeringChar"/>
    <w:qFormat/>
    <w:rsid w:val="00373961"/>
    <w:pPr>
      <w:numPr>
        <w:numId w:val="0"/>
      </w:numPr>
      <w:pBdr>
        <w:bottom w:val="none" w:sz="0" w:space="0" w:color="auto"/>
      </w:pBdr>
      <w:spacing w:after="480"/>
    </w:pPr>
    <w:rPr>
      <w:rFonts w:ascii="Arial" w:hAnsi="Arial" w:cstheme="majorBidi"/>
      <w:bCs w:val="0"/>
      <w:smallCaps w:val="0"/>
      <w:szCs w:val="32"/>
      <w:lang w:eastAsia="en-US"/>
    </w:rPr>
  </w:style>
  <w:style w:type="character" w:customStyle="1" w:styleId="Kop1zondernummeringChar">
    <w:name w:val="Kop 1 zonder nummering Char"/>
    <w:basedOn w:val="DefaultParagraphFont"/>
    <w:link w:val="Kop1zondernummering"/>
    <w:rsid w:val="00373961"/>
    <w:rPr>
      <w:rFonts w:eastAsiaTheme="majorEastAsia" w:cstheme="majorBidi"/>
      <w:b/>
      <w:sz w:val="36"/>
      <w:szCs w:val="32"/>
      <w:lang w:val="en-GB" w:eastAsia="en-US"/>
    </w:rPr>
  </w:style>
  <w:style w:type="paragraph" w:styleId="ListParagraph">
    <w:name w:val="List Paragraph"/>
    <w:basedOn w:val="Normal"/>
    <w:uiPriority w:val="34"/>
    <w:qFormat/>
    <w:rsid w:val="004B5FF3"/>
    <w:pPr>
      <w:ind w:left="720"/>
      <w:contextualSpacing/>
    </w:pPr>
    <w:rPr>
      <w:rFonts w:eastAsiaTheme="minorHAnsi" w:cs="Arial"/>
      <w:szCs w:val="22"/>
      <w:lang w:eastAsia="en-US"/>
    </w:rPr>
  </w:style>
  <w:style w:type="paragraph" w:styleId="Caption">
    <w:name w:val="caption"/>
    <w:basedOn w:val="Normal"/>
    <w:next w:val="Normal"/>
    <w:uiPriority w:val="35"/>
    <w:unhideWhenUsed/>
    <w:qFormat/>
    <w:rsid w:val="00A11E07"/>
    <w:pPr>
      <w:spacing w:after="200" w:line="240" w:lineRule="auto"/>
    </w:pPr>
    <w:rPr>
      <w:rFonts w:eastAsiaTheme="minorHAnsi" w:cs="Arial"/>
      <w:b/>
      <w:iCs/>
      <w:sz w:val="20"/>
      <w:lang w:eastAsia="en-US"/>
    </w:rPr>
  </w:style>
  <w:style w:type="paragraph" w:customStyle="1" w:styleId="Kop1bijlagen">
    <w:name w:val="Kop 1 bijlagen"/>
    <w:basedOn w:val="Kop1zondernummering"/>
    <w:next w:val="Normal"/>
    <w:qFormat/>
    <w:rsid w:val="00C1577B"/>
    <w:pPr>
      <w:numPr>
        <w:numId w:val="8"/>
      </w:numPr>
      <w:ind w:left="357" w:hanging="357"/>
    </w:pPr>
    <w:rPr>
      <w:smallCaps/>
      <w:sz w:val="28"/>
    </w:rPr>
  </w:style>
  <w:style w:type="paragraph" w:customStyle="1" w:styleId="Formulemetnummering">
    <w:name w:val="Formule met nummering"/>
    <w:basedOn w:val="Normal"/>
    <w:next w:val="Normal"/>
    <w:qFormat/>
    <w:rsid w:val="004B5FF3"/>
    <w:pPr>
      <w:tabs>
        <w:tab w:val="left" w:pos="7655"/>
      </w:tabs>
      <w:spacing w:line="360" w:lineRule="auto"/>
      <w:ind w:left="709"/>
    </w:pPr>
    <w:rPr>
      <w:rFonts w:eastAsia="Times New Roman" w:cs="Arial"/>
      <w:szCs w:val="24"/>
      <w:lang w:eastAsia="nl-NL"/>
    </w:rPr>
  </w:style>
  <w:style w:type="paragraph" w:customStyle="1" w:styleId="EndNoteBibliography">
    <w:name w:val="EndNote Bibliography"/>
    <w:basedOn w:val="Normal"/>
    <w:link w:val="EndNoteBibliographyChar"/>
    <w:rsid w:val="004B5FF3"/>
    <w:pPr>
      <w:spacing w:line="240" w:lineRule="auto"/>
    </w:pPr>
    <w:rPr>
      <w:rFonts w:eastAsiaTheme="minorHAnsi" w:cs="Arial"/>
      <w:noProof/>
      <w:szCs w:val="22"/>
      <w:lang w:val="en-US" w:eastAsia="en-US"/>
    </w:rPr>
  </w:style>
  <w:style w:type="character" w:customStyle="1" w:styleId="EndNoteBibliographyChar">
    <w:name w:val="EndNote Bibliography Char"/>
    <w:basedOn w:val="DefaultParagraphFont"/>
    <w:link w:val="EndNoteBibliography"/>
    <w:rsid w:val="004B5FF3"/>
    <w:rPr>
      <w:rFonts w:eastAsiaTheme="minorHAnsi" w:cs="Arial"/>
      <w:noProof/>
      <w:sz w:val="22"/>
      <w:szCs w:val="22"/>
      <w:lang w:val="en-US" w:eastAsia="en-US"/>
    </w:rPr>
  </w:style>
  <w:style w:type="paragraph" w:styleId="CommentText">
    <w:name w:val="annotation text"/>
    <w:basedOn w:val="Normal"/>
    <w:link w:val="CommentTextChar"/>
    <w:uiPriority w:val="99"/>
    <w:unhideWhenUsed/>
    <w:rsid w:val="00F62251"/>
    <w:pPr>
      <w:spacing w:line="240" w:lineRule="auto"/>
      <w:jc w:val="left"/>
    </w:pPr>
    <w:rPr>
      <w:rFonts w:asciiTheme="minorHAnsi" w:eastAsia="SimSun" w:hAnsiTheme="minorHAnsi"/>
      <w:sz w:val="20"/>
      <w:lang w:eastAsia="en-US"/>
    </w:rPr>
  </w:style>
  <w:style w:type="character" w:customStyle="1" w:styleId="CommentTextChar">
    <w:name w:val="Comment Text Char"/>
    <w:basedOn w:val="DefaultParagraphFont"/>
    <w:link w:val="CommentText"/>
    <w:uiPriority w:val="99"/>
    <w:rsid w:val="00F62251"/>
    <w:rPr>
      <w:rFonts w:asciiTheme="minorHAnsi" w:eastAsia="SimSun" w:hAnsiTheme="minorHAnsi"/>
      <w:lang w:val="en-GB" w:eastAsia="en-US"/>
    </w:rPr>
  </w:style>
  <w:style w:type="character" w:styleId="CommentReference">
    <w:name w:val="annotation reference"/>
    <w:basedOn w:val="DefaultParagraphFont"/>
    <w:uiPriority w:val="99"/>
    <w:semiHidden/>
    <w:unhideWhenUsed/>
    <w:rsid w:val="00F62251"/>
    <w:rPr>
      <w:sz w:val="16"/>
      <w:szCs w:val="16"/>
    </w:rPr>
  </w:style>
  <w:style w:type="character" w:customStyle="1" w:styleId="ej-keyword">
    <w:name w:val="ej-keyword"/>
    <w:basedOn w:val="DefaultParagraphFont"/>
    <w:rsid w:val="00F62251"/>
  </w:style>
  <w:style w:type="paragraph" w:styleId="Revision">
    <w:name w:val="Revision"/>
    <w:hidden/>
    <w:uiPriority w:val="99"/>
    <w:semiHidden/>
    <w:rsid w:val="00190C93"/>
    <w:pPr>
      <w:spacing w:line="240" w:lineRule="auto"/>
    </w:pPr>
    <w:rPr>
      <w:rFonts w:ascii="Calibri" w:hAnsi="Calibri"/>
      <w:sz w:val="24"/>
    </w:rPr>
  </w:style>
  <w:style w:type="paragraph" w:styleId="Bibliography">
    <w:name w:val="Bibliography"/>
    <w:basedOn w:val="Normal"/>
    <w:next w:val="Normal"/>
    <w:uiPriority w:val="37"/>
    <w:unhideWhenUsed/>
    <w:rsid w:val="00501CB7"/>
  </w:style>
  <w:style w:type="paragraph" w:styleId="CommentSubject">
    <w:name w:val="annotation subject"/>
    <w:basedOn w:val="CommentText"/>
    <w:next w:val="CommentText"/>
    <w:link w:val="CommentSubjectChar"/>
    <w:uiPriority w:val="99"/>
    <w:semiHidden/>
    <w:unhideWhenUsed/>
    <w:rsid w:val="0071448B"/>
    <w:pPr>
      <w:jc w:val="both"/>
    </w:pPr>
    <w:rPr>
      <w:rFonts w:ascii="Calibri" w:eastAsiaTheme="minorEastAsia" w:hAnsi="Calibri"/>
      <w:b/>
      <w:bCs/>
      <w:lang w:val="nl-BE" w:eastAsia="nl-BE"/>
    </w:rPr>
  </w:style>
  <w:style w:type="character" w:customStyle="1" w:styleId="CommentSubjectChar">
    <w:name w:val="Comment Subject Char"/>
    <w:basedOn w:val="CommentTextChar"/>
    <w:link w:val="CommentSubject"/>
    <w:uiPriority w:val="99"/>
    <w:semiHidden/>
    <w:rsid w:val="0071448B"/>
    <w:rPr>
      <w:rFonts w:ascii="Calibri" w:eastAsia="SimSun" w:hAnsi="Calibri"/>
      <w:b/>
      <w:bCs/>
      <w:lang w:val="en-GB" w:eastAsia="en-US"/>
    </w:rPr>
  </w:style>
  <w:style w:type="character" w:customStyle="1" w:styleId="hvr">
    <w:name w:val="hvr"/>
    <w:basedOn w:val="DefaultParagraphFont"/>
    <w:rsid w:val="00A02C15"/>
  </w:style>
  <w:style w:type="paragraph" w:customStyle="1" w:styleId="Standard">
    <w:name w:val="Standard"/>
    <w:rsid w:val="008D43EF"/>
    <w:pPr>
      <w:suppressAutoHyphens/>
      <w:autoSpaceDN w:val="0"/>
      <w:spacing w:after="120"/>
      <w:jc w:val="both"/>
      <w:textAlignment w:val="baseline"/>
    </w:pPr>
    <w:rPr>
      <w:rFonts w:ascii="Calibri" w:eastAsia="F" w:hAnsi="Calibri" w:cs="F"/>
      <w:sz w:val="24"/>
      <w:lang w:val="en-GB"/>
    </w:rPr>
  </w:style>
  <w:style w:type="paragraph" w:customStyle="1" w:styleId="Default">
    <w:name w:val="Default"/>
    <w:rsid w:val="00863976"/>
    <w:pPr>
      <w:autoSpaceDE w:val="0"/>
      <w:autoSpaceDN w:val="0"/>
      <w:adjustRightInd w:val="0"/>
      <w:spacing w:line="240" w:lineRule="auto"/>
    </w:pPr>
    <w:rPr>
      <w:rFonts w:ascii="Times New Roman" w:hAnsi="Times New Roman" w:cs="Times New Roman"/>
      <w:color w:val="000000"/>
      <w:sz w:val="24"/>
      <w:szCs w:val="24"/>
      <w:lang w:val="en-GB"/>
    </w:rPr>
  </w:style>
  <w:style w:type="paragraph" w:customStyle="1" w:styleId="Kop11">
    <w:name w:val="Kop 11"/>
    <w:basedOn w:val="Normal"/>
    <w:rsid w:val="00F364D6"/>
  </w:style>
  <w:style w:type="paragraph" w:customStyle="1" w:styleId="Kop21">
    <w:name w:val="Kop 21"/>
    <w:basedOn w:val="Normal"/>
    <w:rsid w:val="00F364D6"/>
  </w:style>
  <w:style w:type="paragraph" w:customStyle="1" w:styleId="Kop31">
    <w:name w:val="Kop 31"/>
    <w:basedOn w:val="Normal"/>
    <w:rsid w:val="00F364D6"/>
  </w:style>
  <w:style w:type="paragraph" w:customStyle="1" w:styleId="Kop41">
    <w:name w:val="Kop 41"/>
    <w:basedOn w:val="Normal"/>
    <w:rsid w:val="00F364D6"/>
  </w:style>
  <w:style w:type="paragraph" w:customStyle="1" w:styleId="Kop51">
    <w:name w:val="Kop 51"/>
    <w:basedOn w:val="Normal"/>
    <w:rsid w:val="00F364D6"/>
  </w:style>
  <w:style w:type="paragraph" w:customStyle="1" w:styleId="Kop61">
    <w:name w:val="Kop 61"/>
    <w:basedOn w:val="Normal"/>
    <w:rsid w:val="00F364D6"/>
  </w:style>
  <w:style w:type="paragraph" w:customStyle="1" w:styleId="Kop71">
    <w:name w:val="Kop 71"/>
    <w:basedOn w:val="Normal"/>
    <w:rsid w:val="00F364D6"/>
  </w:style>
  <w:style w:type="paragraph" w:customStyle="1" w:styleId="Kop81">
    <w:name w:val="Kop 81"/>
    <w:basedOn w:val="Normal"/>
    <w:rsid w:val="00F364D6"/>
  </w:style>
  <w:style w:type="paragraph" w:customStyle="1" w:styleId="Kop91">
    <w:name w:val="Kop 91"/>
    <w:basedOn w:val="Normal"/>
    <w:rsid w:val="00F364D6"/>
  </w:style>
  <w:style w:type="table" w:styleId="PlainTable5">
    <w:name w:val="Plain Table 5"/>
    <w:basedOn w:val="TableNormal"/>
    <w:uiPriority w:val="45"/>
    <w:rsid w:val="00BD1FB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CA1F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CA1F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CA1F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CA1F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dnoteText">
    <w:name w:val="endnote text"/>
    <w:basedOn w:val="Normal"/>
    <w:link w:val="EndnoteTextChar"/>
    <w:uiPriority w:val="99"/>
    <w:semiHidden/>
    <w:unhideWhenUsed/>
    <w:rsid w:val="00CA05E4"/>
    <w:pPr>
      <w:spacing w:after="0" w:line="240" w:lineRule="auto"/>
    </w:pPr>
    <w:rPr>
      <w:sz w:val="20"/>
    </w:rPr>
  </w:style>
  <w:style w:type="character" w:customStyle="1" w:styleId="EndnoteTextChar">
    <w:name w:val="Endnote Text Char"/>
    <w:basedOn w:val="DefaultParagraphFont"/>
    <w:link w:val="EndnoteText"/>
    <w:uiPriority w:val="99"/>
    <w:semiHidden/>
    <w:rsid w:val="00CA05E4"/>
    <w:rPr>
      <w:rFonts w:ascii="Calibri" w:hAnsi="Calibri"/>
      <w:lang w:val="en-GB"/>
    </w:rPr>
  </w:style>
  <w:style w:type="character" w:styleId="EndnoteReference">
    <w:name w:val="endnote reference"/>
    <w:basedOn w:val="DefaultParagraphFont"/>
    <w:uiPriority w:val="99"/>
    <w:semiHidden/>
    <w:unhideWhenUsed/>
    <w:rsid w:val="00CA05E4"/>
    <w:rPr>
      <w:vertAlign w:val="superscript"/>
    </w:rPr>
  </w:style>
  <w:style w:type="table" w:styleId="PlainTable3">
    <w:name w:val="Plain Table 3"/>
    <w:basedOn w:val="TableNormal"/>
    <w:uiPriority w:val="43"/>
    <w:rsid w:val="00193A6A"/>
    <w:pPr>
      <w:spacing w:line="240" w:lineRule="auto"/>
    </w:pPr>
    <w:tblPr>
      <w:tblStyleRowBandSize w:val="1"/>
      <w:tblStyleColBandSize w:val="1"/>
    </w:tblPr>
    <w:tblStylePr w:type="firstRow">
      <w:rPr>
        <w:b/>
        <w:bCs/>
        <w:caps/>
      </w:rPr>
      <w:tblPr/>
      <w:tcPr>
        <w:tcBorders>
          <w:bottom w:val="single" w:sz="4" w:space="0" w:color="3CA1F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3CA1F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93A6A"/>
    <w:pPr>
      <w:spacing w:line="240" w:lineRule="auto"/>
    </w:pPr>
    <w:tblPr>
      <w:tblStyleRowBandSize w:val="1"/>
      <w:tblStyleColBandSize w:val="1"/>
      <w:tblBorders>
        <w:top w:val="single" w:sz="4" w:space="0" w:color="3CA1FF" w:themeColor="text1" w:themeTint="80"/>
        <w:bottom w:val="single" w:sz="4" w:space="0" w:color="3CA1FF" w:themeColor="text1" w:themeTint="80"/>
      </w:tblBorders>
    </w:tblPr>
    <w:tblStylePr w:type="firstRow">
      <w:rPr>
        <w:b/>
        <w:bCs/>
      </w:rPr>
      <w:tblPr/>
      <w:tcPr>
        <w:tcBorders>
          <w:bottom w:val="single" w:sz="4" w:space="0" w:color="3CA1FF" w:themeColor="text1" w:themeTint="80"/>
        </w:tcBorders>
      </w:tcPr>
    </w:tblStylePr>
    <w:tblStylePr w:type="lastRow">
      <w:rPr>
        <w:b/>
        <w:bCs/>
      </w:rPr>
      <w:tblPr/>
      <w:tcPr>
        <w:tcBorders>
          <w:top w:val="single" w:sz="4" w:space="0" w:color="3CA1FF" w:themeColor="text1" w:themeTint="80"/>
        </w:tcBorders>
      </w:tcPr>
    </w:tblStylePr>
    <w:tblStylePr w:type="firstCol">
      <w:rPr>
        <w:b/>
        <w:bCs/>
      </w:rPr>
    </w:tblStylePr>
    <w:tblStylePr w:type="lastCol">
      <w:rPr>
        <w:b/>
        <w:bCs/>
      </w:rPr>
    </w:tblStylePr>
    <w:tblStylePr w:type="band1Vert">
      <w:tblPr/>
      <w:tcPr>
        <w:tcBorders>
          <w:left w:val="single" w:sz="4" w:space="0" w:color="3CA1FF" w:themeColor="text1" w:themeTint="80"/>
          <w:right w:val="single" w:sz="4" w:space="0" w:color="3CA1FF" w:themeColor="text1" w:themeTint="80"/>
        </w:tcBorders>
      </w:tcPr>
    </w:tblStylePr>
    <w:tblStylePr w:type="band2Vert">
      <w:tblPr/>
      <w:tcPr>
        <w:tcBorders>
          <w:left w:val="single" w:sz="4" w:space="0" w:color="3CA1FF" w:themeColor="text1" w:themeTint="80"/>
          <w:right w:val="single" w:sz="4" w:space="0" w:color="3CA1FF" w:themeColor="text1" w:themeTint="80"/>
        </w:tcBorders>
      </w:tcPr>
    </w:tblStylePr>
    <w:tblStylePr w:type="band1Horz">
      <w:tblPr/>
      <w:tcPr>
        <w:tcBorders>
          <w:top w:val="single" w:sz="4" w:space="0" w:color="3CA1FF" w:themeColor="text1" w:themeTint="80"/>
          <w:bottom w:val="single" w:sz="4" w:space="0" w:color="3CA1FF" w:themeColor="text1" w:themeTint="80"/>
        </w:tcBorders>
      </w:tcPr>
    </w:tblStylePr>
  </w:style>
  <w:style w:type="table" w:styleId="TableGridLight">
    <w:name w:val="Grid Table Light"/>
    <w:basedOn w:val="TableNormal"/>
    <w:uiPriority w:val="40"/>
    <w:rsid w:val="007067B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067BE"/>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7067BE"/>
    <w:pPr>
      <w:spacing w:line="240" w:lineRule="auto"/>
    </w:pPr>
    <w:tblPr>
      <w:tblStyleRowBandSize w:val="1"/>
      <w:tblStyleColBandSize w:val="1"/>
    </w:tblPr>
    <w:tblStylePr w:type="firstRow">
      <w:rPr>
        <w:b/>
        <w:bCs/>
      </w:rPr>
      <w:tblPr/>
      <w:tcPr>
        <w:tcBorders>
          <w:bottom w:val="single" w:sz="4" w:space="0" w:color="168FFF" w:themeColor="text1" w:themeTint="99"/>
        </w:tcBorders>
      </w:tcPr>
    </w:tblStylePr>
    <w:tblStylePr w:type="lastRow">
      <w:rPr>
        <w:b/>
        <w:bCs/>
      </w:rPr>
      <w:tblPr/>
      <w:tcPr>
        <w:tcBorders>
          <w:top w:val="single" w:sz="4" w:space="0" w:color="168FFF" w:themeColor="text1" w:themeTint="99"/>
        </w:tcBorders>
      </w:tcPr>
    </w:tblStylePr>
    <w:tblStylePr w:type="firstCol">
      <w:rPr>
        <w:b/>
        <w:bCs/>
      </w:rPr>
    </w:tblStylePr>
    <w:tblStylePr w:type="lastCol">
      <w:rPr>
        <w:b/>
        <w:bCs/>
      </w:rPr>
    </w:tblStylePr>
    <w:tblStylePr w:type="band1Vert">
      <w:tblPr/>
      <w:tcPr>
        <w:shd w:val="clear" w:color="auto" w:fill="B1D9FF" w:themeFill="text1" w:themeFillTint="33"/>
      </w:tcPr>
    </w:tblStylePr>
    <w:tblStylePr w:type="band1Horz">
      <w:tblPr/>
      <w:tcPr>
        <w:shd w:val="clear" w:color="auto" w:fill="B1D9FF" w:themeFill="text1" w:themeFillTint="33"/>
      </w:tcPr>
    </w:tblStylePr>
  </w:style>
  <w:style w:type="table" w:styleId="ListTable6Colorful-Accent3">
    <w:name w:val="List Table 6 Colorful Accent 3"/>
    <w:basedOn w:val="TableNormal"/>
    <w:uiPriority w:val="51"/>
    <w:rsid w:val="00A073D7"/>
    <w:pPr>
      <w:spacing w:line="240" w:lineRule="auto"/>
    </w:pPr>
    <w:rPr>
      <w:color w:val="3A91D4" w:themeColor="accent3" w:themeShade="BF"/>
    </w:rPr>
    <w:tblPr>
      <w:tblStyleRowBandSize w:val="1"/>
      <w:tblStyleColBandSize w:val="1"/>
      <w:tblBorders>
        <w:top w:val="single" w:sz="4" w:space="0" w:color="86BCE5" w:themeColor="accent3"/>
        <w:bottom w:val="single" w:sz="4" w:space="0" w:color="86BCE5" w:themeColor="accent3"/>
      </w:tblBorders>
    </w:tblPr>
    <w:tblStylePr w:type="firstRow">
      <w:rPr>
        <w:b/>
        <w:bCs/>
      </w:rPr>
      <w:tblPr/>
      <w:tcPr>
        <w:tcBorders>
          <w:bottom w:val="single" w:sz="4" w:space="0" w:color="86BCE5" w:themeColor="accent3"/>
        </w:tcBorders>
      </w:tcPr>
    </w:tblStylePr>
    <w:tblStylePr w:type="lastRow">
      <w:rPr>
        <w:b/>
        <w:bCs/>
      </w:rPr>
      <w:tblPr/>
      <w:tcPr>
        <w:tcBorders>
          <w:top w:val="double" w:sz="4" w:space="0" w:color="86BCE5" w:themeColor="accent3"/>
        </w:tcBorders>
      </w:tcPr>
    </w:tblStylePr>
    <w:tblStylePr w:type="firstCol">
      <w:rPr>
        <w:b/>
        <w:bCs/>
      </w:rPr>
    </w:tblStylePr>
    <w:tblStylePr w:type="lastCol">
      <w:rPr>
        <w:b/>
        <w:bCs/>
      </w:rPr>
    </w:tblStylePr>
    <w:tblStylePr w:type="band1Vert">
      <w:tblPr/>
      <w:tcPr>
        <w:shd w:val="clear" w:color="auto" w:fill="E6F1F9" w:themeFill="accent3" w:themeFillTint="33"/>
      </w:tcPr>
    </w:tblStylePr>
    <w:tblStylePr w:type="band1Horz">
      <w:tblPr/>
      <w:tcPr>
        <w:shd w:val="clear" w:color="auto" w:fill="E6F1F9" w:themeFill="accent3" w:themeFillTint="33"/>
      </w:tcPr>
    </w:tblStylePr>
  </w:style>
  <w:style w:type="table" w:styleId="ListTable6Colorful-Accent2">
    <w:name w:val="List Table 6 Colorful Accent 2"/>
    <w:basedOn w:val="TableNormal"/>
    <w:uiPriority w:val="51"/>
    <w:rsid w:val="00EB39DD"/>
    <w:pPr>
      <w:spacing w:line="240" w:lineRule="auto"/>
    </w:pPr>
    <w:rPr>
      <w:color w:val="0C5167" w:themeColor="accent2" w:themeShade="BF"/>
    </w:rPr>
    <w:tblPr>
      <w:tblStyleRowBandSize w:val="1"/>
      <w:tblStyleColBandSize w:val="1"/>
      <w:tblBorders>
        <w:top w:val="single" w:sz="4" w:space="0" w:color="116E8A" w:themeColor="accent2"/>
        <w:bottom w:val="single" w:sz="4" w:space="0" w:color="116E8A" w:themeColor="accent2"/>
      </w:tblBorders>
    </w:tblPr>
    <w:tblStylePr w:type="firstRow">
      <w:rPr>
        <w:b/>
        <w:bCs/>
      </w:rPr>
      <w:tblPr/>
      <w:tcPr>
        <w:tcBorders>
          <w:bottom w:val="single" w:sz="4" w:space="0" w:color="116E8A" w:themeColor="accent2"/>
        </w:tcBorders>
      </w:tcPr>
    </w:tblStylePr>
    <w:tblStylePr w:type="lastRow">
      <w:rPr>
        <w:b/>
        <w:bCs/>
      </w:rPr>
      <w:tblPr/>
      <w:tcPr>
        <w:tcBorders>
          <w:top w:val="double" w:sz="4" w:space="0" w:color="116E8A" w:themeColor="accent2"/>
        </w:tcBorders>
      </w:tcPr>
    </w:tblStylePr>
    <w:tblStylePr w:type="firstCol">
      <w:rPr>
        <w:b/>
        <w:bCs/>
      </w:rPr>
    </w:tblStylePr>
    <w:tblStylePr w:type="lastCol">
      <w:rPr>
        <w:b/>
        <w:bCs/>
      </w:rPr>
    </w:tblStylePr>
    <w:tblStylePr w:type="band1Vert">
      <w:tblPr/>
      <w:tcPr>
        <w:shd w:val="clear" w:color="auto" w:fill="BFEAF7" w:themeFill="accent2" w:themeFillTint="33"/>
      </w:tcPr>
    </w:tblStylePr>
    <w:tblStylePr w:type="band1Horz">
      <w:tblPr/>
      <w:tcPr>
        <w:shd w:val="clear" w:color="auto" w:fill="BFEAF7" w:themeFill="accent2" w:themeFillTint="33"/>
      </w:tcPr>
    </w:tblStylePr>
  </w:style>
  <w:style w:type="table" w:styleId="ListTable6Colorful-Accent1">
    <w:name w:val="List Table 6 Colorful Accent 1"/>
    <w:basedOn w:val="TableNormal"/>
    <w:uiPriority w:val="51"/>
    <w:rsid w:val="00EB39DD"/>
    <w:pPr>
      <w:spacing w:line="240" w:lineRule="auto"/>
    </w:pPr>
    <w:rPr>
      <w:color w:val="156983" w:themeColor="accent1" w:themeShade="BF"/>
    </w:rPr>
    <w:tblPr>
      <w:tblStyleRowBandSize w:val="1"/>
      <w:tblStyleColBandSize w:val="1"/>
      <w:tblBorders>
        <w:top w:val="single" w:sz="4" w:space="0" w:color="1D8DB0" w:themeColor="accent1"/>
        <w:bottom w:val="single" w:sz="4" w:space="0" w:color="1D8DB0" w:themeColor="accent1"/>
      </w:tblBorders>
    </w:tblPr>
    <w:tblStylePr w:type="firstRow">
      <w:rPr>
        <w:b/>
        <w:bCs/>
      </w:rPr>
      <w:tblPr/>
      <w:tcPr>
        <w:tcBorders>
          <w:bottom w:val="single" w:sz="4" w:space="0" w:color="1D8DB0" w:themeColor="accent1"/>
        </w:tcBorders>
      </w:tcPr>
    </w:tblStylePr>
    <w:tblStylePr w:type="lastRow">
      <w:rPr>
        <w:b/>
        <w:bCs/>
      </w:rPr>
      <w:tblPr/>
      <w:tcPr>
        <w:tcBorders>
          <w:top w:val="double" w:sz="4" w:space="0" w:color="1D8DB0" w:themeColor="accent1"/>
        </w:tcBorders>
      </w:tcPr>
    </w:tblStylePr>
    <w:tblStylePr w:type="firstCol">
      <w:rPr>
        <w:b/>
        <w:bCs/>
      </w:rPr>
    </w:tblStylePr>
    <w:tblStylePr w:type="lastCol">
      <w:rPr>
        <w:b/>
        <w:bCs/>
      </w:rPr>
    </w:tblStylePr>
    <w:tblStylePr w:type="band1Vert">
      <w:tblPr/>
      <w:tcPr>
        <w:shd w:val="clear" w:color="auto" w:fill="CAEBF6" w:themeFill="accent1" w:themeFillTint="33"/>
      </w:tcPr>
    </w:tblStylePr>
    <w:tblStylePr w:type="band1Horz">
      <w:tblPr/>
      <w:tcPr>
        <w:shd w:val="clear" w:color="auto" w:fill="CAEBF6" w:themeFill="accent1" w:themeFillTint="33"/>
      </w:tcPr>
    </w:tblStylePr>
  </w:style>
  <w:style w:type="table" w:styleId="ListTable6Colorful">
    <w:name w:val="List Table 6 Colorful"/>
    <w:basedOn w:val="TableNormal"/>
    <w:uiPriority w:val="51"/>
    <w:rsid w:val="00EB39DD"/>
    <w:pPr>
      <w:spacing w:line="240" w:lineRule="auto"/>
    </w:pPr>
    <w:rPr>
      <w:color w:val="00407A" w:themeColor="text1"/>
    </w:rPr>
    <w:tblPr>
      <w:tblStyleRowBandSize w:val="1"/>
      <w:tblStyleColBandSize w:val="1"/>
      <w:tblBorders>
        <w:top w:val="single" w:sz="4" w:space="0" w:color="00407A" w:themeColor="text1"/>
        <w:bottom w:val="single" w:sz="4" w:space="0" w:color="00407A" w:themeColor="text1"/>
      </w:tblBorders>
    </w:tblPr>
    <w:tblStylePr w:type="firstRow">
      <w:rPr>
        <w:b/>
        <w:bCs/>
      </w:rPr>
      <w:tblPr/>
      <w:tcPr>
        <w:tcBorders>
          <w:bottom w:val="single" w:sz="4" w:space="0" w:color="00407A" w:themeColor="text1"/>
        </w:tcBorders>
      </w:tcPr>
    </w:tblStylePr>
    <w:tblStylePr w:type="lastRow">
      <w:rPr>
        <w:b/>
        <w:bCs/>
      </w:rPr>
      <w:tblPr/>
      <w:tcPr>
        <w:tcBorders>
          <w:top w:val="double" w:sz="4" w:space="0" w:color="00407A" w:themeColor="text1"/>
        </w:tcBorders>
      </w:tcPr>
    </w:tblStylePr>
    <w:tblStylePr w:type="firstCol">
      <w:rPr>
        <w:b/>
        <w:bCs/>
      </w:rPr>
    </w:tblStylePr>
    <w:tblStylePr w:type="lastCol">
      <w:rPr>
        <w:b/>
        <w:bCs/>
      </w:rPr>
    </w:tblStylePr>
    <w:tblStylePr w:type="band1Vert">
      <w:tblPr/>
      <w:tcPr>
        <w:shd w:val="clear" w:color="auto" w:fill="B1D9FF" w:themeFill="text1" w:themeFillTint="33"/>
      </w:tcPr>
    </w:tblStylePr>
    <w:tblStylePr w:type="band1Horz">
      <w:tblPr/>
      <w:tcPr>
        <w:shd w:val="clear" w:color="auto" w:fill="B1D9FF" w:themeFill="text1" w:themeFillTint="33"/>
      </w:tcPr>
    </w:tblStylePr>
  </w:style>
  <w:style w:type="table" w:styleId="ListTable6Colorful-Accent5">
    <w:name w:val="List Table 6 Colorful Accent 5"/>
    <w:basedOn w:val="TableNormal"/>
    <w:uiPriority w:val="51"/>
    <w:rsid w:val="00EB39DD"/>
    <w:pPr>
      <w:spacing w:line="240" w:lineRule="auto"/>
    </w:pPr>
    <w:rPr>
      <w:color w:val="5F5F5F" w:themeColor="accent5" w:themeShade="BF"/>
    </w:rPr>
    <w:tblPr>
      <w:tblStyleRowBandSize w:val="1"/>
      <w:tblStyleColBandSize w:val="1"/>
      <w:tblBorders>
        <w:top w:val="single" w:sz="4" w:space="0" w:color="7F7F7F" w:themeColor="accent5"/>
        <w:bottom w:val="single" w:sz="4" w:space="0" w:color="7F7F7F" w:themeColor="accent5"/>
      </w:tblBorders>
    </w:tblPr>
    <w:tblStylePr w:type="firstRow">
      <w:rPr>
        <w:b/>
        <w:bCs/>
      </w:rPr>
      <w:tblPr/>
      <w:tcPr>
        <w:tcBorders>
          <w:bottom w:val="single" w:sz="4" w:space="0" w:color="7F7F7F" w:themeColor="accent5"/>
        </w:tcBorders>
      </w:tcPr>
    </w:tblStylePr>
    <w:tblStylePr w:type="lastRow">
      <w:rPr>
        <w:b/>
        <w:bCs/>
      </w:rPr>
      <w:tblPr/>
      <w:tcPr>
        <w:tcBorders>
          <w:top w:val="double" w:sz="4" w:space="0" w:color="7F7F7F" w:themeColor="accent5"/>
        </w:tcBorders>
      </w:tcPr>
    </w:tblStylePr>
    <w:tblStylePr w:type="firstCol">
      <w:rPr>
        <w:b/>
        <w:bCs/>
      </w:rPr>
    </w:tblStylePr>
    <w:tblStylePr w:type="lastCol">
      <w:rPr>
        <w:b/>
        <w:bCs/>
      </w:rPr>
    </w:tblStylePr>
    <w:tblStylePr w:type="band1Vert">
      <w:tblPr/>
      <w:tcPr>
        <w:shd w:val="clear" w:color="auto" w:fill="E5E5E5" w:themeFill="accent5" w:themeFillTint="33"/>
      </w:tcPr>
    </w:tblStylePr>
    <w:tblStylePr w:type="band1Horz">
      <w:tblPr/>
      <w:tcPr>
        <w:shd w:val="clear" w:color="auto" w:fill="E5E5E5" w:themeFill="accent5" w:themeFillTint="33"/>
      </w:tcPr>
    </w:tblStylePr>
  </w:style>
  <w:style w:type="table" w:styleId="GridTable7Colorful-Accent3">
    <w:name w:val="Grid Table 7 Colorful Accent 3"/>
    <w:basedOn w:val="TableNormal"/>
    <w:uiPriority w:val="52"/>
    <w:rsid w:val="00EB39DD"/>
    <w:pPr>
      <w:spacing w:line="240" w:lineRule="auto"/>
    </w:pPr>
    <w:rPr>
      <w:color w:val="3A91D4" w:themeColor="accent3" w:themeShade="BF"/>
    </w:rPr>
    <w:tblPr>
      <w:tblStyleRowBandSize w:val="1"/>
      <w:tblStyleColBandSize w:val="1"/>
      <w:tblBorders>
        <w:top w:val="single" w:sz="4" w:space="0" w:color="B6D6EF" w:themeColor="accent3" w:themeTint="99"/>
        <w:left w:val="single" w:sz="4" w:space="0" w:color="B6D6EF" w:themeColor="accent3" w:themeTint="99"/>
        <w:bottom w:val="single" w:sz="4" w:space="0" w:color="B6D6EF" w:themeColor="accent3" w:themeTint="99"/>
        <w:right w:val="single" w:sz="4" w:space="0" w:color="B6D6EF" w:themeColor="accent3" w:themeTint="99"/>
        <w:insideH w:val="single" w:sz="4" w:space="0" w:color="B6D6EF" w:themeColor="accent3" w:themeTint="99"/>
        <w:insideV w:val="single" w:sz="4" w:space="0" w:color="B6D6E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6F1F9" w:themeFill="accent3" w:themeFillTint="33"/>
      </w:tcPr>
    </w:tblStylePr>
    <w:tblStylePr w:type="band1Horz">
      <w:tblPr/>
      <w:tcPr>
        <w:shd w:val="clear" w:color="auto" w:fill="E6F1F9" w:themeFill="accent3" w:themeFillTint="33"/>
      </w:tcPr>
    </w:tblStylePr>
    <w:tblStylePr w:type="neCell">
      <w:tblPr/>
      <w:tcPr>
        <w:tcBorders>
          <w:bottom w:val="single" w:sz="4" w:space="0" w:color="B6D6EF" w:themeColor="accent3" w:themeTint="99"/>
        </w:tcBorders>
      </w:tcPr>
    </w:tblStylePr>
    <w:tblStylePr w:type="nwCell">
      <w:tblPr/>
      <w:tcPr>
        <w:tcBorders>
          <w:bottom w:val="single" w:sz="4" w:space="0" w:color="B6D6EF" w:themeColor="accent3" w:themeTint="99"/>
        </w:tcBorders>
      </w:tcPr>
    </w:tblStylePr>
    <w:tblStylePr w:type="seCell">
      <w:tblPr/>
      <w:tcPr>
        <w:tcBorders>
          <w:top w:val="single" w:sz="4" w:space="0" w:color="B6D6EF" w:themeColor="accent3" w:themeTint="99"/>
        </w:tcBorders>
      </w:tcPr>
    </w:tblStylePr>
    <w:tblStylePr w:type="swCell">
      <w:tblPr/>
      <w:tcPr>
        <w:tcBorders>
          <w:top w:val="single" w:sz="4" w:space="0" w:color="B6D6EF" w:themeColor="accent3" w:themeTint="99"/>
        </w:tcBorders>
      </w:tcPr>
    </w:tblStylePr>
  </w:style>
  <w:style w:type="table" w:styleId="ListTable5Dark">
    <w:name w:val="List Table 5 Dark"/>
    <w:basedOn w:val="TableNormal"/>
    <w:uiPriority w:val="50"/>
    <w:rsid w:val="00EB39DD"/>
    <w:pPr>
      <w:spacing w:line="240" w:lineRule="auto"/>
    </w:pPr>
    <w:rPr>
      <w:color w:val="FFFFFF" w:themeColor="background1"/>
    </w:rPr>
    <w:tblPr>
      <w:tblStyleRowBandSize w:val="1"/>
      <w:tblStyleColBandSize w:val="1"/>
      <w:tblBorders>
        <w:top w:val="single" w:sz="24" w:space="0" w:color="00407A" w:themeColor="text1"/>
        <w:left w:val="single" w:sz="24" w:space="0" w:color="00407A" w:themeColor="text1"/>
        <w:bottom w:val="single" w:sz="24" w:space="0" w:color="00407A" w:themeColor="text1"/>
        <w:right w:val="single" w:sz="24" w:space="0" w:color="00407A" w:themeColor="text1"/>
      </w:tblBorders>
    </w:tblPr>
    <w:tcPr>
      <w:shd w:val="clear" w:color="auto" w:fill="00407A"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4">
    <w:name w:val="List Table 1 Light Accent 4"/>
    <w:basedOn w:val="TableNormal"/>
    <w:uiPriority w:val="46"/>
    <w:rsid w:val="00EB39DD"/>
    <w:pPr>
      <w:spacing w:line="240" w:lineRule="auto"/>
    </w:pPr>
    <w:tblPr>
      <w:tblStyleRowBandSize w:val="1"/>
      <w:tblStyleColBandSize w:val="1"/>
    </w:tblPr>
    <w:tblStylePr w:type="firstRow">
      <w:rPr>
        <w:b/>
        <w:bCs/>
      </w:rPr>
      <w:tblPr/>
      <w:tcPr>
        <w:tcBorders>
          <w:bottom w:val="single" w:sz="4" w:space="0" w:color="168FFF" w:themeColor="accent4" w:themeTint="99"/>
        </w:tcBorders>
      </w:tcPr>
    </w:tblStylePr>
    <w:tblStylePr w:type="lastRow">
      <w:rPr>
        <w:b/>
        <w:bCs/>
      </w:rPr>
      <w:tblPr/>
      <w:tcPr>
        <w:tcBorders>
          <w:top w:val="single" w:sz="4" w:space="0" w:color="168FFF" w:themeColor="accent4" w:themeTint="99"/>
        </w:tcBorders>
      </w:tcPr>
    </w:tblStylePr>
    <w:tblStylePr w:type="firstCol">
      <w:rPr>
        <w:b/>
        <w:bCs/>
      </w:rPr>
    </w:tblStylePr>
    <w:tblStylePr w:type="lastCol">
      <w:rPr>
        <w:b/>
        <w:bCs/>
      </w:rPr>
    </w:tblStylePr>
    <w:tblStylePr w:type="band1Vert">
      <w:tblPr/>
      <w:tcPr>
        <w:shd w:val="clear" w:color="auto" w:fill="B1D9FF" w:themeFill="accent4" w:themeFillTint="33"/>
      </w:tcPr>
    </w:tblStylePr>
    <w:tblStylePr w:type="band1Horz">
      <w:tblPr/>
      <w:tcPr>
        <w:shd w:val="clear" w:color="auto" w:fill="B1D9FF" w:themeFill="accent4" w:themeFillTint="33"/>
      </w:tcPr>
    </w:tblStylePr>
  </w:style>
  <w:style w:type="table" w:styleId="ListTable1Light-Accent3">
    <w:name w:val="List Table 1 Light Accent 3"/>
    <w:basedOn w:val="TableNormal"/>
    <w:uiPriority w:val="46"/>
    <w:rsid w:val="00EB39DD"/>
    <w:pPr>
      <w:spacing w:line="240" w:lineRule="auto"/>
    </w:pPr>
    <w:tblPr>
      <w:tblStyleRowBandSize w:val="1"/>
      <w:tblStyleColBandSize w:val="1"/>
    </w:tblPr>
    <w:tblStylePr w:type="firstRow">
      <w:rPr>
        <w:b/>
        <w:bCs/>
      </w:rPr>
      <w:tblPr/>
      <w:tcPr>
        <w:tcBorders>
          <w:bottom w:val="single" w:sz="4" w:space="0" w:color="B6D6EF" w:themeColor="accent3" w:themeTint="99"/>
        </w:tcBorders>
      </w:tcPr>
    </w:tblStylePr>
    <w:tblStylePr w:type="lastRow">
      <w:rPr>
        <w:b/>
        <w:bCs/>
      </w:rPr>
      <w:tblPr/>
      <w:tcPr>
        <w:tcBorders>
          <w:top w:val="single" w:sz="4" w:space="0" w:color="B6D6EF" w:themeColor="accent3" w:themeTint="99"/>
        </w:tcBorders>
      </w:tcPr>
    </w:tblStylePr>
    <w:tblStylePr w:type="firstCol">
      <w:rPr>
        <w:b/>
        <w:bCs/>
      </w:rPr>
    </w:tblStylePr>
    <w:tblStylePr w:type="lastCol">
      <w:rPr>
        <w:b/>
        <w:bCs/>
      </w:rPr>
    </w:tblStylePr>
    <w:tblStylePr w:type="band1Vert">
      <w:tblPr/>
      <w:tcPr>
        <w:shd w:val="clear" w:color="auto" w:fill="E6F1F9" w:themeFill="accent3" w:themeFillTint="33"/>
      </w:tcPr>
    </w:tblStylePr>
    <w:tblStylePr w:type="band1Horz">
      <w:tblPr/>
      <w:tcPr>
        <w:shd w:val="clear" w:color="auto" w:fill="E6F1F9" w:themeFill="accent3" w:themeFillTint="33"/>
      </w:tcPr>
    </w:tblStylePr>
  </w:style>
  <w:style w:type="table" w:styleId="ListTable1Light-Accent5">
    <w:name w:val="List Table 1 Light Accent 5"/>
    <w:basedOn w:val="TableNormal"/>
    <w:uiPriority w:val="46"/>
    <w:rsid w:val="00EB39DD"/>
    <w:pPr>
      <w:spacing w:line="240" w:lineRule="auto"/>
    </w:pPr>
    <w:tblPr>
      <w:tblStyleRowBandSize w:val="1"/>
      <w:tblStyleColBandSize w:val="1"/>
    </w:tblPr>
    <w:tblStylePr w:type="firstRow">
      <w:rPr>
        <w:b/>
        <w:bCs/>
      </w:rPr>
      <w:tblPr/>
      <w:tcPr>
        <w:tcBorders>
          <w:bottom w:val="single" w:sz="4" w:space="0" w:color="B2B2B2" w:themeColor="accent5" w:themeTint="99"/>
        </w:tcBorders>
      </w:tcPr>
    </w:tblStylePr>
    <w:tblStylePr w:type="lastRow">
      <w:rPr>
        <w:b/>
        <w:bCs/>
      </w:rPr>
      <w:tblPr/>
      <w:tcPr>
        <w:tcBorders>
          <w:top w:val="single" w:sz="4" w:space="0" w:color="B2B2B2" w:themeColor="accent5" w:themeTint="99"/>
        </w:tcBorders>
      </w:tcPr>
    </w:tblStylePr>
    <w:tblStylePr w:type="firstCol">
      <w:rPr>
        <w:b/>
        <w:bCs/>
      </w:rPr>
    </w:tblStylePr>
    <w:tblStylePr w:type="lastCol">
      <w:rPr>
        <w:b/>
        <w:bCs/>
      </w:rPr>
    </w:tblStylePr>
    <w:tblStylePr w:type="band1Vert">
      <w:tblPr/>
      <w:tcPr>
        <w:shd w:val="clear" w:color="auto" w:fill="E5E5E5" w:themeFill="accent5" w:themeFillTint="33"/>
      </w:tcPr>
    </w:tblStylePr>
    <w:tblStylePr w:type="band1Horz">
      <w:tblPr/>
      <w:tcPr>
        <w:shd w:val="clear" w:color="auto" w:fill="E5E5E5" w:themeFill="accent5" w:themeFillTint="33"/>
      </w:tcPr>
    </w:tblStylePr>
  </w:style>
  <w:style w:type="table" w:styleId="GridTable1Light-Accent4">
    <w:name w:val="Grid Table 1 Light Accent 4"/>
    <w:basedOn w:val="TableNormal"/>
    <w:uiPriority w:val="46"/>
    <w:rsid w:val="00051284"/>
    <w:pPr>
      <w:spacing w:line="240" w:lineRule="auto"/>
    </w:pPr>
    <w:tblPr>
      <w:tblStyleRowBandSize w:val="1"/>
      <w:tblStyleColBandSize w:val="1"/>
      <w:tblBorders>
        <w:top w:val="single" w:sz="4" w:space="0" w:color="63B4FF" w:themeColor="accent4" w:themeTint="66"/>
        <w:left w:val="single" w:sz="4" w:space="0" w:color="63B4FF" w:themeColor="accent4" w:themeTint="66"/>
        <w:bottom w:val="single" w:sz="4" w:space="0" w:color="63B4FF" w:themeColor="accent4" w:themeTint="66"/>
        <w:right w:val="single" w:sz="4" w:space="0" w:color="63B4FF" w:themeColor="accent4" w:themeTint="66"/>
        <w:insideH w:val="single" w:sz="4" w:space="0" w:color="63B4FF" w:themeColor="accent4" w:themeTint="66"/>
        <w:insideV w:val="single" w:sz="4" w:space="0" w:color="63B4FF" w:themeColor="accent4" w:themeTint="66"/>
      </w:tblBorders>
    </w:tblPr>
    <w:tblStylePr w:type="firstRow">
      <w:rPr>
        <w:b/>
        <w:bCs/>
      </w:rPr>
      <w:tblPr/>
      <w:tcPr>
        <w:tcBorders>
          <w:bottom w:val="single" w:sz="12" w:space="0" w:color="168FFF" w:themeColor="accent4" w:themeTint="99"/>
        </w:tcBorders>
      </w:tcPr>
    </w:tblStylePr>
    <w:tblStylePr w:type="lastRow">
      <w:rPr>
        <w:b/>
        <w:bCs/>
      </w:rPr>
      <w:tblPr/>
      <w:tcPr>
        <w:tcBorders>
          <w:top w:val="double" w:sz="2" w:space="0" w:color="168FFF" w:themeColor="accent4" w:themeTint="99"/>
        </w:tcBorders>
      </w:tcPr>
    </w:tblStylePr>
    <w:tblStylePr w:type="firstCol">
      <w:rPr>
        <w:b/>
        <w:bCs/>
      </w:rPr>
    </w:tblStylePr>
    <w:tblStylePr w:type="lastCol">
      <w:rPr>
        <w:b/>
        <w:bCs/>
      </w:rPr>
    </w:tblStylePr>
  </w:style>
  <w:style w:type="table" w:styleId="GridTable7Colorful-Accent4">
    <w:name w:val="Grid Table 7 Colorful Accent 4"/>
    <w:basedOn w:val="TableNormal"/>
    <w:uiPriority w:val="52"/>
    <w:rsid w:val="00051284"/>
    <w:pPr>
      <w:spacing w:line="240" w:lineRule="auto"/>
    </w:pPr>
    <w:rPr>
      <w:color w:val="002F5B" w:themeColor="accent4" w:themeShade="BF"/>
    </w:rPr>
    <w:tblPr>
      <w:tblStyleRowBandSize w:val="1"/>
      <w:tblStyleColBandSize w:val="1"/>
      <w:tblBorders>
        <w:top w:val="single" w:sz="4" w:space="0" w:color="168FFF" w:themeColor="accent4" w:themeTint="99"/>
        <w:left w:val="single" w:sz="4" w:space="0" w:color="168FFF" w:themeColor="accent4" w:themeTint="99"/>
        <w:bottom w:val="single" w:sz="4" w:space="0" w:color="168FFF" w:themeColor="accent4" w:themeTint="99"/>
        <w:right w:val="single" w:sz="4" w:space="0" w:color="168FFF" w:themeColor="accent4" w:themeTint="99"/>
        <w:insideH w:val="single" w:sz="4" w:space="0" w:color="168FFF" w:themeColor="accent4" w:themeTint="99"/>
        <w:insideV w:val="single" w:sz="4" w:space="0" w:color="168FF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1D9FF" w:themeFill="accent4" w:themeFillTint="33"/>
      </w:tcPr>
    </w:tblStylePr>
    <w:tblStylePr w:type="band1Horz">
      <w:tblPr/>
      <w:tcPr>
        <w:shd w:val="clear" w:color="auto" w:fill="B1D9FF" w:themeFill="accent4" w:themeFillTint="33"/>
      </w:tcPr>
    </w:tblStylePr>
    <w:tblStylePr w:type="neCell">
      <w:tblPr/>
      <w:tcPr>
        <w:tcBorders>
          <w:bottom w:val="single" w:sz="4" w:space="0" w:color="168FFF" w:themeColor="accent4" w:themeTint="99"/>
        </w:tcBorders>
      </w:tcPr>
    </w:tblStylePr>
    <w:tblStylePr w:type="nwCell">
      <w:tblPr/>
      <w:tcPr>
        <w:tcBorders>
          <w:bottom w:val="single" w:sz="4" w:space="0" w:color="168FFF" w:themeColor="accent4" w:themeTint="99"/>
        </w:tcBorders>
      </w:tcPr>
    </w:tblStylePr>
    <w:tblStylePr w:type="seCell">
      <w:tblPr/>
      <w:tcPr>
        <w:tcBorders>
          <w:top w:val="single" w:sz="4" w:space="0" w:color="168FFF" w:themeColor="accent4" w:themeTint="99"/>
        </w:tcBorders>
      </w:tcPr>
    </w:tblStylePr>
    <w:tblStylePr w:type="swCell">
      <w:tblPr/>
      <w:tcPr>
        <w:tcBorders>
          <w:top w:val="single" w:sz="4" w:space="0" w:color="168FFF" w:themeColor="accent4" w:themeTint="99"/>
        </w:tcBorders>
      </w:tcPr>
    </w:tblStylePr>
  </w:style>
  <w:style w:type="character" w:customStyle="1" w:styleId="keyword">
    <w:name w:val="keyword"/>
    <w:basedOn w:val="DefaultParagraphFont"/>
    <w:rsid w:val="00C1392D"/>
  </w:style>
  <w:style w:type="table" w:customStyle="1" w:styleId="thesistable">
    <w:name w:val="thesis table"/>
    <w:basedOn w:val="PlainTable1"/>
    <w:uiPriority w:val="99"/>
    <w:rsid w:val="00D07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6">
    <w:name w:val="Grid Table 2 Accent 6"/>
    <w:basedOn w:val="TableNormal"/>
    <w:uiPriority w:val="47"/>
    <w:rsid w:val="00220E28"/>
    <w:pPr>
      <w:spacing w:line="240" w:lineRule="auto"/>
    </w:pPr>
    <w:tblPr>
      <w:tblStyleRowBandSize w:val="1"/>
      <w:tblStyleColBandSize w:val="1"/>
      <w:tblBorders>
        <w:top w:val="single" w:sz="2" w:space="0" w:color="9B9B9B" w:themeColor="accent6" w:themeTint="99"/>
        <w:bottom w:val="single" w:sz="2" w:space="0" w:color="9B9B9B" w:themeColor="accent6" w:themeTint="99"/>
        <w:insideH w:val="single" w:sz="2" w:space="0" w:color="9B9B9B" w:themeColor="accent6" w:themeTint="99"/>
        <w:insideV w:val="single" w:sz="2" w:space="0" w:color="9B9B9B" w:themeColor="accent6" w:themeTint="99"/>
      </w:tblBorders>
    </w:tblPr>
    <w:tblStylePr w:type="firstRow">
      <w:rPr>
        <w:b/>
        <w:bCs/>
      </w:rPr>
      <w:tblPr/>
      <w:tcPr>
        <w:tcBorders>
          <w:top w:val="nil"/>
          <w:bottom w:val="single" w:sz="12" w:space="0" w:color="9B9B9B" w:themeColor="accent6" w:themeTint="99"/>
          <w:insideH w:val="nil"/>
          <w:insideV w:val="nil"/>
        </w:tcBorders>
        <w:shd w:val="clear" w:color="auto" w:fill="FFFFFF" w:themeFill="background1"/>
      </w:tcPr>
    </w:tblStylePr>
    <w:tblStylePr w:type="lastRow">
      <w:rPr>
        <w:b/>
        <w:bCs/>
      </w:rPr>
      <w:tblPr/>
      <w:tcPr>
        <w:tcBorders>
          <w:top w:val="double" w:sz="2" w:space="0" w:color="9B9B9B"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DDDDD" w:themeFill="accent6" w:themeFillTint="33"/>
      </w:tcPr>
    </w:tblStylePr>
    <w:tblStylePr w:type="band1Horz">
      <w:tblPr/>
      <w:tcPr>
        <w:shd w:val="clear" w:color="auto" w:fill="DDDDDD" w:themeFill="accent6" w:themeFillTint="33"/>
      </w:tcPr>
    </w:tblStylePr>
  </w:style>
  <w:style w:type="character" w:styleId="UnresolvedMention">
    <w:name w:val="Unresolved Mention"/>
    <w:basedOn w:val="DefaultParagraphFont"/>
    <w:uiPriority w:val="99"/>
    <w:unhideWhenUsed/>
    <w:rsid w:val="00C120E8"/>
    <w:rPr>
      <w:color w:val="605E5C"/>
      <w:shd w:val="clear" w:color="auto" w:fill="E1DFDD"/>
    </w:rPr>
  </w:style>
  <w:style w:type="character" w:styleId="Mention">
    <w:name w:val="Mention"/>
    <w:basedOn w:val="DefaultParagraphFont"/>
    <w:uiPriority w:val="99"/>
    <w:unhideWhenUsed/>
    <w:rsid w:val="00C120E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12534">
      <w:bodyDiv w:val="1"/>
      <w:marLeft w:val="0"/>
      <w:marRight w:val="0"/>
      <w:marTop w:val="0"/>
      <w:marBottom w:val="0"/>
      <w:divBdr>
        <w:top w:val="none" w:sz="0" w:space="0" w:color="auto"/>
        <w:left w:val="none" w:sz="0" w:space="0" w:color="auto"/>
        <w:bottom w:val="none" w:sz="0" w:space="0" w:color="auto"/>
        <w:right w:val="none" w:sz="0" w:space="0" w:color="auto"/>
      </w:divBdr>
    </w:div>
    <w:div w:id="117720060">
      <w:bodyDiv w:val="1"/>
      <w:marLeft w:val="0"/>
      <w:marRight w:val="0"/>
      <w:marTop w:val="0"/>
      <w:marBottom w:val="0"/>
      <w:divBdr>
        <w:top w:val="none" w:sz="0" w:space="0" w:color="auto"/>
        <w:left w:val="none" w:sz="0" w:space="0" w:color="auto"/>
        <w:bottom w:val="none" w:sz="0" w:space="0" w:color="auto"/>
        <w:right w:val="none" w:sz="0" w:space="0" w:color="auto"/>
      </w:divBdr>
    </w:div>
    <w:div w:id="130902514">
      <w:bodyDiv w:val="1"/>
      <w:marLeft w:val="0"/>
      <w:marRight w:val="0"/>
      <w:marTop w:val="0"/>
      <w:marBottom w:val="0"/>
      <w:divBdr>
        <w:top w:val="none" w:sz="0" w:space="0" w:color="auto"/>
        <w:left w:val="none" w:sz="0" w:space="0" w:color="auto"/>
        <w:bottom w:val="none" w:sz="0" w:space="0" w:color="auto"/>
        <w:right w:val="none" w:sz="0" w:space="0" w:color="auto"/>
      </w:divBdr>
      <w:divsChild>
        <w:div w:id="859128126">
          <w:marLeft w:val="0"/>
          <w:marRight w:val="0"/>
          <w:marTop w:val="0"/>
          <w:marBottom w:val="0"/>
          <w:divBdr>
            <w:top w:val="none" w:sz="0" w:space="0" w:color="auto"/>
            <w:left w:val="none" w:sz="0" w:space="0" w:color="auto"/>
            <w:bottom w:val="none" w:sz="0" w:space="0" w:color="auto"/>
            <w:right w:val="none" w:sz="0" w:space="0" w:color="auto"/>
          </w:divBdr>
        </w:div>
        <w:div w:id="2004043832">
          <w:marLeft w:val="0"/>
          <w:marRight w:val="0"/>
          <w:marTop w:val="0"/>
          <w:marBottom w:val="0"/>
          <w:divBdr>
            <w:top w:val="none" w:sz="0" w:space="0" w:color="auto"/>
            <w:left w:val="none" w:sz="0" w:space="0" w:color="auto"/>
            <w:bottom w:val="none" w:sz="0" w:space="0" w:color="auto"/>
            <w:right w:val="none" w:sz="0" w:space="0" w:color="auto"/>
          </w:divBdr>
        </w:div>
      </w:divsChild>
    </w:div>
    <w:div w:id="158422305">
      <w:bodyDiv w:val="1"/>
      <w:marLeft w:val="0"/>
      <w:marRight w:val="0"/>
      <w:marTop w:val="0"/>
      <w:marBottom w:val="0"/>
      <w:divBdr>
        <w:top w:val="none" w:sz="0" w:space="0" w:color="auto"/>
        <w:left w:val="none" w:sz="0" w:space="0" w:color="auto"/>
        <w:bottom w:val="none" w:sz="0" w:space="0" w:color="auto"/>
        <w:right w:val="none" w:sz="0" w:space="0" w:color="auto"/>
      </w:divBdr>
    </w:div>
    <w:div w:id="194663012">
      <w:bodyDiv w:val="1"/>
      <w:marLeft w:val="0"/>
      <w:marRight w:val="0"/>
      <w:marTop w:val="0"/>
      <w:marBottom w:val="0"/>
      <w:divBdr>
        <w:top w:val="none" w:sz="0" w:space="0" w:color="auto"/>
        <w:left w:val="none" w:sz="0" w:space="0" w:color="auto"/>
        <w:bottom w:val="none" w:sz="0" w:space="0" w:color="auto"/>
        <w:right w:val="none" w:sz="0" w:space="0" w:color="auto"/>
      </w:divBdr>
    </w:div>
    <w:div w:id="215287024">
      <w:bodyDiv w:val="1"/>
      <w:marLeft w:val="0"/>
      <w:marRight w:val="0"/>
      <w:marTop w:val="0"/>
      <w:marBottom w:val="0"/>
      <w:divBdr>
        <w:top w:val="none" w:sz="0" w:space="0" w:color="auto"/>
        <w:left w:val="none" w:sz="0" w:space="0" w:color="auto"/>
        <w:bottom w:val="none" w:sz="0" w:space="0" w:color="auto"/>
        <w:right w:val="none" w:sz="0" w:space="0" w:color="auto"/>
      </w:divBdr>
    </w:div>
    <w:div w:id="262542504">
      <w:bodyDiv w:val="1"/>
      <w:marLeft w:val="0"/>
      <w:marRight w:val="0"/>
      <w:marTop w:val="0"/>
      <w:marBottom w:val="0"/>
      <w:divBdr>
        <w:top w:val="none" w:sz="0" w:space="0" w:color="auto"/>
        <w:left w:val="none" w:sz="0" w:space="0" w:color="auto"/>
        <w:bottom w:val="none" w:sz="0" w:space="0" w:color="auto"/>
        <w:right w:val="none" w:sz="0" w:space="0" w:color="auto"/>
      </w:divBdr>
    </w:div>
    <w:div w:id="294335965">
      <w:bodyDiv w:val="1"/>
      <w:marLeft w:val="0"/>
      <w:marRight w:val="0"/>
      <w:marTop w:val="0"/>
      <w:marBottom w:val="0"/>
      <w:divBdr>
        <w:top w:val="none" w:sz="0" w:space="0" w:color="auto"/>
        <w:left w:val="none" w:sz="0" w:space="0" w:color="auto"/>
        <w:bottom w:val="none" w:sz="0" w:space="0" w:color="auto"/>
        <w:right w:val="none" w:sz="0" w:space="0" w:color="auto"/>
      </w:divBdr>
    </w:div>
    <w:div w:id="364256389">
      <w:bodyDiv w:val="1"/>
      <w:marLeft w:val="0"/>
      <w:marRight w:val="0"/>
      <w:marTop w:val="0"/>
      <w:marBottom w:val="0"/>
      <w:divBdr>
        <w:top w:val="none" w:sz="0" w:space="0" w:color="auto"/>
        <w:left w:val="none" w:sz="0" w:space="0" w:color="auto"/>
        <w:bottom w:val="none" w:sz="0" w:space="0" w:color="auto"/>
        <w:right w:val="none" w:sz="0" w:space="0" w:color="auto"/>
      </w:divBdr>
    </w:div>
    <w:div w:id="374698810">
      <w:bodyDiv w:val="1"/>
      <w:marLeft w:val="0"/>
      <w:marRight w:val="0"/>
      <w:marTop w:val="0"/>
      <w:marBottom w:val="0"/>
      <w:divBdr>
        <w:top w:val="none" w:sz="0" w:space="0" w:color="auto"/>
        <w:left w:val="none" w:sz="0" w:space="0" w:color="auto"/>
        <w:bottom w:val="none" w:sz="0" w:space="0" w:color="auto"/>
        <w:right w:val="none" w:sz="0" w:space="0" w:color="auto"/>
      </w:divBdr>
    </w:div>
    <w:div w:id="377437320">
      <w:bodyDiv w:val="1"/>
      <w:marLeft w:val="0"/>
      <w:marRight w:val="0"/>
      <w:marTop w:val="0"/>
      <w:marBottom w:val="0"/>
      <w:divBdr>
        <w:top w:val="none" w:sz="0" w:space="0" w:color="auto"/>
        <w:left w:val="none" w:sz="0" w:space="0" w:color="auto"/>
        <w:bottom w:val="none" w:sz="0" w:space="0" w:color="auto"/>
        <w:right w:val="none" w:sz="0" w:space="0" w:color="auto"/>
      </w:divBdr>
    </w:div>
    <w:div w:id="414323923">
      <w:bodyDiv w:val="1"/>
      <w:marLeft w:val="0"/>
      <w:marRight w:val="0"/>
      <w:marTop w:val="0"/>
      <w:marBottom w:val="0"/>
      <w:divBdr>
        <w:top w:val="none" w:sz="0" w:space="0" w:color="auto"/>
        <w:left w:val="none" w:sz="0" w:space="0" w:color="auto"/>
        <w:bottom w:val="none" w:sz="0" w:space="0" w:color="auto"/>
        <w:right w:val="none" w:sz="0" w:space="0" w:color="auto"/>
      </w:divBdr>
    </w:div>
    <w:div w:id="593124357">
      <w:bodyDiv w:val="1"/>
      <w:marLeft w:val="0"/>
      <w:marRight w:val="0"/>
      <w:marTop w:val="0"/>
      <w:marBottom w:val="0"/>
      <w:divBdr>
        <w:top w:val="none" w:sz="0" w:space="0" w:color="auto"/>
        <w:left w:val="none" w:sz="0" w:space="0" w:color="auto"/>
        <w:bottom w:val="none" w:sz="0" w:space="0" w:color="auto"/>
        <w:right w:val="none" w:sz="0" w:space="0" w:color="auto"/>
      </w:divBdr>
    </w:div>
    <w:div w:id="615211633">
      <w:bodyDiv w:val="1"/>
      <w:marLeft w:val="0"/>
      <w:marRight w:val="0"/>
      <w:marTop w:val="0"/>
      <w:marBottom w:val="0"/>
      <w:divBdr>
        <w:top w:val="none" w:sz="0" w:space="0" w:color="auto"/>
        <w:left w:val="none" w:sz="0" w:space="0" w:color="auto"/>
        <w:bottom w:val="none" w:sz="0" w:space="0" w:color="auto"/>
        <w:right w:val="none" w:sz="0" w:space="0" w:color="auto"/>
      </w:divBdr>
    </w:div>
    <w:div w:id="623580700">
      <w:bodyDiv w:val="1"/>
      <w:marLeft w:val="0"/>
      <w:marRight w:val="0"/>
      <w:marTop w:val="0"/>
      <w:marBottom w:val="0"/>
      <w:divBdr>
        <w:top w:val="none" w:sz="0" w:space="0" w:color="auto"/>
        <w:left w:val="none" w:sz="0" w:space="0" w:color="auto"/>
        <w:bottom w:val="none" w:sz="0" w:space="0" w:color="auto"/>
        <w:right w:val="none" w:sz="0" w:space="0" w:color="auto"/>
      </w:divBdr>
    </w:div>
    <w:div w:id="754669380">
      <w:bodyDiv w:val="1"/>
      <w:marLeft w:val="0"/>
      <w:marRight w:val="0"/>
      <w:marTop w:val="0"/>
      <w:marBottom w:val="0"/>
      <w:divBdr>
        <w:top w:val="none" w:sz="0" w:space="0" w:color="auto"/>
        <w:left w:val="none" w:sz="0" w:space="0" w:color="auto"/>
        <w:bottom w:val="none" w:sz="0" w:space="0" w:color="auto"/>
        <w:right w:val="none" w:sz="0" w:space="0" w:color="auto"/>
      </w:divBdr>
    </w:div>
    <w:div w:id="770904035">
      <w:bodyDiv w:val="1"/>
      <w:marLeft w:val="0"/>
      <w:marRight w:val="0"/>
      <w:marTop w:val="0"/>
      <w:marBottom w:val="0"/>
      <w:divBdr>
        <w:top w:val="none" w:sz="0" w:space="0" w:color="auto"/>
        <w:left w:val="none" w:sz="0" w:space="0" w:color="auto"/>
        <w:bottom w:val="none" w:sz="0" w:space="0" w:color="auto"/>
        <w:right w:val="none" w:sz="0" w:space="0" w:color="auto"/>
      </w:divBdr>
    </w:div>
    <w:div w:id="810096709">
      <w:bodyDiv w:val="1"/>
      <w:marLeft w:val="0"/>
      <w:marRight w:val="0"/>
      <w:marTop w:val="0"/>
      <w:marBottom w:val="0"/>
      <w:divBdr>
        <w:top w:val="none" w:sz="0" w:space="0" w:color="auto"/>
        <w:left w:val="none" w:sz="0" w:space="0" w:color="auto"/>
        <w:bottom w:val="none" w:sz="0" w:space="0" w:color="auto"/>
        <w:right w:val="none" w:sz="0" w:space="0" w:color="auto"/>
      </w:divBdr>
    </w:div>
    <w:div w:id="811872314">
      <w:bodyDiv w:val="1"/>
      <w:marLeft w:val="0"/>
      <w:marRight w:val="0"/>
      <w:marTop w:val="0"/>
      <w:marBottom w:val="0"/>
      <w:divBdr>
        <w:top w:val="none" w:sz="0" w:space="0" w:color="auto"/>
        <w:left w:val="none" w:sz="0" w:space="0" w:color="auto"/>
        <w:bottom w:val="none" w:sz="0" w:space="0" w:color="auto"/>
        <w:right w:val="none" w:sz="0" w:space="0" w:color="auto"/>
      </w:divBdr>
    </w:div>
    <w:div w:id="891845886">
      <w:bodyDiv w:val="1"/>
      <w:marLeft w:val="0"/>
      <w:marRight w:val="0"/>
      <w:marTop w:val="0"/>
      <w:marBottom w:val="0"/>
      <w:divBdr>
        <w:top w:val="none" w:sz="0" w:space="0" w:color="auto"/>
        <w:left w:val="none" w:sz="0" w:space="0" w:color="auto"/>
        <w:bottom w:val="none" w:sz="0" w:space="0" w:color="auto"/>
        <w:right w:val="none" w:sz="0" w:space="0" w:color="auto"/>
      </w:divBdr>
    </w:div>
    <w:div w:id="938416825">
      <w:bodyDiv w:val="1"/>
      <w:marLeft w:val="0"/>
      <w:marRight w:val="0"/>
      <w:marTop w:val="0"/>
      <w:marBottom w:val="0"/>
      <w:divBdr>
        <w:top w:val="none" w:sz="0" w:space="0" w:color="auto"/>
        <w:left w:val="none" w:sz="0" w:space="0" w:color="auto"/>
        <w:bottom w:val="none" w:sz="0" w:space="0" w:color="auto"/>
        <w:right w:val="none" w:sz="0" w:space="0" w:color="auto"/>
      </w:divBdr>
      <w:divsChild>
        <w:div w:id="1660306665">
          <w:marLeft w:val="0"/>
          <w:marRight w:val="0"/>
          <w:marTop w:val="0"/>
          <w:marBottom w:val="0"/>
          <w:divBdr>
            <w:top w:val="none" w:sz="0" w:space="0" w:color="auto"/>
            <w:left w:val="none" w:sz="0" w:space="0" w:color="auto"/>
            <w:bottom w:val="none" w:sz="0" w:space="0" w:color="auto"/>
            <w:right w:val="none" w:sz="0" w:space="0" w:color="auto"/>
          </w:divBdr>
        </w:div>
      </w:divsChild>
    </w:div>
    <w:div w:id="939604481">
      <w:bodyDiv w:val="1"/>
      <w:marLeft w:val="0"/>
      <w:marRight w:val="0"/>
      <w:marTop w:val="0"/>
      <w:marBottom w:val="0"/>
      <w:divBdr>
        <w:top w:val="none" w:sz="0" w:space="0" w:color="auto"/>
        <w:left w:val="none" w:sz="0" w:space="0" w:color="auto"/>
        <w:bottom w:val="none" w:sz="0" w:space="0" w:color="auto"/>
        <w:right w:val="none" w:sz="0" w:space="0" w:color="auto"/>
      </w:divBdr>
    </w:div>
    <w:div w:id="978729089">
      <w:bodyDiv w:val="1"/>
      <w:marLeft w:val="0"/>
      <w:marRight w:val="0"/>
      <w:marTop w:val="0"/>
      <w:marBottom w:val="0"/>
      <w:divBdr>
        <w:top w:val="none" w:sz="0" w:space="0" w:color="auto"/>
        <w:left w:val="none" w:sz="0" w:space="0" w:color="auto"/>
        <w:bottom w:val="none" w:sz="0" w:space="0" w:color="auto"/>
        <w:right w:val="none" w:sz="0" w:space="0" w:color="auto"/>
      </w:divBdr>
    </w:div>
    <w:div w:id="981497613">
      <w:bodyDiv w:val="1"/>
      <w:marLeft w:val="0"/>
      <w:marRight w:val="0"/>
      <w:marTop w:val="0"/>
      <w:marBottom w:val="0"/>
      <w:divBdr>
        <w:top w:val="none" w:sz="0" w:space="0" w:color="auto"/>
        <w:left w:val="none" w:sz="0" w:space="0" w:color="auto"/>
        <w:bottom w:val="none" w:sz="0" w:space="0" w:color="auto"/>
        <w:right w:val="none" w:sz="0" w:space="0" w:color="auto"/>
      </w:divBdr>
    </w:div>
    <w:div w:id="1097750042">
      <w:bodyDiv w:val="1"/>
      <w:marLeft w:val="0"/>
      <w:marRight w:val="0"/>
      <w:marTop w:val="0"/>
      <w:marBottom w:val="0"/>
      <w:divBdr>
        <w:top w:val="none" w:sz="0" w:space="0" w:color="auto"/>
        <w:left w:val="none" w:sz="0" w:space="0" w:color="auto"/>
        <w:bottom w:val="none" w:sz="0" w:space="0" w:color="auto"/>
        <w:right w:val="none" w:sz="0" w:space="0" w:color="auto"/>
      </w:divBdr>
    </w:div>
    <w:div w:id="1159462976">
      <w:bodyDiv w:val="1"/>
      <w:marLeft w:val="0"/>
      <w:marRight w:val="0"/>
      <w:marTop w:val="0"/>
      <w:marBottom w:val="0"/>
      <w:divBdr>
        <w:top w:val="none" w:sz="0" w:space="0" w:color="auto"/>
        <w:left w:val="none" w:sz="0" w:space="0" w:color="auto"/>
        <w:bottom w:val="none" w:sz="0" w:space="0" w:color="auto"/>
        <w:right w:val="none" w:sz="0" w:space="0" w:color="auto"/>
      </w:divBdr>
    </w:div>
    <w:div w:id="1176848344">
      <w:bodyDiv w:val="1"/>
      <w:marLeft w:val="0"/>
      <w:marRight w:val="0"/>
      <w:marTop w:val="0"/>
      <w:marBottom w:val="0"/>
      <w:divBdr>
        <w:top w:val="none" w:sz="0" w:space="0" w:color="auto"/>
        <w:left w:val="none" w:sz="0" w:space="0" w:color="auto"/>
        <w:bottom w:val="none" w:sz="0" w:space="0" w:color="auto"/>
        <w:right w:val="none" w:sz="0" w:space="0" w:color="auto"/>
      </w:divBdr>
    </w:div>
    <w:div w:id="1205366419">
      <w:bodyDiv w:val="1"/>
      <w:marLeft w:val="0"/>
      <w:marRight w:val="0"/>
      <w:marTop w:val="0"/>
      <w:marBottom w:val="0"/>
      <w:divBdr>
        <w:top w:val="none" w:sz="0" w:space="0" w:color="auto"/>
        <w:left w:val="none" w:sz="0" w:space="0" w:color="auto"/>
        <w:bottom w:val="none" w:sz="0" w:space="0" w:color="auto"/>
        <w:right w:val="none" w:sz="0" w:space="0" w:color="auto"/>
      </w:divBdr>
    </w:div>
    <w:div w:id="1259870529">
      <w:bodyDiv w:val="1"/>
      <w:marLeft w:val="0"/>
      <w:marRight w:val="0"/>
      <w:marTop w:val="0"/>
      <w:marBottom w:val="0"/>
      <w:divBdr>
        <w:top w:val="none" w:sz="0" w:space="0" w:color="auto"/>
        <w:left w:val="none" w:sz="0" w:space="0" w:color="auto"/>
        <w:bottom w:val="none" w:sz="0" w:space="0" w:color="auto"/>
        <w:right w:val="none" w:sz="0" w:space="0" w:color="auto"/>
      </w:divBdr>
    </w:div>
    <w:div w:id="1270621045">
      <w:bodyDiv w:val="1"/>
      <w:marLeft w:val="0"/>
      <w:marRight w:val="0"/>
      <w:marTop w:val="0"/>
      <w:marBottom w:val="0"/>
      <w:divBdr>
        <w:top w:val="none" w:sz="0" w:space="0" w:color="auto"/>
        <w:left w:val="none" w:sz="0" w:space="0" w:color="auto"/>
        <w:bottom w:val="none" w:sz="0" w:space="0" w:color="auto"/>
        <w:right w:val="none" w:sz="0" w:space="0" w:color="auto"/>
      </w:divBdr>
    </w:div>
    <w:div w:id="1335956659">
      <w:bodyDiv w:val="1"/>
      <w:marLeft w:val="0"/>
      <w:marRight w:val="0"/>
      <w:marTop w:val="0"/>
      <w:marBottom w:val="0"/>
      <w:divBdr>
        <w:top w:val="none" w:sz="0" w:space="0" w:color="auto"/>
        <w:left w:val="none" w:sz="0" w:space="0" w:color="auto"/>
        <w:bottom w:val="none" w:sz="0" w:space="0" w:color="auto"/>
        <w:right w:val="none" w:sz="0" w:space="0" w:color="auto"/>
      </w:divBdr>
    </w:div>
    <w:div w:id="1366519217">
      <w:bodyDiv w:val="1"/>
      <w:marLeft w:val="0"/>
      <w:marRight w:val="0"/>
      <w:marTop w:val="0"/>
      <w:marBottom w:val="0"/>
      <w:divBdr>
        <w:top w:val="none" w:sz="0" w:space="0" w:color="auto"/>
        <w:left w:val="none" w:sz="0" w:space="0" w:color="auto"/>
        <w:bottom w:val="none" w:sz="0" w:space="0" w:color="auto"/>
        <w:right w:val="none" w:sz="0" w:space="0" w:color="auto"/>
      </w:divBdr>
    </w:div>
    <w:div w:id="1399743268">
      <w:bodyDiv w:val="1"/>
      <w:marLeft w:val="0"/>
      <w:marRight w:val="0"/>
      <w:marTop w:val="0"/>
      <w:marBottom w:val="0"/>
      <w:divBdr>
        <w:top w:val="none" w:sz="0" w:space="0" w:color="auto"/>
        <w:left w:val="none" w:sz="0" w:space="0" w:color="auto"/>
        <w:bottom w:val="none" w:sz="0" w:space="0" w:color="auto"/>
        <w:right w:val="none" w:sz="0" w:space="0" w:color="auto"/>
      </w:divBdr>
    </w:div>
    <w:div w:id="1451124948">
      <w:bodyDiv w:val="1"/>
      <w:marLeft w:val="0"/>
      <w:marRight w:val="0"/>
      <w:marTop w:val="0"/>
      <w:marBottom w:val="0"/>
      <w:divBdr>
        <w:top w:val="none" w:sz="0" w:space="0" w:color="auto"/>
        <w:left w:val="none" w:sz="0" w:space="0" w:color="auto"/>
        <w:bottom w:val="none" w:sz="0" w:space="0" w:color="auto"/>
        <w:right w:val="none" w:sz="0" w:space="0" w:color="auto"/>
      </w:divBdr>
    </w:div>
    <w:div w:id="1475834965">
      <w:bodyDiv w:val="1"/>
      <w:marLeft w:val="0"/>
      <w:marRight w:val="0"/>
      <w:marTop w:val="0"/>
      <w:marBottom w:val="0"/>
      <w:divBdr>
        <w:top w:val="none" w:sz="0" w:space="0" w:color="auto"/>
        <w:left w:val="none" w:sz="0" w:space="0" w:color="auto"/>
        <w:bottom w:val="none" w:sz="0" w:space="0" w:color="auto"/>
        <w:right w:val="none" w:sz="0" w:space="0" w:color="auto"/>
      </w:divBdr>
    </w:div>
    <w:div w:id="1486773578">
      <w:bodyDiv w:val="1"/>
      <w:marLeft w:val="0"/>
      <w:marRight w:val="0"/>
      <w:marTop w:val="0"/>
      <w:marBottom w:val="0"/>
      <w:divBdr>
        <w:top w:val="none" w:sz="0" w:space="0" w:color="auto"/>
        <w:left w:val="none" w:sz="0" w:space="0" w:color="auto"/>
        <w:bottom w:val="none" w:sz="0" w:space="0" w:color="auto"/>
        <w:right w:val="none" w:sz="0" w:space="0" w:color="auto"/>
      </w:divBdr>
    </w:div>
    <w:div w:id="1614819595">
      <w:bodyDiv w:val="1"/>
      <w:marLeft w:val="0"/>
      <w:marRight w:val="0"/>
      <w:marTop w:val="0"/>
      <w:marBottom w:val="0"/>
      <w:divBdr>
        <w:top w:val="none" w:sz="0" w:space="0" w:color="auto"/>
        <w:left w:val="none" w:sz="0" w:space="0" w:color="auto"/>
        <w:bottom w:val="none" w:sz="0" w:space="0" w:color="auto"/>
        <w:right w:val="none" w:sz="0" w:space="0" w:color="auto"/>
      </w:divBdr>
    </w:div>
    <w:div w:id="1636180036">
      <w:bodyDiv w:val="1"/>
      <w:marLeft w:val="0"/>
      <w:marRight w:val="0"/>
      <w:marTop w:val="0"/>
      <w:marBottom w:val="0"/>
      <w:divBdr>
        <w:top w:val="none" w:sz="0" w:space="0" w:color="auto"/>
        <w:left w:val="none" w:sz="0" w:space="0" w:color="auto"/>
        <w:bottom w:val="none" w:sz="0" w:space="0" w:color="auto"/>
        <w:right w:val="none" w:sz="0" w:space="0" w:color="auto"/>
      </w:divBdr>
    </w:div>
    <w:div w:id="1838612682">
      <w:bodyDiv w:val="1"/>
      <w:marLeft w:val="0"/>
      <w:marRight w:val="0"/>
      <w:marTop w:val="0"/>
      <w:marBottom w:val="0"/>
      <w:divBdr>
        <w:top w:val="none" w:sz="0" w:space="0" w:color="auto"/>
        <w:left w:val="none" w:sz="0" w:space="0" w:color="auto"/>
        <w:bottom w:val="none" w:sz="0" w:space="0" w:color="auto"/>
        <w:right w:val="none" w:sz="0" w:space="0" w:color="auto"/>
      </w:divBdr>
    </w:div>
    <w:div w:id="1925382497">
      <w:bodyDiv w:val="1"/>
      <w:marLeft w:val="0"/>
      <w:marRight w:val="0"/>
      <w:marTop w:val="0"/>
      <w:marBottom w:val="0"/>
      <w:divBdr>
        <w:top w:val="none" w:sz="0" w:space="0" w:color="auto"/>
        <w:left w:val="none" w:sz="0" w:space="0" w:color="auto"/>
        <w:bottom w:val="none" w:sz="0" w:space="0" w:color="auto"/>
        <w:right w:val="none" w:sz="0" w:space="0" w:color="auto"/>
      </w:divBdr>
    </w:div>
    <w:div w:id="1942175968">
      <w:bodyDiv w:val="1"/>
      <w:marLeft w:val="0"/>
      <w:marRight w:val="0"/>
      <w:marTop w:val="0"/>
      <w:marBottom w:val="0"/>
      <w:divBdr>
        <w:top w:val="none" w:sz="0" w:space="0" w:color="auto"/>
        <w:left w:val="none" w:sz="0" w:space="0" w:color="auto"/>
        <w:bottom w:val="none" w:sz="0" w:space="0" w:color="auto"/>
        <w:right w:val="none" w:sz="0" w:space="0" w:color="auto"/>
      </w:divBdr>
    </w:div>
    <w:div w:id="1953127474">
      <w:bodyDiv w:val="1"/>
      <w:marLeft w:val="0"/>
      <w:marRight w:val="0"/>
      <w:marTop w:val="0"/>
      <w:marBottom w:val="0"/>
      <w:divBdr>
        <w:top w:val="none" w:sz="0" w:space="0" w:color="auto"/>
        <w:left w:val="none" w:sz="0" w:space="0" w:color="auto"/>
        <w:bottom w:val="none" w:sz="0" w:space="0" w:color="auto"/>
        <w:right w:val="none" w:sz="0" w:space="0" w:color="auto"/>
      </w:divBdr>
    </w:div>
    <w:div w:id="1959020608">
      <w:bodyDiv w:val="1"/>
      <w:marLeft w:val="0"/>
      <w:marRight w:val="0"/>
      <w:marTop w:val="0"/>
      <w:marBottom w:val="0"/>
      <w:divBdr>
        <w:top w:val="none" w:sz="0" w:space="0" w:color="auto"/>
        <w:left w:val="none" w:sz="0" w:space="0" w:color="auto"/>
        <w:bottom w:val="none" w:sz="0" w:space="0" w:color="auto"/>
        <w:right w:val="none" w:sz="0" w:space="0" w:color="auto"/>
      </w:divBdr>
    </w:div>
    <w:div w:id="1965883408">
      <w:bodyDiv w:val="1"/>
      <w:marLeft w:val="0"/>
      <w:marRight w:val="0"/>
      <w:marTop w:val="0"/>
      <w:marBottom w:val="0"/>
      <w:divBdr>
        <w:top w:val="none" w:sz="0" w:space="0" w:color="auto"/>
        <w:left w:val="none" w:sz="0" w:space="0" w:color="auto"/>
        <w:bottom w:val="none" w:sz="0" w:space="0" w:color="auto"/>
        <w:right w:val="none" w:sz="0" w:space="0" w:color="auto"/>
      </w:divBdr>
    </w:div>
    <w:div w:id="1972052313">
      <w:bodyDiv w:val="1"/>
      <w:marLeft w:val="0"/>
      <w:marRight w:val="0"/>
      <w:marTop w:val="0"/>
      <w:marBottom w:val="0"/>
      <w:divBdr>
        <w:top w:val="none" w:sz="0" w:space="0" w:color="auto"/>
        <w:left w:val="none" w:sz="0" w:space="0" w:color="auto"/>
        <w:bottom w:val="none" w:sz="0" w:space="0" w:color="auto"/>
        <w:right w:val="none" w:sz="0" w:space="0" w:color="auto"/>
      </w:divBdr>
    </w:div>
    <w:div w:id="1985159821">
      <w:bodyDiv w:val="1"/>
      <w:marLeft w:val="0"/>
      <w:marRight w:val="0"/>
      <w:marTop w:val="0"/>
      <w:marBottom w:val="0"/>
      <w:divBdr>
        <w:top w:val="none" w:sz="0" w:space="0" w:color="auto"/>
        <w:left w:val="none" w:sz="0" w:space="0" w:color="auto"/>
        <w:bottom w:val="none" w:sz="0" w:space="0" w:color="auto"/>
        <w:right w:val="none" w:sz="0" w:space="0" w:color="auto"/>
      </w:divBdr>
    </w:div>
    <w:div w:id="1995453586">
      <w:bodyDiv w:val="1"/>
      <w:marLeft w:val="0"/>
      <w:marRight w:val="0"/>
      <w:marTop w:val="0"/>
      <w:marBottom w:val="0"/>
      <w:divBdr>
        <w:top w:val="none" w:sz="0" w:space="0" w:color="auto"/>
        <w:left w:val="none" w:sz="0" w:space="0" w:color="auto"/>
        <w:bottom w:val="none" w:sz="0" w:space="0" w:color="auto"/>
        <w:right w:val="none" w:sz="0" w:space="0" w:color="auto"/>
      </w:divBdr>
    </w:div>
    <w:div w:id="2037390461">
      <w:bodyDiv w:val="1"/>
      <w:marLeft w:val="0"/>
      <w:marRight w:val="0"/>
      <w:marTop w:val="0"/>
      <w:marBottom w:val="0"/>
      <w:divBdr>
        <w:top w:val="none" w:sz="0" w:space="0" w:color="auto"/>
        <w:left w:val="none" w:sz="0" w:space="0" w:color="auto"/>
        <w:bottom w:val="none" w:sz="0" w:space="0" w:color="auto"/>
        <w:right w:val="none" w:sz="0" w:space="0" w:color="auto"/>
      </w:divBdr>
    </w:div>
    <w:div w:id="2110077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header" Target="header7.xml"/><Relationship Id="rId89" Type="http://schemas.openxmlformats.org/officeDocument/2006/relationships/theme" Target="theme/theme1.xml"/><Relationship Id="rId16" Type="http://schemas.openxmlformats.org/officeDocument/2006/relationships/header" Target="header5.xml"/><Relationship Id="rId11" Type="http://schemas.openxmlformats.org/officeDocument/2006/relationships/footer" Target="footer2.xml"/><Relationship Id="rId32" Type="http://schemas.microsoft.com/office/2007/relationships/hdphoto" Target="media/hdphoto1.wdp"/><Relationship Id="rId37" Type="http://schemas.openxmlformats.org/officeDocument/2006/relationships/image" Target="media/image20.png"/><Relationship Id="rId53" Type="http://schemas.openxmlformats.org/officeDocument/2006/relationships/image" Target="media/image30.emf"/><Relationship Id="rId58" Type="http://schemas.openxmlformats.org/officeDocument/2006/relationships/image" Target="media/image34.png"/><Relationship Id="rId74" Type="http://schemas.openxmlformats.org/officeDocument/2006/relationships/image" Target="media/image49.png"/><Relationship Id="rId79" Type="http://schemas.openxmlformats.org/officeDocument/2006/relationships/image" Target="media/image53.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07/relationships/hdphoto" Target="media/hdphoto2.wdp"/><Relationship Id="rId43" Type="http://schemas.openxmlformats.org/officeDocument/2006/relationships/image" Target="media/image25.png"/><Relationship Id="rId48" Type="http://schemas.openxmlformats.org/officeDocument/2006/relationships/hyperlink" Target="https://en.wikipedia.org/wiki/Normal_human_body_temperature" TargetMode="External"/><Relationship Id="rId56" Type="http://schemas.openxmlformats.org/officeDocument/2006/relationships/image" Target="media/image32.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header" Target="header1.xml"/><Relationship Id="rId51" Type="http://schemas.openxmlformats.org/officeDocument/2006/relationships/hyperlink" Target="https://en.wikipedia.org/wiki/Arterial_blood_gas" TargetMode="External"/><Relationship Id="rId72" Type="http://schemas.openxmlformats.org/officeDocument/2006/relationships/image" Target="media/image47.png"/><Relationship Id="rId80" Type="http://schemas.openxmlformats.org/officeDocument/2006/relationships/image" Target="media/image54.jpeg"/><Relationship Id="rId85" Type="http://schemas.openxmlformats.org/officeDocument/2006/relationships/footer" Target="footer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35.png"/><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1.emf"/><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header" Target="header6.xml"/><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yperlink" Target="https://en.wikipedia.org/wiki/Heart_rate" TargetMode="External"/><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6.emf"/><Relationship Id="rId52" Type="http://schemas.openxmlformats.org/officeDocument/2006/relationships/hyperlink" Target="https://en.wikipedia.org/wiki/White_blood_cells" TargetMode="External"/><Relationship Id="rId60" Type="http://schemas.openxmlformats.org/officeDocument/2006/relationships/image" Target="media/image36.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2.png"/><Relationship Id="rId81" Type="http://schemas.openxmlformats.org/officeDocument/2006/relationships/image" Target="media/image55.jpeg"/><Relationship Id="rId86"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4.xml"/><Relationship Id="rId18" Type="http://schemas.openxmlformats.org/officeDocument/2006/relationships/footer" Target="footer6.xml"/><Relationship Id="rId39" Type="http://schemas.openxmlformats.org/officeDocument/2006/relationships/image" Target="media/image22.png"/><Relationship Id="rId34" Type="http://schemas.openxmlformats.org/officeDocument/2006/relationships/image" Target="media/image18.png"/><Relationship Id="rId50" Type="http://schemas.openxmlformats.org/officeDocument/2006/relationships/hyperlink" Target="https://en.wikipedia.org/wiki/Respiratory_rate" TargetMode="External"/><Relationship Id="rId55" Type="http://schemas.openxmlformats.org/officeDocument/2006/relationships/hyperlink" Target="https://en.wikipedia.org/wiki/Intensive_Care_Unit" TargetMode="External"/><Relationship Id="rId76" Type="http://schemas.microsoft.com/office/2007/relationships/hdphoto" Target="media/hdphoto5.wdp"/><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microsoft.com/office/2007/relationships/hdphoto" Target="media/hdphoto3.wdp"/><Relationship Id="rId45" Type="http://schemas.openxmlformats.org/officeDocument/2006/relationships/image" Target="media/image27.emf"/><Relationship Id="rId66" Type="http://schemas.openxmlformats.org/officeDocument/2006/relationships/image" Target="media/image41.png"/><Relationship Id="rId87" Type="http://schemas.openxmlformats.org/officeDocument/2006/relationships/fontTable" Target="fontTable.xml"/><Relationship Id="rId61" Type="http://schemas.microsoft.com/office/2007/relationships/hdphoto" Target="media/hdphoto4.wdp"/><Relationship Id="rId82" Type="http://schemas.openxmlformats.org/officeDocument/2006/relationships/footer" Target="footer7.xml"/><Relationship Id="rId19"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56.png"/></Relationships>
</file>

<file path=word/_rels/header7.xml.rels><?xml version="1.0" encoding="UTF-8" standalone="yes"?>
<Relationships xmlns="http://schemas.openxmlformats.org/package/2006/relationships"><Relationship Id="rId1"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327F3703A8341399A30311021E9DD40"/>
        <w:category>
          <w:name w:val="Algemeen"/>
          <w:gallery w:val="placeholder"/>
        </w:category>
        <w:types>
          <w:type w:val="bbPlcHdr"/>
        </w:types>
        <w:behaviors>
          <w:behavior w:val="content"/>
        </w:behaviors>
        <w:guid w:val="{7A902C85-CA84-48E8-ACFE-47F57463D818}"/>
      </w:docPartPr>
      <w:docPartBody>
        <w:p w:rsidR="00350D5B" w:rsidRDefault="0088076C">
          <w:pPr>
            <w:pStyle w:val="8327F3703A8341399A30311021E9DD40"/>
          </w:pPr>
          <w:r w:rsidRPr="00F53F1D">
            <w:t>Klik en typ de titel</w:t>
          </w:r>
        </w:p>
      </w:docPartBody>
    </w:docPart>
    <w:docPart>
      <w:docPartPr>
        <w:name w:val="63670C06ABA8482F9BA5910247221311"/>
        <w:category>
          <w:name w:val="Algemeen"/>
          <w:gallery w:val="placeholder"/>
        </w:category>
        <w:types>
          <w:type w:val="bbPlcHdr"/>
        </w:types>
        <w:behaviors>
          <w:behavior w:val="content"/>
        </w:behaviors>
        <w:guid w:val="{AEADE905-3986-4854-B0F2-90A28D856BDA}"/>
      </w:docPartPr>
      <w:docPartBody>
        <w:p w:rsidR="00350D5B" w:rsidRDefault="0088076C">
          <w:pPr>
            <w:pStyle w:val="63670C06ABA8482F9BA5910247221311"/>
          </w:pPr>
          <w:r w:rsidRPr="00831A5D">
            <w:rPr>
              <w:rStyle w:val="PlaceholderText"/>
            </w:rPr>
            <w:t>Klik en typ de sub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penSymbol">
    <w:altName w:val="Calibri"/>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F">
    <w:altName w:val="Calibri"/>
    <w:charset w:val="00"/>
    <w:family w:val="auto"/>
    <w:pitch w:val="variable"/>
  </w:font>
  <w:font w:name="NimbusSan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0D8C"/>
    <w:rsid w:val="00014FDA"/>
    <w:rsid w:val="00074D68"/>
    <w:rsid w:val="000B64CF"/>
    <w:rsid w:val="000F6243"/>
    <w:rsid w:val="00114864"/>
    <w:rsid w:val="001334C6"/>
    <w:rsid w:val="00134843"/>
    <w:rsid w:val="001651E3"/>
    <w:rsid w:val="00167BCE"/>
    <w:rsid w:val="00184BEE"/>
    <w:rsid w:val="00191BBB"/>
    <w:rsid w:val="001A693F"/>
    <w:rsid w:val="001B2357"/>
    <w:rsid w:val="001D650C"/>
    <w:rsid w:val="001E4AFB"/>
    <w:rsid w:val="002237B8"/>
    <w:rsid w:val="002404DD"/>
    <w:rsid w:val="002A1E8F"/>
    <w:rsid w:val="002C36E9"/>
    <w:rsid w:val="002C6736"/>
    <w:rsid w:val="002D0CA7"/>
    <w:rsid w:val="002D274B"/>
    <w:rsid w:val="002E0A23"/>
    <w:rsid w:val="00350D5B"/>
    <w:rsid w:val="00390147"/>
    <w:rsid w:val="003D43E4"/>
    <w:rsid w:val="003D7829"/>
    <w:rsid w:val="0040498E"/>
    <w:rsid w:val="004051A8"/>
    <w:rsid w:val="00445FD9"/>
    <w:rsid w:val="004477F0"/>
    <w:rsid w:val="004942EF"/>
    <w:rsid w:val="00496769"/>
    <w:rsid w:val="004E1578"/>
    <w:rsid w:val="005A0040"/>
    <w:rsid w:val="005A4E9C"/>
    <w:rsid w:val="005A6B50"/>
    <w:rsid w:val="005F284F"/>
    <w:rsid w:val="005F3701"/>
    <w:rsid w:val="00603539"/>
    <w:rsid w:val="00605500"/>
    <w:rsid w:val="00611D1E"/>
    <w:rsid w:val="00621F65"/>
    <w:rsid w:val="00641E37"/>
    <w:rsid w:val="00650B00"/>
    <w:rsid w:val="006516DA"/>
    <w:rsid w:val="00661D6E"/>
    <w:rsid w:val="00661F42"/>
    <w:rsid w:val="00671EE9"/>
    <w:rsid w:val="007025C0"/>
    <w:rsid w:val="00755D27"/>
    <w:rsid w:val="00760384"/>
    <w:rsid w:val="007669B4"/>
    <w:rsid w:val="00767113"/>
    <w:rsid w:val="0078166C"/>
    <w:rsid w:val="00782D46"/>
    <w:rsid w:val="00795764"/>
    <w:rsid w:val="00795FA2"/>
    <w:rsid w:val="007A2B31"/>
    <w:rsid w:val="007E34BB"/>
    <w:rsid w:val="007F0FA3"/>
    <w:rsid w:val="00866E66"/>
    <w:rsid w:val="00876E81"/>
    <w:rsid w:val="0088076C"/>
    <w:rsid w:val="008A2459"/>
    <w:rsid w:val="008B0D8C"/>
    <w:rsid w:val="008B5D8D"/>
    <w:rsid w:val="008B6314"/>
    <w:rsid w:val="008C3FC6"/>
    <w:rsid w:val="008C5EED"/>
    <w:rsid w:val="008D57AE"/>
    <w:rsid w:val="008E760C"/>
    <w:rsid w:val="00905D27"/>
    <w:rsid w:val="0092452C"/>
    <w:rsid w:val="0095528F"/>
    <w:rsid w:val="00961349"/>
    <w:rsid w:val="00980306"/>
    <w:rsid w:val="009849EC"/>
    <w:rsid w:val="009A318F"/>
    <w:rsid w:val="009A594B"/>
    <w:rsid w:val="009A6440"/>
    <w:rsid w:val="009E4BB1"/>
    <w:rsid w:val="009E74F2"/>
    <w:rsid w:val="009F7FE2"/>
    <w:rsid w:val="00A16A2B"/>
    <w:rsid w:val="00A34C94"/>
    <w:rsid w:val="00A42B0D"/>
    <w:rsid w:val="00A6168E"/>
    <w:rsid w:val="00A64EFD"/>
    <w:rsid w:val="00AD47DD"/>
    <w:rsid w:val="00AF626C"/>
    <w:rsid w:val="00B119E7"/>
    <w:rsid w:val="00B55069"/>
    <w:rsid w:val="00B91B7A"/>
    <w:rsid w:val="00BA49D4"/>
    <w:rsid w:val="00BC21BE"/>
    <w:rsid w:val="00BC4E52"/>
    <w:rsid w:val="00BE074D"/>
    <w:rsid w:val="00BE5AAC"/>
    <w:rsid w:val="00BF2295"/>
    <w:rsid w:val="00BF3F85"/>
    <w:rsid w:val="00C0503B"/>
    <w:rsid w:val="00C14155"/>
    <w:rsid w:val="00C20CEE"/>
    <w:rsid w:val="00C2614F"/>
    <w:rsid w:val="00C31C34"/>
    <w:rsid w:val="00C734B9"/>
    <w:rsid w:val="00CA1E1E"/>
    <w:rsid w:val="00CB079D"/>
    <w:rsid w:val="00CD73AC"/>
    <w:rsid w:val="00D36FD5"/>
    <w:rsid w:val="00D56882"/>
    <w:rsid w:val="00D61044"/>
    <w:rsid w:val="00D94363"/>
    <w:rsid w:val="00DC3691"/>
    <w:rsid w:val="00DC68D9"/>
    <w:rsid w:val="00E20B71"/>
    <w:rsid w:val="00E315AF"/>
    <w:rsid w:val="00E518F3"/>
    <w:rsid w:val="00E533E0"/>
    <w:rsid w:val="00E61AE7"/>
    <w:rsid w:val="00E71BC3"/>
    <w:rsid w:val="00E976BF"/>
    <w:rsid w:val="00E97AD7"/>
    <w:rsid w:val="00EF5964"/>
    <w:rsid w:val="00F12DC4"/>
    <w:rsid w:val="00F576E4"/>
    <w:rsid w:val="00FB26BC"/>
  </w:rsids>
  <m:mathPr>
    <m:mathFont m:val="Cambria Math"/>
    <m:brkBin m:val="before"/>
    <m:brkBinSub m:val="--"/>
    <m:smallFrac m:val="0"/>
    <m:dispDef/>
    <m:lMargin m:val="0"/>
    <m:rMargin m:val="0"/>
    <m:defJc m:val="centerGroup"/>
    <m:wrapIndent m:val="1440"/>
    <m:intLim m:val="subSup"/>
    <m:naryLim m:val="undOvr"/>
  </m:mathPr>
  <w:themeFontLang w:val="nl-BE"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27F3703A8341399A30311021E9DD40">
    <w:name w:val="8327F3703A8341399A30311021E9DD40"/>
  </w:style>
  <w:style w:type="character" w:styleId="PlaceholderText">
    <w:name w:val="Placeholder Text"/>
    <w:basedOn w:val="DefaultParagraphFont"/>
    <w:uiPriority w:val="99"/>
    <w:semiHidden/>
    <w:rsid w:val="004051A8"/>
    <w:rPr>
      <w:color w:val="808080"/>
    </w:rPr>
  </w:style>
  <w:style w:type="paragraph" w:customStyle="1" w:styleId="63670C06ABA8482F9BA5910247221311">
    <w:name w:val="63670C06ABA8482F9BA59102472213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allowPNG/>
</w:webSettings>
</file>

<file path=word/theme/theme1.xml><?xml version="1.0" encoding="utf-8"?>
<a:theme xmlns:a="http://schemas.openxmlformats.org/drawingml/2006/main" name="Office-thema">
  <a:themeElements>
    <a:clrScheme name="KULeuven-Themakleuren">
      <a:dk1>
        <a:srgbClr val="00407A"/>
      </a:dk1>
      <a:lt1>
        <a:srgbClr val="FFFFFF"/>
      </a:lt1>
      <a:dk2>
        <a:srgbClr val="00407A"/>
      </a:dk2>
      <a:lt2>
        <a:srgbClr val="FFFFFF"/>
      </a:lt2>
      <a:accent1>
        <a:srgbClr val="1D8DB0"/>
      </a:accent1>
      <a:accent2>
        <a:srgbClr val="116E8A"/>
      </a:accent2>
      <a:accent3>
        <a:srgbClr val="86BCE5"/>
      </a:accent3>
      <a:accent4>
        <a:srgbClr val="00407A"/>
      </a:accent4>
      <a:accent5>
        <a:srgbClr val="7F7F7F"/>
      </a:accent5>
      <a:accent6>
        <a:srgbClr val="595959"/>
      </a:accent6>
      <a:hlink>
        <a:srgbClr val="1D8DB0"/>
      </a:hlink>
      <a:folHlink>
        <a:srgbClr val="00407A"/>
      </a:folHlink>
    </a:clrScheme>
    <a:fontScheme name="KULeuven">
      <a:majorFont>
        <a:latin typeface="Arial"/>
        <a:ea typeface=""/>
        <a:cs typeface=""/>
      </a:majorFont>
      <a:minorFont>
        <a:latin typeface="Arial"/>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0D3DE33C-C2D1-4E61-96A6-AAF7A4ACBC0B}">
  <we:reference id="wa104379193" version="1.0.0.0" store="en-US" storeType="OMEX"/>
  <we:alternateReferences>
    <we:reference id="wa104379193" version="1.0.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8726012-13DF-4A5E-9F44-13FEBFE6F00A}">
  <we:reference id="wa104381658" version="1.0.0.0" store="en-US" storeType="OMEX"/>
  <we:alternateReferences>
    <we:reference id="wa10438165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83584-AB4F-4E08-8CFB-77E0109FE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4</TotalTime>
  <Pages>99</Pages>
  <Words>50716</Words>
  <Characters>289085</Characters>
  <Application>Microsoft Office Word</Application>
  <DocSecurity>0</DocSecurity>
  <Lines>2409</Lines>
  <Paragraphs>6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 Vastmans</dc:creator>
  <cp:keywords/>
  <dc:description/>
  <cp:lastModifiedBy>Jeroen Vastmans</cp:lastModifiedBy>
  <cp:revision>4019</cp:revision>
  <cp:lastPrinted>2021-05-19T11:43:00Z</cp:lastPrinted>
  <dcterms:created xsi:type="dcterms:W3CDTF">2021-04-24T20:20:00Z</dcterms:created>
  <dcterms:modified xsi:type="dcterms:W3CDTF">2021-05-1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NP040wF"/&gt;&lt;style id="http://www.zotero.org/styles/ieee" locale="en-GB" hasBibliography="1" bibliographyStyleHasBeenSet="1"/&gt;&lt;prefs&gt;&lt;pref name="fieldType" value="Field"/&gt;&lt;/prefs&gt;&lt;/data&gt;</vt:lpwstr>
  </property>
</Properties>
</file>